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Otto-von-Guericke-University Magdeburg</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Faculty of Electrical Engineering and Information Technology</w:t>
      </w:r>
    </w:p>
    <w:p w:rsidR="00BF609B" w:rsidRPr="00622D35" w:rsidRDefault="00BF609B" w:rsidP="00BF609B">
      <w:pPr>
        <w:spacing w:line="276" w:lineRule="auto"/>
        <w:jc w:val="center"/>
        <w:rPr>
          <w:rFonts w:asciiTheme="majorHAnsi" w:hAnsiTheme="majorHAnsi" w:cstheme="majorHAnsi"/>
          <w:sz w:val="28"/>
          <w:szCs w:val="28"/>
        </w:rPr>
      </w:pPr>
      <w:r w:rsidRPr="00622D35">
        <w:rPr>
          <w:rFonts w:asciiTheme="majorHAnsi" w:hAnsiTheme="majorHAnsi" w:cstheme="majorHAnsi"/>
          <w:sz w:val="28"/>
          <w:szCs w:val="28"/>
        </w:rPr>
        <w:t>Chair for Electromagnetic Compatibility</w:t>
      </w:r>
    </w:p>
    <w:p w:rsidR="00BF609B" w:rsidRPr="00622D35" w:rsidRDefault="00BF609B" w:rsidP="00BF609B">
      <w:pPr>
        <w:spacing w:line="276" w:lineRule="auto"/>
        <w:jc w:val="center"/>
        <w:rPr>
          <w:rFonts w:asciiTheme="majorHAnsi" w:hAnsiTheme="majorHAnsi" w:cstheme="majorHAnsi"/>
          <w:sz w:val="28"/>
          <w:szCs w:val="28"/>
        </w:rPr>
      </w:pPr>
    </w:p>
    <w:p w:rsidR="00BF609B" w:rsidRPr="00622D35" w:rsidRDefault="00BF609B" w:rsidP="00BF609B">
      <w:pPr>
        <w:spacing w:line="276" w:lineRule="auto"/>
        <w:jc w:val="center"/>
        <w:rPr>
          <w:rFonts w:asciiTheme="majorHAnsi" w:hAnsiTheme="majorHAnsi" w:cstheme="majorHAnsi"/>
          <w:sz w:val="48"/>
          <w:szCs w:val="48"/>
        </w:rPr>
      </w:pPr>
      <w:r w:rsidRPr="00622D35">
        <w:rPr>
          <w:rFonts w:asciiTheme="majorHAnsi" w:hAnsiTheme="majorHAnsi" w:cstheme="majorHAnsi"/>
          <w:sz w:val="48"/>
          <w:szCs w:val="48"/>
        </w:rPr>
        <w:t>Degree Thesis</w:t>
      </w:r>
    </w:p>
    <w:p w:rsidR="00BF609B" w:rsidRDefault="00BF609B" w:rsidP="00BF609B">
      <w:pPr>
        <w:spacing w:line="276" w:lineRule="auto"/>
        <w:jc w:val="center"/>
        <w:rPr>
          <w:sz w:val="32"/>
          <w:szCs w:val="32"/>
        </w:rPr>
      </w:pPr>
    </w:p>
    <w:p w:rsidR="00BF609B" w:rsidRDefault="00BF609B" w:rsidP="00BF609B">
      <w:pPr>
        <w:spacing w:line="276" w:lineRule="auto"/>
        <w:jc w:val="center"/>
        <w:rPr>
          <w:sz w:val="32"/>
          <w:szCs w:val="32"/>
        </w:rPr>
      </w:pPr>
      <w:r>
        <w:rPr>
          <w:noProof/>
        </w:rPr>
        <w:drawing>
          <wp:inline distT="0" distB="0" distL="0" distR="0" wp14:anchorId="5C1858F7" wp14:editId="2D19D2A6">
            <wp:extent cx="4224121" cy="14382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800" t="39624" r="46956" b="28735"/>
                    <a:stretch/>
                  </pic:blipFill>
                  <pic:spPr bwMode="auto">
                    <a:xfrm>
                      <a:off x="0" y="0"/>
                      <a:ext cx="4231423" cy="1440761"/>
                    </a:xfrm>
                    <a:prstGeom prst="rect">
                      <a:avLst/>
                    </a:prstGeom>
                    <a:ln>
                      <a:noFill/>
                    </a:ln>
                    <a:extLst>
                      <a:ext uri="{53640926-AAD7-44D8-BBD7-CCE9431645EC}">
                        <a14:shadowObscured xmlns:a14="http://schemas.microsoft.com/office/drawing/2010/main"/>
                      </a:ext>
                    </a:extLst>
                  </pic:spPr>
                </pic:pic>
              </a:graphicData>
            </a:graphic>
          </wp:inline>
        </w:drawing>
      </w:r>
    </w:p>
    <w:p w:rsidR="00BF609B" w:rsidRPr="00E51EF3" w:rsidRDefault="00BF609B" w:rsidP="00BF609B">
      <w:pPr>
        <w:spacing w:line="276" w:lineRule="auto"/>
        <w:rPr>
          <w:sz w:val="40"/>
          <w:szCs w:val="40"/>
        </w:rPr>
      </w:pPr>
    </w:p>
    <w:p w:rsidR="00BF609B" w:rsidRPr="00E51EF3" w:rsidRDefault="00BF609B" w:rsidP="00BF609B">
      <w:pPr>
        <w:pStyle w:val="Default"/>
        <w:spacing w:line="276" w:lineRule="auto"/>
        <w:jc w:val="center"/>
        <w:rPr>
          <w:sz w:val="40"/>
          <w:szCs w:val="40"/>
        </w:rPr>
      </w:pPr>
    </w:p>
    <w:p w:rsidR="00BF609B" w:rsidRPr="00101235" w:rsidRDefault="00BF609B" w:rsidP="00BF609B">
      <w:pPr>
        <w:tabs>
          <w:tab w:val="left" w:pos="2220"/>
        </w:tabs>
        <w:spacing w:line="276" w:lineRule="auto"/>
        <w:jc w:val="center"/>
        <w:rPr>
          <w:sz w:val="38"/>
          <w:szCs w:val="38"/>
        </w:rPr>
      </w:pPr>
      <w:r w:rsidRPr="00101235">
        <w:rPr>
          <w:bCs/>
          <w:sz w:val="38"/>
          <w:szCs w:val="38"/>
        </w:rPr>
        <w:t>Characterization and Automated Alignment Detection of an Additively Manufactured Z-frame Marker to Process Signals for Robotic Control in Interventional MRI</w:t>
      </w:r>
    </w:p>
    <w:p w:rsidR="00BF609B" w:rsidRDefault="00BF609B" w:rsidP="00BF609B">
      <w:pPr>
        <w:spacing w:line="276" w:lineRule="auto"/>
        <w:rPr>
          <w:sz w:val="32"/>
          <w:szCs w:val="32"/>
        </w:rPr>
      </w:pPr>
    </w:p>
    <w:p w:rsidR="00BF609B" w:rsidRPr="00622D35" w:rsidRDefault="00BF609B" w:rsidP="00BF609B">
      <w:pPr>
        <w:tabs>
          <w:tab w:val="left" w:pos="2310"/>
        </w:tabs>
        <w:spacing w:line="276" w:lineRule="auto"/>
        <w:rPr>
          <w:rFonts w:asciiTheme="majorHAnsi" w:hAnsiTheme="majorHAnsi" w:cstheme="majorHAnsi"/>
          <w:sz w:val="32"/>
          <w:szCs w:val="32"/>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Submitted:  August 01, 2018</w:t>
      </w:r>
    </w:p>
    <w:p w:rsidR="00BF609B" w:rsidRPr="00622D35" w:rsidRDefault="00BF609B" w:rsidP="00BF609B">
      <w:pPr>
        <w:tabs>
          <w:tab w:val="left" w:pos="2310"/>
        </w:tabs>
        <w:spacing w:line="276" w:lineRule="auto"/>
        <w:rPr>
          <w:rFonts w:asciiTheme="majorHAnsi" w:hAnsiTheme="majorHAnsi" w:cstheme="majorHAnsi"/>
          <w:sz w:val="28"/>
          <w:szCs w:val="28"/>
        </w:rPr>
      </w:pP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By:    Parisa Parsanejad</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Born on June 23, 1991</w:t>
      </w:r>
    </w:p>
    <w:p w:rsidR="00BF609B" w:rsidRPr="00622D35" w:rsidRDefault="00BF609B" w:rsidP="00BF609B">
      <w:pPr>
        <w:tabs>
          <w:tab w:val="left" w:pos="2310"/>
        </w:tabs>
        <w:spacing w:line="276" w:lineRule="auto"/>
        <w:rPr>
          <w:rFonts w:asciiTheme="majorHAnsi" w:hAnsiTheme="majorHAnsi" w:cstheme="majorHAnsi"/>
          <w:sz w:val="28"/>
          <w:szCs w:val="28"/>
        </w:rPr>
      </w:pPr>
      <w:r w:rsidRPr="00622D35">
        <w:rPr>
          <w:rFonts w:asciiTheme="majorHAnsi" w:hAnsiTheme="majorHAnsi" w:cstheme="majorHAnsi"/>
          <w:sz w:val="28"/>
          <w:szCs w:val="28"/>
        </w:rPr>
        <w:t xml:space="preserve">          In Esfahan, Iran</w:t>
      </w:r>
    </w:p>
    <w:p w:rsidR="00BF609B" w:rsidRDefault="00BF609B" w:rsidP="00BF609B">
      <w:pPr>
        <w:rPr>
          <w:rFonts w:asciiTheme="majorHAnsi" w:hAnsiTheme="majorHAnsi" w:cstheme="majorHAnsi"/>
          <w:b/>
          <w:sz w:val="28"/>
          <w:szCs w:val="28"/>
        </w:rPr>
      </w:pPr>
    </w:p>
    <w:p w:rsidR="00745A3E" w:rsidRDefault="00745A3E" w:rsidP="00BF609B">
      <w:pPr>
        <w:rPr>
          <w:rFonts w:asciiTheme="majorHAnsi" w:hAnsiTheme="majorHAnsi" w:cstheme="majorHAnsi"/>
          <w:b/>
          <w:sz w:val="28"/>
          <w:szCs w:val="28"/>
        </w:rPr>
        <w:sectPr w:rsidR="00745A3E" w:rsidSect="00392CAB">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rsidR="00392CAB" w:rsidRPr="0051349B" w:rsidRDefault="00BF609B" w:rsidP="0051349B">
      <w:pPr>
        <w:rPr>
          <w:rFonts w:asciiTheme="majorHAnsi" w:hAnsiTheme="majorHAnsi" w:cstheme="majorHAnsi"/>
          <w:b/>
          <w:sz w:val="28"/>
          <w:szCs w:val="28"/>
        </w:rPr>
        <w:sectPr w:rsidR="00392CAB" w:rsidRPr="0051349B" w:rsidSect="00282582">
          <w:pgSz w:w="11906" w:h="16838" w:code="9"/>
          <w:pgMar w:top="1440" w:right="1440" w:bottom="1440" w:left="1440" w:header="720" w:footer="720" w:gutter="0"/>
          <w:pgNumType w:start="12"/>
          <w:cols w:space="720"/>
          <w:titlePg/>
          <w:docGrid w:linePitch="360"/>
        </w:sectPr>
      </w:pPr>
      <w:r w:rsidRPr="00622D35">
        <w:rPr>
          <w:rFonts w:asciiTheme="majorHAnsi" w:hAnsiTheme="majorHAnsi" w:cstheme="majorHAnsi"/>
          <w:b/>
          <w:sz w:val="28"/>
          <w:szCs w:val="28"/>
        </w:rPr>
        <w:lastRenderedPageBreak/>
        <w:t>Abstract</w:t>
      </w:r>
    </w:p>
    <w:p w:rsidR="00622D35" w:rsidRPr="00622D35" w:rsidRDefault="00622D35" w:rsidP="00D31B09">
      <w:r w:rsidRPr="00622D35">
        <w:lastRenderedPageBreak/>
        <w:t>Task of the Thesis in the Origin:</w:t>
      </w:r>
    </w:p>
    <w:p w:rsidR="00866C3E" w:rsidRPr="00622D35" w:rsidRDefault="00622D35"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866C3E" w:rsidRDefault="00363CC3" w:rsidP="00D31B09">
      <w:r>
        <w:lastRenderedPageBreak/>
        <w:t>Declaration by the candidate</w:t>
      </w:r>
    </w:p>
    <w:p w:rsidR="00014CA3" w:rsidRDefault="00363CC3" w:rsidP="00D31B09">
      <w:r>
        <w:t xml:space="preserve">I hereby declare that this thesis is my own work and effort </w:t>
      </w:r>
      <w:r w:rsidR="00137B0F">
        <w:t xml:space="preserve">and that it has not been submitted anywhere for any award. Where other sources of information have been used, </w:t>
      </w:r>
      <w:r w:rsidR="00014CA3">
        <w:t>they have been marked.</w:t>
      </w:r>
    </w:p>
    <w:p w:rsidR="00014CA3" w:rsidRDefault="00014CA3" w:rsidP="00D31B09">
      <w:r>
        <w:t xml:space="preserve"> The work has not been presented in the same or a similar form to any other testing authority and has not been made public.</w:t>
      </w:r>
    </w:p>
    <w:p w:rsidR="00014CA3" w:rsidRDefault="00014CA3" w:rsidP="00D31B09"/>
    <w:p w:rsidR="00014CA3" w:rsidRPr="00363CC3" w:rsidRDefault="00014CA3" w:rsidP="00D31B09">
      <w:r>
        <w:t>Magdeburg, August 01, 2018</w:t>
      </w:r>
    </w:p>
    <w:p w:rsidR="00866C3E" w:rsidRPr="00866C3E" w:rsidRDefault="00866C3E" w:rsidP="00D31B09"/>
    <w:p w:rsidR="00866C3E" w:rsidRPr="00866C3E" w:rsidRDefault="00866C3E" w:rsidP="00D31B09"/>
    <w:p w:rsidR="00D47C05" w:rsidRDefault="00D47C05" w:rsidP="00D31B09"/>
    <w:p w:rsidR="00EA4300" w:rsidRDefault="00D47C05" w:rsidP="00741C70">
      <w:pPr>
        <w:sectPr w:rsidR="00EA4300" w:rsidSect="00392CAB">
          <w:pgSz w:w="11906" w:h="16838" w:code="9"/>
          <w:pgMar w:top="1440" w:right="1440" w:bottom="1440" w:left="1440" w:header="720" w:footer="720" w:gutter="0"/>
          <w:cols w:space="720"/>
          <w:titlePg/>
          <w:docGrid w:linePitch="360"/>
        </w:sectPr>
      </w:pPr>
      <w:r>
        <w:br w:type="page"/>
      </w:r>
    </w:p>
    <w:p w:rsidR="009B20D5" w:rsidRDefault="009B20D5" w:rsidP="00D31B09">
      <w:pPr>
        <w:pStyle w:val="Title"/>
      </w:pPr>
    </w:p>
    <w:p w:rsidR="009E1264" w:rsidRDefault="009E1264" w:rsidP="00D31B09">
      <w:pPr>
        <w:pStyle w:val="ListParagraph"/>
      </w:pPr>
    </w:p>
    <w:p w:rsidR="00B13C84" w:rsidRDefault="00745A3E">
      <w:pPr>
        <w:pStyle w:val="TOC1"/>
        <w:tabs>
          <w:tab w:val="left" w:pos="440"/>
        </w:tabs>
        <w:rPr>
          <w:rFonts w:eastAsiaTheme="minorEastAsia" w:cstheme="minorBidi"/>
          <w:b w:val="0"/>
          <w:bCs w:val="0"/>
          <w:noProof/>
          <w:sz w:val="22"/>
          <w:szCs w:val="22"/>
        </w:rPr>
      </w:pPr>
      <w:r>
        <w:rPr>
          <w:rFonts w:asciiTheme="majorHAnsi" w:hAnsiTheme="majorHAnsi" w:cstheme="majorHAnsi"/>
          <w:b w:val="0"/>
          <w:bCs w:val="0"/>
          <w:szCs w:val="28"/>
        </w:rPr>
        <w:fldChar w:fldCharType="begin"/>
      </w:r>
      <w:r>
        <w:rPr>
          <w:rFonts w:asciiTheme="majorHAnsi" w:hAnsiTheme="majorHAnsi" w:cstheme="majorHAnsi"/>
          <w:b w:val="0"/>
          <w:bCs w:val="0"/>
          <w:szCs w:val="28"/>
        </w:rPr>
        <w:instrText xml:space="preserve"> TOC \o "1-4" \h \z \u </w:instrText>
      </w:r>
      <w:r>
        <w:rPr>
          <w:rFonts w:asciiTheme="majorHAnsi" w:hAnsiTheme="majorHAnsi" w:cstheme="majorHAnsi"/>
          <w:b w:val="0"/>
          <w:bCs w:val="0"/>
          <w:szCs w:val="28"/>
        </w:rPr>
        <w:fldChar w:fldCharType="separate"/>
      </w:r>
      <w:hyperlink w:anchor="_Toc523730399" w:history="1">
        <w:r w:rsidR="00B13C84" w:rsidRPr="000704CD">
          <w:rPr>
            <w:rStyle w:val="Hyperlink"/>
            <w:noProof/>
          </w:rPr>
          <w:t>1</w:t>
        </w:r>
        <w:r w:rsidR="00B13C84">
          <w:rPr>
            <w:rFonts w:eastAsiaTheme="minorEastAsia" w:cstheme="minorBidi"/>
            <w:b w:val="0"/>
            <w:bCs w:val="0"/>
            <w:noProof/>
            <w:sz w:val="22"/>
            <w:szCs w:val="22"/>
          </w:rPr>
          <w:tab/>
        </w:r>
        <w:r w:rsidR="00B13C84" w:rsidRPr="000704CD">
          <w:rPr>
            <w:rStyle w:val="Hyperlink"/>
            <w:noProof/>
          </w:rPr>
          <w:t>Introduction</w:t>
        </w:r>
        <w:r w:rsidR="00B13C84">
          <w:rPr>
            <w:noProof/>
            <w:webHidden/>
          </w:rPr>
          <w:tab/>
        </w:r>
        <w:r w:rsidR="00B13C84">
          <w:rPr>
            <w:noProof/>
            <w:webHidden/>
          </w:rPr>
          <w:fldChar w:fldCharType="begin"/>
        </w:r>
        <w:r w:rsidR="00B13C84">
          <w:rPr>
            <w:noProof/>
            <w:webHidden/>
          </w:rPr>
          <w:instrText xml:space="preserve"> PAGEREF _Toc523730399 \h </w:instrText>
        </w:r>
        <w:r w:rsidR="00B13C84">
          <w:rPr>
            <w:noProof/>
            <w:webHidden/>
          </w:rPr>
        </w:r>
        <w:r w:rsidR="00B13C84">
          <w:rPr>
            <w:noProof/>
            <w:webHidden/>
          </w:rPr>
          <w:fldChar w:fldCharType="separate"/>
        </w:r>
        <w:r w:rsidR="00B13C84">
          <w:rPr>
            <w:noProof/>
            <w:webHidden/>
          </w:rPr>
          <w:t>1</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00" w:history="1">
        <w:r w:rsidR="00B13C84" w:rsidRPr="000704CD">
          <w:rPr>
            <w:rStyle w:val="Hyperlink"/>
            <w:noProof/>
          </w:rPr>
          <w:t>1.1</w:t>
        </w:r>
        <w:r w:rsidR="00B13C84">
          <w:rPr>
            <w:rFonts w:eastAsiaTheme="minorEastAsia" w:cstheme="minorBidi"/>
            <w:iCs w:val="0"/>
            <w:noProof/>
            <w:sz w:val="22"/>
            <w:szCs w:val="22"/>
          </w:rPr>
          <w:tab/>
        </w:r>
        <w:r w:rsidR="00B13C84" w:rsidRPr="000704CD">
          <w:rPr>
            <w:rStyle w:val="Hyperlink"/>
            <w:noProof/>
          </w:rPr>
          <w:t>Motivation</w:t>
        </w:r>
        <w:r w:rsidR="00B13C84">
          <w:rPr>
            <w:noProof/>
            <w:webHidden/>
          </w:rPr>
          <w:tab/>
        </w:r>
        <w:r w:rsidR="00B13C84">
          <w:rPr>
            <w:noProof/>
            <w:webHidden/>
          </w:rPr>
          <w:fldChar w:fldCharType="begin"/>
        </w:r>
        <w:r w:rsidR="00B13C84">
          <w:rPr>
            <w:noProof/>
            <w:webHidden/>
          </w:rPr>
          <w:instrText xml:space="preserve"> PAGEREF _Toc523730400 \h </w:instrText>
        </w:r>
        <w:r w:rsidR="00B13C84">
          <w:rPr>
            <w:noProof/>
            <w:webHidden/>
          </w:rPr>
        </w:r>
        <w:r w:rsidR="00B13C84">
          <w:rPr>
            <w:noProof/>
            <w:webHidden/>
          </w:rPr>
          <w:fldChar w:fldCharType="separate"/>
        </w:r>
        <w:r w:rsidR="00B13C84">
          <w:rPr>
            <w:noProof/>
            <w:webHidden/>
          </w:rPr>
          <w:t>1</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01" w:history="1">
        <w:r w:rsidR="00B13C84" w:rsidRPr="000704CD">
          <w:rPr>
            <w:rStyle w:val="Hyperlink"/>
            <w:noProof/>
          </w:rPr>
          <w:t>1.2</w:t>
        </w:r>
        <w:r w:rsidR="00B13C84">
          <w:rPr>
            <w:rFonts w:eastAsiaTheme="minorEastAsia" w:cstheme="minorBidi"/>
            <w:iCs w:val="0"/>
            <w:noProof/>
            <w:sz w:val="22"/>
            <w:szCs w:val="22"/>
          </w:rPr>
          <w:tab/>
        </w:r>
        <w:r w:rsidR="00B13C84" w:rsidRPr="000704CD">
          <w:rPr>
            <w:rStyle w:val="Hyperlink"/>
            <w:noProof/>
          </w:rPr>
          <w:t>Objectives</w:t>
        </w:r>
        <w:r w:rsidR="00B13C84">
          <w:rPr>
            <w:noProof/>
            <w:webHidden/>
          </w:rPr>
          <w:tab/>
        </w:r>
        <w:r w:rsidR="00B13C84">
          <w:rPr>
            <w:noProof/>
            <w:webHidden/>
          </w:rPr>
          <w:fldChar w:fldCharType="begin"/>
        </w:r>
        <w:r w:rsidR="00B13C84">
          <w:rPr>
            <w:noProof/>
            <w:webHidden/>
          </w:rPr>
          <w:instrText xml:space="preserve"> PAGEREF _Toc523730401 \h </w:instrText>
        </w:r>
        <w:r w:rsidR="00B13C84">
          <w:rPr>
            <w:noProof/>
            <w:webHidden/>
          </w:rPr>
        </w:r>
        <w:r w:rsidR="00B13C84">
          <w:rPr>
            <w:noProof/>
            <w:webHidden/>
          </w:rPr>
          <w:fldChar w:fldCharType="separate"/>
        </w:r>
        <w:r w:rsidR="00B13C84">
          <w:rPr>
            <w:noProof/>
            <w:webHidden/>
          </w:rPr>
          <w:t>1</w:t>
        </w:r>
        <w:r w:rsidR="00B13C84">
          <w:rPr>
            <w:noProof/>
            <w:webHidden/>
          </w:rPr>
          <w:fldChar w:fldCharType="end"/>
        </w:r>
      </w:hyperlink>
    </w:p>
    <w:p w:rsidR="00B13C84" w:rsidRDefault="00010EE9">
      <w:pPr>
        <w:pStyle w:val="TOC1"/>
        <w:tabs>
          <w:tab w:val="left" w:pos="440"/>
        </w:tabs>
        <w:rPr>
          <w:rFonts w:eastAsiaTheme="minorEastAsia" w:cstheme="minorBidi"/>
          <w:b w:val="0"/>
          <w:bCs w:val="0"/>
          <w:noProof/>
          <w:sz w:val="22"/>
          <w:szCs w:val="22"/>
        </w:rPr>
      </w:pPr>
      <w:hyperlink w:anchor="_Toc523730402" w:history="1">
        <w:r w:rsidR="00B13C84" w:rsidRPr="000704CD">
          <w:rPr>
            <w:rStyle w:val="Hyperlink"/>
            <w:noProof/>
          </w:rPr>
          <w:t>2</w:t>
        </w:r>
        <w:r w:rsidR="00B13C84">
          <w:rPr>
            <w:rFonts w:eastAsiaTheme="minorEastAsia" w:cstheme="minorBidi"/>
            <w:b w:val="0"/>
            <w:bCs w:val="0"/>
            <w:noProof/>
            <w:sz w:val="22"/>
            <w:szCs w:val="22"/>
          </w:rPr>
          <w:tab/>
        </w:r>
        <w:r w:rsidR="00B13C84" w:rsidRPr="000704CD">
          <w:rPr>
            <w:rStyle w:val="Hyperlink"/>
            <w:noProof/>
          </w:rPr>
          <w:t>Literature Survey</w:t>
        </w:r>
        <w:r w:rsidR="00B13C84">
          <w:rPr>
            <w:noProof/>
            <w:webHidden/>
          </w:rPr>
          <w:tab/>
        </w:r>
        <w:r w:rsidR="00B13C84">
          <w:rPr>
            <w:noProof/>
            <w:webHidden/>
          </w:rPr>
          <w:fldChar w:fldCharType="begin"/>
        </w:r>
        <w:r w:rsidR="00B13C84">
          <w:rPr>
            <w:noProof/>
            <w:webHidden/>
          </w:rPr>
          <w:instrText xml:space="preserve"> PAGEREF _Toc523730402 \h </w:instrText>
        </w:r>
        <w:r w:rsidR="00B13C84">
          <w:rPr>
            <w:noProof/>
            <w:webHidden/>
          </w:rPr>
        </w:r>
        <w:r w:rsidR="00B13C84">
          <w:rPr>
            <w:noProof/>
            <w:webHidden/>
          </w:rPr>
          <w:fldChar w:fldCharType="separate"/>
        </w:r>
        <w:r w:rsidR="00B13C84">
          <w:rPr>
            <w:noProof/>
            <w:webHidden/>
          </w:rPr>
          <w:t>2</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03" w:history="1">
        <w:r w:rsidR="00B13C84" w:rsidRPr="000704CD">
          <w:rPr>
            <w:rStyle w:val="Hyperlink"/>
            <w:noProof/>
          </w:rPr>
          <w:t>2.1</w:t>
        </w:r>
        <w:r w:rsidR="00B13C84">
          <w:rPr>
            <w:rFonts w:eastAsiaTheme="minorEastAsia" w:cstheme="minorBidi"/>
            <w:iCs w:val="0"/>
            <w:noProof/>
            <w:sz w:val="22"/>
            <w:szCs w:val="22"/>
          </w:rPr>
          <w:tab/>
        </w:r>
        <w:r w:rsidR="00B13C84" w:rsidRPr="000704CD">
          <w:rPr>
            <w:rStyle w:val="Hyperlink"/>
            <w:noProof/>
          </w:rPr>
          <w:t>Magnetic Resonance Imaging (MRI)</w:t>
        </w:r>
        <w:r w:rsidR="00B13C84">
          <w:rPr>
            <w:noProof/>
            <w:webHidden/>
          </w:rPr>
          <w:tab/>
        </w:r>
        <w:r w:rsidR="00B13C84">
          <w:rPr>
            <w:noProof/>
            <w:webHidden/>
          </w:rPr>
          <w:fldChar w:fldCharType="begin"/>
        </w:r>
        <w:r w:rsidR="00B13C84">
          <w:rPr>
            <w:noProof/>
            <w:webHidden/>
          </w:rPr>
          <w:instrText xml:space="preserve"> PAGEREF _Toc523730403 \h </w:instrText>
        </w:r>
        <w:r w:rsidR="00B13C84">
          <w:rPr>
            <w:noProof/>
            <w:webHidden/>
          </w:rPr>
        </w:r>
        <w:r w:rsidR="00B13C84">
          <w:rPr>
            <w:noProof/>
            <w:webHidden/>
          </w:rPr>
          <w:fldChar w:fldCharType="separate"/>
        </w:r>
        <w:r w:rsidR="00B13C84">
          <w:rPr>
            <w:noProof/>
            <w:webHidden/>
          </w:rPr>
          <w:t>2</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04" w:history="1">
        <w:r w:rsidR="00B13C84" w:rsidRPr="000704CD">
          <w:rPr>
            <w:rStyle w:val="Hyperlink"/>
            <w:noProof/>
          </w:rPr>
          <w:t>2.1.1</w:t>
        </w:r>
        <w:r w:rsidR="00B13C84">
          <w:rPr>
            <w:rFonts w:eastAsiaTheme="minorEastAsia" w:cstheme="minorBidi"/>
            <w:noProof/>
            <w:sz w:val="22"/>
            <w:szCs w:val="22"/>
          </w:rPr>
          <w:tab/>
        </w:r>
        <w:r w:rsidR="00B13C84" w:rsidRPr="000704CD">
          <w:rPr>
            <w:rStyle w:val="Hyperlink"/>
            <w:noProof/>
          </w:rPr>
          <w:t>Artifacts in MR imaging</w:t>
        </w:r>
        <w:r w:rsidR="00B13C84">
          <w:rPr>
            <w:noProof/>
            <w:webHidden/>
          </w:rPr>
          <w:tab/>
        </w:r>
        <w:r w:rsidR="00B13C84">
          <w:rPr>
            <w:noProof/>
            <w:webHidden/>
          </w:rPr>
          <w:fldChar w:fldCharType="begin"/>
        </w:r>
        <w:r w:rsidR="00B13C84">
          <w:rPr>
            <w:noProof/>
            <w:webHidden/>
          </w:rPr>
          <w:instrText xml:space="preserve"> PAGEREF _Toc523730404 \h </w:instrText>
        </w:r>
        <w:r w:rsidR="00B13C84">
          <w:rPr>
            <w:noProof/>
            <w:webHidden/>
          </w:rPr>
        </w:r>
        <w:r w:rsidR="00B13C84">
          <w:rPr>
            <w:noProof/>
            <w:webHidden/>
          </w:rPr>
          <w:fldChar w:fldCharType="separate"/>
        </w:r>
        <w:r w:rsidR="00B13C84">
          <w:rPr>
            <w:noProof/>
            <w:webHidden/>
          </w:rPr>
          <w:t>2</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05" w:history="1">
        <w:r w:rsidR="00B13C84" w:rsidRPr="000704CD">
          <w:rPr>
            <w:rStyle w:val="Hyperlink"/>
            <w:noProof/>
          </w:rPr>
          <w:t>2.1.1.1</w:t>
        </w:r>
        <w:r w:rsidR="00B13C84">
          <w:rPr>
            <w:rFonts w:eastAsiaTheme="minorEastAsia" w:cstheme="minorBidi"/>
            <w:noProof/>
            <w:sz w:val="22"/>
            <w:szCs w:val="22"/>
          </w:rPr>
          <w:tab/>
        </w:r>
        <w:r w:rsidR="00B13C84" w:rsidRPr="000704CD">
          <w:rPr>
            <w:rStyle w:val="Hyperlink"/>
            <w:noProof/>
          </w:rPr>
          <w:t>Chemical shift artifacts</w:t>
        </w:r>
        <w:r w:rsidR="00B13C84">
          <w:rPr>
            <w:noProof/>
            <w:webHidden/>
          </w:rPr>
          <w:tab/>
        </w:r>
        <w:r w:rsidR="00B13C84">
          <w:rPr>
            <w:noProof/>
            <w:webHidden/>
          </w:rPr>
          <w:fldChar w:fldCharType="begin"/>
        </w:r>
        <w:r w:rsidR="00B13C84">
          <w:rPr>
            <w:noProof/>
            <w:webHidden/>
          </w:rPr>
          <w:instrText xml:space="preserve"> PAGEREF _Toc523730405 \h </w:instrText>
        </w:r>
        <w:r w:rsidR="00B13C84">
          <w:rPr>
            <w:noProof/>
            <w:webHidden/>
          </w:rPr>
        </w:r>
        <w:r w:rsidR="00B13C84">
          <w:rPr>
            <w:noProof/>
            <w:webHidden/>
          </w:rPr>
          <w:fldChar w:fldCharType="separate"/>
        </w:r>
        <w:r w:rsidR="00B13C84">
          <w:rPr>
            <w:noProof/>
            <w:webHidden/>
          </w:rPr>
          <w:t>3</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06" w:history="1">
        <w:r w:rsidR="00B13C84" w:rsidRPr="000704CD">
          <w:rPr>
            <w:rStyle w:val="Hyperlink"/>
            <w:noProof/>
          </w:rPr>
          <w:t>2.1.1.2</w:t>
        </w:r>
        <w:r w:rsidR="00B13C84">
          <w:rPr>
            <w:rFonts w:eastAsiaTheme="minorEastAsia" w:cstheme="minorBidi"/>
            <w:noProof/>
            <w:sz w:val="22"/>
            <w:szCs w:val="22"/>
          </w:rPr>
          <w:tab/>
        </w:r>
        <w:r w:rsidR="00B13C84" w:rsidRPr="000704CD">
          <w:rPr>
            <w:rStyle w:val="Hyperlink"/>
            <w:noProof/>
          </w:rPr>
          <w:t>Phase cancellation artifact</w:t>
        </w:r>
        <w:r w:rsidR="00B13C84">
          <w:rPr>
            <w:noProof/>
            <w:webHidden/>
          </w:rPr>
          <w:tab/>
        </w:r>
        <w:r w:rsidR="00B13C84">
          <w:rPr>
            <w:noProof/>
            <w:webHidden/>
          </w:rPr>
          <w:fldChar w:fldCharType="begin"/>
        </w:r>
        <w:r w:rsidR="00B13C84">
          <w:rPr>
            <w:noProof/>
            <w:webHidden/>
          </w:rPr>
          <w:instrText xml:space="preserve"> PAGEREF _Toc523730406 \h </w:instrText>
        </w:r>
        <w:r w:rsidR="00B13C84">
          <w:rPr>
            <w:noProof/>
            <w:webHidden/>
          </w:rPr>
        </w:r>
        <w:r w:rsidR="00B13C84">
          <w:rPr>
            <w:noProof/>
            <w:webHidden/>
          </w:rPr>
          <w:fldChar w:fldCharType="separate"/>
        </w:r>
        <w:r w:rsidR="00B13C84">
          <w:rPr>
            <w:noProof/>
            <w:webHidden/>
          </w:rPr>
          <w:t>6</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07" w:history="1">
        <w:r w:rsidR="00B13C84" w:rsidRPr="000704CD">
          <w:rPr>
            <w:rStyle w:val="Hyperlink"/>
            <w:noProof/>
          </w:rPr>
          <w:t>2.1.1.3</w:t>
        </w:r>
        <w:r w:rsidR="00B13C84">
          <w:rPr>
            <w:rFonts w:eastAsiaTheme="minorEastAsia" w:cstheme="minorBidi"/>
            <w:noProof/>
            <w:sz w:val="22"/>
            <w:szCs w:val="22"/>
          </w:rPr>
          <w:tab/>
        </w:r>
        <w:r w:rsidR="00B13C84" w:rsidRPr="000704CD">
          <w:rPr>
            <w:rStyle w:val="Hyperlink"/>
            <w:noProof/>
          </w:rPr>
          <w:t>Noise</w:t>
        </w:r>
        <w:r w:rsidR="00B13C84">
          <w:rPr>
            <w:noProof/>
            <w:webHidden/>
          </w:rPr>
          <w:tab/>
        </w:r>
        <w:r w:rsidR="00B13C84">
          <w:rPr>
            <w:noProof/>
            <w:webHidden/>
          </w:rPr>
          <w:fldChar w:fldCharType="begin"/>
        </w:r>
        <w:r w:rsidR="00B13C84">
          <w:rPr>
            <w:noProof/>
            <w:webHidden/>
          </w:rPr>
          <w:instrText xml:space="preserve"> PAGEREF _Toc523730407 \h </w:instrText>
        </w:r>
        <w:r w:rsidR="00B13C84">
          <w:rPr>
            <w:noProof/>
            <w:webHidden/>
          </w:rPr>
        </w:r>
        <w:r w:rsidR="00B13C84">
          <w:rPr>
            <w:noProof/>
            <w:webHidden/>
          </w:rPr>
          <w:fldChar w:fldCharType="separate"/>
        </w:r>
        <w:r w:rsidR="00B13C84">
          <w:rPr>
            <w:noProof/>
            <w:webHidden/>
          </w:rPr>
          <w:t>6</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08" w:history="1">
        <w:r w:rsidR="00B13C84" w:rsidRPr="000704CD">
          <w:rPr>
            <w:rStyle w:val="Hyperlink"/>
            <w:noProof/>
          </w:rPr>
          <w:t>2.2</w:t>
        </w:r>
        <w:r w:rsidR="00B13C84">
          <w:rPr>
            <w:rFonts w:eastAsiaTheme="minorEastAsia" w:cstheme="minorBidi"/>
            <w:iCs w:val="0"/>
            <w:noProof/>
            <w:sz w:val="22"/>
            <w:szCs w:val="22"/>
          </w:rPr>
          <w:tab/>
        </w:r>
        <w:r w:rsidR="00B13C84" w:rsidRPr="000704CD">
          <w:rPr>
            <w:rStyle w:val="Hyperlink"/>
            <w:noProof/>
          </w:rPr>
          <w:t>Instrument tracking methods in interventional MRI</w:t>
        </w:r>
        <w:r w:rsidR="00B13C84">
          <w:rPr>
            <w:noProof/>
            <w:webHidden/>
          </w:rPr>
          <w:tab/>
        </w:r>
        <w:r w:rsidR="00B13C84">
          <w:rPr>
            <w:noProof/>
            <w:webHidden/>
          </w:rPr>
          <w:fldChar w:fldCharType="begin"/>
        </w:r>
        <w:r w:rsidR="00B13C84">
          <w:rPr>
            <w:noProof/>
            <w:webHidden/>
          </w:rPr>
          <w:instrText xml:space="preserve"> PAGEREF _Toc523730408 \h </w:instrText>
        </w:r>
        <w:r w:rsidR="00B13C84">
          <w:rPr>
            <w:noProof/>
            <w:webHidden/>
          </w:rPr>
        </w:r>
        <w:r w:rsidR="00B13C84">
          <w:rPr>
            <w:noProof/>
            <w:webHidden/>
          </w:rPr>
          <w:fldChar w:fldCharType="separate"/>
        </w:r>
        <w:r w:rsidR="00B13C84">
          <w:rPr>
            <w:noProof/>
            <w:webHidden/>
          </w:rPr>
          <w:t>9</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09" w:history="1">
        <w:r w:rsidR="00B13C84" w:rsidRPr="000704CD">
          <w:rPr>
            <w:rStyle w:val="Hyperlink"/>
            <w:noProof/>
          </w:rPr>
          <w:t>2.2.1</w:t>
        </w:r>
        <w:r w:rsidR="00B13C84">
          <w:rPr>
            <w:rFonts w:eastAsiaTheme="minorEastAsia" w:cstheme="minorBidi"/>
            <w:noProof/>
            <w:sz w:val="22"/>
            <w:szCs w:val="22"/>
          </w:rPr>
          <w:tab/>
        </w:r>
        <w:r w:rsidR="00B13C84" w:rsidRPr="000704CD">
          <w:rPr>
            <w:rStyle w:val="Hyperlink"/>
            <w:noProof/>
          </w:rPr>
          <w:t>Passive MRI marker tracking</w:t>
        </w:r>
        <w:r w:rsidR="00B13C84">
          <w:rPr>
            <w:noProof/>
            <w:webHidden/>
          </w:rPr>
          <w:tab/>
        </w:r>
        <w:r w:rsidR="00B13C84">
          <w:rPr>
            <w:noProof/>
            <w:webHidden/>
          </w:rPr>
          <w:fldChar w:fldCharType="begin"/>
        </w:r>
        <w:r w:rsidR="00B13C84">
          <w:rPr>
            <w:noProof/>
            <w:webHidden/>
          </w:rPr>
          <w:instrText xml:space="preserve"> PAGEREF _Toc523730409 \h </w:instrText>
        </w:r>
        <w:r w:rsidR="00B13C84">
          <w:rPr>
            <w:noProof/>
            <w:webHidden/>
          </w:rPr>
        </w:r>
        <w:r w:rsidR="00B13C84">
          <w:rPr>
            <w:noProof/>
            <w:webHidden/>
          </w:rPr>
          <w:fldChar w:fldCharType="separate"/>
        </w:r>
        <w:r w:rsidR="00B13C84">
          <w:rPr>
            <w:noProof/>
            <w:webHidden/>
          </w:rPr>
          <w:t>11</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10" w:history="1">
        <w:r w:rsidR="00B13C84" w:rsidRPr="000704CD">
          <w:rPr>
            <w:rStyle w:val="Hyperlink"/>
            <w:noProof/>
          </w:rPr>
          <w:t>2.3</w:t>
        </w:r>
        <w:r w:rsidR="00B13C84">
          <w:rPr>
            <w:rFonts w:eastAsiaTheme="minorEastAsia" w:cstheme="minorBidi"/>
            <w:iCs w:val="0"/>
            <w:noProof/>
            <w:sz w:val="22"/>
            <w:szCs w:val="22"/>
          </w:rPr>
          <w:tab/>
        </w:r>
        <w:r w:rsidR="00B13C84" w:rsidRPr="000704CD">
          <w:rPr>
            <w:rStyle w:val="Hyperlink"/>
            <w:noProof/>
          </w:rPr>
          <w:t>Principal of Z-frame marker</w:t>
        </w:r>
        <w:r w:rsidR="00B13C84">
          <w:rPr>
            <w:noProof/>
            <w:webHidden/>
          </w:rPr>
          <w:tab/>
        </w:r>
        <w:r w:rsidR="00B13C84">
          <w:rPr>
            <w:noProof/>
            <w:webHidden/>
          </w:rPr>
          <w:fldChar w:fldCharType="begin"/>
        </w:r>
        <w:r w:rsidR="00B13C84">
          <w:rPr>
            <w:noProof/>
            <w:webHidden/>
          </w:rPr>
          <w:instrText xml:space="preserve"> PAGEREF _Toc523730410 \h </w:instrText>
        </w:r>
        <w:r w:rsidR="00B13C84">
          <w:rPr>
            <w:noProof/>
            <w:webHidden/>
          </w:rPr>
        </w:r>
        <w:r w:rsidR="00B13C84">
          <w:rPr>
            <w:noProof/>
            <w:webHidden/>
          </w:rPr>
          <w:fldChar w:fldCharType="separate"/>
        </w:r>
        <w:r w:rsidR="00B13C84">
          <w:rPr>
            <w:noProof/>
            <w:webHidden/>
          </w:rPr>
          <w:t>12</w:t>
        </w:r>
        <w:r w:rsidR="00B13C84">
          <w:rPr>
            <w:noProof/>
            <w:webHidden/>
          </w:rPr>
          <w:fldChar w:fldCharType="end"/>
        </w:r>
      </w:hyperlink>
    </w:p>
    <w:p w:rsidR="00B13C84" w:rsidRDefault="00010EE9">
      <w:pPr>
        <w:pStyle w:val="TOC1"/>
        <w:tabs>
          <w:tab w:val="left" w:pos="440"/>
        </w:tabs>
        <w:rPr>
          <w:rFonts w:eastAsiaTheme="minorEastAsia" w:cstheme="minorBidi"/>
          <w:b w:val="0"/>
          <w:bCs w:val="0"/>
          <w:noProof/>
          <w:sz w:val="22"/>
          <w:szCs w:val="22"/>
        </w:rPr>
      </w:pPr>
      <w:hyperlink w:anchor="_Toc523730411" w:history="1">
        <w:r w:rsidR="00B13C84" w:rsidRPr="000704CD">
          <w:rPr>
            <w:rStyle w:val="Hyperlink"/>
            <w:noProof/>
          </w:rPr>
          <w:t>3</w:t>
        </w:r>
        <w:r w:rsidR="00B13C84">
          <w:rPr>
            <w:rFonts w:eastAsiaTheme="minorEastAsia" w:cstheme="minorBidi"/>
            <w:b w:val="0"/>
            <w:bCs w:val="0"/>
            <w:noProof/>
            <w:sz w:val="22"/>
            <w:szCs w:val="22"/>
          </w:rPr>
          <w:tab/>
        </w:r>
        <w:r w:rsidR="00B13C84" w:rsidRPr="000704CD">
          <w:rPr>
            <w:rStyle w:val="Hyperlink"/>
            <w:noProof/>
          </w:rPr>
          <w:t>Methodology</w:t>
        </w:r>
        <w:r w:rsidR="00B13C84">
          <w:rPr>
            <w:noProof/>
            <w:webHidden/>
          </w:rPr>
          <w:tab/>
        </w:r>
        <w:r w:rsidR="00B13C84">
          <w:rPr>
            <w:noProof/>
            <w:webHidden/>
          </w:rPr>
          <w:fldChar w:fldCharType="begin"/>
        </w:r>
        <w:r w:rsidR="00B13C84">
          <w:rPr>
            <w:noProof/>
            <w:webHidden/>
          </w:rPr>
          <w:instrText xml:space="preserve"> PAGEREF _Toc523730411 \h </w:instrText>
        </w:r>
        <w:r w:rsidR="00B13C84">
          <w:rPr>
            <w:noProof/>
            <w:webHidden/>
          </w:rPr>
        </w:r>
        <w:r w:rsidR="00B13C84">
          <w:rPr>
            <w:noProof/>
            <w:webHidden/>
          </w:rPr>
          <w:fldChar w:fldCharType="separate"/>
        </w:r>
        <w:r w:rsidR="00B13C84">
          <w:rPr>
            <w:noProof/>
            <w:webHidden/>
          </w:rPr>
          <w:t>15</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12" w:history="1">
        <w:r w:rsidR="00B13C84" w:rsidRPr="000704CD">
          <w:rPr>
            <w:rStyle w:val="Hyperlink"/>
            <w:noProof/>
          </w:rPr>
          <w:t>3.1</w:t>
        </w:r>
        <w:r w:rsidR="00B13C84">
          <w:rPr>
            <w:rFonts w:eastAsiaTheme="minorEastAsia" w:cstheme="minorBidi"/>
            <w:iCs w:val="0"/>
            <w:noProof/>
            <w:sz w:val="22"/>
            <w:szCs w:val="22"/>
          </w:rPr>
          <w:tab/>
        </w:r>
        <w:r w:rsidR="00B13C84" w:rsidRPr="000704CD">
          <w:rPr>
            <w:rStyle w:val="Hyperlink"/>
            <w:noProof/>
          </w:rPr>
          <w:t>Alignment detection algorithm</w:t>
        </w:r>
        <w:r w:rsidR="00B13C84">
          <w:rPr>
            <w:noProof/>
            <w:webHidden/>
          </w:rPr>
          <w:tab/>
        </w:r>
        <w:r w:rsidR="00B13C84">
          <w:rPr>
            <w:noProof/>
            <w:webHidden/>
          </w:rPr>
          <w:fldChar w:fldCharType="begin"/>
        </w:r>
        <w:r w:rsidR="00B13C84">
          <w:rPr>
            <w:noProof/>
            <w:webHidden/>
          </w:rPr>
          <w:instrText xml:space="preserve"> PAGEREF _Toc523730412 \h </w:instrText>
        </w:r>
        <w:r w:rsidR="00B13C84">
          <w:rPr>
            <w:noProof/>
            <w:webHidden/>
          </w:rPr>
        </w:r>
        <w:r w:rsidR="00B13C84">
          <w:rPr>
            <w:noProof/>
            <w:webHidden/>
          </w:rPr>
          <w:fldChar w:fldCharType="separate"/>
        </w:r>
        <w:r w:rsidR="00B13C84">
          <w:rPr>
            <w:noProof/>
            <w:webHidden/>
          </w:rPr>
          <w:t>15</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13" w:history="1">
        <w:r w:rsidR="00B13C84" w:rsidRPr="000704CD">
          <w:rPr>
            <w:rStyle w:val="Hyperlink"/>
            <w:noProof/>
          </w:rPr>
          <w:t>3.1.1</w:t>
        </w:r>
        <w:r w:rsidR="00B13C84">
          <w:rPr>
            <w:rFonts w:eastAsiaTheme="minorEastAsia" w:cstheme="minorBidi"/>
            <w:noProof/>
            <w:sz w:val="22"/>
            <w:szCs w:val="22"/>
          </w:rPr>
          <w:tab/>
        </w:r>
        <w:r w:rsidR="00B13C84" w:rsidRPr="000704CD">
          <w:rPr>
            <w:rStyle w:val="Hyperlink"/>
            <w:noProof/>
          </w:rPr>
          <w:t>Data acquisition</w:t>
        </w:r>
        <w:r w:rsidR="00B13C84">
          <w:rPr>
            <w:noProof/>
            <w:webHidden/>
          </w:rPr>
          <w:tab/>
        </w:r>
        <w:r w:rsidR="00B13C84">
          <w:rPr>
            <w:noProof/>
            <w:webHidden/>
          </w:rPr>
          <w:fldChar w:fldCharType="begin"/>
        </w:r>
        <w:r w:rsidR="00B13C84">
          <w:rPr>
            <w:noProof/>
            <w:webHidden/>
          </w:rPr>
          <w:instrText xml:space="preserve"> PAGEREF _Toc523730413 \h </w:instrText>
        </w:r>
        <w:r w:rsidR="00B13C84">
          <w:rPr>
            <w:noProof/>
            <w:webHidden/>
          </w:rPr>
        </w:r>
        <w:r w:rsidR="00B13C84">
          <w:rPr>
            <w:noProof/>
            <w:webHidden/>
          </w:rPr>
          <w:fldChar w:fldCharType="separate"/>
        </w:r>
        <w:r w:rsidR="00B13C84">
          <w:rPr>
            <w:noProof/>
            <w:webHidden/>
          </w:rPr>
          <w:t>18</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14" w:history="1">
        <w:r w:rsidR="00B13C84" w:rsidRPr="000704CD">
          <w:rPr>
            <w:rStyle w:val="Hyperlink"/>
            <w:noProof/>
          </w:rPr>
          <w:t>3.1.2</w:t>
        </w:r>
        <w:r w:rsidR="00B13C84">
          <w:rPr>
            <w:rFonts w:eastAsiaTheme="minorEastAsia" w:cstheme="minorBidi"/>
            <w:noProof/>
            <w:sz w:val="22"/>
            <w:szCs w:val="22"/>
          </w:rPr>
          <w:tab/>
        </w:r>
        <w:r w:rsidR="00B13C84" w:rsidRPr="000704CD">
          <w:rPr>
            <w:rStyle w:val="Hyperlink"/>
            <w:noProof/>
          </w:rPr>
          <w:t>Image segmentation and Pre-Processing</w:t>
        </w:r>
        <w:r w:rsidR="00B13C84">
          <w:rPr>
            <w:noProof/>
            <w:webHidden/>
          </w:rPr>
          <w:tab/>
        </w:r>
        <w:r w:rsidR="00B13C84">
          <w:rPr>
            <w:noProof/>
            <w:webHidden/>
          </w:rPr>
          <w:fldChar w:fldCharType="begin"/>
        </w:r>
        <w:r w:rsidR="00B13C84">
          <w:rPr>
            <w:noProof/>
            <w:webHidden/>
          </w:rPr>
          <w:instrText xml:space="preserve"> PAGEREF _Toc523730414 \h </w:instrText>
        </w:r>
        <w:r w:rsidR="00B13C84">
          <w:rPr>
            <w:noProof/>
            <w:webHidden/>
          </w:rPr>
        </w:r>
        <w:r w:rsidR="00B13C84">
          <w:rPr>
            <w:noProof/>
            <w:webHidden/>
          </w:rPr>
          <w:fldChar w:fldCharType="separate"/>
        </w:r>
        <w:r w:rsidR="00B13C84">
          <w:rPr>
            <w:noProof/>
            <w:webHidden/>
          </w:rPr>
          <w:t>21</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15" w:history="1">
        <w:r w:rsidR="00B13C84" w:rsidRPr="000704CD">
          <w:rPr>
            <w:rStyle w:val="Hyperlink"/>
            <w:noProof/>
          </w:rPr>
          <w:t>3.1.2.1</w:t>
        </w:r>
        <w:r w:rsidR="00B13C84">
          <w:rPr>
            <w:rFonts w:eastAsiaTheme="minorEastAsia" w:cstheme="minorBidi"/>
            <w:noProof/>
            <w:sz w:val="22"/>
            <w:szCs w:val="22"/>
          </w:rPr>
          <w:tab/>
        </w:r>
        <w:r w:rsidR="00B13C84" w:rsidRPr="000704CD">
          <w:rPr>
            <w:rStyle w:val="Hyperlink"/>
            <w:noProof/>
          </w:rPr>
          <w:t>Z-frame marker cropping</w:t>
        </w:r>
        <w:r w:rsidR="00B13C84">
          <w:rPr>
            <w:noProof/>
            <w:webHidden/>
          </w:rPr>
          <w:tab/>
        </w:r>
        <w:r w:rsidR="00B13C84">
          <w:rPr>
            <w:noProof/>
            <w:webHidden/>
          </w:rPr>
          <w:fldChar w:fldCharType="begin"/>
        </w:r>
        <w:r w:rsidR="00B13C84">
          <w:rPr>
            <w:noProof/>
            <w:webHidden/>
          </w:rPr>
          <w:instrText xml:space="preserve"> PAGEREF _Toc523730415 \h </w:instrText>
        </w:r>
        <w:r w:rsidR="00B13C84">
          <w:rPr>
            <w:noProof/>
            <w:webHidden/>
          </w:rPr>
        </w:r>
        <w:r w:rsidR="00B13C84">
          <w:rPr>
            <w:noProof/>
            <w:webHidden/>
          </w:rPr>
          <w:fldChar w:fldCharType="separate"/>
        </w:r>
        <w:r w:rsidR="00B13C84">
          <w:rPr>
            <w:noProof/>
            <w:webHidden/>
          </w:rPr>
          <w:t>21</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16" w:history="1">
        <w:r w:rsidR="00B13C84" w:rsidRPr="000704CD">
          <w:rPr>
            <w:rStyle w:val="Hyperlink"/>
            <w:noProof/>
          </w:rPr>
          <w:t>3.1.2.2</w:t>
        </w:r>
        <w:r w:rsidR="00B13C84">
          <w:rPr>
            <w:rFonts w:eastAsiaTheme="minorEastAsia" w:cstheme="minorBidi"/>
            <w:noProof/>
            <w:sz w:val="22"/>
            <w:szCs w:val="22"/>
          </w:rPr>
          <w:tab/>
        </w:r>
        <w:r w:rsidR="00B13C84" w:rsidRPr="000704CD">
          <w:rPr>
            <w:rStyle w:val="Hyperlink"/>
            <w:noProof/>
          </w:rPr>
          <w:t>Automatic detection of Z-frame marker using Faster R-CNN</w:t>
        </w:r>
        <w:r w:rsidR="00B13C84">
          <w:rPr>
            <w:noProof/>
            <w:webHidden/>
          </w:rPr>
          <w:tab/>
        </w:r>
        <w:r w:rsidR="00B13C84">
          <w:rPr>
            <w:noProof/>
            <w:webHidden/>
          </w:rPr>
          <w:fldChar w:fldCharType="begin"/>
        </w:r>
        <w:r w:rsidR="00B13C84">
          <w:rPr>
            <w:noProof/>
            <w:webHidden/>
          </w:rPr>
          <w:instrText xml:space="preserve"> PAGEREF _Toc523730416 \h </w:instrText>
        </w:r>
        <w:r w:rsidR="00B13C84">
          <w:rPr>
            <w:noProof/>
            <w:webHidden/>
          </w:rPr>
        </w:r>
        <w:r w:rsidR="00B13C84">
          <w:rPr>
            <w:noProof/>
            <w:webHidden/>
          </w:rPr>
          <w:fldChar w:fldCharType="separate"/>
        </w:r>
        <w:r w:rsidR="00B13C84">
          <w:rPr>
            <w:noProof/>
            <w:webHidden/>
          </w:rPr>
          <w:t>21</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17" w:history="1">
        <w:r w:rsidR="00B13C84" w:rsidRPr="000704CD">
          <w:rPr>
            <w:rStyle w:val="Hyperlink"/>
            <w:noProof/>
          </w:rPr>
          <w:t>3.1.2.3</w:t>
        </w:r>
        <w:r w:rsidR="00B13C84">
          <w:rPr>
            <w:rFonts w:eastAsiaTheme="minorEastAsia" w:cstheme="minorBidi"/>
            <w:noProof/>
            <w:sz w:val="22"/>
            <w:szCs w:val="22"/>
          </w:rPr>
          <w:tab/>
        </w:r>
        <w:r w:rsidR="00B13C84" w:rsidRPr="000704CD">
          <w:rPr>
            <w:rStyle w:val="Hyperlink"/>
            <w:noProof/>
          </w:rPr>
          <w:t>Noise removal of MRI images</w:t>
        </w:r>
        <w:r w:rsidR="00B13C84">
          <w:rPr>
            <w:noProof/>
            <w:webHidden/>
          </w:rPr>
          <w:tab/>
        </w:r>
        <w:r w:rsidR="00B13C84">
          <w:rPr>
            <w:noProof/>
            <w:webHidden/>
          </w:rPr>
          <w:fldChar w:fldCharType="begin"/>
        </w:r>
        <w:r w:rsidR="00B13C84">
          <w:rPr>
            <w:noProof/>
            <w:webHidden/>
          </w:rPr>
          <w:instrText xml:space="preserve"> PAGEREF _Toc523730417 \h </w:instrText>
        </w:r>
        <w:r w:rsidR="00B13C84">
          <w:rPr>
            <w:noProof/>
            <w:webHidden/>
          </w:rPr>
        </w:r>
        <w:r w:rsidR="00B13C84">
          <w:rPr>
            <w:noProof/>
            <w:webHidden/>
          </w:rPr>
          <w:fldChar w:fldCharType="separate"/>
        </w:r>
        <w:r w:rsidR="00B13C84">
          <w:rPr>
            <w:noProof/>
            <w:webHidden/>
          </w:rPr>
          <w:t>27</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18" w:history="1">
        <w:r w:rsidR="00B13C84" w:rsidRPr="000704CD">
          <w:rPr>
            <w:rStyle w:val="Hyperlink"/>
            <w:noProof/>
          </w:rPr>
          <w:t>3.1.2.4</w:t>
        </w:r>
        <w:r w:rsidR="00B13C84">
          <w:rPr>
            <w:rFonts w:eastAsiaTheme="minorEastAsia" w:cstheme="minorBidi"/>
            <w:noProof/>
            <w:sz w:val="22"/>
            <w:szCs w:val="22"/>
          </w:rPr>
          <w:tab/>
        </w:r>
        <w:r w:rsidR="00B13C84" w:rsidRPr="000704CD">
          <w:rPr>
            <w:rStyle w:val="Hyperlink"/>
            <w:noProof/>
          </w:rPr>
          <w:t>Image Contrast Enhancement</w:t>
        </w:r>
        <w:r w:rsidR="00B13C84">
          <w:rPr>
            <w:noProof/>
            <w:webHidden/>
          </w:rPr>
          <w:tab/>
        </w:r>
        <w:r w:rsidR="00B13C84">
          <w:rPr>
            <w:noProof/>
            <w:webHidden/>
          </w:rPr>
          <w:fldChar w:fldCharType="begin"/>
        </w:r>
        <w:r w:rsidR="00B13C84">
          <w:rPr>
            <w:noProof/>
            <w:webHidden/>
          </w:rPr>
          <w:instrText xml:space="preserve"> PAGEREF _Toc523730418 \h </w:instrText>
        </w:r>
        <w:r w:rsidR="00B13C84">
          <w:rPr>
            <w:noProof/>
            <w:webHidden/>
          </w:rPr>
        </w:r>
        <w:r w:rsidR="00B13C84">
          <w:rPr>
            <w:noProof/>
            <w:webHidden/>
          </w:rPr>
          <w:fldChar w:fldCharType="separate"/>
        </w:r>
        <w:r w:rsidR="00B13C84">
          <w:rPr>
            <w:noProof/>
            <w:webHidden/>
          </w:rPr>
          <w:t>33</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19" w:history="1">
        <w:r w:rsidR="00B13C84" w:rsidRPr="000704CD">
          <w:rPr>
            <w:rStyle w:val="Hyperlink"/>
            <w:noProof/>
          </w:rPr>
          <w:t>3.1.2.5</w:t>
        </w:r>
        <w:r w:rsidR="00B13C84">
          <w:rPr>
            <w:rFonts w:eastAsiaTheme="minorEastAsia" w:cstheme="minorBidi"/>
            <w:noProof/>
            <w:sz w:val="22"/>
            <w:szCs w:val="22"/>
          </w:rPr>
          <w:tab/>
        </w:r>
        <w:r w:rsidR="00B13C84" w:rsidRPr="000704CD">
          <w:rPr>
            <w:rStyle w:val="Hyperlink"/>
            <w:noProof/>
          </w:rPr>
          <w:t>Image Binarization</w:t>
        </w:r>
        <w:r w:rsidR="00B13C84">
          <w:rPr>
            <w:noProof/>
            <w:webHidden/>
          </w:rPr>
          <w:tab/>
        </w:r>
        <w:r w:rsidR="00B13C84">
          <w:rPr>
            <w:noProof/>
            <w:webHidden/>
          </w:rPr>
          <w:fldChar w:fldCharType="begin"/>
        </w:r>
        <w:r w:rsidR="00B13C84">
          <w:rPr>
            <w:noProof/>
            <w:webHidden/>
          </w:rPr>
          <w:instrText xml:space="preserve"> PAGEREF _Toc523730419 \h </w:instrText>
        </w:r>
        <w:r w:rsidR="00B13C84">
          <w:rPr>
            <w:noProof/>
            <w:webHidden/>
          </w:rPr>
        </w:r>
        <w:r w:rsidR="00B13C84">
          <w:rPr>
            <w:noProof/>
            <w:webHidden/>
          </w:rPr>
          <w:fldChar w:fldCharType="separate"/>
        </w:r>
        <w:r w:rsidR="00B13C84">
          <w:rPr>
            <w:noProof/>
            <w:webHidden/>
          </w:rPr>
          <w:t>33</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20" w:history="1">
        <w:r w:rsidR="00B13C84" w:rsidRPr="000704CD">
          <w:rPr>
            <w:rStyle w:val="Hyperlink"/>
            <w:noProof/>
          </w:rPr>
          <w:t>3.1.2.6</w:t>
        </w:r>
        <w:r w:rsidR="00B13C84">
          <w:rPr>
            <w:rFonts w:eastAsiaTheme="minorEastAsia" w:cstheme="minorBidi"/>
            <w:noProof/>
            <w:sz w:val="22"/>
            <w:szCs w:val="22"/>
          </w:rPr>
          <w:tab/>
        </w:r>
        <w:r w:rsidR="00B13C84" w:rsidRPr="000704CD">
          <w:rPr>
            <w:rStyle w:val="Hyperlink"/>
            <w:noProof/>
          </w:rPr>
          <w:t>Binary Image Mask</w:t>
        </w:r>
        <w:r w:rsidR="00B13C84">
          <w:rPr>
            <w:noProof/>
            <w:webHidden/>
          </w:rPr>
          <w:tab/>
        </w:r>
        <w:r w:rsidR="00B13C84">
          <w:rPr>
            <w:noProof/>
            <w:webHidden/>
          </w:rPr>
          <w:fldChar w:fldCharType="begin"/>
        </w:r>
        <w:r w:rsidR="00B13C84">
          <w:rPr>
            <w:noProof/>
            <w:webHidden/>
          </w:rPr>
          <w:instrText xml:space="preserve"> PAGEREF _Toc523730420 \h </w:instrText>
        </w:r>
        <w:r w:rsidR="00B13C84">
          <w:rPr>
            <w:noProof/>
            <w:webHidden/>
          </w:rPr>
        </w:r>
        <w:r w:rsidR="00B13C84">
          <w:rPr>
            <w:noProof/>
            <w:webHidden/>
          </w:rPr>
          <w:fldChar w:fldCharType="separate"/>
        </w:r>
        <w:r w:rsidR="00B13C84">
          <w:rPr>
            <w:noProof/>
            <w:webHidden/>
          </w:rPr>
          <w:t>35</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21" w:history="1">
        <w:r w:rsidR="00B13C84" w:rsidRPr="000704CD">
          <w:rPr>
            <w:rStyle w:val="Hyperlink"/>
            <w:noProof/>
          </w:rPr>
          <w:t>3.1.3</w:t>
        </w:r>
        <w:r w:rsidR="00B13C84">
          <w:rPr>
            <w:rFonts w:eastAsiaTheme="minorEastAsia" w:cstheme="minorBidi"/>
            <w:noProof/>
            <w:sz w:val="22"/>
            <w:szCs w:val="22"/>
          </w:rPr>
          <w:tab/>
        </w:r>
        <w:r w:rsidR="00B13C84" w:rsidRPr="000704CD">
          <w:rPr>
            <w:rStyle w:val="Hyperlink"/>
            <w:noProof/>
          </w:rPr>
          <w:t>Localization and Registration</w:t>
        </w:r>
        <w:r w:rsidR="00B13C84">
          <w:rPr>
            <w:noProof/>
            <w:webHidden/>
          </w:rPr>
          <w:tab/>
        </w:r>
        <w:r w:rsidR="00B13C84">
          <w:rPr>
            <w:noProof/>
            <w:webHidden/>
          </w:rPr>
          <w:fldChar w:fldCharType="begin"/>
        </w:r>
        <w:r w:rsidR="00B13C84">
          <w:rPr>
            <w:noProof/>
            <w:webHidden/>
          </w:rPr>
          <w:instrText xml:space="preserve"> PAGEREF _Toc523730421 \h </w:instrText>
        </w:r>
        <w:r w:rsidR="00B13C84">
          <w:rPr>
            <w:noProof/>
            <w:webHidden/>
          </w:rPr>
        </w:r>
        <w:r w:rsidR="00B13C84">
          <w:rPr>
            <w:noProof/>
            <w:webHidden/>
          </w:rPr>
          <w:fldChar w:fldCharType="separate"/>
        </w:r>
        <w:r w:rsidR="00B13C84">
          <w:rPr>
            <w:noProof/>
            <w:webHidden/>
          </w:rPr>
          <w:t>36</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22" w:history="1">
        <w:r w:rsidR="00B13C84" w:rsidRPr="000704CD">
          <w:rPr>
            <w:rStyle w:val="Hyperlink"/>
            <w:noProof/>
          </w:rPr>
          <w:t>3.1.3.1</w:t>
        </w:r>
        <w:r w:rsidR="00B13C84">
          <w:rPr>
            <w:rFonts w:eastAsiaTheme="minorEastAsia" w:cstheme="minorBidi"/>
            <w:noProof/>
            <w:sz w:val="22"/>
            <w:szCs w:val="22"/>
          </w:rPr>
          <w:tab/>
        </w:r>
        <w:r w:rsidR="00B13C84" w:rsidRPr="000704CD">
          <w:rPr>
            <w:rStyle w:val="Hyperlink"/>
            <w:noProof/>
          </w:rPr>
          <w:t>Center Detection of the Fiducial Ellipses</w:t>
        </w:r>
        <w:r w:rsidR="00B13C84">
          <w:rPr>
            <w:noProof/>
            <w:webHidden/>
          </w:rPr>
          <w:tab/>
        </w:r>
        <w:r w:rsidR="00B13C84">
          <w:rPr>
            <w:noProof/>
            <w:webHidden/>
          </w:rPr>
          <w:fldChar w:fldCharType="begin"/>
        </w:r>
        <w:r w:rsidR="00B13C84">
          <w:rPr>
            <w:noProof/>
            <w:webHidden/>
          </w:rPr>
          <w:instrText xml:space="preserve"> PAGEREF _Toc523730422 \h </w:instrText>
        </w:r>
        <w:r w:rsidR="00B13C84">
          <w:rPr>
            <w:noProof/>
            <w:webHidden/>
          </w:rPr>
        </w:r>
        <w:r w:rsidR="00B13C84">
          <w:rPr>
            <w:noProof/>
            <w:webHidden/>
          </w:rPr>
          <w:fldChar w:fldCharType="separate"/>
        </w:r>
        <w:r w:rsidR="00B13C84">
          <w:rPr>
            <w:noProof/>
            <w:webHidden/>
          </w:rPr>
          <w:t>36</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23" w:history="1">
        <w:r w:rsidR="00B13C84" w:rsidRPr="000704CD">
          <w:rPr>
            <w:rStyle w:val="Hyperlink"/>
            <w:noProof/>
          </w:rPr>
          <w:t>3.1.3.2</w:t>
        </w:r>
        <w:r w:rsidR="00B13C84">
          <w:rPr>
            <w:rFonts w:eastAsiaTheme="minorEastAsia" w:cstheme="minorBidi"/>
            <w:noProof/>
            <w:sz w:val="22"/>
            <w:szCs w:val="22"/>
          </w:rPr>
          <w:tab/>
        </w:r>
        <w:r w:rsidR="00B13C84" w:rsidRPr="000704CD">
          <w:rPr>
            <w:rStyle w:val="Hyperlink"/>
            <w:noProof/>
          </w:rPr>
          <w:t>Image Rotation Estimation using Automated Feature Matching</w:t>
        </w:r>
        <w:r w:rsidR="00B13C84">
          <w:rPr>
            <w:noProof/>
            <w:webHidden/>
          </w:rPr>
          <w:tab/>
        </w:r>
        <w:r w:rsidR="00B13C84">
          <w:rPr>
            <w:noProof/>
            <w:webHidden/>
          </w:rPr>
          <w:fldChar w:fldCharType="begin"/>
        </w:r>
        <w:r w:rsidR="00B13C84">
          <w:rPr>
            <w:noProof/>
            <w:webHidden/>
          </w:rPr>
          <w:instrText xml:space="preserve"> PAGEREF _Toc523730423 \h </w:instrText>
        </w:r>
        <w:r w:rsidR="00B13C84">
          <w:rPr>
            <w:noProof/>
            <w:webHidden/>
          </w:rPr>
        </w:r>
        <w:r w:rsidR="00B13C84">
          <w:rPr>
            <w:noProof/>
            <w:webHidden/>
          </w:rPr>
          <w:fldChar w:fldCharType="separate"/>
        </w:r>
        <w:r w:rsidR="00B13C84">
          <w:rPr>
            <w:noProof/>
            <w:webHidden/>
          </w:rPr>
          <w:t>37</w:t>
        </w:r>
        <w:r w:rsidR="00B13C84">
          <w:rPr>
            <w:noProof/>
            <w:webHidden/>
          </w:rPr>
          <w:fldChar w:fldCharType="end"/>
        </w:r>
      </w:hyperlink>
    </w:p>
    <w:p w:rsidR="0021052C" w:rsidRDefault="0021052C">
      <w:pPr>
        <w:pStyle w:val="TOC4"/>
        <w:tabs>
          <w:tab w:val="left" w:pos="1760"/>
        </w:tabs>
        <w:rPr>
          <w:rStyle w:val="Hyperlink"/>
          <w:noProof/>
        </w:rPr>
        <w:sectPr w:rsidR="0021052C" w:rsidSect="00392CAB">
          <w:pgSz w:w="11906" w:h="16838" w:code="9"/>
          <w:pgMar w:top="1440" w:right="1440" w:bottom="1440" w:left="1440" w:header="720" w:footer="720" w:gutter="0"/>
          <w:cols w:space="720"/>
          <w:titlePg/>
          <w:docGrid w:linePitch="360"/>
        </w:sectPr>
      </w:pPr>
    </w:p>
    <w:p w:rsidR="00B13C84" w:rsidRDefault="00010EE9">
      <w:pPr>
        <w:pStyle w:val="TOC4"/>
        <w:tabs>
          <w:tab w:val="left" w:pos="1760"/>
        </w:tabs>
        <w:rPr>
          <w:rFonts w:eastAsiaTheme="minorEastAsia" w:cstheme="minorBidi"/>
          <w:noProof/>
          <w:sz w:val="22"/>
          <w:szCs w:val="22"/>
        </w:rPr>
      </w:pPr>
      <w:hyperlink w:anchor="_Toc523730424" w:history="1">
        <w:r w:rsidR="00B13C84" w:rsidRPr="000704CD">
          <w:rPr>
            <w:rStyle w:val="Hyperlink"/>
            <w:noProof/>
          </w:rPr>
          <w:t>3.1.3.3</w:t>
        </w:r>
        <w:r w:rsidR="00B13C84">
          <w:rPr>
            <w:rFonts w:eastAsiaTheme="minorEastAsia" w:cstheme="minorBidi"/>
            <w:noProof/>
            <w:sz w:val="22"/>
            <w:szCs w:val="22"/>
          </w:rPr>
          <w:tab/>
        </w:r>
        <w:r w:rsidR="00B13C84" w:rsidRPr="000704CD">
          <w:rPr>
            <w:rStyle w:val="Hyperlink"/>
            <w:rFonts w:cstheme="minorHAnsi"/>
            <w:noProof/>
          </w:rPr>
          <w:t xml:space="preserve">Image </w:t>
        </w:r>
        <w:r w:rsidR="00B13C84" w:rsidRPr="000704CD">
          <w:rPr>
            <w:rStyle w:val="Hyperlink"/>
            <w:noProof/>
          </w:rPr>
          <w:t>Rotation</w:t>
        </w:r>
        <w:r w:rsidR="00B13C84" w:rsidRPr="000704CD">
          <w:rPr>
            <w:rStyle w:val="Hyperlink"/>
            <w:rFonts w:cstheme="minorHAnsi"/>
            <w:noProof/>
          </w:rPr>
          <w:t xml:space="preserve"> </w:t>
        </w:r>
        <w:r w:rsidR="00B13C84" w:rsidRPr="000704CD">
          <w:rPr>
            <w:rStyle w:val="Hyperlink"/>
            <w:noProof/>
          </w:rPr>
          <w:t>using centroids coordinate system:</w:t>
        </w:r>
        <w:r w:rsidR="00B13C84">
          <w:rPr>
            <w:noProof/>
            <w:webHidden/>
          </w:rPr>
          <w:tab/>
        </w:r>
        <w:r w:rsidR="00B13C84">
          <w:rPr>
            <w:noProof/>
            <w:webHidden/>
          </w:rPr>
          <w:fldChar w:fldCharType="begin"/>
        </w:r>
        <w:r w:rsidR="00B13C84">
          <w:rPr>
            <w:noProof/>
            <w:webHidden/>
          </w:rPr>
          <w:instrText xml:space="preserve"> PAGEREF _Toc523730424 \h </w:instrText>
        </w:r>
        <w:r w:rsidR="00B13C84">
          <w:rPr>
            <w:noProof/>
            <w:webHidden/>
          </w:rPr>
        </w:r>
        <w:r w:rsidR="00B13C84">
          <w:rPr>
            <w:noProof/>
            <w:webHidden/>
          </w:rPr>
          <w:fldChar w:fldCharType="separate"/>
        </w:r>
        <w:r w:rsidR="00B13C84">
          <w:rPr>
            <w:noProof/>
            <w:webHidden/>
          </w:rPr>
          <w:t>40</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25" w:history="1">
        <w:r w:rsidR="00B13C84" w:rsidRPr="000704CD">
          <w:rPr>
            <w:rStyle w:val="Hyperlink"/>
            <w:noProof/>
          </w:rPr>
          <w:t>3.1.3.4</w:t>
        </w:r>
        <w:r w:rsidR="00B13C84">
          <w:rPr>
            <w:rFonts w:eastAsiaTheme="minorEastAsia" w:cstheme="minorBidi"/>
            <w:noProof/>
            <w:sz w:val="22"/>
            <w:szCs w:val="22"/>
          </w:rPr>
          <w:tab/>
        </w:r>
        <w:r w:rsidR="00B13C84" w:rsidRPr="000704CD">
          <w:rPr>
            <w:rStyle w:val="Hyperlink"/>
            <w:noProof/>
          </w:rPr>
          <w:t>Distance calculation and calibration</w:t>
        </w:r>
        <w:r w:rsidR="00B13C84">
          <w:rPr>
            <w:noProof/>
            <w:webHidden/>
          </w:rPr>
          <w:tab/>
        </w:r>
        <w:r w:rsidR="00B13C84">
          <w:rPr>
            <w:noProof/>
            <w:webHidden/>
          </w:rPr>
          <w:fldChar w:fldCharType="begin"/>
        </w:r>
        <w:r w:rsidR="00B13C84">
          <w:rPr>
            <w:noProof/>
            <w:webHidden/>
          </w:rPr>
          <w:instrText xml:space="preserve"> PAGEREF _Toc523730425 \h </w:instrText>
        </w:r>
        <w:r w:rsidR="00B13C84">
          <w:rPr>
            <w:noProof/>
            <w:webHidden/>
          </w:rPr>
        </w:r>
        <w:r w:rsidR="00B13C84">
          <w:rPr>
            <w:noProof/>
            <w:webHidden/>
          </w:rPr>
          <w:fldChar w:fldCharType="separate"/>
        </w:r>
        <w:r w:rsidR="00B13C84">
          <w:rPr>
            <w:noProof/>
            <w:webHidden/>
          </w:rPr>
          <w:t>42</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26" w:history="1">
        <w:r w:rsidR="00B13C84" w:rsidRPr="000704CD">
          <w:rPr>
            <w:rStyle w:val="Hyperlink"/>
            <w:noProof/>
          </w:rPr>
          <w:t>3.1.3.5</w:t>
        </w:r>
        <w:r w:rsidR="00B13C84">
          <w:rPr>
            <w:rFonts w:eastAsiaTheme="minorEastAsia" w:cstheme="minorBidi"/>
            <w:noProof/>
            <w:sz w:val="22"/>
            <w:szCs w:val="22"/>
          </w:rPr>
          <w:tab/>
        </w:r>
        <w:r w:rsidR="00B13C84" w:rsidRPr="000704CD">
          <w:rPr>
            <w:rStyle w:val="Hyperlink"/>
            <w:noProof/>
          </w:rPr>
          <w:t>Marker Alignment Calculations</w:t>
        </w:r>
        <w:r w:rsidR="00B13C84">
          <w:rPr>
            <w:noProof/>
            <w:webHidden/>
          </w:rPr>
          <w:tab/>
        </w:r>
        <w:r w:rsidR="00B13C84">
          <w:rPr>
            <w:noProof/>
            <w:webHidden/>
          </w:rPr>
          <w:fldChar w:fldCharType="begin"/>
        </w:r>
        <w:r w:rsidR="00B13C84">
          <w:rPr>
            <w:noProof/>
            <w:webHidden/>
          </w:rPr>
          <w:instrText xml:space="preserve"> PAGEREF _Toc523730426 \h </w:instrText>
        </w:r>
        <w:r w:rsidR="00B13C84">
          <w:rPr>
            <w:noProof/>
            <w:webHidden/>
          </w:rPr>
        </w:r>
        <w:r w:rsidR="00B13C84">
          <w:rPr>
            <w:noProof/>
            <w:webHidden/>
          </w:rPr>
          <w:fldChar w:fldCharType="separate"/>
        </w:r>
        <w:r w:rsidR="00B13C84">
          <w:rPr>
            <w:noProof/>
            <w:webHidden/>
          </w:rPr>
          <w:t>43</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27" w:history="1">
        <w:r w:rsidR="00B13C84" w:rsidRPr="000704CD">
          <w:rPr>
            <w:rStyle w:val="Hyperlink"/>
            <w:noProof/>
          </w:rPr>
          <w:t>3.1.3.6</w:t>
        </w:r>
        <w:r w:rsidR="00B13C84">
          <w:rPr>
            <w:rFonts w:eastAsiaTheme="minorEastAsia" w:cstheme="minorBidi"/>
            <w:noProof/>
            <w:sz w:val="22"/>
            <w:szCs w:val="22"/>
          </w:rPr>
          <w:tab/>
        </w:r>
        <w:r w:rsidR="00B13C84" w:rsidRPr="000704CD">
          <w:rPr>
            <w:rStyle w:val="Hyperlink"/>
            <w:noProof/>
          </w:rPr>
          <w:t>Angle Calculation of the MRI Image Plane and Z-frame marker</w:t>
        </w:r>
        <w:r w:rsidR="00B13C84">
          <w:rPr>
            <w:noProof/>
            <w:webHidden/>
          </w:rPr>
          <w:tab/>
        </w:r>
        <w:r w:rsidR="00B13C84">
          <w:rPr>
            <w:noProof/>
            <w:webHidden/>
          </w:rPr>
          <w:fldChar w:fldCharType="begin"/>
        </w:r>
        <w:r w:rsidR="00B13C84">
          <w:rPr>
            <w:noProof/>
            <w:webHidden/>
          </w:rPr>
          <w:instrText xml:space="preserve"> PAGEREF _Toc523730427 \h </w:instrText>
        </w:r>
        <w:r w:rsidR="00B13C84">
          <w:rPr>
            <w:noProof/>
            <w:webHidden/>
          </w:rPr>
        </w:r>
        <w:r w:rsidR="00B13C84">
          <w:rPr>
            <w:noProof/>
            <w:webHidden/>
          </w:rPr>
          <w:fldChar w:fldCharType="separate"/>
        </w:r>
        <w:r w:rsidR="00B13C84">
          <w:rPr>
            <w:noProof/>
            <w:webHidden/>
          </w:rPr>
          <w:t>44</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28" w:history="1">
        <w:r w:rsidR="00B13C84" w:rsidRPr="000704CD">
          <w:rPr>
            <w:rStyle w:val="Hyperlink"/>
            <w:noProof/>
          </w:rPr>
          <w:t>3.2</w:t>
        </w:r>
        <w:r w:rsidR="00B13C84">
          <w:rPr>
            <w:rFonts w:eastAsiaTheme="minorEastAsia" w:cstheme="minorBidi"/>
            <w:iCs w:val="0"/>
            <w:noProof/>
            <w:sz w:val="22"/>
            <w:szCs w:val="22"/>
          </w:rPr>
          <w:tab/>
        </w:r>
        <w:r w:rsidR="00B13C84" w:rsidRPr="000704CD">
          <w:rPr>
            <w:rStyle w:val="Hyperlink"/>
            <w:noProof/>
          </w:rPr>
          <w:t>Graphical user interface implementation</w:t>
        </w:r>
        <w:r w:rsidR="00B13C84">
          <w:rPr>
            <w:noProof/>
            <w:webHidden/>
          </w:rPr>
          <w:tab/>
        </w:r>
        <w:r w:rsidR="00B13C84">
          <w:rPr>
            <w:noProof/>
            <w:webHidden/>
          </w:rPr>
          <w:fldChar w:fldCharType="begin"/>
        </w:r>
        <w:r w:rsidR="00B13C84">
          <w:rPr>
            <w:noProof/>
            <w:webHidden/>
          </w:rPr>
          <w:instrText xml:space="preserve"> PAGEREF _Toc523730428 \h </w:instrText>
        </w:r>
        <w:r w:rsidR="00B13C84">
          <w:rPr>
            <w:noProof/>
            <w:webHidden/>
          </w:rPr>
        </w:r>
        <w:r w:rsidR="00B13C84">
          <w:rPr>
            <w:noProof/>
            <w:webHidden/>
          </w:rPr>
          <w:fldChar w:fldCharType="separate"/>
        </w:r>
        <w:r w:rsidR="00B13C84">
          <w:rPr>
            <w:noProof/>
            <w:webHidden/>
          </w:rPr>
          <w:t>47</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29" w:history="1">
        <w:r w:rsidR="00B13C84" w:rsidRPr="000704CD">
          <w:rPr>
            <w:rStyle w:val="Hyperlink"/>
            <w:noProof/>
          </w:rPr>
          <w:t>3.3</w:t>
        </w:r>
        <w:r w:rsidR="00B13C84">
          <w:rPr>
            <w:rFonts w:eastAsiaTheme="minorEastAsia" w:cstheme="minorBidi"/>
            <w:iCs w:val="0"/>
            <w:noProof/>
            <w:sz w:val="22"/>
            <w:szCs w:val="22"/>
          </w:rPr>
          <w:tab/>
        </w:r>
        <w:r w:rsidR="00B13C84" w:rsidRPr="000704CD">
          <w:rPr>
            <w:rStyle w:val="Hyperlink"/>
            <w:noProof/>
          </w:rPr>
          <w:t>Z-frame marker characterization</w:t>
        </w:r>
        <w:r w:rsidR="00B13C84">
          <w:rPr>
            <w:noProof/>
            <w:webHidden/>
          </w:rPr>
          <w:tab/>
        </w:r>
        <w:r w:rsidR="00B13C84">
          <w:rPr>
            <w:noProof/>
            <w:webHidden/>
          </w:rPr>
          <w:fldChar w:fldCharType="begin"/>
        </w:r>
        <w:r w:rsidR="00B13C84">
          <w:rPr>
            <w:noProof/>
            <w:webHidden/>
          </w:rPr>
          <w:instrText xml:space="preserve"> PAGEREF _Toc523730429 \h </w:instrText>
        </w:r>
        <w:r w:rsidR="00B13C84">
          <w:rPr>
            <w:noProof/>
            <w:webHidden/>
          </w:rPr>
        </w:r>
        <w:r w:rsidR="00B13C84">
          <w:rPr>
            <w:noProof/>
            <w:webHidden/>
          </w:rPr>
          <w:fldChar w:fldCharType="separate"/>
        </w:r>
        <w:r w:rsidR="00B13C84">
          <w:rPr>
            <w:noProof/>
            <w:webHidden/>
          </w:rPr>
          <w:t>54</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30" w:history="1">
        <w:r w:rsidR="00B13C84" w:rsidRPr="000704CD">
          <w:rPr>
            <w:rStyle w:val="Hyperlink"/>
            <w:noProof/>
          </w:rPr>
          <w:t>3.3.1</w:t>
        </w:r>
        <w:r w:rsidR="00B13C84">
          <w:rPr>
            <w:rFonts w:eastAsiaTheme="minorEastAsia" w:cstheme="minorBidi"/>
            <w:noProof/>
            <w:sz w:val="22"/>
            <w:szCs w:val="22"/>
          </w:rPr>
          <w:tab/>
        </w:r>
        <w:r w:rsidR="00B13C84" w:rsidRPr="000704CD">
          <w:rPr>
            <w:rStyle w:val="Hyperlink"/>
            <w:noProof/>
          </w:rPr>
          <w:t>Z-frame physical structures</w:t>
        </w:r>
        <w:r w:rsidR="00B13C84">
          <w:rPr>
            <w:noProof/>
            <w:webHidden/>
          </w:rPr>
          <w:tab/>
        </w:r>
        <w:r w:rsidR="00B13C84">
          <w:rPr>
            <w:noProof/>
            <w:webHidden/>
          </w:rPr>
          <w:fldChar w:fldCharType="begin"/>
        </w:r>
        <w:r w:rsidR="00B13C84">
          <w:rPr>
            <w:noProof/>
            <w:webHidden/>
          </w:rPr>
          <w:instrText xml:space="preserve"> PAGEREF _Toc523730430 \h </w:instrText>
        </w:r>
        <w:r w:rsidR="00B13C84">
          <w:rPr>
            <w:noProof/>
            <w:webHidden/>
          </w:rPr>
        </w:r>
        <w:r w:rsidR="00B13C84">
          <w:rPr>
            <w:noProof/>
            <w:webHidden/>
          </w:rPr>
          <w:fldChar w:fldCharType="separate"/>
        </w:r>
        <w:r w:rsidR="00B13C84">
          <w:rPr>
            <w:noProof/>
            <w:webHidden/>
          </w:rPr>
          <w:t>54</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31" w:history="1">
        <w:r w:rsidR="00B13C84" w:rsidRPr="000704CD">
          <w:rPr>
            <w:rStyle w:val="Hyperlink"/>
            <w:noProof/>
          </w:rPr>
          <w:t>3.3.1.1</w:t>
        </w:r>
        <w:r w:rsidR="00B13C84">
          <w:rPr>
            <w:rFonts w:eastAsiaTheme="minorEastAsia" w:cstheme="minorBidi"/>
            <w:noProof/>
            <w:sz w:val="22"/>
            <w:szCs w:val="22"/>
          </w:rPr>
          <w:tab/>
        </w:r>
        <w:r w:rsidR="00B13C84" w:rsidRPr="000704CD">
          <w:rPr>
            <w:rStyle w:val="Hyperlink"/>
            <w:noProof/>
          </w:rPr>
          <w:t>Center pointing triangles</w:t>
        </w:r>
        <w:r w:rsidR="00B13C84">
          <w:rPr>
            <w:noProof/>
            <w:webHidden/>
          </w:rPr>
          <w:tab/>
        </w:r>
        <w:r w:rsidR="00B13C84">
          <w:rPr>
            <w:noProof/>
            <w:webHidden/>
          </w:rPr>
          <w:fldChar w:fldCharType="begin"/>
        </w:r>
        <w:r w:rsidR="00B13C84">
          <w:rPr>
            <w:noProof/>
            <w:webHidden/>
          </w:rPr>
          <w:instrText xml:space="preserve"> PAGEREF _Toc523730431 \h </w:instrText>
        </w:r>
        <w:r w:rsidR="00B13C84">
          <w:rPr>
            <w:noProof/>
            <w:webHidden/>
          </w:rPr>
        </w:r>
        <w:r w:rsidR="00B13C84">
          <w:rPr>
            <w:noProof/>
            <w:webHidden/>
          </w:rPr>
          <w:fldChar w:fldCharType="separate"/>
        </w:r>
        <w:r w:rsidR="00B13C84">
          <w:rPr>
            <w:noProof/>
            <w:webHidden/>
          </w:rPr>
          <w:t>54</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32" w:history="1">
        <w:r w:rsidR="00B13C84" w:rsidRPr="000704CD">
          <w:rPr>
            <w:rStyle w:val="Hyperlink"/>
            <w:noProof/>
          </w:rPr>
          <w:t>3.3.1.2</w:t>
        </w:r>
        <w:r w:rsidR="00B13C84">
          <w:rPr>
            <w:rFonts w:eastAsiaTheme="minorEastAsia" w:cstheme="minorBidi"/>
            <w:noProof/>
            <w:sz w:val="22"/>
            <w:szCs w:val="22"/>
          </w:rPr>
          <w:tab/>
        </w:r>
        <w:r w:rsidR="00B13C84" w:rsidRPr="000704CD">
          <w:rPr>
            <w:rStyle w:val="Hyperlink"/>
            <w:noProof/>
          </w:rPr>
          <w:t>Z-axis indication triangle</w:t>
        </w:r>
        <w:r w:rsidR="00B13C84">
          <w:rPr>
            <w:noProof/>
            <w:webHidden/>
          </w:rPr>
          <w:tab/>
        </w:r>
        <w:r w:rsidR="00B13C84">
          <w:rPr>
            <w:noProof/>
            <w:webHidden/>
          </w:rPr>
          <w:fldChar w:fldCharType="begin"/>
        </w:r>
        <w:r w:rsidR="00B13C84">
          <w:rPr>
            <w:noProof/>
            <w:webHidden/>
          </w:rPr>
          <w:instrText xml:space="preserve"> PAGEREF _Toc523730432 \h </w:instrText>
        </w:r>
        <w:r w:rsidR="00B13C84">
          <w:rPr>
            <w:noProof/>
            <w:webHidden/>
          </w:rPr>
        </w:r>
        <w:r w:rsidR="00B13C84">
          <w:rPr>
            <w:noProof/>
            <w:webHidden/>
          </w:rPr>
          <w:fldChar w:fldCharType="separate"/>
        </w:r>
        <w:r w:rsidR="00B13C84">
          <w:rPr>
            <w:noProof/>
            <w:webHidden/>
          </w:rPr>
          <w:t>56</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33" w:history="1">
        <w:r w:rsidR="00B13C84" w:rsidRPr="000704CD">
          <w:rPr>
            <w:rStyle w:val="Hyperlink"/>
            <w:noProof/>
          </w:rPr>
          <w:t>3.3.1.3</w:t>
        </w:r>
        <w:r w:rsidR="00B13C84">
          <w:rPr>
            <w:rFonts w:eastAsiaTheme="minorEastAsia" w:cstheme="minorBidi"/>
            <w:noProof/>
            <w:sz w:val="22"/>
            <w:szCs w:val="22"/>
          </w:rPr>
          <w:tab/>
        </w:r>
        <w:r w:rsidR="00B13C84" w:rsidRPr="000704CD">
          <w:rPr>
            <w:rStyle w:val="Hyperlink"/>
            <w:noProof/>
          </w:rPr>
          <w:t>Squared-shaped internal tunnel structure</w:t>
        </w:r>
        <w:r w:rsidR="00B13C84">
          <w:rPr>
            <w:noProof/>
            <w:webHidden/>
          </w:rPr>
          <w:tab/>
        </w:r>
        <w:r w:rsidR="00B13C84">
          <w:rPr>
            <w:noProof/>
            <w:webHidden/>
          </w:rPr>
          <w:fldChar w:fldCharType="begin"/>
        </w:r>
        <w:r w:rsidR="00B13C84">
          <w:rPr>
            <w:noProof/>
            <w:webHidden/>
          </w:rPr>
          <w:instrText xml:space="preserve"> PAGEREF _Toc523730433 \h </w:instrText>
        </w:r>
        <w:r w:rsidR="00B13C84">
          <w:rPr>
            <w:noProof/>
            <w:webHidden/>
          </w:rPr>
        </w:r>
        <w:r w:rsidR="00B13C84">
          <w:rPr>
            <w:noProof/>
            <w:webHidden/>
          </w:rPr>
          <w:fldChar w:fldCharType="separate"/>
        </w:r>
        <w:r w:rsidR="00B13C84">
          <w:rPr>
            <w:noProof/>
            <w:webHidden/>
          </w:rPr>
          <w:t>56</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34" w:history="1">
        <w:r w:rsidR="00B13C84" w:rsidRPr="000704CD">
          <w:rPr>
            <w:rStyle w:val="Hyperlink"/>
            <w:noProof/>
          </w:rPr>
          <w:t>3.3.2</w:t>
        </w:r>
        <w:r w:rsidR="00B13C84">
          <w:rPr>
            <w:rFonts w:eastAsiaTheme="minorEastAsia" w:cstheme="minorBidi"/>
            <w:noProof/>
            <w:sz w:val="22"/>
            <w:szCs w:val="22"/>
          </w:rPr>
          <w:tab/>
        </w:r>
        <w:r w:rsidR="00B13C84" w:rsidRPr="000704CD">
          <w:rPr>
            <w:rStyle w:val="Hyperlink"/>
            <w:noProof/>
          </w:rPr>
          <w:t>Z-frame marker spectroscopy</w:t>
        </w:r>
        <w:r w:rsidR="00B13C84">
          <w:rPr>
            <w:noProof/>
            <w:webHidden/>
          </w:rPr>
          <w:tab/>
        </w:r>
        <w:r w:rsidR="00B13C84">
          <w:rPr>
            <w:noProof/>
            <w:webHidden/>
          </w:rPr>
          <w:fldChar w:fldCharType="begin"/>
        </w:r>
        <w:r w:rsidR="00B13C84">
          <w:rPr>
            <w:noProof/>
            <w:webHidden/>
          </w:rPr>
          <w:instrText xml:space="preserve"> PAGEREF _Toc523730434 \h </w:instrText>
        </w:r>
        <w:r w:rsidR="00B13C84">
          <w:rPr>
            <w:noProof/>
            <w:webHidden/>
          </w:rPr>
        </w:r>
        <w:r w:rsidR="00B13C84">
          <w:rPr>
            <w:noProof/>
            <w:webHidden/>
          </w:rPr>
          <w:fldChar w:fldCharType="separate"/>
        </w:r>
        <w:r w:rsidR="00B13C84">
          <w:rPr>
            <w:noProof/>
            <w:webHidden/>
          </w:rPr>
          <w:t>58</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35" w:history="1">
        <w:r w:rsidR="00B13C84" w:rsidRPr="000704CD">
          <w:rPr>
            <w:rStyle w:val="Hyperlink"/>
            <w:noProof/>
          </w:rPr>
          <w:t>3.3.2.1</w:t>
        </w:r>
        <w:r w:rsidR="00B13C84">
          <w:rPr>
            <w:rFonts w:eastAsiaTheme="minorEastAsia" w:cstheme="minorBidi"/>
            <w:noProof/>
            <w:sz w:val="22"/>
            <w:szCs w:val="22"/>
          </w:rPr>
          <w:tab/>
        </w:r>
        <w:r w:rsidR="00B13C84" w:rsidRPr="000704CD">
          <w:rPr>
            <w:rStyle w:val="Hyperlink"/>
            <w:noProof/>
          </w:rPr>
          <w:t>Determination of the resin relaxation times</w:t>
        </w:r>
        <w:r w:rsidR="00B13C84">
          <w:rPr>
            <w:noProof/>
            <w:webHidden/>
          </w:rPr>
          <w:tab/>
        </w:r>
        <w:r w:rsidR="00B13C84">
          <w:rPr>
            <w:noProof/>
            <w:webHidden/>
          </w:rPr>
          <w:fldChar w:fldCharType="begin"/>
        </w:r>
        <w:r w:rsidR="00B13C84">
          <w:rPr>
            <w:noProof/>
            <w:webHidden/>
          </w:rPr>
          <w:instrText xml:space="preserve"> PAGEREF _Toc523730435 \h </w:instrText>
        </w:r>
        <w:r w:rsidR="00B13C84">
          <w:rPr>
            <w:noProof/>
            <w:webHidden/>
          </w:rPr>
        </w:r>
        <w:r w:rsidR="00B13C84">
          <w:rPr>
            <w:noProof/>
            <w:webHidden/>
          </w:rPr>
          <w:fldChar w:fldCharType="separate"/>
        </w:r>
        <w:r w:rsidR="00B13C84">
          <w:rPr>
            <w:noProof/>
            <w:webHidden/>
          </w:rPr>
          <w:t>58</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36" w:history="1">
        <w:r w:rsidR="00B13C84" w:rsidRPr="000704CD">
          <w:rPr>
            <w:rStyle w:val="Hyperlink"/>
            <w:noProof/>
          </w:rPr>
          <w:t>3.3.2.2</w:t>
        </w:r>
        <w:r w:rsidR="00B13C84">
          <w:rPr>
            <w:rFonts w:eastAsiaTheme="minorEastAsia" w:cstheme="minorBidi"/>
            <w:noProof/>
            <w:sz w:val="22"/>
            <w:szCs w:val="22"/>
          </w:rPr>
          <w:tab/>
        </w:r>
        <w:r w:rsidR="00B13C84" w:rsidRPr="000704CD">
          <w:rPr>
            <w:rStyle w:val="Hyperlink"/>
            <w:noProof/>
          </w:rPr>
          <w:t>Experimental results</w:t>
        </w:r>
        <w:r w:rsidR="00B13C84">
          <w:rPr>
            <w:noProof/>
            <w:webHidden/>
          </w:rPr>
          <w:tab/>
        </w:r>
        <w:r w:rsidR="00B13C84">
          <w:rPr>
            <w:noProof/>
            <w:webHidden/>
          </w:rPr>
          <w:fldChar w:fldCharType="begin"/>
        </w:r>
        <w:r w:rsidR="00B13C84">
          <w:rPr>
            <w:noProof/>
            <w:webHidden/>
          </w:rPr>
          <w:instrText xml:space="preserve"> PAGEREF _Toc523730436 \h </w:instrText>
        </w:r>
        <w:r w:rsidR="00B13C84">
          <w:rPr>
            <w:noProof/>
            <w:webHidden/>
          </w:rPr>
        </w:r>
        <w:r w:rsidR="00B13C84">
          <w:rPr>
            <w:noProof/>
            <w:webHidden/>
          </w:rPr>
          <w:fldChar w:fldCharType="separate"/>
        </w:r>
        <w:r w:rsidR="00B13C84">
          <w:rPr>
            <w:noProof/>
            <w:webHidden/>
          </w:rPr>
          <w:t>59</w:t>
        </w:r>
        <w:r w:rsidR="00B13C84">
          <w:rPr>
            <w:noProof/>
            <w:webHidden/>
          </w:rPr>
          <w:fldChar w:fldCharType="end"/>
        </w:r>
      </w:hyperlink>
    </w:p>
    <w:p w:rsidR="00B13C84" w:rsidRDefault="00010EE9">
      <w:pPr>
        <w:pStyle w:val="TOC4"/>
        <w:tabs>
          <w:tab w:val="left" w:pos="1760"/>
        </w:tabs>
        <w:rPr>
          <w:rFonts w:eastAsiaTheme="minorEastAsia" w:cstheme="minorBidi"/>
          <w:noProof/>
          <w:sz w:val="22"/>
          <w:szCs w:val="22"/>
        </w:rPr>
      </w:pPr>
      <w:hyperlink w:anchor="_Toc523730437" w:history="1">
        <w:r w:rsidR="00B13C84" w:rsidRPr="000704CD">
          <w:rPr>
            <w:rStyle w:val="Hyperlink"/>
            <w:noProof/>
          </w:rPr>
          <w:t>3.3.2.3</w:t>
        </w:r>
        <w:r w:rsidR="00B13C84">
          <w:rPr>
            <w:rFonts w:eastAsiaTheme="minorEastAsia" w:cstheme="minorBidi"/>
            <w:noProof/>
            <w:sz w:val="22"/>
            <w:szCs w:val="22"/>
          </w:rPr>
          <w:tab/>
        </w:r>
        <w:r w:rsidR="00B13C84" w:rsidRPr="000704CD">
          <w:rPr>
            <w:rStyle w:val="Hyperlink"/>
            <w:noProof/>
          </w:rPr>
          <w:t>Future work</w:t>
        </w:r>
        <w:r w:rsidR="00B13C84">
          <w:rPr>
            <w:noProof/>
            <w:webHidden/>
          </w:rPr>
          <w:tab/>
        </w:r>
        <w:r w:rsidR="00B13C84">
          <w:rPr>
            <w:noProof/>
            <w:webHidden/>
          </w:rPr>
          <w:fldChar w:fldCharType="begin"/>
        </w:r>
        <w:r w:rsidR="00B13C84">
          <w:rPr>
            <w:noProof/>
            <w:webHidden/>
          </w:rPr>
          <w:instrText xml:space="preserve"> PAGEREF _Toc523730437 \h </w:instrText>
        </w:r>
        <w:r w:rsidR="00B13C84">
          <w:rPr>
            <w:noProof/>
            <w:webHidden/>
          </w:rPr>
        </w:r>
        <w:r w:rsidR="00B13C84">
          <w:rPr>
            <w:noProof/>
            <w:webHidden/>
          </w:rPr>
          <w:fldChar w:fldCharType="separate"/>
        </w:r>
        <w:r w:rsidR="00B13C84">
          <w:rPr>
            <w:noProof/>
            <w:webHidden/>
          </w:rPr>
          <w:t>61</w:t>
        </w:r>
        <w:r w:rsidR="00B13C84">
          <w:rPr>
            <w:noProof/>
            <w:webHidden/>
          </w:rPr>
          <w:fldChar w:fldCharType="end"/>
        </w:r>
      </w:hyperlink>
    </w:p>
    <w:p w:rsidR="00B13C84" w:rsidRDefault="00010EE9">
      <w:pPr>
        <w:pStyle w:val="TOC1"/>
        <w:tabs>
          <w:tab w:val="left" w:pos="440"/>
        </w:tabs>
        <w:rPr>
          <w:rFonts w:eastAsiaTheme="minorEastAsia" w:cstheme="minorBidi"/>
          <w:b w:val="0"/>
          <w:bCs w:val="0"/>
          <w:noProof/>
          <w:sz w:val="22"/>
          <w:szCs w:val="22"/>
        </w:rPr>
      </w:pPr>
      <w:hyperlink w:anchor="_Toc523730438" w:history="1">
        <w:r w:rsidR="00B13C84" w:rsidRPr="000704CD">
          <w:rPr>
            <w:rStyle w:val="Hyperlink"/>
            <w:noProof/>
          </w:rPr>
          <w:t>4</w:t>
        </w:r>
        <w:r w:rsidR="00B13C84">
          <w:rPr>
            <w:rFonts w:eastAsiaTheme="minorEastAsia" w:cstheme="minorBidi"/>
            <w:b w:val="0"/>
            <w:bCs w:val="0"/>
            <w:noProof/>
            <w:sz w:val="22"/>
            <w:szCs w:val="22"/>
          </w:rPr>
          <w:tab/>
        </w:r>
        <w:r w:rsidR="00B13C84" w:rsidRPr="000704CD">
          <w:rPr>
            <w:rStyle w:val="Hyperlink"/>
            <w:noProof/>
          </w:rPr>
          <w:t>Testing</w:t>
        </w:r>
        <w:r w:rsidR="00B13C84">
          <w:rPr>
            <w:noProof/>
            <w:webHidden/>
          </w:rPr>
          <w:tab/>
        </w:r>
        <w:r w:rsidR="00B13C84">
          <w:rPr>
            <w:noProof/>
            <w:webHidden/>
          </w:rPr>
          <w:fldChar w:fldCharType="begin"/>
        </w:r>
        <w:r w:rsidR="00B13C84">
          <w:rPr>
            <w:noProof/>
            <w:webHidden/>
          </w:rPr>
          <w:instrText xml:space="preserve"> PAGEREF _Toc523730438 \h </w:instrText>
        </w:r>
        <w:r w:rsidR="00B13C84">
          <w:rPr>
            <w:noProof/>
            <w:webHidden/>
          </w:rPr>
        </w:r>
        <w:r w:rsidR="00B13C84">
          <w:rPr>
            <w:noProof/>
            <w:webHidden/>
          </w:rPr>
          <w:fldChar w:fldCharType="separate"/>
        </w:r>
        <w:r w:rsidR="00B13C84">
          <w:rPr>
            <w:noProof/>
            <w:webHidden/>
          </w:rPr>
          <w:t>64</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39" w:history="1">
        <w:r w:rsidR="00B13C84" w:rsidRPr="000704CD">
          <w:rPr>
            <w:rStyle w:val="Hyperlink"/>
            <w:noProof/>
          </w:rPr>
          <w:t>4.1</w:t>
        </w:r>
        <w:r w:rsidR="00B13C84">
          <w:rPr>
            <w:rFonts w:eastAsiaTheme="minorEastAsia" w:cstheme="minorBidi"/>
            <w:iCs w:val="0"/>
            <w:noProof/>
            <w:sz w:val="22"/>
            <w:szCs w:val="22"/>
          </w:rPr>
          <w:tab/>
        </w:r>
        <w:r w:rsidR="00B13C84" w:rsidRPr="000704CD">
          <w:rPr>
            <w:rStyle w:val="Hyperlink"/>
            <w:noProof/>
          </w:rPr>
          <w:t>MR-compatible rotatory frame</w:t>
        </w:r>
        <w:r w:rsidR="00B13C84">
          <w:rPr>
            <w:noProof/>
            <w:webHidden/>
          </w:rPr>
          <w:tab/>
        </w:r>
        <w:r w:rsidR="00B13C84">
          <w:rPr>
            <w:noProof/>
            <w:webHidden/>
          </w:rPr>
          <w:fldChar w:fldCharType="begin"/>
        </w:r>
        <w:r w:rsidR="00B13C84">
          <w:rPr>
            <w:noProof/>
            <w:webHidden/>
          </w:rPr>
          <w:instrText xml:space="preserve"> PAGEREF _Toc523730439 \h </w:instrText>
        </w:r>
        <w:r w:rsidR="00B13C84">
          <w:rPr>
            <w:noProof/>
            <w:webHidden/>
          </w:rPr>
        </w:r>
        <w:r w:rsidR="00B13C84">
          <w:rPr>
            <w:noProof/>
            <w:webHidden/>
          </w:rPr>
          <w:fldChar w:fldCharType="separate"/>
        </w:r>
        <w:r w:rsidR="00B13C84">
          <w:rPr>
            <w:noProof/>
            <w:webHidden/>
          </w:rPr>
          <w:t>64</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40" w:history="1">
        <w:r w:rsidR="00B13C84" w:rsidRPr="000704CD">
          <w:rPr>
            <w:rStyle w:val="Hyperlink"/>
            <w:noProof/>
          </w:rPr>
          <w:t>4.1.1</w:t>
        </w:r>
        <w:r w:rsidR="00B13C84">
          <w:rPr>
            <w:rFonts w:eastAsiaTheme="minorEastAsia" w:cstheme="minorBidi"/>
            <w:noProof/>
            <w:sz w:val="22"/>
            <w:szCs w:val="22"/>
          </w:rPr>
          <w:tab/>
        </w:r>
        <w:r w:rsidR="00B13C84" w:rsidRPr="000704CD">
          <w:rPr>
            <w:rStyle w:val="Hyperlink"/>
            <w:noProof/>
          </w:rPr>
          <w:t>Rotatory frame calibration inside MRI</w:t>
        </w:r>
        <w:r w:rsidR="00B13C84">
          <w:rPr>
            <w:noProof/>
            <w:webHidden/>
          </w:rPr>
          <w:tab/>
        </w:r>
        <w:r w:rsidR="00B13C84">
          <w:rPr>
            <w:noProof/>
            <w:webHidden/>
          </w:rPr>
          <w:fldChar w:fldCharType="begin"/>
        </w:r>
        <w:r w:rsidR="00B13C84">
          <w:rPr>
            <w:noProof/>
            <w:webHidden/>
          </w:rPr>
          <w:instrText xml:space="preserve"> PAGEREF _Toc523730440 \h </w:instrText>
        </w:r>
        <w:r w:rsidR="00B13C84">
          <w:rPr>
            <w:noProof/>
            <w:webHidden/>
          </w:rPr>
        </w:r>
        <w:r w:rsidR="00B13C84">
          <w:rPr>
            <w:noProof/>
            <w:webHidden/>
          </w:rPr>
          <w:fldChar w:fldCharType="separate"/>
        </w:r>
        <w:r w:rsidR="00B13C84">
          <w:rPr>
            <w:noProof/>
            <w:webHidden/>
          </w:rPr>
          <w:t>65</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41" w:history="1">
        <w:r w:rsidR="00B13C84" w:rsidRPr="000704CD">
          <w:rPr>
            <w:rStyle w:val="Hyperlink"/>
            <w:noProof/>
          </w:rPr>
          <w:t>4.1.2</w:t>
        </w:r>
        <w:r w:rsidR="00B13C84">
          <w:rPr>
            <w:rFonts w:eastAsiaTheme="minorEastAsia" w:cstheme="minorBidi"/>
            <w:noProof/>
            <w:sz w:val="22"/>
            <w:szCs w:val="22"/>
          </w:rPr>
          <w:tab/>
        </w:r>
        <w:r w:rsidR="00B13C84" w:rsidRPr="000704CD">
          <w:rPr>
            <w:rStyle w:val="Hyperlink"/>
            <w:noProof/>
          </w:rPr>
          <w:t>Rotation of the Z-frame marker around x axis</w:t>
        </w:r>
        <w:r w:rsidR="00B13C84">
          <w:rPr>
            <w:noProof/>
            <w:webHidden/>
          </w:rPr>
          <w:tab/>
        </w:r>
        <w:r w:rsidR="00B13C84">
          <w:rPr>
            <w:noProof/>
            <w:webHidden/>
          </w:rPr>
          <w:fldChar w:fldCharType="begin"/>
        </w:r>
        <w:r w:rsidR="00B13C84">
          <w:rPr>
            <w:noProof/>
            <w:webHidden/>
          </w:rPr>
          <w:instrText xml:space="preserve"> PAGEREF _Toc523730441 \h </w:instrText>
        </w:r>
        <w:r w:rsidR="00B13C84">
          <w:rPr>
            <w:noProof/>
            <w:webHidden/>
          </w:rPr>
        </w:r>
        <w:r w:rsidR="00B13C84">
          <w:rPr>
            <w:noProof/>
            <w:webHidden/>
          </w:rPr>
          <w:fldChar w:fldCharType="separate"/>
        </w:r>
        <w:r w:rsidR="00B13C84">
          <w:rPr>
            <w:noProof/>
            <w:webHidden/>
          </w:rPr>
          <w:t>66</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42" w:history="1">
        <w:r w:rsidR="00B13C84" w:rsidRPr="000704CD">
          <w:rPr>
            <w:rStyle w:val="Hyperlink"/>
            <w:noProof/>
          </w:rPr>
          <w:t>4.1.3</w:t>
        </w:r>
        <w:r w:rsidR="00B13C84">
          <w:rPr>
            <w:rFonts w:eastAsiaTheme="minorEastAsia" w:cstheme="minorBidi"/>
            <w:noProof/>
            <w:sz w:val="22"/>
            <w:szCs w:val="22"/>
          </w:rPr>
          <w:tab/>
        </w:r>
        <w:r w:rsidR="00B13C84" w:rsidRPr="000704CD">
          <w:rPr>
            <w:rStyle w:val="Hyperlink"/>
            <w:noProof/>
          </w:rPr>
          <w:t>Rotation of the Z- frame marker around y axis</w:t>
        </w:r>
        <w:r w:rsidR="00B13C84">
          <w:rPr>
            <w:noProof/>
            <w:webHidden/>
          </w:rPr>
          <w:tab/>
        </w:r>
        <w:r w:rsidR="00B13C84">
          <w:rPr>
            <w:noProof/>
            <w:webHidden/>
          </w:rPr>
          <w:fldChar w:fldCharType="begin"/>
        </w:r>
        <w:r w:rsidR="00B13C84">
          <w:rPr>
            <w:noProof/>
            <w:webHidden/>
          </w:rPr>
          <w:instrText xml:space="preserve"> PAGEREF _Toc523730442 \h </w:instrText>
        </w:r>
        <w:r w:rsidR="00B13C84">
          <w:rPr>
            <w:noProof/>
            <w:webHidden/>
          </w:rPr>
        </w:r>
        <w:r w:rsidR="00B13C84">
          <w:rPr>
            <w:noProof/>
            <w:webHidden/>
          </w:rPr>
          <w:fldChar w:fldCharType="separate"/>
        </w:r>
        <w:r w:rsidR="00B13C84">
          <w:rPr>
            <w:noProof/>
            <w:webHidden/>
          </w:rPr>
          <w:t>66</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43" w:history="1">
        <w:r w:rsidR="00B13C84" w:rsidRPr="000704CD">
          <w:rPr>
            <w:rStyle w:val="Hyperlink"/>
            <w:noProof/>
          </w:rPr>
          <w:t>4.1.4</w:t>
        </w:r>
        <w:r w:rsidR="00B13C84">
          <w:rPr>
            <w:rFonts w:eastAsiaTheme="minorEastAsia" w:cstheme="minorBidi"/>
            <w:noProof/>
            <w:sz w:val="22"/>
            <w:szCs w:val="22"/>
          </w:rPr>
          <w:tab/>
        </w:r>
        <w:r w:rsidR="00B13C84" w:rsidRPr="000704CD">
          <w:rPr>
            <w:rStyle w:val="Hyperlink"/>
            <w:noProof/>
          </w:rPr>
          <w:t>Rotation of the Z-frame marker around both x and y axis</w:t>
        </w:r>
        <w:r w:rsidR="00B13C84">
          <w:rPr>
            <w:noProof/>
            <w:webHidden/>
          </w:rPr>
          <w:tab/>
        </w:r>
        <w:r w:rsidR="00B13C84">
          <w:rPr>
            <w:noProof/>
            <w:webHidden/>
          </w:rPr>
          <w:fldChar w:fldCharType="begin"/>
        </w:r>
        <w:r w:rsidR="00B13C84">
          <w:rPr>
            <w:noProof/>
            <w:webHidden/>
          </w:rPr>
          <w:instrText xml:space="preserve"> PAGEREF _Toc523730443 \h </w:instrText>
        </w:r>
        <w:r w:rsidR="00B13C84">
          <w:rPr>
            <w:noProof/>
            <w:webHidden/>
          </w:rPr>
        </w:r>
        <w:r w:rsidR="00B13C84">
          <w:rPr>
            <w:noProof/>
            <w:webHidden/>
          </w:rPr>
          <w:fldChar w:fldCharType="separate"/>
        </w:r>
        <w:r w:rsidR="00B13C84">
          <w:rPr>
            <w:noProof/>
            <w:webHidden/>
          </w:rPr>
          <w:t>66</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44" w:history="1">
        <w:r w:rsidR="00B13C84" w:rsidRPr="000704CD">
          <w:rPr>
            <w:rStyle w:val="Hyperlink"/>
            <w:noProof/>
          </w:rPr>
          <w:t>4.2</w:t>
        </w:r>
        <w:r w:rsidR="00B13C84">
          <w:rPr>
            <w:rFonts w:eastAsiaTheme="minorEastAsia" w:cstheme="minorBidi"/>
            <w:iCs w:val="0"/>
            <w:noProof/>
            <w:sz w:val="22"/>
            <w:szCs w:val="22"/>
          </w:rPr>
          <w:tab/>
        </w:r>
        <w:r w:rsidR="00B13C84" w:rsidRPr="000704CD">
          <w:rPr>
            <w:rStyle w:val="Hyperlink"/>
            <w:noProof/>
          </w:rPr>
          <w:t>Optimal CAD images of the Z-frame</w:t>
        </w:r>
        <w:r w:rsidR="00B13C84">
          <w:rPr>
            <w:noProof/>
            <w:webHidden/>
          </w:rPr>
          <w:tab/>
        </w:r>
        <w:r w:rsidR="00B13C84">
          <w:rPr>
            <w:noProof/>
            <w:webHidden/>
          </w:rPr>
          <w:fldChar w:fldCharType="begin"/>
        </w:r>
        <w:r w:rsidR="00B13C84">
          <w:rPr>
            <w:noProof/>
            <w:webHidden/>
          </w:rPr>
          <w:instrText xml:space="preserve"> PAGEREF _Toc523730444 \h </w:instrText>
        </w:r>
        <w:r w:rsidR="00B13C84">
          <w:rPr>
            <w:noProof/>
            <w:webHidden/>
          </w:rPr>
        </w:r>
        <w:r w:rsidR="00B13C84">
          <w:rPr>
            <w:noProof/>
            <w:webHidden/>
          </w:rPr>
          <w:fldChar w:fldCharType="separate"/>
        </w:r>
        <w:r w:rsidR="00B13C84">
          <w:rPr>
            <w:noProof/>
            <w:webHidden/>
          </w:rPr>
          <w:t>67</w:t>
        </w:r>
        <w:r w:rsidR="00B13C84">
          <w:rPr>
            <w:noProof/>
            <w:webHidden/>
          </w:rPr>
          <w:fldChar w:fldCharType="end"/>
        </w:r>
      </w:hyperlink>
    </w:p>
    <w:p w:rsidR="00B13C84" w:rsidRDefault="00010EE9">
      <w:pPr>
        <w:pStyle w:val="TOC1"/>
        <w:tabs>
          <w:tab w:val="left" w:pos="440"/>
        </w:tabs>
        <w:rPr>
          <w:rFonts w:eastAsiaTheme="minorEastAsia" w:cstheme="minorBidi"/>
          <w:b w:val="0"/>
          <w:bCs w:val="0"/>
          <w:noProof/>
          <w:sz w:val="22"/>
          <w:szCs w:val="22"/>
        </w:rPr>
      </w:pPr>
      <w:hyperlink w:anchor="_Toc523730445" w:history="1">
        <w:r w:rsidR="00B13C84" w:rsidRPr="000704CD">
          <w:rPr>
            <w:rStyle w:val="Hyperlink"/>
            <w:noProof/>
          </w:rPr>
          <w:t>5</w:t>
        </w:r>
        <w:r w:rsidR="00B13C84">
          <w:rPr>
            <w:rFonts w:eastAsiaTheme="minorEastAsia" w:cstheme="minorBidi"/>
            <w:b w:val="0"/>
            <w:bCs w:val="0"/>
            <w:noProof/>
            <w:sz w:val="22"/>
            <w:szCs w:val="22"/>
          </w:rPr>
          <w:tab/>
        </w:r>
        <w:r w:rsidR="00B13C84" w:rsidRPr="000704CD">
          <w:rPr>
            <w:rStyle w:val="Hyperlink"/>
            <w:noProof/>
          </w:rPr>
          <w:t>Results</w:t>
        </w:r>
        <w:r w:rsidR="00B13C84">
          <w:rPr>
            <w:noProof/>
            <w:webHidden/>
          </w:rPr>
          <w:tab/>
        </w:r>
        <w:r w:rsidR="00B13C84">
          <w:rPr>
            <w:noProof/>
            <w:webHidden/>
          </w:rPr>
          <w:fldChar w:fldCharType="begin"/>
        </w:r>
        <w:r w:rsidR="00B13C84">
          <w:rPr>
            <w:noProof/>
            <w:webHidden/>
          </w:rPr>
          <w:instrText xml:space="preserve"> PAGEREF _Toc523730445 \h </w:instrText>
        </w:r>
        <w:r w:rsidR="00B13C84">
          <w:rPr>
            <w:noProof/>
            <w:webHidden/>
          </w:rPr>
        </w:r>
        <w:r w:rsidR="00B13C84">
          <w:rPr>
            <w:noProof/>
            <w:webHidden/>
          </w:rPr>
          <w:fldChar w:fldCharType="separate"/>
        </w:r>
        <w:r w:rsidR="00B13C84">
          <w:rPr>
            <w:noProof/>
            <w:webHidden/>
          </w:rPr>
          <w:t>69</w:t>
        </w:r>
        <w:r w:rsidR="00B13C84">
          <w:rPr>
            <w:noProof/>
            <w:webHidden/>
          </w:rPr>
          <w:fldChar w:fldCharType="end"/>
        </w:r>
      </w:hyperlink>
    </w:p>
    <w:p w:rsidR="00B13C84" w:rsidRDefault="00010EE9">
      <w:pPr>
        <w:pStyle w:val="TOC2"/>
        <w:tabs>
          <w:tab w:val="left" w:pos="880"/>
        </w:tabs>
        <w:rPr>
          <w:rFonts w:eastAsiaTheme="minorEastAsia" w:cstheme="minorBidi"/>
          <w:iCs w:val="0"/>
          <w:noProof/>
          <w:sz w:val="22"/>
          <w:szCs w:val="22"/>
        </w:rPr>
      </w:pPr>
      <w:hyperlink w:anchor="_Toc523730446" w:history="1">
        <w:r w:rsidR="00B13C84" w:rsidRPr="000704CD">
          <w:rPr>
            <w:rStyle w:val="Hyperlink"/>
            <w:noProof/>
          </w:rPr>
          <w:t>5.1</w:t>
        </w:r>
        <w:r w:rsidR="00B13C84">
          <w:rPr>
            <w:rFonts w:eastAsiaTheme="minorEastAsia" w:cstheme="minorBidi"/>
            <w:iCs w:val="0"/>
            <w:noProof/>
            <w:sz w:val="22"/>
            <w:szCs w:val="22"/>
          </w:rPr>
          <w:tab/>
        </w:r>
        <w:r w:rsidR="00B13C84" w:rsidRPr="000704CD">
          <w:rPr>
            <w:rStyle w:val="Hyperlink"/>
            <w:noProof/>
          </w:rPr>
          <w:t>Accuracy study</w:t>
        </w:r>
        <w:r w:rsidR="00B13C84">
          <w:rPr>
            <w:noProof/>
            <w:webHidden/>
          </w:rPr>
          <w:tab/>
        </w:r>
        <w:r w:rsidR="00B13C84">
          <w:rPr>
            <w:noProof/>
            <w:webHidden/>
          </w:rPr>
          <w:fldChar w:fldCharType="begin"/>
        </w:r>
        <w:r w:rsidR="00B13C84">
          <w:rPr>
            <w:noProof/>
            <w:webHidden/>
          </w:rPr>
          <w:instrText xml:space="preserve"> PAGEREF _Toc523730446 \h </w:instrText>
        </w:r>
        <w:r w:rsidR="00B13C84">
          <w:rPr>
            <w:noProof/>
            <w:webHidden/>
          </w:rPr>
        </w:r>
        <w:r w:rsidR="00B13C84">
          <w:rPr>
            <w:noProof/>
            <w:webHidden/>
          </w:rPr>
          <w:fldChar w:fldCharType="separate"/>
        </w:r>
        <w:r w:rsidR="00B13C84">
          <w:rPr>
            <w:noProof/>
            <w:webHidden/>
          </w:rPr>
          <w:t>69</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47" w:history="1">
        <w:r w:rsidR="00B13C84" w:rsidRPr="000704CD">
          <w:rPr>
            <w:rStyle w:val="Hyperlink"/>
            <w:noProof/>
          </w:rPr>
          <w:t>5.1.1</w:t>
        </w:r>
        <w:r w:rsidR="00B13C84">
          <w:rPr>
            <w:rFonts w:eastAsiaTheme="minorEastAsia" w:cstheme="minorBidi"/>
            <w:noProof/>
            <w:sz w:val="22"/>
            <w:szCs w:val="22"/>
          </w:rPr>
          <w:tab/>
        </w:r>
        <w:r w:rsidR="00B13C84" w:rsidRPr="000704CD">
          <w:rPr>
            <w:rStyle w:val="Hyperlink"/>
            <w:noProof/>
          </w:rPr>
          <w:t>Rotatory frame</w:t>
        </w:r>
        <w:r w:rsidR="00B13C84">
          <w:rPr>
            <w:noProof/>
            <w:webHidden/>
          </w:rPr>
          <w:tab/>
        </w:r>
        <w:r w:rsidR="00B13C84">
          <w:rPr>
            <w:noProof/>
            <w:webHidden/>
          </w:rPr>
          <w:fldChar w:fldCharType="begin"/>
        </w:r>
        <w:r w:rsidR="00B13C84">
          <w:rPr>
            <w:noProof/>
            <w:webHidden/>
          </w:rPr>
          <w:instrText xml:space="preserve"> PAGEREF _Toc523730447 \h </w:instrText>
        </w:r>
        <w:r w:rsidR="00B13C84">
          <w:rPr>
            <w:noProof/>
            <w:webHidden/>
          </w:rPr>
        </w:r>
        <w:r w:rsidR="00B13C84">
          <w:rPr>
            <w:noProof/>
            <w:webHidden/>
          </w:rPr>
          <w:fldChar w:fldCharType="separate"/>
        </w:r>
        <w:r w:rsidR="00B13C84">
          <w:rPr>
            <w:noProof/>
            <w:webHidden/>
          </w:rPr>
          <w:t>69</w:t>
        </w:r>
        <w:r w:rsidR="00B13C84">
          <w:rPr>
            <w:noProof/>
            <w:webHidden/>
          </w:rPr>
          <w:fldChar w:fldCharType="end"/>
        </w:r>
      </w:hyperlink>
    </w:p>
    <w:p w:rsidR="00B13C84" w:rsidRDefault="00010EE9">
      <w:pPr>
        <w:pStyle w:val="TOC3"/>
        <w:tabs>
          <w:tab w:val="left" w:pos="1320"/>
        </w:tabs>
        <w:rPr>
          <w:rFonts w:eastAsiaTheme="minorEastAsia" w:cstheme="minorBidi"/>
          <w:noProof/>
          <w:sz w:val="22"/>
          <w:szCs w:val="22"/>
        </w:rPr>
      </w:pPr>
      <w:hyperlink w:anchor="_Toc523730448" w:history="1">
        <w:r w:rsidR="00B13C84" w:rsidRPr="000704CD">
          <w:rPr>
            <w:rStyle w:val="Hyperlink"/>
            <w:noProof/>
          </w:rPr>
          <w:t>5.1.2</w:t>
        </w:r>
        <w:r w:rsidR="00B13C84">
          <w:rPr>
            <w:rFonts w:eastAsiaTheme="minorEastAsia" w:cstheme="minorBidi"/>
            <w:noProof/>
            <w:sz w:val="22"/>
            <w:szCs w:val="22"/>
          </w:rPr>
          <w:tab/>
        </w:r>
        <w:r w:rsidR="00B13C84" w:rsidRPr="000704CD">
          <w:rPr>
            <w:rStyle w:val="Hyperlink"/>
            <w:noProof/>
          </w:rPr>
          <w:t>CAD model</w:t>
        </w:r>
        <w:r w:rsidR="00B13C84">
          <w:rPr>
            <w:noProof/>
            <w:webHidden/>
          </w:rPr>
          <w:tab/>
        </w:r>
        <w:r w:rsidR="00B13C84">
          <w:rPr>
            <w:noProof/>
            <w:webHidden/>
          </w:rPr>
          <w:fldChar w:fldCharType="begin"/>
        </w:r>
        <w:r w:rsidR="00B13C84">
          <w:rPr>
            <w:noProof/>
            <w:webHidden/>
          </w:rPr>
          <w:instrText xml:space="preserve"> PAGEREF _Toc523730448 \h </w:instrText>
        </w:r>
        <w:r w:rsidR="00B13C84">
          <w:rPr>
            <w:noProof/>
            <w:webHidden/>
          </w:rPr>
        </w:r>
        <w:r w:rsidR="00B13C84">
          <w:rPr>
            <w:noProof/>
            <w:webHidden/>
          </w:rPr>
          <w:fldChar w:fldCharType="separate"/>
        </w:r>
        <w:r w:rsidR="00B13C84">
          <w:rPr>
            <w:noProof/>
            <w:webHidden/>
          </w:rPr>
          <w:t>69</w:t>
        </w:r>
        <w:r w:rsidR="00B13C84">
          <w:rPr>
            <w:noProof/>
            <w:webHidden/>
          </w:rPr>
          <w:fldChar w:fldCharType="end"/>
        </w:r>
      </w:hyperlink>
    </w:p>
    <w:p w:rsidR="00B13C84" w:rsidRDefault="00010EE9">
      <w:pPr>
        <w:pStyle w:val="TOC1"/>
        <w:tabs>
          <w:tab w:val="left" w:pos="440"/>
        </w:tabs>
        <w:rPr>
          <w:rFonts w:eastAsiaTheme="minorEastAsia" w:cstheme="minorBidi"/>
          <w:b w:val="0"/>
          <w:bCs w:val="0"/>
          <w:noProof/>
          <w:sz w:val="22"/>
          <w:szCs w:val="22"/>
        </w:rPr>
      </w:pPr>
      <w:hyperlink w:anchor="_Toc523730449" w:history="1">
        <w:r w:rsidR="00B13C84" w:rsidRPr="000704CD">
          <w:rPr>
            <w:rStyle w:val="Hyperlink"/>
            <w:noProof/>
          </w:rPr>
          <w:t>6</w:t>
        </w:r>
        <w:r w:rsidR="00B13C84">
          <w:rPr>
            <w:rFonts w:eastAsiaTheme="minorEastAsia" w:cstheme="minorBidi"/>
            <w:b w:val="0"/>
            <w:bCs w:val="0"/>
            <w:noProof/>
            <w:sz w:val="22"/>
            <w:szCs w:val="22"/>
          </w:rPr>
          <w:tab/>
        </w:r>
        <w:r w:rsidR="00B13C84" w:rsidRPr="000704CD">
          <w:rPr>
            <w:rStyle w:val="Hyperlink"/>
            <w:noProof/>
          </w:rPr>
          <w:t>Conclusion and outlook</w:t>
        </w:r>
        <w:r w:rsidR="00B13C84">
          <w:rPr>
            <w:noProof/>
            <w:webHidden/>
          </w:rPr>
          <w:tab/>
        </w:r>
        <w:r w:rsidR="00B13C84">
          <w:rPr>
            <w:noProof/>
            <w:webHidden/>
          </w:rPr>
          <w:fldChar w:fldCharType="begin"/>
        </w:r>
        <w:r w:rsidR="00B13C84">
          <w:rPr>
            <w:noProof/>
            <w:webHidden/>
          </w:rPr>
          <w:instrText xml:space="preserve"> PAGEREF _Toc523730449 \h </w:instrText>
        </w:r>
        <w:r w:rsidR="00B13C84">
          <w:rPr>
            <w:noProof/>
            <w:webHidden/>
          </w:rPr>
        </w:r>
        <w:r w:rsidR="00B13C84">
          <w:rPr>
            <w:noProof/>
            <w:webHidden/>
          </w:rPr>
          <w:fldChar w:fldCharType="separate"/>
        </w:r>
        <w:r w:rsidR="00B13C84">
          <w:rPr>
            <w:noProof/>
            <w:webHidden/>
          </w:rPr>
          <w:t>70</w:t>
        </w:r>
        <w:r w:rsidR="00B13C84">
          <w:rPr>
            <w:noProof/>
            <w:webHidden/>
          </w:rPr>
          <w:fldChar w:fldCharType="end"/>
        </w:r>
      </w:hyperlink>
    </w:p>
    <w:p w:rsidR="00B13C84" w:rsidRDefault="00010EE9">
      <w:pPr>
        <w:pStyle w:val="TOC1"/>
        <w:tabs>
          <w:tab w:val="left" w:pos="440"/>
        </w:tabs>
        <w:rPr>
          <w:rFonts w:eastAsiaTheme="minorEastAsia" w:cstheme="minorBidi"/>
          <w:b w:val="0"/>
          <w:bCs w:val="0"/>
          <w:noProof/>
          <w:sz w:val="22"/>
          <w:szCs w:val="22"/>
        </w:rPr>
      </w:pPr>
      <w:hyperlink w:anchor="_Toc523730450" w:history="1">
        <w:r w:rsidR="00B13C84" w:rsidRPr="000704CD">
          <w:rPr>
            <w:rStyle w:val="Hyperlink"/>
            <w:noProof/>
          </w:rPr>
          <w:t>7</w:t>
        </w:r>
        <w:r w:rsidR="00B13C84">
          <w:rPr>
            <w:rFonts w:eastAsiaTheme="minorEastAsia" w:cstheme="minorBidi"/>
            <w:b w:val="0"/>
            <w:bCs w:val="0"/>
            <w:noProof/>
            <w:sz w:val="22"/>
            <w:szCs w:val="22"/>
          </w:rPr>
          <w:tab/>
        </w:r>
        <w:r w:rsidR="00B13C84" w:rsidRPr="000704CD">
          <w:rPr>
            <w:rStyle w:val="Hyperlink"/>
            <w:noProof/>
          </w:rPr>
          <w:t>Literaturverzeichnis</w:t>
        </w:r>
        <w:r w:rsidR="00B13C84">
          <w:rPr>
            <w:noProof/>
            <w:webHidden/>
          </w:rPr>
          <w:tab/>
        </w:r>
        <w:r w:rsidR="00B13C84">
          <w:rPr>
            <w:noProof/>
            <w:webHidden/>
          </w:rPr>
          <w:fldChar w:fldCharType="begin"/>
        </w:r>
        <w:r w:rsidR="00B13C84">
          <w:rPr>
            <w:noProof/>
            <w:webHidden/>
          </w:rPr>
          <w:instrText xml:space="preserve"> PAGEREF _Toc523730450 \h </w:instrText>
        </w:r>
        <w:r w:rsidR="00B13C84">
          <w:rPr>
            <w:noProof/>
            <w:webHidden/>
          </w:rPr>
        </w:r>
        <w:r w:rsidR="00B13C84">
          <w:rPr>
            <w:noProof/>
            <w:webHidden/>
          </w:rPr>
          <w:fldChar w:fldCharType="separate"/>
        </w:r>
        <w:r w:rsidR="00B13C84">
          <w:rPr>
            <w:noProof/>
            <w:webHidden/>
          </w:rPr>
          <w:t>72</w:t>
        </w:r>
        <w:r w:rsidR="00B13C84">
          <w:rPr>
            <w:noProof/>
            <w:webHidden/>
          </w:rPr>
          <w:fldChar w:fldCharType="end"/>
        </w:r>
      </w:hyperlink>
    </w:p>
    <w:p w:rsidR="0021052C" w:rsidRDefault="00745A3E" w:rsidP="00BF609B">
      <w:pPr>
        <w:spacing w:line="240" w:lineRule="auto"/>
        <w:rPr>
          <w:rFonts w:asciiTheme="majorHAnsi" w:hAnsiTheme="majorHAnsi" w:cstheme="majorHAnsi"/>
          <w:b/>
          <w:bCs/>
          <w:sz w:val="28"/>
          <w:szCs w:val="28"/>
        </w:rPr>
        <w:sectPr w:rsidR="0021052C" w:rsidSect="00392CAB">
          <w:pgSz w:w="11906" w:h="16838" w:code="9"/>
          <w:pgMar w:top="1440" w:right="1440" w:bottom="1440" w:left="1440" w:header="720" w:footer="720" w:gutter="0"/>
          <w:cols w:space="720"/>
          <w:titlePg/>
          <w:docGrid w:linePitch="360"/>
        </w:sectPr>
      </w:pPr>
      <w:r>
        <w:rPr>
          <w:rFonts w:asciiTheme="majorHAnsi" w:hAnsiTheme="majorHAnsi" w:cstheme="majorHAnsi"/>
          <w:b/>
          <w:bCs/>
          <w:sz w:val="28"/>
          <w:szCs w:val="28"/>
        </w:rPr>
        <w:fldChar w:fldCharType="end"/>
      </w:r>
    </w:p>
    <w:p w:rsidR="00866C3E" w:rsidRPr="00D47C05" w:rsidRDefault="009E1264" w:rsidP="00D31B09">
      <w:r>
        <w:lastRenderedPageBreak/>
        <w:t>List of Acronyms</w:t>
      </w:r>
    </w:p>
    <w:p w:rsidR="00866C3E" w:rsidRPr="00866C3E" w:rsidRDefault="00866C3E" w:rsidP="00D31B09"/>
    <w:p w:rsidR="009E1264" w:rsidRDefault="009E1264" w:rsidP="00D31B09"/>
    <w:p w:rsidR="009E1264" w:rsidRDefault="009E1264" w:rsidP="00D31B09">
      <w:r>
        <w:br w:type="page"/>
      </w:r>
    </w:p>
    <w:p w:rsidR="00EA4300" w:rsidRDefault="00EA4300" w:rsidP="00D31B09">
      <w:pPr>
        <w:sectPr w:rsidR="00EA4300" w:rsidSect="00392CAB">
          <w:pgSz w:w="11906" w:h="16838" w:code="9"/>
          <w:pgMar w:top="1440" w:right="1440" w:bottom="1440" w:left="1440" w:header="720" w:footer="720" w:gutter="0"/>
          <w:cols w:space="720"/>
          <w:titlePg/>
          <w:docGrid w:linePitch="360"/>
        </w:sectPr>
      </w:pPr>
    </w:p>
    <w:p w:rsidR="009E1264" w:rsidRDefault="009E1264" w:rsidP="00D31B09">
      <w:r w:rsidRPr="009E1264">
        <w:lastRenderedPageBreak/>
        <w:t>List of Figures</w:t>
      </w:r>
    </w:p>
    <w:p w:rsidR="005A7EA7" w:rsidRDefault="009E1264" w:rsidP="00117F4B">
      <w:pPr>
        <w:sectPr w:rsidR="005A7EA7" w:rsidSect="00392CAB">
          <w:pgSz w:w="11906" w:h="16838" w:code="9"/>
          <w:pgMar w:top="1440" w:right="1440" w:bottom="1440" w:left="1440" w:header="720" w:footer="720" w:gutter="0"/>
          <w:cols w:space="720"/>
          <w:titlePg/>
          <w:docGrid w:linePitch="360"/>
        </w:sectPr>
      </w:pPr>
      <w:r>
        <w:br w:type="page"/>
      </w:r>
    </w:p>
    <w:p w:rsidR="002606D7" w:rsidRPr="00392CAB" w:rsidRDefault="00D30277" w:rsidP="00D31B09">
      <w:r w:rsidRPr="00392CAB">
        <w:lastRenderedPageBreak/>
        <w:t>List of Tabl</w:t>
      </w:r>
      <w:r w:rsidR="00A30468" w:rsidRPr="00392CAB">
        <w:t>e</w:t>
      </w:r>
      <w:r w:rsidR="00263955">
        <w:t>s</w:t>
      </w:r>
    </w:p>
    <w:p w:rsidR="002606D7" w:rsidRPr="002606D7" w:rsidRDefault="002606D7" w:rsidP="00D31B09"/>
    <w:p w:rsidR="002606D7" w:rsidRDefault="002606D7" w:rsidP="00D31B09"/>
    <w:p w:rsidR="002606D7" w:rsidRDefault="002606D7" w:rsidP="00D31B09">
      <w:r>
        <w:tab/>
      </w:r>
    </w:p>
    <w:p w:rsidR="00416850" w:rsidRPr="002606D7" w:rsidRDefault="002606D7" w:rsidP="00D31B09">
      <w:pPr>
        <w:sectPr w:rsidR="00416850" w:rsidRPr="002606D7" w:rsidSect="00282582">
          <w:headerReference w:type="default" r:id="rId15"/>
          <w:pgSz w:w="11906" w:h="16838" w:code="9"/>
          <w:pgMar w:top="1440" w:right="1440" w:bottom="1440" w:left="1440" w:header="720" w:footer="720" w:gutter="0"/>
          <w:pgNumType w:start="0"/>
          <w:cols w:space="720"/>
          <w:titlePg/>
          <w:docGrid w:linePitch="360"/>
        </w:sectPr>
      </w:pPr>
      <w:r>
        <w:tab/>
      </w:r>
    </w:p>
    <w:p w:rsidR="009E1264" w:rsidRPr="00490D5A" w:rsidRDefault="009E1264" w:rsidP="00D31B09">
      <w:pPr>
        <w:pStyle w:val="Heading1"/>
      </w:pPr>
      <w:bookmarkStart w:id="0" w:name="_Toc523730399"/>
      <w:r w:rsidRPr="00490D5A">
        <w:lastRenderedPageBreak/>
        <w:t>Introduction</w:t>
      </w:r>
      <w:bookmarkEnd w:id="0"/>
    </w:p>
    <w:p w:rsidR="007B03DD" w:rsidRPr="007755FB" w:rsidRDefault="007B03DD" w:rsidP="00D31B09"/>
    <w:p w:rsidR="007B03DD" w:rsidRPr="007755FB" w:rsidRDefault="007B03DD" w:rsidP="00D31B09"/>
    <w:p w:rsidR="007B03DD" w:rsidRPr="007347D2" w:rsidRDefault="007B03DD" w:rsidP="00D31B09"/>
    <w:p w:rsidR="007B03DD" w:rsidRPr="007755FB" w:rsidRDefault="007B03DD" w:rsidP="00D31B09"/>
    <w:p w:rsidR="007B03DD" w:rsidRPr="007755FB" w:rsidRDefault="007B03DD" w:rsidP="00D31B09"/>
    <w:p w:rsidR="00D2653A" w:rsidRPr="00490D5A" w:rsidRDefault="00D2653A" w:rsidP="00605879">
      <w:pPr>
        <w:pStyle w:val="Heading2"/>
      </w:pPr>
      <w:bookmarkStart w:id="1" w:name="_Toc523730400"/>
      <w:r w:rsidRPr="00490D5A">
        <w:t>Motivation</w:t>
      </w:r>
      <w:bookmarkEnd w:id="1"/>
    </w:p>
    <w:p w:rsidR="00D2653A" w:rsidRPr="007755FB" w:rsidRDefault="00D2653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D31B09"/>
    <w:p w:rsidR="00DC6D5A" w:rsidRPr="007755FB" w:rsidRDefault="00DC6D5A" w:rsidP="00605879">
      <w:pPr>
        <w:pStyle w:val="Heading2"/>
      </w:pPr>
      <w:bookmarkStart w:id="2" w:name="_Toc523730401"/>
      <w:r w:rsidRPr="007347D2">
        <w:t>Objectives</w:t>
      </w:r>
      <w:bookmarkEnd w:id="2"/>
    </w:p>
    <w:p w:rsidR="00416850" w:rsidRPr="00E9316D" w:rsidRDefault="00416850" w:rsidP="00D31B09">
      <w:pPr>
        <w:sectPr w:rsidR="00416850" w:rsidRPr="00E9316D" w:rsidSect="00282582">
          <w:headerReference w:type="default" r:id="rId16"/>
          <w:headerReference w:type="first" r:id="rId17"/>
          <w:footerReference w:type="first" r:id="rId18"/>
          <w:pgSz w:w="11906" w:h="16838" w:code="9"/>
          <w:pgMar w:top="1440" w:right="1440" w:bottom="1440" w:left="1440" w:header="720" w:footer="720" w:gutter="0"/>
          <w:pgNumType w:start="1"/>
          <w:cols w:space="720"/>
          <w:titlePg/>
          <w:docGrid w:linePitch="360"/>
        </w:sectPr>
      </w:pPr>
    </w:p>
    <w:p w:rsidR="00BA6036" w:rsidRPr="00EC6C8A" w:rsidRDefault="004E540F" w:rsidP="00D31B09">
      <w:pPr>
        <w:pStyle w:val="Heading1"/>
      </w:pPr>
      <w:bookmarkStart w:id="3" w:name="_Toc523730402"/>
      <w:r w:rsidRPr="00BA7B75">
        <w:lastRenderedPageBreak/>
        <w:t>Literature</w:t>
      </w:r>
      <w:r w:rsidRPr="00EC6C8A">
        <w:t xml:space="preserve"> </w:t>
      </w:r>
      <w:r w:rsidRPr="00490D5A">
        <w:t>Survey</w:t>
      </w:r>
      <w:bookmarkEnd w:id="3"/>
    </w:p>
    <w:p w:rsidR="000F4C1B" w:rsidRPr="001914C5" w:rsidRDefault="003D3A89" w:rsidP="00605879">
      <w:pPr>
        <w:pStyle w:val="Heading2"/>
      </w:pPr>
      <w:bookmarkStart w:id="4" w:name="_Toc523730403"/>
      <w:r>
        <w:t>Magnetic resonance i</w:t>
      </w:r>
      <w:r w:rsidR="004E540F" w:rsidRPr="001914C5">
        <w:t>maging (MRI)</w:t>
      </w:r>
      <w:bookmarkEnd w:id="4"/>
    </w:p>
    <w:p w:rsidR="004E540F" w:rsidRPr="000F4C1B" w:rsidRDefault="004E540F" w:rsidP="00A226FE">
      <w:pPr>
        <w:rPr>
          <w:rFonts w:asciiTheme="majorHAnsi" w:hAnsiTheme="majorHAnsi" w:cstheme="majorHAnsi"/>
          <w:b/>
          <w:sz w:val="30"/>
          <w:szCs w:val="30"/>
        </w:rPr>
      </w:pPr>
      <w:r w:rsidRPr="000F4C1B">
        <w:t xml:space="preserve">MRI is a non-invasive imaging </w:t>
      </w:r>
      <w:r w:rsidR="00FA5CF7" w:rsidRPr="000F4C1B">
        <w:t>technology</w:t>
      </w:r>
      <w:r w:rsidRPr="000F4C1B">
        <w:t xml:space="preserve"> generating</w:t>
      </w:r>
      <w:r w:rsidR="00FA5CF7" w:rsidRPr="000F4C1B">
        <w:t xml:space="preserve"> three dimensional</w:t>
      </w:r>
      <w:r w:rsidRPr="000F4C1B">
        <w:t xml:space="preserve"> anatomical and</w:t>
      </w:r>
      <w:r w:rsidR="004617FD" w:rsidRPr="000F4C1B">
        <w:t xml:space="preserve"> functional images of the body</w:t>
      </w:r>
      <w:r w:rsidR="00FA5CF7" w:rsidRPr="000F4C1B">
        <w:t xml:space="preserve"> without the use of ionizing radiation</w:t>
      </w:r>
      <w:r w:rsidR="004617FD" w:rsidRPr="000F4C1B">
        <w:t>. It is</w:t>
      </w:r>
      <w:r w:rsidRPr="000F4C1B">
        <w:t xml:space="preserve"> particularly useful for neurological, oncological, cardiovascular, </w:t>
      </w:r>
      <w:r w:rsidR="00A773F6" w:rsidRPr="000F4C1B">
        <w:t xml:space="preserve">muscular and skeletal imaging.  </w:t>
      </w:r>
      <w:r w:rsidR="00666DA9" w:rsidRPr="000F4C1B">
        <w:t xml:space="preserve">MRI </w:t>
      </w:r>
      <w:r w:rsidR="002C0691" w:rsidRPr="000F4C1B">
        <w:t>employ</w:t>
      </w:r>
      <w:r w:rsidR="004A577A" w:rsidRPr="000F4C1B">
        <w:t>s</w:t>
      </w:r>
      <w:r w:rsidR="002C0691" w:rsidRPr="000F4C1B">
        <w:t xml:space="preserve"> </w:t>
      </w:r>
      <w:r w:rsidR="004A577A" w:rsidRPr="000F4C1B">
        <w:t>a powerful</w:t>
      </w:r>
      <w:r w:rsidR="00814C52" w:rsidRPr="000F4C1B">
        <w:t xml:space="preserve"> </w:t>
      </w:r>
      <w:r w:rsidR="002C0691" w:rsidRPr="000F4C1B">
        <w:t>magnet</w:t>
      </w:r>
      <w:r w:rsidR="00814C52" w:rsidRPr="000F4C1B">
        <w:t>ic field that forces</w:t>
      </w:r>
      <w:r w:rsidR="00666DA9" w:rsidRPr="000F4C1B">
        <w:t xml:space="preserve"> </w:t>
      </w:r>
      <w:r w:rsidR="00814C52" w:rsidRPr="000F4C1B">
        <w:t xml:space="preserve">the </w:t>
      </w:r>
      <w:r w:rsidR="00666DA9" w:rsidRPr="000F4C1B">
        <w:t>hydrogen atoms</w:t>
      </w:r>
      <w:r w:rsidR="002C0691" w:rsidRPr="000F4C1B">
        <w:t xml:space="preserve"> in the tissue</w:t>
      </w:r>
      <w:r w:rsidR="00814C52" w:rsidRPr="000F4C1B">
        <w:t xml:space="preserve"> being</w:t>
      </w:r>
      <w:r w:rsidR="002C0691" w:rsidRPr="000F4C1B">
        <w:t xml:space="preserve"> imaged</w:t>
      </w:r>
      <w:r w:rsidR="00666DA9" w:rsidRPr="000F4C1B">
        <w:t xml:space="preserve"> </w:t>
      </w:r>
      <w:r w:rsidR="00777AB7" w:rsidRPr="000F4C1B">
        <w:t xml:space="preserve">to align with </w:t>
      </w:r>
      <w:r w:rsidR="0096753B" w:rsidRPr="000F4C1B">
        <w:t>its axis</w:t>
      </w:r>
      <w:r w:rsidR="00777AB7" w:rsidRPr="000F4C1B">
        <w:t>.</w:t>
      </w:r>
      <w:r w:rsidR="006E438C" w:rsidRPr="000F4C1B">
        <w:t xml:space="preserve"> The additional radiofrequency fields </w:t>
      </w:r>
      <w:r w:rsidR="00F60FBB" w:rsidRPr="000F4C1B">
        <w:t xml:space="preserve">are </w:t>
      </w:r>
      <w:r w:rsidR="006E438C" w:rsidRPr="000F4C1B">
        <w:t xml:space="preserve">then used to stimulate the protons and </w:t>
      </w:r>
      <w:r w:rsidR="00F60FBB" w:rsidRPr="000F4C1B">
        <w:t>alter the alignment of the magnetization.</w:t>
      </w:r>
      <w:r w:rsidR="00BC5755" w:rsidRPr="000F4C1B">
        <w:t xml:space="preserve"> When the radiofrequency field</w:t>
      </w:r>
      <w:r w:rsidR="006569E3" w:rsidRPr="000F4C1B">
        <w:t>s are</w:t>
      </w:r>
      <w:r w:rsidR="00BC5755" w:rsidRPr="000F4C1B">
        <w:t xml:space="preserve"> turned off, </w:t>
      </w:r>
      <w:r w:rsidR="00092B75" w:rsidRPr="000F4C1B">
        <w:t>the protons realign with the magnetic field</w:t>
      </w:r>
      <w:r w:rsidR="006569E3" w:rsidRPr="000F4C1B">
        <w:t xml:space="preserve"> and release the detectable energy by</w:t>
      </w:r>
      <w:r w:rsidR="00224436" w:rsidRPr="000F4C1B">
        <w:t xml:space="preserve"> the</w:t>
      </w:r>
      <w:r w:rsidR="006569E3" w:rsidRPr="000F4C1B">
        <w:t xml:space="preserve"> MRI scanner</w:t>
      </w:r>
      <w:r w:rsidR="00A226FE">
        <w:t xml:space="preserve"> </w:t>
      </w:r>
      <w:sdt>
        <w:sdtPr>
          <w:alias w:val="Don’t edit this field."/>
          <w:tag w:val="CitaviPlaceholder#35c21836-4337-4298-9d77-a9bf6dc65868"/>
          <w:id w:val="-1045838779"/>
          <w:placeholder>
            <w:docPart w:val="DefaultPlaceholder_-1854013440"/>
          </w:placeholder>
        </w:sdtPr>
        <w:sdtContent>
          <w:r w:rsidR="00A226FE">
            <w:fldChar w:fldCharType="begin"/>
          </w:r>
          <w:r w:rsidR="00C34D8C">
            <w:instrText>ADDIN CitaviPlaceholder{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2NodWx6LCBQdWNjaW5pIGV0IGFsIDIwMDQgLSBJbnRlcnZlbnRpb25hbCBhbmQgaW50cmFvcGVyYXRpdmUgTVIuanBnIiwiTGlua2VkUmVzb3VyY2VUeXBlIjoxLCJVcmlTdHJpbmciOiJTY2h1bHosIFB1Y2NpbmkgZXQgYWwgMjAwNCAtIEludGVydmVudGlvbmFsIGFuZCBpbnRyYW9wZXJhdGl2ZSBNUi5qcGciLCJQcm9wZXJ0aWVzIjp7fX0sIkRvaSI6IjEwLjEwMDcvczAwMzMwLTAwNC0yNDk2LT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yZWYiOiI1In19XSwiQ2l0YXRpb25LZXlVcGRhdGVUeXBlIjowLCJDb2xsYWJvcmF0b3JzIjpbXSwiQ292ZXJQYXRoIjp7IiRpZCI6IjE4IiwiQXR0YWNobWVudEZvbGRlcldhc0luRmFsbGJhY2tNb2RlIjpmYWxzZSwiTGlua2VkUmVzb3VyY2VTdGF0dXMiOjgsIk9yaWdpbmFsU3RyaW5nIjoic29tZUF1dGhvciAtIHNvbWVUaXRsZS5qcGciLCJMaW5rZWRSZXNvdXJjZVR5cGUiOjEsIlVyaVN0cmluZyI6InNvbWVBdXRob3IgLSBzb21lVGl0bGU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}</w:instrText>
          </w:r>
          <w:r w:rsidR="00A226FE">
            <w:fldChar w:fldCharType="separate"/>
          </w:r>
          <w:r w:rsidR="00F5237C">
            <w:t>[1, 2, 2]</w:t>
          </w:r>
          <w:r w:rsidR="00A226FE">
            <w:fldChar w:fldCharType="end"/>
          </w:r>
        </w:sdtContent>
      </w:sdt>
      <w:r w:rsidR="006569E3" w:rsidRPr="000F4C1B">
        <w:t>.</w:t>
      </w:r>
      <w:r w:rsidR="00F60FBB" w:rsidRPr="000F4C1B">
        <w:t xml:space="preserve"> </w:t>
      </w:r>
    </w:p>
    <w:p w:rsidR="00BA6036" w:rsidRPr="00FC795E" w:rsidRDefault="00F156AA" w:rsidP="006C3FA9">
      <w:r>
        <w:t>I</w:t>
      </w:r>
      <w:r w:rsidR="00DB2787" w:rsidRPr="00FC795E">
        <w:t xml:space="preserve">n order </w:t>
      </w:r>
      <w:r w:rsidR="00DB2787" w:rsidRPr="00EB526E">
        <w:t>to acquire the</w:t>
      </w:r>
      <w:r w:rsidRPr="00EB526E">
        <w:t xml:space="preserve"> MRI</w:t>
      </w:r>
      <w:r w:rsidR="00DB2787" w:rsidRPr="00EB526E">
        <w:t xml:space="preserve"> image</w:t>
      </w:r>
      <w:r w:rsidR="00BD4AD7">
        <w:t>s</w:t>
      </w:r>
      <w:r w:rsidR="00DB2787" w:rsidRPr="00EB526E">
        <w:t xml:space="preserve"> in </w:t>
      </w:r>
      <w:r w:rsidRPr="00EB526E">
        <w:t>a</w:t>
      </w:r>
      <w:r w:rsidR="00DB2787" w:rsidRPr="00EB526E">
        <w:t xml:space="preserve"> desired manner</w:t>
      </w:r>
      <w:r w:rsidR="007B3542">
        <w:t xml:space="preserve"> such that</w:t>
      </w:r>
      <w:r>
        <w:t xml:space="preserve"> the tissues of interest </w:t>
      </w:r>
      <w:r w:rsidR="008F5FC8">
        <w:t>are</w:t>
      </w:r>
      <w:r>
        <w:t xml:space="preserve"> </w:t>
      </w:r>
      <w:r w:rsidR="00190866">
        <w:t xml:space="preserve">optimally </w:t>
      </w:r>
      <w:r>
        <w:t>distinguishable</w:t>
      </w:r>
      <w:r w:rsidR="00CA123E">
        <w:t xml:space="preserve"> from the background</w:t>
      </w:r>
      <w:r w:rsidR="00DB2787">
        <w:t>, multiple</w:t>
      </w:r>
      <w:r w:rsidR="00190866">
        <w:t xml:space="preserve"> pulse sequences</w:t>
      </w:r>
      <w:r w:rsidR="00DB2787">
        <w:t xml:space="preserve"> </w:t>
      </w:r>
      <w:r w:rsidR="00DB2787" w:rsidRPr="00B365A1">
        <w:t>have</w:t>
      </w:r>
      <w:r w:rsidR="00E441E1" w:rsidRPr="00B365A1">
        <w:t xml:space="preserve"> to be </w:t>
      </w:r>
      <w:r w:rsidRPr="00B365A1">
        <w:t>chosen</w:t>
      </w:r>
      <w:r w:rsidR="00B365A1" w:rsidRPr="00B365A1">
        <w:t xml:space="preserve"> appropriately</w:t>
      </w:r>
      <w:r>
        <w:t xml:space="preserve">. </w:t>
      </w:r>
      <w:r w:rsidR="00901466" w:rsidRPr="00DC37C4">
        <w:t>T</w:t>
      </w:r>
      <w:r w:rsidR="00C73E7F" w:rsidRPr="00DC37C4">
        <w:t>hree general criteria</w:t>
      </w:r>
      <w:r w:rsidR="00901466" w:rsidRPr="00DC37C4">
        <w:t xml:space="preserve"> are available </w:t>
      </w:r>
      <w:r w:rsidR="00DE4C34">
        <w:t>in MR imaging technique</w:t>
      </w:r>
      <w:r w:rsidR="00901466" w:rsidRPr="00DC37C4">
        <w:t xml:space="preserve"> to modify </w:t>
      </w:r>
      <w:r w:rsidR="00C73E7F" w:rsidRPr="00DC37C4">
        <w:t>the measurement</w:t>
      </w:r>
      <w:r w:rsidR="00F07FC7" w:rsidRPr="00DC37C4">
        <w:t xml:space="preserve"> parameters of a pulse sequence</w:t>
      </w:r>
      <w:r w:rsidR="008166D1">
        <w:t xml:space="preserve"> depending on the anatomical structure under observation</w:t>
      </w:r>
      <w:r w:rsidR="00A849DD">
        <w:t>, such as</w:t>
      </w:r>
      <w:r w:rsidR="00EB526E">
        <w:t xml:space="preserve"> sufficient</w:t>
      </w:r>
      <w:r w:rsidR="00F07FC7" w:rsidRPr="00DC37C4">
        <w:t xml:space="preserve"> </w:t>
      </w:r>
      <w:r w:rsidR="001844BF">
        <w:t xml:space="preserve">scan time, </w:t>
      </w:r>
      <w:r w:rsidR="00EB526E">
        <w:t xml:space="preserve">acceptable </w:t>
      </w:r>
      <w:r w:rsidR="001844BF">
        <w:t xml:space="preserve">spatial resolution, and the </w:t>
      </w:r>
      <w:r w:rsidR="00EB526E">
        <w:t xml:space="preserve">adequate </w:t>
      </w:r>
      <w:r w:rsidR="001844BF">
        <w:t>contrast between tissues.</w:t>
      </w:r>
      <w:r w:rsidR="00EB526E">
        <w:t xml:space="preserve"> </w:t>
      </w:r>
      <w:r w:rsidR="000F1ADB">
        <w:t>For example, the required imaging parameters for brain</w:t>
      </w:r>
      <w:r w:rsidR="009F7DAF">
        <w:t xml:space="preserve"> tissues</w:t>
      </w:r>
      <w:r w:rsidR="000F1ADB">
        <w:t xml:space="preserve"> </w:t>
      </w:r>
      <w:r w:rsidR="009F7DAF">
        <w:t xml:space="preserve">are different in comparison with the imaging setup </w:t>
      </w:r>
      <w:r w:rsidR="00A03FBA">
        <w:t>for</w:t>
      </w:r>
      <w:r w:rsidR="008F4C2A">
        <w:t xml:space="preserve"> the</w:t>
      </w:r>
      <w:r w:rsidR="000F1ADB">
        <w:t xml:space="preserve"> bone</w:t>
      </w:r>
      <w:r w:rsidR="009F7DAF">
        <w:t xml:space="preserve"> structures.</w:t>
      </w:r>
      <w:r w:rsidR="00A03FBA">
        <w:t xml:space="preserve"> </w:t>
      </w:r>
      <w:r w:rsidR="002B66C0">
        <w:t>In spite of</w:t>
      </w:r>
      <w:r w:rsidR="002927B8" w:rsidRPr="00FC795E">
        <w:t xml:space="preserve"> the non-ionizing radiation characteristics, MRI imaging </w:t>
      </w:r>
      <w:r w:rsidR="006C3FA9">
        <w:t>has</w:t>
      </w:r>
      <w:r w:rsidR="002F3EA5" w:rsidRPr="00FC795E">
        <w:t xml:space="preserve"> different imaging artefacts which generate difficulties for the </w:t>
      </w:r>
      <w:r w:rsidR="0083521A" w:rsidRPr="00FC795E">
        <w:t>detection and registration task</w:t>
      </w:r>
      <w:r w:rsidR="0000521C">
        <w:t xml:space="preserve"> </w:t>
      </w:r>
      <w:sdt>
        <w:sdtPr>
          <w:alias w:val="Don’t edit this field."/>
          <w:tag w:val="CitaviPlaceholder#a2831b17-7e03-49ef-897c-8eca8a3a3de7"/>
          <w:id w:val="-451863428"/>
          <w:placeholder>
            <w:docPart w:val="DefaultPlaceholder_-1854013440"/>
          </w:placeholder>
        </w:sdtPr>
        <w:sdtContent>
          <w:r w:rsidR="0000521C">
            <w:fldChar w:fldCharType="begin"/>
          </w:r>
          <w:r w:rsidR="00767988">
            <w:instrText>ADDIN CitaviPlaceholder{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FqYS1GZXJuw6FuZGV6LCBUcmlzdMOhbi1WZWdhIGV0IGFsIDIwMDkgLSBOb2lzZSBlc3RpbWF0aW9uIGluIHNpbmdsZS5qcGciLCJMaW5rZWRSZXNvdXJjZVR5cGUiOjEsIlVyaVN0cmluZyI6IkFqYS1GZXJuw6FuZGV6LCBUcmlzdMOhbi1WZWdhIGV0IGFsIDIwMDkgLSBOb2lzZSBlc3RpbWF0aW9uIGluIHNpbmdsZS5qcGciLCJQcm9wZXJ0aWVzIjp7fX0sIkRvaSI6IjEwLjEwMTYvai5tcmkuMjAwOS4wNS4wM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YTI4MzFiMTctN2UwMy00OWVmLTg5N2MtOGVjYThhM2EzZGU3IiwiVGV4dCI6IlszXSIsIldBSVZlcnNpb24iOiI2LjEuMC4wIn0=}</w:instrText>
          </w:r>
          <w:r w:rsidR="0000521C">
            <w:fldChar w:fldCharType="separate"/>
          </w:r>
          <w:r w:rsidR="00F5237C">
            <w:t>[3]</w:t>
          </w:r>
          <w:r w:rsidR="0000521C">
            <w:fldChar w:fldCharType="end"/>
          </w:r>
        </w:sdtContent>
      </w:sdt>
      <w:r w:rsidR="005447C5" w:rsidRPr="00FC795E">
        <w:t>.</w:t>
      </w:r>
      <w:r w:rsidR="00DF0AEB">
        <w:t xml:space="preserve"> </w:t>
      </w:r>
      <w:r w:rsidR="000A12BF">
        <w:t xml:space="preserve"> </w:t>
      </w:r>
      <w:r w:rsidR="00EA66D7">
        <w:t xml:space="preserve">The most common artifacts in MRI are </w:t>
      </w:r>
      <w:r w:rsidR="008F24B6">
        <w:t>investigated</w:t>
      </w:r>
      <w:r w:rsidR="00EA66D7">
        <w:t xml:space="preserve"> in this section</w:t>
      </w:r>
      <w:r w:rsidR="00DF0AEB">
        <w:t xml:space="preserve"> which assist optimization of the </w:t>
      </w:r>
      <w:r w:rsidR="006C3FA9">
        <w:t>software</w:t>
      </w:r>
      <w:r w:rsidR="00DF0AEB">
        <w:t xml:space="preserve"> algorithm </w:t>
      </w:r>
      <w:r w:rsidR="001D2339">
        <w:t xml:space="preserve">and </w:t>
      </w:r>
      <w:r w:rsidR="008F2368">
        <w:t xml:space="preserve">physical </w:t>
      </w:r>
      <w:r w:rsidR="001D2339">
        <w:t xml:space="preserve">marker </w:t>
      </w:r>
      <w:r w:rsidR="00714029">
        <w:t xml:space="preserve">structure </w:t>
      </w:r>
      <w:r w:rsidR="001D2339">
        <w:t>design</w:t>
      </w:r>
      <w:r w:rsidR="00EA66D7">
        <w:t>.</w:t>
      </w:r>
    </w:p>
    <w:p w:rsidR="00F147C3" w:rsidRPr="00414A03" w:rsidRDefault="00BB7D77" w:rsidP="00605879">
      <w:pPr>
        <w:pStyle w:val="Heading3"/>
      </w:pPr>
      <w:bookmarkStart w:id="5" w:name="_Toc523730404"/>
      <w:r w:rsidRPr="00414A03">
        <w:t>Arti</w:t>
      </w:r>
      <w:r w:rsidR="002165BF" w:rsidRPr="00414A03">
        <w:t>facts in MR</w:t>
      </w:r>
      <w:r w:rsidR="0008018E">
        <w:t>I</w:t>
      </w:r>
      <w:r w:rsidR="002165BF" w:rsidRPr="00414A03">
        <w:t xml:space="preserve"> </w:t>
      </w:r>
      <w:r w:rsidR="002E1EDF" w:rsidRPr="00414A03">
        <w:t>i</w:t>
      </w:r>
      <w:r w:rsidR="002165BF" w:rsidRPr="00414A03">
        <w:t>maging</w:t>
      </w:r>
      <w:bookmarkEnd w:id="5"/>
    </w:p>
    <w:p w:rsidR="00E92F68" w:rsidRPr="000E1B87" w:rsidRDefault="00D77864" w:rsidP="001F04B9">
      <w:r w:rsidRPr="00FC795E">
        <w:t xml:space="preserve">In </w:t>
      </w:r>
      <w:r w:rsidR="002218F1">
        <w:t>magnetic resonance imaging (MRI)</w:t>
      </w:r>
      <w:r w:rsidRPr="00FC795E">
        <w:t xml:space="preserve">, artifacts </w:t>
      </w:r>
      <w:r w:rsidR="008778F8">
        <w:t>are</w:t>
      </w:r>
      <w:r w:rsidR="00D87D8C">
        <w:t xml:space="preserve"> defined as </w:t>
      </w:r>
      <w:r w:rsidR="0048297E" w:rsidRPr="00D87D8C">
        <w:t xml:space="preserve">the </w:t>
      </w:r>
      <w:r w:rsidRPr="00D87D8C">
        <w:t xml:space="preserve">pixels </w:t>
      </w:r>
      <w:r w:rsidRPr="00616BAD">
        <w:t>that do not tru</w:t>
      </w:r>
      <w:r w:rsidR="001954B6" w:rsidRPr="00616BAD">
        <w:t xml:space="preserve">ly </w:t>
      </w:r>
      <w:r w:rsidR="001954B6" w:rsidRPr="00B744D1">
        <w:t xml:space="preserve">represent the anatomy </w:t>
      </w:r>
      <w:r w:rsidR="001954B6" w:rsidRPr="001954B6">
        <w:t>being analyzed</w:t>
      </w:r>
      <w:r w:rsidRPr="00B744D1">
        <w:t>.</w:t>
      </w:r>
      <w:r w:rsidR="00B744D1" w:rsidRPr="00B744D1">
        <w:t xml:space="preserve"> Commonly, a</w:t>
      </w:r>
      <w:r w:rsidR="00765693" w:rsidRPr="00B744D1">
        <w:t xml:space="preserve">rtefacts </w:t>
      </w:r>
      <w:r w:rsidR="00B744D1" w:rsidRPr="00B744D1">
        <w:t>are</w:t>
      </w:r>
      <w:r w:rsidR="00765693" w:rsidRPr="00B744D1">
        <w:t xml:space="preserve"> </w:t>
      </w:r>
      <w:r w:rsidR="00BB4D20">
        <w:t>divided</w:t>
      </w:r>
      <w:r w:rsidR="00765693" w:rsidRPr="00B744D1">
        <w:t xml:space="preserve"> into three </w:t>
      </w:r>
      <w:r w:rsidR="009C74B9">
        <w:t>groups</w:t>
      </w:r>
      <w:r w:rsidR="00765693" w:rsidRPr="00B744D1">
        <w:t xml:space="preserve"> </w:t>
      </w:r>
      <w:r w:rsidR="00BB4D20">
        <w:t>based on</w:t>
      </w:r>
      <w:r w:rsidR="00765693" w:rsidRPr="00B744D1">
        <w:t xml:space="preserve"> the </w:t>
      </w:r>
      <w:r w:rsidR="00BB4D20">
        <w:t>nature</w:t>
      </w:r>
      <w:r w:rsidR="00765693" w:rsidRPr="00B744D1">
        <w:t xml:space="preserve"> of the</w:t>
      </w:r>
      <w:r w:rsidR="008905A8">
        <w:t xml:space="preserve"> pixel</w:t>
      </w:r>
      <w:r w:rsidR="004907AE">
        <w:t xml:space="preserve"> distortion</w:t>
      </w:r>
      <w:r w:rsidR="00765693" w:rsidRPr="00B744D1">
        <w:t xml:space="preserve">. </w:t>
      </w:r>
      <w:r w:rsidR="0047290C" w:rsidRPr="00B744D1">
        <w:t>The first group</w:t>
      </w:r>
      <w:r w:rsidR="0047290C" w:rsidRPr="00FC795E">
        <w:t xml:space="preserve"> refers to</w:t>
      </w:r>
      <w:r w:rsidR="00BC7576">
        <w:t xml:space="preserve"> the</w:t>
      </w:r>
      <w:r w:rsidR="0047290C" w:rsidRPr="00FC795E">
        <w:t xml:space="preserve"> artefacts that</w:t>
      </w:r>
      <w:r w:rsidR="00CF0F32">
        <w:t xml:space="preserve"> are </w:t>
      </w:r>
      <w:r w:rsidR="00CF0F32">
        <w:lastRenderedPageBreak/>
        <w:t>produced by the patient</w:t>
      </w:r>
      <w:r w:rsidR="003D3A89">
        <w:t xml:space="preserve"> such as </w:t>
      </w:r>
      <w:r w:rsidR="004B3B50">
        <w:t>tissue</w:t>
      </w:r>
      <w:r w:rsidR="0047290C" w:rsidRPr="00FC795E">
        <w:t xml:space="preserve"> movement</w:t>
      </w:r>
      <w:r w:rsidR="004D136B" w:rsidRPr="00FC795E">
        <w:t xml:space="preserve"> during</w:t>
      </w:r>
      <w:r w:rsidR="00A9031A">
        <w:t xml:space="preserve"> the</w:t>
      </w:r>
      <w:r w:rsidR="004D136B" w:rsidRPr="00FC795E">
        <w:t xml:space="preserve"> </w:t>
      </w:r>
      <w:r w:rsidR="003B06CF" w:rsidRPr="00FC795E">
        <w:t>data acquisition</w:t>
      </w:r>
      <w:r w:rsidR="00CF0F32">
        <w:t xml:space="preserve"> process</w:t>
      </w:r>
      <w:r w:rsidR="00740927">
        <w:t>.</w:t>
      </w:r>
      <w:r w:rsidR="00B9732B">
        <w:t xml:space="preserve"> B</w:t>
      </w:r>
      <w:r w:rsidR="00B9732B" w:rsidRPr="00C257F2">
        <w:t xml:space="preserve">lood flow and </w:t>
      </w:r>
      <w:r w:rsidR="00B9732B" w:rsidRPr="00D31B09">
        <w:t>respiratory motion are the most common causes of the motion artefacts in MRI.</w:t>
      </w:r>
      <w:r w:rsidR="00A42E36" w:rsidRPr="00D31B09">
        <w:t xml:space="preserve"> </w:t>
      </w:r>
      <w:r w:rsidR="00B32FCF" w:rsidRPr="00D31B09">
        <w:t xml:space="preserve">The second </w:t>
      </w:r>
      <w:r w:rsidR="00E3115A" w:rsidRPr="00D31B09">
        <w:t>group of artefacts</w:t>
      </w:r>
      <w:r w:rsidR="007C7D57" w:rsidRPr="00D31B09">
        <w:t xml:space="preserve"> refer to</w:t>
      </w:r>
      <w:r w:rsidR="00A42E36" w:rsidRPr="00D31B09">
        <w:t xml:space="preserve"> a consequence of </w:t>
      </w:r>
      <w:r w:rsidR="001063FC" w:rsidRPr="00D31B09">
        <w:t>the</w:t>
      </w:r>
      <w:r w:rsidR="00CA123E" w:rsidRPr="00D31B09">
        <w:t xml:space="preserve"> suboptimal</w:t>
      </w:r>
      <w:r w:rsidR="001063FC" w:rsidRPr="00D31B09">
        <w:t xml:space="preserve"> </w:t>
      </w:r>
      <w:r w:rsidR="00CF0F32" w:rsidRPr="00D31B09">
        <w:t>imaging</w:t>
      </w:r>
      <w:r w:rsidR="006B09F8" w:rsidRPr="00D31B09">
        <w:t xml:space="preserve"> parameters,</w:t>
      </w:r>
      <w:r w:rsidR="004E2B3A" w:rsidRPr="00D31B09">
        <w:t xml:space="preserve"> However, the signal misregistrations in this case can be easily recognized because the source of these artefacts is relatively constant during the measurement. T</w:t>
      </w:r>
      <w:r w:rsidR="001063FC" w:rsidRPr="00D31B09">
        <w:t xml:space="preserve">he </w:t>
      </w:r>
      <w:r w:rsidR="00E3115A" w:rsidRPr="00D31B09">
        <w:t>final group</w:t>
      </w:r>
      <w:r w:rsidR="007C7D57" w:rsidRPr="00D31B09">
        <w:t xml:space="preserve"> of the artifacts</w:t>
      </w:r>
      <w:r w:rsidR="001063FC" w:rsidRPr="00D31B09">
        <w:t xml:space="preserve"> </w:t>
      </w:r>
      <w:r w:rsidR="006A45C3" w:rsidRPr="00D31B09">
        <w:t>is</w:t>
      </w:r>
      <w:r w:rsidR="001063FC" w:rsidRPr="00D31B09">
        <w:t xml:space="preserve"> ge</w:t>
      </w:r>
      <w:r w:rsidR="008D11F8" w:rsidRPr="00D31B09">
        <w:t>nerated from an external source</w:t>
      </w:r>
      <w:r w:rsidR="00874974">
        <w:t xml:space="preserve"> </w:t>
      </w:r>
      <w:r w:rsidR="00CC0BC7" w:rsidRPr="00D31B09">
        <w:t>su</w:t>
      </w:r>
      <w:r w:rsidR="001F04B9">
        <w:t>ch as patient monitoring system</w:t>
      </w:r>
      <w:r w:rsidR="00874974">
        <w:t xml:space="preserve"> or the</w:t>
      </w:r>
      <w:r w:rsidR="001F04B9">
        <w:t xml:space="preserve"> MRI</w:t>
      </w:r>
      <w:r w:rsidR="00874974">
        <w:t xml:space="preserve"> hardware system</w:t>
      </w:r>
      <w:r w:rsidR="008D11F8" w:rsidRPr="00D31B09">
        <w:t>.</w:t>
      </w:r>
      <w:r w:rsidR="004738D5" w:rsidRPr="00D31B09">
        <w:t xml:space="preserve"> The full explanation</w:t>
      </w:r>
      <w:r w:rsidR="007E77DF">
        <w:t xml:space="preserve"> about artifacts are given in </w:t>
      </w:r>
      <w:sdt>
        <w:sdtPr>
          <w:alias w:val="Don’t edit this field."/>
          <w:tag w:val="CitaviPlaceholder#f13b96d2-e52a-477c-989d-610a93069e86"/>
          <w:id w:val="317935322"/>
          <w:placeholder>
            <w:docPart w:val="DefaultPlaceholder_-1854013440"/>
          </w:placeholder>
        </w:sdtPr>
        <w:sdtContent>
          <w:r w:rsidR="007E77DF">
            <w:fldChar w:fldCharType="begin"/>
          </w:r>
          <w:r w:rsidR="00767988">
            <w:instrText>ADDIN CitaviPlaceholder{eyIkaWQiOiIxIiwiRW50cmllcyI6W3siJGlkIjoiMiIsIklkIjoiZTY3NTNmMWMtZmZkMS00Mzc2LWI1YWMtOTZlZjkwZTBiY2J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jEzYjk2ZDItZTUyYS00NzdjLTk4OWQtNjEwYTkzMDY5ZTg2IiwiVGV4dCI6IlsyXSIsIldBSVZlcnNpb24iOiI2LjEuMC4wIn0=}</w:instrText>
          </w:r>
          <w:r w:rsidR="007E77DF">
            <w:fldChar w:fldCharType="separate"/>
          </w:r>
          <w:r w:rsidR="00F5237C">
            <w:t>[2]</w:t>
          </w:r>
          <w:r w:rsidR="007E77DF">
            <w:fldChar w:fldCharType="end"/>
          </w:r>
        </w:sdtContent>
      </w:sdt>
      <w:r w:rsidR="004738D5" w:rsidRPr="00D31B09">
        <w:t xml:space="preserve">.  </w:t>
      </w:r>
      <w:r w:rsidR="004738D5" w:rsidRPr="009C50CC">
        <w:t>In this project</w:t>
      </w:r>
      <w:r w:rsidR="009C50CC" w:rsidRPr="009C50CC">
        <w:t xml:space="preserve"> only</w:t>
      </w:r>
      <w:r w:rsidR="004738D5" w:rsidRPr="009C50CC">
        <w:t xml:space="preserve"> the most important one</w:t>
      </w:r>
      <w:r w:rsidR="0007793C" w:rsidRPr="009C50CC">
        <w:t>s</w:t>
      </w:r>
      <w:r w:rsidR="004738D5" w:rsidRPr="009C50CC">
        <w:t xml:space="preserve"> are </w:t>
      </w:r>
      <w:r w:rsidR="00A12F1D" w:rsidRPr="009C50CC">
        <w:t>discussed</w:t>
      </w:r>
      <w:r w:rsidR="005F18FD" w:rsidRPr="009C50CC">
        <w:t>.</w:t>
      </w:r>
    </w:p>
    <w:p w:rsidR="00855594" w:rsidRPr="002F51E4" w:rsidRDefault="00855594" w:rsidP="0007793C">
      <w:pPr>
        <w:pStyle w:val="Heading4"/>
      </w:pPr>
      <w:bookmarkStart w:id="6" w:name="_Toc523730405"/>
      <w:r w:rsidRPr="002F51E4">
        <w:t>Chemical shift artifacts</w:t>
      </w:r>
      <w:bookmarkEnd w:id="6"/>
    </w:p>
    <w:p w:rsidR="00D172D7" w:rsidRDefault="0029007E" w:rsidP="00D31B09">
      <w:r w:rsidRPr="00892DEE">
        <w:t>Chemical</w:t>
      </w:r>
      <w:r w:rsidR="00F77454" w:rsidRPr="00892DEE">
        <w:t xml:space="preserve"> shift artifacts </w:t>
      </w:r>
      <w:r w:rsidRPr="00892DEE">
        <w:t xml:space="preserve">emanate from the 3.5 ppm </w:t>
      </w:r>
      <w:r w:rsidR="00A61B3F" w:rsidRPr="00892DEE">
        <w:t xml:space="preserve">resonance </w:t>
      </w:r>
      <w:r w:rsidRPr="00892DEE">
        <w:t>frequency difference betwee</w:t>
      </w:r>
      <w:r w:rsidR="00EE3B81" w:rsidRPr="00892DEE">
        <w:t>n</w:t>
      </w:r>
      <w:r w:rsidRPr="00892DEE">
        <w:t xml:space="preserve"> fat </w:t>
      </w:r>
      <w:r w:rsidR="00BE7491" w:rsidRPr="00892DEE">
        <w:t>and water protons</w:t>
      </w:r>
      <w:r w:rsidR="00A61B3F" w:rsidRPr="00892DEE">
        <w:t xml:space="preserve"> as it is shown in Figure 2.3</w:t>
      </w:r>
      <w:r w:rsidR="003B1E7D">
        <w:t xml:space="preserve"> and 2.4</w:t>
      </w:r>
      <w:r w:rsidR="00A633F3" w:rsidRPr="00892DEE">
        <w:t>.</w:t>
      </w:r>
    </w:p>
    <w:p w:rsidR="0062615D" w:rsidRDefault="001B4842" w:rsidP="00D31B09">
      <w:r>
        <w:rPr>
          <w:noProof/>
        </w:rPr>
        <mc:AlternateContent>
          <mc:Choice Requires="wps">
            <w:drawing>
              <wp:anchor distT="0" distB="0" distL="114300" distR="114300" simplePos="0" relativeHeight="251724288" behindDoc="0" locked="0" layoutInCell="1" allowOverlap="1" wp14:anchorId="1670C96E" wp14:editId="7FEC41D8">
                <wp:simplePos x="0" y="0"/>
                <wp:positionH relativeFrom="column">
                  <wp:posOffset>4204496</wp:posOffset>
                </wp:positionH>
                <wp:positionV relativeFrom="paragraph">
                  <wp:posOffset>2896870</wp:posOffset>
                </wp:positionV>
                <wp:extent cx="473075" cy="300990"/>
                <wp:effectExtent l="0" t="0" r="3175" b="3810"/>
                <wp:wrapNone/>
                <wp:docPr id="28" name="Text Box 2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670C96E" id="_x0000_t202" coordsize="21600,21600" o:spt="202" path="m,l,21600r21600,l21600,xe">
                <v:stroke joinstyle="miter"/>
                <v:path gradientshapeok="t" o:connecttype="rect"/>
              </v:shapetype>
              <v:shape id="Text Box 28" o:spid="_x0000_s1026" type="#_x0000_t202" style="position:absolute;left:0;text-align:left;margin-left:331.05pt;margin-top:228.1pt;width:37.25pt;height:23.7pt;z-index:25172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" fillcolor="white [3201]" stroked="f" strokeweight=".5pt">
                <v:textbox>
                  <w:txbxContent>
                    <w:p w:rsidR="00010EE9" w:rsidRPr="00130FAF" w:rsidRDefault="00010EE9" w:rsidP="00D31B09">
                      <w:r>
                        <w:t>(b)</w:t>
                      </w:r>
                    </w:p>
                  </w:txbxContent>
                </v:textbox>
              </v:shape>
            </w:pict>
          </mc:Fallback>
        </mc:AlternateContent>
      </w:r>
      <w:r w:rsidR="002B741D">
        <w:rPr>
          <w:noProof/>
        </w:rPr>
        <mc:AlternateContent>
          <mc:Choice Requires="wps">
            <w:drawing>
              <wp:anchor distT="0" distB="0" distL="114300" distR="114300" simplePos="0" relativeHeight="251833856" behindDoc="0" locked="0" layoutInCell="1" allowOverlap="1" wp14:anchorId="25A70736" wp14:editId="13CC7351">
                <wp:simplePos x="0" y="0"/>
                <wp:positionH relativeFrom="margin">
                  <wp:posOffset>1138687</wp:posOffset>
                </wp:positionH>
                <wp:positionV relativeFrom="paragraph">
                  <wp:posOffset>2636412</wp:posOffset>
                </wp:positionV>
                <wp:extent cx="854015" cy="310551"/>
                <wp:effectExtent l="0" t="0" r="3810" b="0"/>
                <wp:wrapNone/>
                <wp:docPr id="54" name="Text Box 54"/>
                <wp:cNvGraphicFramePr/>
                <a:graphic xmlns:a="http://schemas.openxmlformats.org/drawingml/2006/main">
                  <a:graphicData uri="http://schemas.microsoft.com/office/word/2010/wordprocessingShape">
                    <wps:wsp>
                      <wps:cNvSpPr txBox="1"/>
                      <wps:spPr>
                        <a:xfrm>
                          <a:off x="0" y="0"/>
                          <a:ext cx="854015" cy="310551"/>
                        </a:xfrm>
                        <a:prstGeom prst="rect">
                          <a:avLst/>
                        </a:prstGeom>
                        <a:solidFill>
                          <a:schemeClr val="lt1"/>
                        </a:solidFill>
                        <a:ln w="6350">
                          <a:noFill/>
                        </a:ln>
                      </wps:spPr>
                      <wps:txbx>
                        <w:txbxContent>
                          <w:p w:rsidR="00010EE9" w:rsidRPr="00130FAF" w:rsidRDefault="00010EE9"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70736" id="Text Box 54" o:spid="_x0000_s1027" type="#_x0000_t202" style="position:absolute;left:0;text-align:left;margin-left:89.65pt;margin-top:207.6pt;width:67.25pt;height:24.45pt;z-index:251833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" fillcolor="white [3201]" stroked="f" strokeweight=".5pt">
                <v:textbox>
                  <w:txbxContent>
                    <w:p w:rsidR="00010EE9" w:rsidRPr="00130FAF" w:rsidRDefault="00010EE9" w:rsidP="002B741D">
                      <w:r>
                        <w:t>3.5 ppm</w:t>
                      </w:r>
                    </w:p>
                  </w:txbxContent>
                </v:textbox>
                <w10:wrap anchorx="margin"/>
              </v:shape>
            </w:pict>
          </mc:Fallback>
        </mc:AlternateContent>
      </w:r>
      <w:r w:rsidR="002B741D">
        <w:rPr>
          <w:noProof/>
        </w:rPr>
        <mc:AlternateContent>
          <mc:Choice Requires="wps">
            <w:drawing>
              <wp:anchor distT="0" distB="0" distL="114300" distR="114300" simplePos="0" relativeHeight="251723264" behindDoc="0" locked="0" layoutInCell="1" allowOverlap="1" wp14:anchorId="2570B5F5" wp14:editId="70012F13">
                <wp:simplePos x="0" y="0"/>
                <wp:positionH relativeFrom="column">
                  <wp:posOffset>1269365</wp:posOffset>
                </wp:positionH>
                <wp:positionV relativeFrom="paragraph">
                  <wp:posOffset>2912745</wp:posOffset>
                </wp:positionV>
                <wp:extent cx="473075" cy="300990"/>
                <wp:effectExtent l="0" t="0" r="3175" b="3810"/>
                <wp:wrapNone/>
                <wp:docPr id="27" name="Text Box 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70B5F5" id="Text Box 27" o:spid="_x0000_s1028" type="#_x0000_t202" style="position:absolute;left:0;text-align:left;margin-left:99.95pt;margin-top:229.35pt;width:37.25pt;height:23.7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" fillcolor="white [3201]" stroked="f" strokeweight=".5pt">
                <v:textbox>
                  <w:txbxContent>
                    <w:p w:rsidR="00010EE9" w:rsidRPr="00130FAF" w:rsidRDefault="00010EE9" w:rsidP="00D31B09">
                      <w:r>
                        <w:t>(</w:t>
                      </w:r>
                      <w:r w:rsidRPr="00130FAF">
                        <w:t>a</w:t>
                      </w:r>
                      <w:r>
                        <w:t>)</w:t>
                      </w:r>
                    </w:p>
                  </w:txbxContent>
                </v:textbox>
              </v:shape>
            </w:pict>
          </mc:Fallback>
        </mc:AlternateContent>
      </w:r>
      <w:r w:rsidR="002B741D">
        <w:rPr>
          <w:noProof/>
        </w:rPr>
        <mc:AlternateContent>
          <mc:Choice Requires="wps">
            <w:drawing>
              <wp:anchor distT="0" distB="0" distL="114300" distR="114300" simplePos="0" relativeHeight="251835904" behindDoc="0" locked="0" layoutInCell="1" allowOverlap="1" wp14:anchorId="7877D925" wp14:editId="28D25A5A">
                <wp:simplePos x="0" y="0"/>
                <wp:positionH relativeFrom="margin">
                  <wp:posOffset>3965144</wp:posOffset>
                </wp:positionH>
                <wp:positionV relativeFrom="paragraph">
                  <wp:posOffset>2599618</wp:posOffset>
                </wp:positionV>
                <wp:extent cx="854015" cy="300990"/>
                <wp:effectExtent l="0" t="0" r="3810" b="3810"/>
                <wp:wrapNone/>
                <wp:docPr id="56" name="Text Box 56"/>
                <wp:cNvGraphicFramePr/>
                <a:graphic xmlns:a="http://schemas.openxmlformats.org/drawingml/2006/main">
                  <a:graphicData uri="http://schemas.microsoft.com/office/word/2010/wordprocessingShape">
                    <wps:wsp>
                      <wps:cNvSpPr txBox="1"/>
                      <wps:spPr>
                        <a:xfrm>
                          <a:off x="0" y="0"/>
                          <a:ext cx="854015" cy="300990"/>
                        </a:xfrm>
                        <a:prstGeom prst="rect">
                          <a:avLst/>
                        </a:prstGeom>
                        <a:solidFill>
                          <a:schemeClr val="lt1"/>
                        </a:solidFill>
                        <a:ln w="6350">
                          <a:noFill/>
                        </a:ln>
                      </wps:spPr>
                      <wps:txbx>
                        <w:txbxContent>
                          <w:p w:rsidR="00010EE9" w:rsidRPr="00130FAF" w:rsidRDefault="00010EE9" w:rsidP="002B741D">
                            <w:r>
                              <w:t>3.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7D925" id="Text Box 56" o:spid="_x0000_s1029" type="#_x0000_t202" style="position:absolute;left:0;text-align:left;margin-left:312.2pt;margin-top:204.7pt;width:67.25pt;height:23.7pt;z-index:25183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" fillcolor="white [3201]" stroked="f" strokeweight=".5pt">
                <v:textbox>
                  <w:txbxContent>
                    <w:p w:rsidR="00010EE9" w:rsidRPr="00130FAF" w:rsidRDefault="00010EE9" w:rsidP="002B741D">
                      <w:r>
                        <w:t>3.5 ppm</w:t>
                      </w:r>
                    </w:p>
                  </w:txbxContent>
                </v:textbox>
                <w10:wrap anchorx="margin"/>
              </v:shape>
            </w:pict>
          </mc:Fallback>
        </mc:AlternateContent>
      </w:r>
      <w:r w:rsidR="00365068">
        <w:rPr>
          <w:noProof/>
        </w:rPr>
        <mc:AlternateContent>
          <mc:Choice Requires="wps">
            <w:drawing>
              <wp:anchor distT="0" distB="0" distL="114300" distR="114300" simplePos="0" relativeHeight="251726336" behindDoc="0" locked="0" layoutInCell="1" allowOverlap="1" wp14:anchorId="28E0F68E" wp14:editId="595F607A">
                <wp:simplePos x="0" y="0"/>
                <wp:positionH relativeFrom="margin">
                  <wp:posOffset>4013835</wp:posOffset>
                </wp:positionH>
                <wp:positionV relativeFrom="paragraph">
                  <wp:posOffset>52668</wp:posOffset>
                </wp:positionV>
                <wp:extent cx="655955" cy="30099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655955" cy="300990"/>
                        </a:xfrm>
                        <a:prstGeom prst="rect">
                          <a:avLst/>
                        </a:prstGeom>
                        <a:solidFill>
                          <a:schemeClr val="lt1"/>
                        </a:solidFill>
                        <a:ln w="6350">
                          <a:noFill/>
                        </a:ln>
                      </wps:spPr>
                      <wps:txbx>
                        <w:txbxContent>
                          <w:p w:rsidR="00010EE9" w:rsidRPr="00130FAF" w:rsidRDefault="00010EE9" w:rsidP="00D31B09">
                            <w:r>
                              <w:t>3.0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0F68E" id="Text Box 31" o:spid="_x0000_s1030" type="#_x0000_t202" style="position:absolute;left:0;text-align:left;margin-left:316.05pt;margin-top:4.15pt;width:51.65pt;height:23.7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" fillcolor="white [3201]" stroked="f" strokeweight=".5pt">
                <v:textbox>
                  <w:txbxContent>
                    <w:p w:rsidR="00010EE9" w:rsidRPr="00130FAF" w:rsidRDefault="00010EE9" w:rsidP="00D31B09">
                      <w:r>
                        <w:t>3.0 T</w:t>
                      </w:r>
                    </w:p>
                  </w:txbxContent>
                </v:textbox>
                <w10:wrap anchorx="margin"/>
              </v:shape>
            </w:pict>
          </mc:Fallback>
        </mc:AlternateContent>
      </w:r>
      <w:r w:rsidR="00365068">
        <w:rPr>
          <w:noProof/>
        </w:rPr>
        <mc:AlternateContent>
          <mc:Choice Requires="wps">
            <w:drawing>
              <wp:anchor distT="0" distB="0" distL="114300" distR="114300" simplePos="0" relativeHeight="251725312" behindDoc="0" locked="0" layoutInCell="1" allowOverlap="1" wp14:anchorId="3B051FAF" wp14:editId="4E9D3D9D">
                <wp:simplePos x="0" y="0"/>
                <wp:positionH relativeFrom="margin">
                  <wp:posOffset>1247177</wp:posOffset>
                </wp:positionH>
                <wp:positionV relativeFrom="paragraph">
                  <wp:posOffset>40640</wp:posOffset>
                </wp:positionV>
                <wp:extent cx="656216" cy="30099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656216" cy="300990"/>
                        </a:xfrm>
                        <a:prstGeom prst="rect">
                          <a:avLst/>
                        </a:prstGeom>
                        <a:solidFill>
                          <a:schemeClr val="lt1"/>
                        </a:solidFill>
                        <a:ln w="6350">
                          <a:noFill/>
                        </a:ln>
                      </wps:spPr>
                      <wps:txbx>
                        <w:txbxContent>
                          <w:p w:rsidR="00010EE9" w:rsidRPr="00130FAF" w:rsidRDefault="00010EE9" w:rsidP="00D31B09">
                            <w:r>
                              <w:t>1.5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51FAF" id="Text Box 29" o:spid="_x0000_s1031" type="#_x0000_t202" style="position:absolute;left:0;text-align:left;margin-left:98.2pt;margin-top:3.2pt;width:51.65pt;height:23.7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" fillcolor="white [3201]" stroked="f" strokeweight=".5pt">
                <v:textbox>
                  <w:txbxContent>
                    <w:p w:rsidR="00010EE9" w:rsidRPr="00130FAF" w:rsidRDefault="00010EE9" w:rsidP="00D31B09">
                      <w:r>
                        <w:t>1.5 T</w:t>
                      </w:r>
                    </w:p>
                  </w:txbxContent>
                </v:textbox>
                <w10:wrap anchorx="margin"/>
              </v:shape>
            </w:pict>
          </mc:Fallback>
        </mc:AlternateContent>
      </w:r>
      <w:r w:rsidR="00D172D7">
        <w:rPr>
          <w:noProof/>
        </w:rPr>
        <w:drawing>
          <wp:inline distT="0" distB="0" distL="0" distR="0" wp14:anchorId="01517CFE" wp14:editId="2E34BE4B">
            <wp:extent cx="5731510" cy="284001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JPG"/>
                    <pic:cNvPicPr/>
                  </pic:nvPicPr>
                  <pic:blipFill rotWithShape="1">
                    <a:blip r:embed="rId19">
                      <a:extLst>
                        <a:ext uri="{28A0092B-C50C-407E-A947-70E740481C1C}">
                          <a14:useLocalDpi xmlns:a14="http://schemas.microsoft.com/office/drawing/2010/main" val="0"/>
                        </a:ext>
                      </a:extLst>
                    </a:blip>
                    <a:srcRect b="11785"/>
                    <a:stretch/>
                  </pic:blipFill>
                  <pic:spPr bwMode="auto">
                    <a:xfrm>
                      <a:off x="0" y="0"/>
                      <a:ext cx="5731510" cy="2840019"/>
                    </a:xfrm>
                    <a:prstGeom prst="rect">
                      <a:avLst/>
                    </a:prstGeom>
                    <a:ln>
                      <a:noFill/>
                    </a:ln>
                    <a:extLst>
                      <a:ext uri="{53640926-AAD7-44D8-BBD7-CCE9431645EC}">
                        <a14:shadowObscured xmlns:a14="http://schemas.microsoft.com/office/drawing/2010/main"/>
                      </a:ext>
                    </a:extLst>
                  </pic:spPr>
                </pic:pic>
              </a:graphicData>
            </a:graphic>
          </wp:inline>
        </w:drawing>
      </w:r>
    </w:p>
    <w:p w:rsidR="0062615D" w:rsidRDefault="0062615D" w:rsidP="00751D32">
      <w:pPr>
        <w:pStyle w:val="Caption"/>
      </w:pPr>
    </w:p>
    <w:p w:rsidR="00D172D7" w:rsidRDefault="0062615D" w:rsidP="00751D32">
      <w:pPr>
        <w:pStyle w:val="Caption"/>
      </w:pPr>
      <w:bookmarkStart w:id="7" w:name="_Toc523735282"/>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1</w:t>
      </w:r>
      <w:r w:rsidR="00F9118F">
        <w:fldChar w:fldCharType="end"/>
      </w:r>
      <w:r>
        <w:t>: Spectrum of water and fat. The frequency difference between water and fat is 3.5 ppm which is equal to 220 Hz and 450 Hz absolute frequency difference in the presence of 1.5T and 3,0T magnetic field. (a) 1.5T magnetic field. (b) 3.0T magnetic field</w:t>
      </w:r>
      <w:r w:rsidR="00290439">
        <w:t xml:space="preserve"> </w:t>
      </w:r>
      <w:sdt>
        <w:sdtPr>
          <w:alias w:val="Don’t edit this field."/>
          <w:tag w:val="CitaviPlaceholder#ebc1f8ed-0178-4c0b-84f3-e7ff20e0a57b"/>
          <w:id w:val="1684558545"/>
          <w:placeholder>
            <w:docPart w:val="DefaultPlaceholder_-1854013440"/>
          </w:placeholder>
        </w:sdtPr>
        <w:sdtContent>
          <w:r w:rsidR="00290439">
            <w:fldChar w:fldCharType="begin"/>
          </w:r>
          <w:r w:rsidR="00767988">
            <w:instrText>ADDIN CitaviPlaceholder{eyIkaWQiOiIxIiwiRW50cmllcyI6W3siJGlkIjoiMiIsIklkIjoiOTM1OTNkZmYtNjg4Yi00YzM5LWI0MTItZDlhNmNhMzg4Zm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JjMWY4ZWQtMDE3OC00YzBiLTg0ZjMtZTdmZjIwZTBhNTdiIiwiVGV4dCI6IlsyXSIsIldBSVZlcnNpb24iOiI2LjEuMC4wIn0=}</w:instrText>
          </w:r>
          <w:r w:rsidR="00290439">
            <w:fldChar w:fldCharType="separate"/>
          </w:r>
          <w:r w:rsidR="00F5237C">
            <w:t>[2]</w:t>
          </w:r>
          <w:r w:rsidR="00290439">
            <w:fldChar w:fldCharType="end"/>
          </w:r>
        </w:sdtContent>
      </w:sdt>
      <w:r>
        <w:t>.</w:t>
      </w:r>
      <w:bookmarkEnd w:id="7"/>
    </w:p>
    <w:p w:rsidR="000B3C24" w:rsidRPr="00D31B09" w:rsidRDefault="000B3C24" w:rsidP="00D31B09"/>
    <w:p w:rsidR="00D96F15" w:rsidRPr="00D31B09" w:rsidRDefault="004F7DC3" w:rsidP="00D31B09">
      <w:r w:rsidRPr="00D31B09">
        <w:lastRenderedPageBreak/>
        <w:t>One</w:t>
      </w:r>
      <w:r w:rsidR="0022534D" w:rsidRPr="00D31B09">
        <w:t xml:space="preserve"> consequence of this </w:t>
      </w:r>
      <w:r w:rsidR="006C1210" w:rsidRPr="00D31B09">
        <w:t>frequency difference</w:t>
      </w:r>
      <w:r w:rsidR="00682470" w:rsidRPr="00D31B09">
        <w:t xml:space="preserve"> is the</w:t>
      </w:r>
      <w:r w:rsidR="0022534D" w:rsidRPr="00D31B09">
        <w:t xml:space="preserve"> misregistration of</w:t>
      </w:r>
      <w:r w:rsidR="00D96F15" w:rsidRPr="00D31B09">
        <w:t xml:space="preserve"> the</w:t>
      </w:r>
      <w:r w:rsidR="000351EC" w:rsidRPr="00D31B09">
        <w:t xml:space="preserve"> fa</w:t>
      </w:r>
      <w:r w:rsidR="00116875" w:rsidRPr="00D31B09">
        <w:t>t and water</w:t>
      </w:r>
      <w:r w:rsidR="00D96F15" w:rsidRPr="00D31B09">
        <w:t xml:space="preserve"> protons which are mapped </w:t>
      </w:r>
      <w:r w:rsidR="005736BE">
        <w:t>in</w:t>
      </w:r>
      <w:r w:rsidR="00D96F15" w:rsidRPr="00D31B09">
        <w:t xml:space="preserve">to </w:t>
      </w:r>
      <w:r w:rsidR="00116875" w:rsidRPr="00D31B09">
        <w:t>incorrect</w:t>
      </w:r>
      <w:r w:rsidR="00D96F15" w:rsidRPr="00D31B09">
        <w:t xml:space="preserve"> pixels</w:t>
      </w:r>
      <w:r w:rsidR="00116875" w:rsidRPr="00D31B09">
        <w:t xml:space="preserve"> from a voxel</w:t>
      </w:r>
      <w:r w:rsidR="00D96F15" w:rsidRPr="00D31B09">
        <w:t>.</w:t>
      </w:r>
    </w:p>
    <w:p w:rsidR="00625993" w:rsidRDefault="00CE7C0C" w:rsidP="00D31B09">
      <w:r>
        <w:t xml:space="preserve">According </w:t>
      </w:r>
      <w:r w:rsidR="002E0B44">
        <w:t xml:space="preserve">to the </w:t>
      </w:r>
      <w:r>
        <w:t>Equation</w:t>
      </w:r>
      <w:r w:rsidR="002E0B44">
        <w:t xml:space="preserve"> 2.1</w:t>
      </w:r>
      <w:r>
        <w:t xml:space="preserve">, the detected </w:t>
      </w:r>
      <w:r w:rsidRPr="00452161">
        <w:t>signal from a voxel is</w:t>
      </w:r>
      <w:r>
        <w:t xml:space="preserve"> positioned in a specific location based on its frequency</w:t>
      </w:r>
      <w:r w:rsidR="000351EC">
        <w:t xml:space="preserve"> if all protons inside a voxel have the same resonate frequency</w:t>
      </w:r>
      <w:r>
        <w:t xml:space="preserve">: </w:t>
      </w:r>
    </w:p>
    <w:p w:rsidR="007411CF" w:rsidRDefault="00323F4B" w:rsidP="00D31B09">
      <w:r>
        <w:tab/>
      </w:r>
    </w:p>
    <w:p w:rsidR="00D1066B" w:rsidRDefault="00010EE9" w:rsidP="00323F4B">
      <w:pPr>
        <w:ind w:left="2160" w:firstLine="720"/>
        <w:rPr>
          <w:vertAlign w:val="subscript"/>
        </w:rPr>
      </w:pPr>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oMath>
      <w:r w:rsidR="00B20178">
        <w:rPr>
          <w:rFonts w:eastAsiaTheme="minorEastAsia"/>
        </w:rPr>
        <w:tab/>
      </w:r>
      <w:r w:rsidR="00B20178">
        <w:rPr>
          <w:rFonts w:eastAsiaTheme="minorEastAsia"/>
        </w:rPr>
        <w:tab/>
      </w:r>
      <w:r w:rsidR="00B20178">
        <w:rPr>
          <w:rFonts w:eastAsiaTheme="minorEastAsia"/>
        </w:rPr>
        <w:tab/>
      </w:r>
      <w:r w:rsidR="00B20178">
        <w:rPr>
          <w:rFonts w:eastAsiaTheme="minorEastAsia"/>
        </w:rPr>
        <w:tab/>
      </w:r>
      <w:r w:rsidR="00323F4B">
        <w:rPr>
          <w:rFonts w:eastAsiaTheme="minorEastAsia"/>
        </w:rPr>
        <w:tab/>
      </w:r>
      <w:r w:rsidR="00B20178">
        <w:rPr>
          <w:rFonts w:eastAsiaTheme="minorEastAsia"/>
        </w:rPr>
        <w:t>(</w:t>
      </w:r>
      <w:r w:rsidR="00751705">
        <w:rPr>
          <w:rFonts w:eastAsiaTheme="minorEastAsia"/>
        </w:rPr>
        <w:t>2.1</w:t>
      </w:r>
      <w:r w:rsidR="00B20178">
        <w:rPr>
          <w:rFonts w:eastAsiaTheme="minorEastAsia"/>
        </w:rPr>
        <w:t>)</w:t>
      </w:r>
    </w:p>
    <w:p w:rsidR="007411CF" w:rsidRPr="00AC5A2F" w:rsidRDefault="007411CF" w:rsidP="00D31B09"/>
    <w:p w:rsidR="004A7C26" w:rsidRPr="004A7C26" w:rsidRDefault="003D0B86" w:rsidP="003F1DBE">
      <w:r w:rsidRPr="005462D9">
        <w:t>In the Equation</w:t>
      </w:r>
      <w:r w:rsidR="000D3BD0">
        <w:t xml:space="preserve"> 2.1</w:t>
      </w:r>
      <w:r w:rsidRPr="005462D9">
        <w:t>,</w:t>
      </w:r>
      <w:r w:rsidR="004A7C26" w:rsidRPr="005462D9">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A7C26" w:rsidRPr="005462D9">
        <w:t>is the main magnetic field</w:t>
      </w:r>
      <w:r w:rsidR="00AC5A2F" w:rsidRPr="005462D9">
        <w:t>,</w:t>
      </w:r>
      <w:r w:rsidR="00C73CE1">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A7C26" w:rsidRPr="005462D9">
        <w:t xml:space="preserve"> is the magnetic field at </w:t>
      </w:r>
      <w:r w:rsidR="004A7C26" w:rsidRPr="00C73CE1">
        <w:t xml:space="preserve">location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C73CE1">
        <w:rPr>
          <w:rFonts w:eastAsiaTheme="minorEastAsia"/>
        </w:rPr>
        <w:t xml:space="preserve"> </w:t>
      </w:r>
      <w:r w:rsidR="004A7C26" w:rsidRPr="005462D9">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4A7C26" w:rsidRPr="005462D9">
        <w:t xml:space="preserve"> is the total gradient amplitude</w:t>
      </w:r>
      <w:r w:rsidR="003F1DBE">
        <w:t xml:space="preserve"> </w:t>
      </w:r>
      <w:sdt>
        <w:sdtPr>
          <w:alias w:val="Don't edit this field"/>
          <w:tag w:val="CitaviPlaceholder#2642fee1-efa3-4862-a5b5-bcebd5ed1515"/>
          <w:id w:val="1880201534"/>
          <w:placeholder>
            <w:docPart w:val="DefaultPlaceholder_-1854013440"/>
          </w:placeholder>
        </w:sdtPr>
        <w:sdtContent>
          <w:r w:rsidR="003F1DBE">
            <w:fldChar w:fldCharType="begin"/>
          </w:r>
          <w:r w:rsidR="00767988">
            <w:instrText>ADDIN CitaviPlaceholder{eyIkaWQiOiIxIiwiRW50cmllcyI6W3siJGlkIjoiMiIsIklkIjoiYjkxOWU4YWQtYzBmNS00YTQ5LWI3YWEtMzk2MmU5NDY4NjI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jY0MmZlZTEtZWZhMy00ODYyLWE1YjUtYmNlYmQ1ZWQxNTE1IiwiVGV4dCI6IlsyXSIsIldBSVZlcnNpb24iOiI2LjEuMC4wIn0=}</w:instrText>
          </w:r>
          <w:r w:rsidR="003F1DBE">
            <w:fldChar w:fldCharType="separate"/>
          </w:r>
          <w:r w:rsidR="00F5237C">
            <w:t>[2]</w:t>
          </w:r>
          <w:r w:rsidR="003F1DBE">
            <w:fldChar w:fldCharType="end"/>
          </w:r>
        </w:sdtContent>
      </w:sdt>
      <w:r w:rsidR="004A7C26" w:rsidRPr="005462D9">
        <w:t>.</w:t>
      </w:r>
    </w:p>
    <w:p w:rsidR="002B7326" w:rsidRDefault="002B7326" w:rsidP="00D31B09"/>
    <w:p w:rsidR="0062615D" w:rsidRDefault="00451759" w:rsidP="00451759">
      <w:pPr>
        <w:jc w:val="center"/>
      </w:pPr>
      <w:r>
        <w:rPr>
          <w:noProof/>
        </w:rPr>
        <mc:AlternateContent>
          <mc:Choice Requires="wps">
            <w:drawing>
              <wp:anchor distT="0" distB="0" distL="114300" distR="114300" simplePos="0" relativeHeight="251846144" behindDoc="0" locked="0" layoutInCell="1" allowOverlap="1" wp14:anchorId="319145EF" wp14:editId="2D34B153">
                <wp:simplePos x="0" y="0"/>
                <wp:positionH relativeFrom="column">
                  <wp:posOffset>2656936</wp:posOffset>
                </wp:positionH>
                <wp:positionV relativeFrom="paragraph">
                  <wp:posOffset>3422147</wp:posOffset>
                </wp:positionV>
                <wp:extent cx="473075" cy="300990"/>
                <wp:effectExtent l="0" t="0" r="3175" b="3810"/>
                <wp:wrapNone/>
                <wp:docPr id="1073741893" name="Text Box 107374189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451759">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9145EF" id="Text Box 1073741893" o:spid="_x0000_s1032" type="#_x0000_t202" style="position:absolute;left:0;text-align:left;margin-left:209.2pt;margin-top:269.45pt;width:37.25pt;height:23.7pt;z-index:25184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" fillcolor="white [3201]" stroked="f" strokeweight=".5pt">
                <v:textbox>
                  <w:txbxContent>
                    <w:p w:rsidR="00010EE9" w:rsidRPr="00130FAF" w:rsidRDefault="00010EE9" w:rsidP="00451759">
                      <w:pPr>
                        <w:jc w:val="center"/>
                      </w:pPr>
                      <w:r>
                        <w:t>(e)</w:t>
                      </w:r>
                    </w:p>
                  </w:txbxContent>
                </v:textbox>
              </v:shape>
            </w:pict>
          </mc:Fallback>
        </mc:AlternateContent>
      </w:r>
      <w:r>
        <w:rPr>
          <w:noProof/>
        </w:rPr>
        <mc:AlternateContent>
          <mc:Choice Requires="wps">
            <w:drawing>
              <wp:anchor distT="0" distB="0" distL="114300" distR="114300" simplePos="0" relativeHeight="251844096" behindDoc="0" locked="0" layoutInCell="1" allowOverlap="1" wp14:anchorId="59838C46" wp14:editId="26A95271">
                <wp:simplePos x="0" y="0"/>
                <wp:positionH relativeFrom="column">
                  <wp:posOffset>868141</wp:posOffset>
                </wp:positionH>
                <wp:positionV relativeFrom="paragraph">
                  <wp:posOffset>3418349</wp:posOffset>
                </wp:positionV>
                <wp:extent cx="473075" cy="300990"/>
                <wp:effectExtent l="0" t="0" r="3175" b="3810"/>
                <wp:wrapNone/>
                <wp:docPr id="122" name="Text Box 1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45175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838C46" id="Text Box 122" o:spid="_x0000_s1033" type="#_x0000_t202" style="position:absolute;left:0;text-align:left;margin-left:68.35pt;margin-top:269.15pt;width:37.25pt;height:23.7pt;z-index:25184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" fillcolor="white [3201]" stroked="f" strokeweight=".5pt">
                <v:textbox>
                  <w:txbxContent>
                    <w:p w:rsidR="00010EE9" w:rsidRPr="00130FAF" w:rsidRDefault="00010EE9" w:rsidP="00451759">
                      <w:pPr>
                        <w:jc w:val="center"/>
                      </w:pPr>
                      <w:r>
                        <w:t>(d)</w:t>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48CC79F0" wp14:editId="676ED190">
                <wp:simplePos x="0" y="0"/>
                <wp:positionH relativeFrom="column">
                  <wp:posOffset>4456059</wp:posOffset>
                </wp:positionH>
                <wp:positionV relativeFrom="paragraph">
                  <wp:posOffset>1563370</wp:posOffset>
                </wp:positionV>
                <wp:extent cx="473075" cy="300990"/>
                <wp:effectExtent l="0" t="0" r="3175" b="3810"/>
                <wp:wrapNone/>
                <wp:docPr id="103" name="Text Box 10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45175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CC79F0" id="Text Box 103" o:spid="_x0000_s1034" type="#_x0000_t202" style="position:absolute;left:0;text-align:left;margin-left:350.85pt;margin-top:123.1pt;width:37.25pt;height:23.7pt;z-index:251842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" fillcolor="white [3201]" stroked="f" strokeweight=".5pt">
                <v:textbox>
                  <w:txbxContent>
                    <w:p w:rsidR="00010EE9" w:rsidRPr="00130FAF" w:rsidRDefault="00010EE9" w:rsidP="00451759">
                      <w:pPr>
                        <w:jc w:val="center"/>
                      </w:pPr>
                      <w:r>
                        <w:t>(c)</w:t>
                      </w:r>
                    </w:p>
                  </w:txbxContent>
                </v:textbox>
              </v:shape>
            </w:pict>
          </mc:Fallback>
        </mc:AlternateContent>
      </w:r>
      <w:r>
        <w:rPr>
          <w:noProof/>
        </w:rPr>
        <mc:AlternateContent>
          <mc:Choice Requires="wps">
            <w:drawing>
              <wp:anchor distT="0" distB="0" distL="114300" distR="114300" simplePos="0" relativeHeight="251840000" behindDoc="0" locked="0" layoutInCell="1" allowOverlap="1" wp14:anchorId="216A784D" wp14:editId="0C95E689">
                <wp:simplePos x="0" y="0"/>
                <wp:positionH relativeFrom="column">
                  <wp:posOffset>2720975</wp:posOffset>
                </wp:positionH>
                <wp:positionV relativeFrom="paragraph">
                  <wp:posOffset>1536964</wp:posOffset>
                </wp:positionV>
                <wp:extent cx="473075" cy="300990"/>
                <wp:effectExtent l="0" t="0" r="3175" b="3810"/>
                <wp:wrapNone/>
                <wp:docPr id="78" name="Text Box 78"/>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45175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A784D" id="Text Box 78" o:spid="_x0000_s1035" type="#_x0000_t202" style="position:absolute;left:0;text-align:left;margin-left:214.25pt;margin-top:121pt;width:37.25pt;height:23.7pt;z-index:25184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" fillcolor="white [3201]" stroked="f" strokeweight=".5pt">
                <v:textbox>
                  <w:txbxContent>
                    <w:p w:rsidR="00010EE9" w:rsidRPr="00130FAF" w:rsidRDefault="00010EE9" w:rsidP="00451759">
                      <w:r>
                        <w:t>(b)</w:t>
                      </w:r>
                    </w:p>
                  </w:txbxContent>
                </v:textbox>
              </v:shape>
            </w:pict>
          </mc:Fallback>
        </mc:AlternateContent>
      </w:r>
      <w:r>
        <w:rPr>
          <w:noProof/>
        </w:rPr>
        <mc:AlternateContent>
          <mc:Choice Requires="wps">
            <w:drawing>
              <wp:anchor distT="0" distB="0" distL="114300" distR="114300" simplePos="0" relativeHeight="251837952" behindDoc="0" locked="0" layoutInCell="1" allowOverlap="1" wp14:anchorId="6DB9D0F6" wp14:editId="0C925A3E">
                <wp:simplePos x="0" y="0"/>
                <wp:positionH relativeFrom="column">
                  <wp:posOffset>923026</wp:posOffset>
                </wp:positionH>
                <wp:positionV relativeFrom="paragraph">
                  <wp:posOffset>1584325</wp:posOffset>
                </wp:positionV>
                <wp:extent cx="473075" cy="300990"/>
                <wp:effectExtent l="0" t="0" r="3175" b="3810"/>
                <wp:wrapNone/>
                <wp:docPr id="1073741829" name="Text Box 10737418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45175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B9D0F6" id="Text Box 1073741829" o:spid="_x0000_s1036" type="#_x0000_t202" style="position:absolute;left:0;text-align:left;margin-left:72.7pt;margin-top:124.75pt;width:37.25pt;height:23.7pt;z-index:25183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" fillcolor="white [3201]" stroked="f" strokeweight=".5pt">
                <v:textbox>
                  <w:txbxContent>
                    <w:p w:rsidR="00010EE9" w:rsidRPr="00130FAF" w:rsidRDefault="00010EE9" w:rsidP="00451759">
                      <w:r>
                        <w:t>(</w:t>
                      </w:r>
                      <w:r w:rsidRPr="00130FAF">
                        <w:t>a</w:t>
                      </w:r>
                      <w:r>
                        <w:t>)</w:t>
                      </w:r>
                    </w:p>
                  </w:txbxContent>
                </v:textbox>
              </v:shape>
            </w:pict>
          </mc:Fallback>
        </mc:AlternateContent>
      </w:r>
      <w:r w:rsidR="002B7326">
        <w:rPr>
          <w:noProof/>
        </w:rPr>
        <w:drawing>
          <wp:inline distT="0" distB="0" distL="0" distR="0" wp14:anchorId="659CAD26" wp14:editId="46AB8696">
            <wp:extent cx="5733288" cy="374121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288" cy="3741213"/>
                    </a:xfrm>
                    <a:prstGeom prst="rect">
                      <a:avLst/>
                    </a:prstGeom>
                  </pic:spPr>
                </pic:pic>
              </a:graphicData>
            </a:graphic>
          </wp:inline>
        </w:drawing>
      </w:r>
    </w:p>
    <w:p w:rsidR="000340E7" w:rsidRPr="007C42AB" w:rsidRDefault="0062615D" w:rsidP="00751D32">
      <w:pPr>
        <w:pStyle w:val="Caption"/>
      </w:pPr>
      <w:bookmarkStart w:id="8" w:name="_Toc523735283"/>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2</w:t>
      </w:r>
      <w:r w:rsidR="00F9118F">
        <w:fldChar w:fldCharType="end"/>
      </w:r>
      <w:r>
        <w:t xml:space="preserve">: </w:t>
      </w:r>
      <w:r w:rsidRPr="007C42AB">
        <w:t>Precession of fat and water protons. Due to the frequency difference between fat and water protons, water protons precesses faster than fat protons</w:t>
      </w:r>
      <w:r w:rsidR="00CD2946">
        <w:t xml:space="preserve"> </w:t>
      </w:r>
      <w:sdt>
        <w:sdtPr>
          <w:alias w:val="Don’t edit this field."/>
          <w:tag w:val="CitaviPlaceholder#8b20bbb9-e619-4dbc-8f6d-ea805e49a9ec"/>
          <w:id w:val="2109933590"/>
          <w:placeholder>
            <w:docPart w:val="DefaultPlaceholder_-1854013440"/>
          </w:placeholder>
        </w:sdtPr>
        <w:sdtContent>
          <w:r w:rsidR="00CD2946">
            <w:fldChar w:fldCharType="begin"/>
          </w:r>
          <w:r w:rsidR="00767988">
            <w:instrText>ADDIN CitaviPlaceholder{eyIkaWQiOiIxIiwiRW50cmllcyI6W3siJGlkIjoiMiIsIklkIjoiOGE5OWIwY2ItZjIyZi00NGEwLWI2MWUtZWZmNWRkMTViOGJ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GIyMGJiYjktZTYxOS00ZGJjLThmNmQtZWE4MDVlNDlhOWVjIiwiVGV4dCI6IlsyXSIsIldBSVZlcnNpb24iOiI2LjEuMC4wIn0=}</w:instrText>
          </w:r>
          <w:r w:rsidR="00CD2946">
            <w:fldChar w:fldCharType="separate"/>
          </w:r>
          <w:r w:rsidR="00F5237C">
            <w:t>[2]</w:t>
          </w:r>
          <w:r w:rsidR="00CD2946">
            <w:fldChar w:fldCharType="end"/>
          </w:r>
        </w:sdtContent>
      </w:sdt>
      <w:r w:rsidRPr="007C42AB">
        <w:t>.</w:t>
      </w:r>
      <w:bookmarkEnd w:id="8"/>
    </w:p>
    <w:p w:rsidR="000340E7" w:rsidRPr="000340E7" w:rsidRDefault="000340E7" w:rsidP="00D31B09"/>
    <w:p w:rsidR="006E1CDD" w:rsidRDefault="001A6FEA" w:rsidP="00AF5BE7">
      <w:r>
        <w:lastRenderedPageBreak/>
        <w:t>Although</w:t>
      </w:r>
      <w:r w:rsidR="000351EC">
        <w:t>, d</w:t>
      </w:r>
      <w:r w:rsidR="00E4345C">
        <w:t>ue to the fact that fat</w:t>
      </w:r>
      <w:r w:rsidR="005759B4">
        <w:t xml:space="preserve"> </w:t>
      </w:r>
      <w:r w:rsidR="00E4345C">
        <w:t xml:space="preserve">protons </w:t>
      </w:r>
      <w:r w:rsidR="00744E0F">
        <w:t xml:space="preserve">have a </w:t>
      </w:r>
      <w:r w:rsidR="00744E0F" w:rsidRPr="00744E0F">
        <w:t>lower resonate frequency than</w:t>
      </w:r>
      <w:r w:rsidR="00E4345C" w:rsidRPr="00744E0F">
        <w:t xml:space="preserve"> water protons</w:t>
      </w:r>
      <w:r w:rsidR="008C0AD4" w:rsidRPr="00744E0F">
        <w:t xml:space="preserve"> </w:t>
      </w:r>
      <w:r w:rsidR="00744E0F">
        <w:t>in a</w:t>
      </w:r>
      <w:r w:rsidR="008C0AD4" w:rsidRPr="00744E0F">
        <w:t xml:space="preserve"> same gradient field</w:t>
      </w:r>
      <w:r>
        <w:t xml:space="preserve">, </w:t>
      </w:r>
      <w:r w:rsidR="00E4345C" w:rsidRPr="009B1A43">
        <w:t xml:space="preserve">they </w:t>
      </w:r>
      <w:r w:rsidR="009B1A43" w:rsidRPr="009B1A43">
        <w:t>will be transferred</w:t>
      </w:r>
      <w:r w:rsidR="00E4345C" w:rsidRPr="009B1A43">
        <w:t xml:space="preserve"> to a lower frequency pixel in the readout direction by</w:t>
      </w:r>
      <w:r w:rsidR="00E4345C">
        <w:t xml:space="preserve"> the same G</w:t>
      </w:r>
      <w:r w:rsidR="00E4345C">
        <w:rPr>
          <w:vertAlign w:val="subscript"/>
        </w:rPr>
        <w:t>RO</w:t>
      </w:r>
      <w:r w:rsidR="00515E19">
        <w:t xml:space="preserve"> within a voxel.</w:t>
      </w:r>
      <w:r w:rsidR="00E6678A">
        <w:t xml:space="preserve"> </w:t>
      </w:r>
      <w:r w:rsidR="00DF5498">
        <w:t xml:space="preserve">This </w:t>
      </w:r>
      <w:r w:rsidR="00A638FA" w:rsidRPr="00616070">
        <w:t>misregistration</w:t>
      </w:r>
      <w:r w:rsidR="00DF5498" w:rsidRPr="00616070">
        <w:t xml:space="preserve"> is not</w:t>
      </w:r>
      <w:r w:rsidR="00DF5498">
        <w:t xml:space="preserve"> </w:t>
      </w:r>
      <w:r w:rsidR="00272B17">
        <w:t>perceivable in the</w:t>
      </w:r>
      <w:r w:rsidR="009053E8">
        <w:t xml:space="preserve"> </w:t>
      </w:r>
      <w:r w:rsidR="00DF5498">
        <w:t xml:space="preserve">consistent fat-water </w:t>
      </w:r>
      <w:r w:rsidR="00272B17">
        <w:t>tissues</w:t>
      </w:r>
      <w:r w:rsidR="00DF5498">
        <w:t>.</w:t>
      </w:r>
      <w:r w:rsidR="009053E8">
        <w:t xml:space="preserve"> However, at the</w:t>
      </w:r>
      <w:r w:rsidR="002C45D4">
        <w:t xml:space="preserve"> </w:t>
      </w:r>
      <w:r w:rsidR="009053E8">
        <w:t xml:space="preserve">borders between </w:t>
      </w:r>
      <w:r w:rsidR="002C45D4">
        <w:t>tissues with</w:t>
      </w:r>
      <w:r w:rsidR="00120C48">
        <w:t xml:space="preserve"> an</w:t>
      </w:r>
      <w:r w:rsidR="00CC1F01">
        <w:t xml:space="preserve"> indicative</w:t>
      </w:r>
      <w:r w:rsidR="00F56FD6">
        <w:t>ly</w:t>
      </w:r>
      <w:r w:rsidR="002C45D4">
        <w:t xml:space="preserve"> </w:t>
      </w:r>
      <w:r w:rsidR="002C45D4" w:rsidRPr="00616070">
        <w:t>different fat-water content</w:t>
      </w:r>
      <w:r w:rsidR="00616070">
        <w:t>,</w:t>
      </w:r>
      <w:r w:rsidR="00F56FD6">
        <w:t xml:space="preserve"> </w:t>
      </w:r>
      <w:r w:rsidR="00836738">
        <w:t xml:space="preserve">the </w:t>
      </w:r>
      <w:r w:rsidR="00F56FD6">
        <w:t>chemical shift artifact is</w:t>
      </w:r>
      <w:r w:rsidR="00616070">
        <w:t xml:space="preserve"> significantly</w:t>
      </w:r>
      <w:r w:rsidR="00F56FD6">
        <w:t xml:space="preserve"> visible</w:t>
      </w:r>
      <w:r w:rsidR="00E75E68">
        <w:t xml:space="preserve"> </w:t>
      </w:r>
      <w:r w:rsidR="00AF5BE7">
        <w:t>as is shown in Figure 2.3</w:t>
      </w:r>
      <w:r w:rsidR="00F56FD6" w:rsidRPr="0092231B">
        <w:t>.</w:t>
      </w:r>
      <w:r w:rsidR="00F6152D" w:rsidRPr="0092231B">
        <w:t xml:space="preserve"> </w:t>
      </w:r>
      <w:r w:rsidR="0028015F" w:rsidRPr="0092231B">
        <w:t>The number of pixels</w:t>
      </w:r>
      <w:r w:rsidR="0028015F">
        <w:t xml:space="preserve"> resembling </w:t>
      </w:r>
      <w:r w:rsidR="0028015F" w:rsidRPr="0092231B">
        <w:t>chemical shift artifact</w:t>
      </w:r>
      <w:r w:rsidR="0028015F">
        <w:t xml:space="preserve"> </w:t>
      </w:r>
      <w:r w:rsidR="006E1CDD">
        <w:t xml:space="preserve">can be estimated according to the </w:t>
      </w:r>
      <w:r w:rsidR="00B20178">
        <w:t>Equation 2.2:</w:t>
      </w:r>
    </w:p>
    <w:p w:rsidR="009331E8" w:rsidRDefault="00D36040" w:rsidP="00D31B09">
      <w:r>
        <w:tab/>
      </w:r>
    </w:p>
    <w:p w:rsidR="00214BBA" w:rsidRDefault="00B20178" w:rsidP="00375601">
      <w:pPr>
        <w:ind w:left="2880"/>
        <w:rPr>
          <w:rFonts w:eastAsiaTheme="minorEastAsia"/>
        </w:rPr>
      </w:pPr>
      <m:oMath>
        <m:r>
          <w:rPr>
            <w:rFonts w:ascii="Cambria Math" w:hAnsi="Cambria Math"/>
          </w:rPr>
          <m:t>CAS</m:t>
        </m:r>
        <m:r>
          <m:rPr>
            <m:sty m:val="p"/>
          </m:rPr>
          <w:rPr>
            <w:rFonts w:ascii="Cambria Math" w:hAnsi="Cambria Math"/>
          </w:rPr>
          <m:t xml:space="preserve"> = </m:t>
        </m:r>
        <m:sSub>
          <m:sSubPr>
            <m:ctrlPr>
              <w:rPr>
                <w:rFonts w:ascii="Cambria Math" w:hAnsi="Cambria Math"/>
              </w:rPr>
            </m:ctrlPr>
          </m:sSubPr>
          <m:e>
            <m:r>
              <w:rPr>
                <w:rFonts w:ascii="Cambria Math" w:hAnsi="Cambria Math"/>
              </w:rPr>
              <m:t>Δ</m:t>
            </m:r>
          </m:e>
          <m:sub>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O</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w</m:t>
            </m:r>
          </m:e>
          <m:sub>
            <m:r>
              <w:rPr>
                <w:rFonts w:ascii="Cambria Math" w:hAnsi="Cambria Math"/>
              </w:rPr>
              <m:t>REC</m:t>
            </m:r>
          </m:sub>
        </m:sSub>
      </m:oMath>
      <w:r w:rsidR="00540669">
        <w:rPr>
          <w:rFonts w:eastAsiaTheme="minorEastAsia"/>
        </w:rPr>
        <w:tab/>
      </w:r>
      <w:r w:rsidR="00540669">
        <w:rPr>
          <w:rFonts w:eastAsiaTheme="minorEastAsia"/>
        </w:rPr>
        <w:tab/>
      </w:r>
      <w:r w:rsidR="00375601">
        <w:rPr>
          <w:rFonts w:eastAsiaTheme="minorEastAsia"/>
        </w:rPr>
        <w:tab/>
      </w:r>
      <w:r w:rsidR="00D36040">
        <w:rPr>
          <w:rFonts w:eastAsiaTheme="minorEastAsia"/>
        </w:rPr>
        <w:tab/>
      </w:r>
      <w:r w:rsidR="00540669">
        <w:rPr>
          <w:rFonts w:eastAsiaTheme="minorEastAsia"/>
        </w:rPr>
        <w:t xml:space="preserve"> </w:t>
      </w:r>
      <w:r>
        <w:rPr>
          <w:rFonts w:eastAsiaTheme="minorEastAsia"/>
        </w:rPr>
        <w:t>(2.2)</w:t>
      </w:r>
    </w:p>
    <w:p w:rsidR="009331E8" w:rsidRDefault="009331E8" w:rsidP="00D31B09"/>
    <w:p w:rsidR="006E1CDD" w:rsidRDefault="006E1CDD" w:rsidP="00AF5BE7">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ω</m:t>
            </m:r>
          </m:sub>
        </m:sSub>
      </m:oMath>
      <w:r>
        <w:t xml:space="preserve"> </w:t>
      </w:r>
      <w:r w:rsidR="003629CC">
        <w:t>represen</w:t>
      </w:r>
      <w:r w:rsidR="003629CC" w:rsidRPr="000D7B66">
        <w:t xml:space="preserve">ts </w:t>
      </w:r>
      <w:r w:rsidRPr="000D7B66">
        <w:t>the frequency difference between fat and water protons in a voxel,</w:t>
      </w:r>
      <m:oMath>
        <m:r>
          <w:rPr>
            <w:rFonts w:ascii="Cambria Math" w:hAnsi="Cambria Math"/>
          </w:rPr>
          <m:t xml:space="preserve"> B</m:t>
        </m:r>
        <m:sSub>
          <m:sSubPr>
            <m:ctrlPr>
              <w:rPr>
                <w:rFonts w:ascii="Cambria Math" w:hAnsi="Cambria Math"/>
                <w:i/>
              </w:rPr>
            </m:ctrlPr>
          </m:sSubPr>
          <m:e>
            <m:r>
              <w:rPr>
                <w:rFonts w:ascii="Cambria Math" w:hAnsi="Cambria Math"/>
              </w:rPr>
              <m:t>w</m:t>
            </m:r>
          </m:e>
          <m:sub>
            <m:r>
              <w:rPr>
                <w:rFonts w:ascii="Cambria Math" w:hAnsi="Cambria Math"/>
              </w:rPr>
              <m:t>REC</m:t>
            </m:r>
          </m:sub>
        </m:sSub>
      </m:oMath>
      <w:r w:rsidRPr="000D7B66">
        <w:t xml:space="preserve"> is the total receiver bandwidth, and </w:t>
      </w:r>
      <m:oMath>
        <m:sSub>
          <m:sSubPr>
            <m:ctrlPr>
              <w:rPr>
                <w:rFonts w:ascii="Cambria Math" w:hAnsi="Cambria Math"/>
                <w:i/>
              </w:rPr>
            </m:ctrlPr>
          </m:sSubPr>
          <m:e>
            <m:r>
              <w:rPr>
                <w:rFonts w:ascii="Cambria Math" w:hAnsi="Cambria Math"/>
              </w:rPr>
              <m:t>N</m:t>
            </m:r>
          </m:e>
          <m:sub>
            <m:r>
              <w:rPr>
                <w:rFonts w:ascii="Cambria Math" w:hAnsi="Cambria Math"/>
              </w:rPr>
              <m:t>RO</m:t>
            </m:r>
          </m:sub>
        </m:sSub>
      </m:oMath>
      <w:r w:rsidRPr="000D7B66">
        <w:t xml:space="preserve"> </w:t>
      </w:r>
      <w:r w:rsidR="000D7B66" w:rsidRPr="000D7B66">
        <w:t>corresponds to</w:t>
      </w:r>
      <w:r w:rsidRPr="000D7B66">
        <w:t xml:space="preserve"> the number of readout data points</w:t>
      </w:r>
      <w:r w:rsidR="003629CC" w:rsidRPr="000D7B66">
        <w:t>.</w:t>
      </w:r>
    </w:p>
    <w:p w:rsidR="00E111EC" w:rsidRDefault="00E111EC" w:rsidP="00D31B09"/>
    <w:p w:rsidR="00C96550" w:rsidRDefault="00311CA4" w:rsidP="00FB0F4D">
      <w:pPr>
        <w:jc w:val="center"/>
      </w:pPr>
      <w:r>
        <w:rPr>
          <w:noProof/>
        </w:rPr>
        <mc:AlternateContent>
          <mc:Choice Requires="wps">
            <w:drawing>
              <wp:anchor distT="0" distB="0" distL="114300" distR="114300" simplePos="0" relativeHeight="251727360" behindDoc="0" locked="0" layoutInCell="1" allowOverlap="1" wp14:anchorId="3D570507" wp14:editId="4E68C3E5">
                <wp:simplePos x="0" y="0"/>
                <wp:positionH relativeFrom="column">
                  <wp:posOffset>1240790</wp:posOffset>
                </wp:positionH>
                <wp:positionV relativeFrom="paragraph">
                  <wp:posOffset>2480945</wp:posOffset>
                </wp:positionV>
                <wp:extent cx="473075" cy="300990"/>
                <wp:effectExtent l="0" t="0" r="3175" b="3810"/>
                <wp:wrapNone/>
                <wp:docPr id="30" name="Text Box 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570507" id="Text Box 30" o:spid="_x0000_s1037" type="#_x0000_t202" style="position:absolute;left:0;text-align:left;margin-left:97.7pt;margin-top:195.35pt;width:37.25pt;height:23.7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" fillcolor="white [3201]" stroked="f" strokeweight=".5pt">
                <v:textbox>
                  <w:txbxContent>
                    <w:p w:rsidR="00010EE9" w:rsidRPr="00130FAF" w:rsidRDefault="00010EE9" w:rsidP="00D31B09">
                      <w:r>
                        <w:t>(</w:t>
                      </w:r>
                      <w:r w:rsidRPr="00130FAF">
                        <w:t>a</w:t>
                      </w:r>
                      <w:r>
                        <w:t>)</w:t>
                      </w:r>
                    </w:p>
                  </w:txbxContent>
                </v:textbox>
              </v:shape>
            </w:pict>
          </mc:Fallback>
        </mc:AlternateContent>
      </w:r>
      <w:r w:rsidR="005737DE">
        <w:rPr>
          <w:noProof/>
        </w:rPr>
        <mc:AlternateContent>
          <mc:Choice Requires="wps">
            <w:drawing>
              <wp:anchor distT="0" distB="0" distL="114300" distR="114300" simplePos="0" relativeHeight="251728384" behindDoc="0" locked="0" layoutInCell="1" allowOverlap="1" wp14:anchorId="243006AE" wp14:editId="617CF68F">
                <wp:simplePos x="0" y="0"/>
                <wp:positionH relativeFrom="column">
                  <wp:posOffset>4144010</wp:posOffset>
                </wp:positionH>
                <wp:positionV relativeFrom="paragraph">
                  <wp:posOffset>2467874</wp:posOffset>
                </wp:positionV>
                <wp:extent cx="473075" cy="300990"/>
                <wp:effectExtent l="0" t="0" r="3175" b="3810"/>
                <wp:wrapNone/>
                <wp:docPr id="32" name="Text Box 3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3006AE" id="Text Box 32" o:spid="_x0000_s1038" type="#_x0000_t202" style="position:absolute;left:0;text-align:left;margin-left:326.3pt;margin-top:194.3pt;width:37.25pt;height:23.7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" fillcolor="white [3201]" stroked="f" strokeweight=".5pt">
                <v:textbox>
                  <w:txbxContent>
                    <w:p w:rsidR="00010EE9" w:rsidRPr="00130FAF" w:rsidRDefault="00010EE9" w:rsidP="00D31B09">
                      <w:r>
                        <w:t>(b)</w:t>
                      </w:r>
                    </w:p>
                  </w:txbxContent>
                </v:textbox>
              </v:shape>
            </w:pict>
          </mc:Fallback>
        </mc:AlternateContent>
      </w:r>
      <w:r w:rsidR="008951CB">
        <w:rPr>
          <w:noProof/>
        </w:rPr>
        <w:drawing>
          <wp:inline distT="0" distB="0" distL="0" distR="0" wp14:anchorId="120BB261" wp14:editId="65C6F253">
            <wp:extent cx="4964246" cy="2377440"/>
            <wp:effectExtent l="0" t="0" r="8255" b="3810"/>
            <wp:docPr id="1073741898" name="Picture 107374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8" name="chemical shift artifact.JPG"/>
                    <pic:cNvPicPr/>
                  </pic:nvPicPr>
                  <pic:blipFill rotWithShape="1">
                    <a:blip r:embed="rId21">
                      <a:extLst>
                        <a:ext uri="{28A0092B-C50C-407E-A947-70E740481C1C}">
                          <a14:useLocalDpi xmlns:a14="http://schemas.microsoft.com/office/drawing/2010/main" val="0"/>
                        </a:ext>
                      </a:extLst>
                    </a:blip>
                    <a:srcRect l="750" t="1161" r="1271" b="2099"/>
                    <a:stretch/>
                  </pic:blipFill>
                  <pic:spPr bwMode="auto">
                    <a:xfrm>
                      <a:off x="0" y="0"/>
                      <a:ext cx="4964246" cy="2377440"/>
                    </a:xfrm>
                    <a:prstGeom prst="rect">
                      <a:avLst/>
                    </a:prstGeom>
                    <a:ln>
                      <a:noFill/>
                    </a:ln>
                    <a:extLst>
                      <a:ext uri="{53640926-AAD7-44D8-BBD7-CCE9431645EC}">
                        <a14:shadowObscured xmlns:a14="http://schemas.microsoft.com/office/drawing/2010/main"/>
                      </a:ext>
                    </a:extLst>
                  </pic:spPr>
                </pic:pic>
              </a:graphicData>
            </a:graphic>
          </wp:inline>
        </w:drawing>
      </w:r>
    </w:p>
    <w:p w:rsidR="00C96550" w:rsidRDefault="00C96550" w:rsidP="00751D32">
      <w:pPr>
        <w:pStyle w:val="Caption"/>
      </w:pPr>
    </w:p>
    <w:p w:rsidR="00CC5EF8" w:rsidRDefault="00C96550" w:rsidP="00751D32">
      <w:pPr>
        <w:pStyle w:val="Caption"/>
      </w:pPr>
      <w:bookmarkStart w:id="9" w:name="_Toc523735284"/>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3</w:t>
      </w:r>
      <w:r w:rsidR="00F9118F">
        <w:fldChar w:fldCharType="end"/>
      </w:r>
      <w:r w:rsidRPr="007C42AB">
        <w:t>: Chemical shift artifact. (a) The light and dark lines at the boundary between the vertebrae and disk (arrows). The image is acquired using spin echo sequence and the receiver bandwidth of 20 Hz. (b) An intense chemical shift artifact in the skull (arrow). The image is acquired using spin echo pulse sequence in phase-encoding direction</w:t>
      </w:r>
      <w:r w:rsidR="00CD2946">
        <w:t xml:space="preserve"> </w:t>
      </w:r>
      <w:sdt>
        <w:sdtPr>
          <w:alias w:val="Don’t edit this field."/>
          <w:tag w:val="CitaviPlaceholder#d0b873a0-5ac6-4f1e-b50e-79a12968e255"/>
          <w:id w:val="1983417620"/>
          <w:placeholder>
            <w:docPart w:val="DefaultPlaceholder_-1854013440"/>
          </w:placeholder>
        </w:sdtPr>
        <w:sdtContent>
          <w:r w:rsidR="00CD2946">
            <w:fldChar w:fldCharType="begin"/>
          </w:r>
          <w:r w:rsidR="00767988">
            <w:instrText>ADDIN CitaviPlaceholder{eyIkaWQiOiIxIiwiRW50cmllcyI6W3siJGlkIjoiMiIsIklkIjoiYzRhNjRjZjMtOTM5Mi00NmFiLThkYmItOTZjMDc1NTdhOGQ1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DBiODczYTAtNWFjNi00ZjFlLWI1MGUtNzlhMTI5NjhlMjU1IiwiVGV4dCI6IlsyXSIsIldBSVZlcnNpb24iOiI2LjEuMC4wIn0=}</w:instrText>
          </w:r>
          <w:r w:rsidR="00CD2946">
            <w:fldChar w:fldCharType="separate"/>
          </w:r>
          <w:r w:rsidR="00F5237C">
            <w:t>[2]</w:t>
          </w:r>
          <w:r w:rsidR="00CD2946">
            <w:fldChar w:fldCharType="end"/>
          </w:r>
        </w:sdtContent>
      </w:sdt>
      <w:r w:rsidRPr="007C42AB">
        <w:t>.</w:t>
      </w:r>
      <w:bookmarkEnd w:id="9"/>
    </w:p>
    <w:p w:rsidR="00C5623A" w:rsidRPr="00381E02" w:rsidRDefault="00C5623A" w:rsidP="0007793C">
      <w:pPr>
        <w:pStyle w:val="Heading4"/>
      </w:pPr>
      <w:bookmarkStart w:id="10" w:name="_Toc523730406"/>
      <w:r w:rsidRPr="00381E02">
        <w:lastRenderedPageBreak/>
        <w:t xml:space="preserve">Phase </w:t>
      </w:r>
      <w:r w:rsidRPr="0007793C">
        <w:t>cancel</w:t>
      </w:r>
      <w:r w:rsidR="00007A57" w:rsidRPr="0007793C">
        <w:t>lation</w:t>
      </w:r>
      <w:r w:rsidR="00007A57" w:rsidRPr="00381E02">
        <w:t xml:space="preserve"> artifact</w:t>
      </w:r>
      <w:bookmarkEnd w:id="10"/>
    </w:p>
    <w:p w:rsidR="0028015F" w:rsidRDefault="00007A57" w:rsidP="00D31B09">
      <w:r>
        <w:t xml:space="preserve">Phase cancellation </w:t>
      </w:r>
      <w:r w:rsidRPr="00F25659">
        <w:t>artifact</w:t>
      </w:r>
      <w:r w:rsidR="00F25659" w:rsidRPr="00F25659">
        <w:t>s</w:t>
      </w:r>
      <w:r w:rsidRPr="00F25659">
        <w:t xml:space="preserve"> </w:t>
      </w:r>
      <w:r w:rsidR="00F25659" w:rsidRPr="00F25659">
        <w:t>a</w:t>
      </w:r>
      <w:r w:rsidR="00F25659">
        <w:t>lso</w:t>
      </w:r>
      <w:r>
        <w:t xml:space="preserve"> arise</w:t>
      </w:r>
      <w:r w:rsidR="00753806">
        <w:t xml:space="preserve"> from </w:t>
      </w:r>
      <w:r w:rsidR="00753806" w:rsidRPr="00F25659">
        <w:t>the</w:t>
      </w:r>
      <w:r w:rsidR="004A3AF0">
        <w:t xml:space="preserve"> precessional</w:t>
      </w:r>
      <w:r w:rsidRPr="00F25659">
        <w:t xml:space="preserve"> frequency difference </w:t>
      </w:r>
      <w:r w:rsidR="004A3AF0">
        <w:t>of</w:t>
      </w:r>
      <w:r w:rsidRPr="00F25659">
        <w:t xml:space="preserve"> fat and water protons</w:t>
      </w:r>
      <w:r w:rsidR="009F1641" w:rsidRPr="00DB20A5">
        <w:t>.</w:t>
      </w:r>
      <w:r w:rsidR="0053708C">
        <w:t xml:space="preserve"> </w:t>
      </w:r>
      <w:r w:rsidR="001D3DA9">
        <w:t xml:space="preserve">Exclusively, this kind of chemical shift-based artifact </w:t>
      </w:r>
      <w:r w:rsidR="00E73F82" w:rsidRPr="00E73F82">
        <w:t>occurs</w:t>
      </w:r>
      <w:r w:rsidR="001D3DA9" w:rsidRPr="00E73F82">
        <w:t xml:space="preserve"> in gradient echo images.</w:t>
      </w:r>
      <w:r w:rsidR="00B12AC7">
        <w:t xml:space="preserve"> As it </w:t>
      </w:r>
      <w:r w:rsidR="00B12AC7" w:rsidRPr="00E73F82">
        <w:t xml:space="preserve">is </w:t>
      </w:r>
      <w:r w:rsidR="00E73F82" w:rsidRPr="00E73F82">
        <w:t xml:space="preserve">illustrated </w:t>
      </w:r>
      <w:r w:rsidR="00B12AC7" w:rsidRPr="00E73F82">
        <w:t>in Figure</w:t>
      </w:r>
      <w:r w:rsidR="004F2C1D">
        <w:t xml:space="preserve"> 2.4</w:t>
      </w:r>
      <w:r w:rsidR="00B12AC7">
        <w:t>, the artifact leads to a black line around the boundary of the tissue because of the destructive interference of signals from the pixels containing fat and water protons</w:t>
      </w:r>
      <w:r w:rsidR="002B6300">
        <w:t xml:space="preserve"> </w:t>
      </w:r>
      <w:sdt>
        <w:sdtPr>
          <w:alias w:val="Don’t edit this field."/>
          <w:tag w:val="CitaviPlaceholder#127d7fc6-1836-4d7b-8171-92773ba67c70"/>
          <w:id w:val="-1923397921"/>
          <w:placeholder>
            <w:docPart w:val="DefaultPlaceholder_-1854013440"/>
          </w:placeholder>
        </w:sdtPr>
        <w:sdtContent>
          <w:r w:rsidR="002B6300">
            <w:fldChar w:fldCharType="begin"/>
          </w:r>
          <w:r w:rsidR="00767988">
            <w:instrText>ADDIN CitaviPlaceholder{eyIkaWQiOiIxIiwiRW50cmllcyI6W3siJGlkIjoiMiIsIklkIjoiYzcwNTY3Y2EtNTYzNi00MTg0LThmYjktZjYwZDgzYTM3ZjRm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TI3ZDdmYzYtMTgzNi00ZDdiLTgxNzEtOTI3NzNiYTY3YzcwIiwiVGV4dCI6IlsyXSIsIldBSVZlcnNpb24iOiI2LjEuMC4wIn0=}</w:instrText>
          </w:r>
          <w:r w:rsidR="002B6300">
            <w:fldChar w:fldCharType="separate"/>
          </w:r>
          <w:r w:rsidR="00F5237C">
            <w:t>[2]</w:t>
          </w:r>
          <w:r w:rsidR="002B6300">
            <w:fldChar w:fldCharType="end"/>
          </w:r>
        </w:sdtContent>
      </w:sdt>
      <w:r w:rsidR="00B12AC7">
        <w:t xml:space="preserve">. </w:t>
      </w:r>
    </w:p>
    <w:p w:rsidR="0028015F" w:rsidRPr="0028015F" w:rsidRDefault="0028015F" w:rsidP="00D31B09"/>
    <w:p w:rsidR="00FA484B" w:rsidRDefault="00291792" w:rsidP="004A299E">
      <w:pPr>
        <w:jc w:val="center"/>
      </w:pPr>
      <w:r>
        <w:rPr>
          <w:noProof/>
        </w:rPr>
        <mc:AlternateContent>
          <mc:Choice Requires="wps">
            <w:drawing>
              <wp:anchor distT="0" distB="0" distL="114300" distR="114300" simplePos="0" relativeHeight="251730432" behindDoc="0" locked="0" layoutInCell="1" allowOverlap="1" wp14:anchorId="1C4B581C" wp14:editId="117FEA9D">
                <wp:simplePos x="0" y="0"/>
                <wp:positionH relativeFrom="column">
                  <wp:posOffset>4064635</wp:posOffset>
                </wp:positionH>
                <wp:positionV relativeFrom="paragraph">
                  <wp:posOffset>2095129</wp:posOffset>
                </wp:positionV>
                <wp:extent cx="473075" cy="300990"/>
                <wp:effectExtent l="0" t="0" r="3175" b="3810"/>
                <wp:wrapNone/>
                <wp:docPr id="34" name="Text Box 3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D31B0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B581C" id="Text Box 34" o:spid="_x0000_s1039" type="#_x0000_t202" style="position:absolute;left:0;text-align:left;margin-left:320.05pt;margin-top:164.95pt;width:37.25pt;height:23.7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" fillcolor="white [3201]" stroked="f" strokeweight=".5pt">
                <v:textbox>
                  <w:txbxContent>
                    <w:p w:rsidR="00010EE9" w:rsidRPr="00130FAF" w:rsidRDefault="00010EE9" w:rsidP="00D31B09">
                      <w:r>
                        <w:t>(b)</w:t>
                      </w:r>
                    </w:p>
                  </w:txbxContent>
                </v:textbox>
              </v:shape>
            </w:pict>
          </mc:Fallback>
        </mc:AlternateContent>
      </w:r>
      <w:r>
        <w:rPr>
          <w:noProof/>
        </w:rPr>
        <mc:AlternateContent>
          <mc:Choice Requires="wps">
            <w:drawing>
              <wp:anchor distT="0" distB="0" distL="114300" distR="114300" simplePos="0" relativeHeight="251729408" behindDoc="0" locked="0" layoutInCell="1" allowOverlap="1" wp14:anchorId="7358449A" wp14:editId="1C4CB14C">
                <wp:simplePos x="0" y="0"/>
                <wp:positionH relativeFrom="column">
                  <wp:posOffset>1269365</wp:posOffset>
                </wp:positionH>
                <wp:positionV relativeFrom="paragraph">
                  <wp:posOffset>2109734</wp:posOffset>
                </wp:positionV>
                <wp:extent cx="473075" cy="300990"/>
                <wp:effectExtent l="0" t="0" r="3175" b="3810"/>
                <wp:wrapNone/>
                <wp:docPr id="33" name="Text Box 33"/>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D31B09">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58449A" id="Text Box 33" o:spid="_x0000_s1040" type="#_x0000_t202" style="position:absolute;left:0;text-align:left;margin-left:99.95pt;margin-top:166.1pt;width:37.25pt;height:23.7pt;z-index:25172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" fillcolor="white [3201]" stroked="f" strokeweight=".5pt">
                <v:textbox>
                  <w:txbxContent>
                    <w:p w:rsidR="00010EE9" w:rsidRPr="00130FAF" w:rsidRDefault="00010EE9" w:rsidP="00D31B09">
                      <w:r>
                        <w:t>(</w:t>
                      </w:r>
                      <w:r w:rsidRPr="00130FAF">
                        <w:t>a</w:t>
                      </w:r>
                      <w:r>
                        <w:t>)</w:t>
                      </w:r>
                    </w:p>
                  </w:txbxContent>
                </v:textbox>
              </v:shape>
            </w:pict>
          </mc:Fallback>
        </mc:AlternateContent>
      </w:r>
      <w:r w:rsidR="004947DC">
        <w:rPr>
          <w:noProof/>
        </w:rPr>
        <w:drawing>
          <wp:inline distT="0" distB="0" distL="0" distR="0" wp14:anchorId="453A7312" wp14:editId="6E5D57CC">
            <wp:extent cx="5334593" cy="1920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 artifact.JPG"/>
                    <pic:cNvPicPr/>
                  </pic:nvPicPr>
                  <pic:blipFill>
                    <a:blip r:embed="rId22">
                      <a:extLst>
                        <a:ext uri="{28A0092B-C50C-407E-A947-70E740481C1C}">
                          <a14:useLocalDpi xmlns:a14="http://schemas.microsoft.com/office/drawing/2010/main" val="0"/>
                        </a:ext>
                      </a:extLst>
                    </a:blip>
                    <a:stretch>
                      <a:fillRect/>
                    </a:stretch>
                  </pic:blipFill>
                  <pic:spPr>
                    <a:xfrm>
                      <a:off x="0" y="0"/>
                      <a:ext cx="5334593" cy="1920240"/>
                    </a:xfrm>
                    <a:prstGeom prst="rect">
                      <a:avLst/>
                    </a:prstGeom>
                  </pic:spPr>
                </pic:pic>
              </a:graphicData>
            </a:graphic>
          </wp:inline>
        </w:drawing>
      </w:r>
    </w:p>
    <w:p w:rsidR="00FA484B" w:rsidRDefault="00FA484B" w:rsidP="00751D32">
      <w:pPr>
        <w:pStyle w:val="Caption"/>
      </w:pPr>
    </w:p>
    <w:p w:rsidR="002E3C3E" w:rsidRDefault="002E3C3E" w:rsidP="00751D32">
      <w:pPr>
        <w:pStyle w:val="Caption"/>
      </w:pPr>
    </w:p>
    <w:p w:rsidR="00D95938" w:rsidRPr="00E839D3" w:rsidRDefault="00FA484B" w:rsidP="00751D32">
      <w:pPr>
        <w:pStyle w:val="Caption"/>
      </w:pPr>
      <w:bookmarkStart w:id="11" w:name="_Toc523735285"/>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4</w:t>
      </w:r>
      <w:r w:rsidR="00F9118F">
        <w:fldChar w:fldCharType="end"/>
      </w:r>
      <w:r w:rsidRPr="007C42AB">
        <w:t xml:space="preserve">: Phase cancellation artifact. (a) In this image (TE,4.5 ms) fat and water protons have the same phase; therefore, no </w:t>
      </w:r>
      <w:r w:rsidR="004F2C1D">
        <w:t xml:space="preserve">significant </w:t>
      </w:r>
      <w:r w:rsidRPr="007C42AB">
        <w:t>phase cancellation artifact is visible. (b) In this image (TE, 2.2 ms) fat and water protons have the opposite phases; therefore, a dark band has been produced at the interference between liver and kidney (arrows)</w:t>
      </w:r>
      <w:r w:rsidR="002B6300">
        <w:t xml:space="preserve"> </w:t>
      </w:r>
      <w:sdt>
        <w:sdtPr>
          <w:alias w:val="Don’t edit this field."/>
          <w:tag w:val="CitaviPlaceholder#e86e26ff-60b2-41f2-b15e-88e705f3074c"/>
          <w:id w:val="918597967"/>
          <w:placeholder>
            <w:docPart w:val="DefaultPlaceholder_-1854013440"/>
          </w:placeholder>
        </w:sdtPr>
        <w:sdtContent>
          <w:r w:rsidR="002B6300">
            <w:fldChar w:fldCharType="begin"/>
          </w:r>
          <w:r w:rsidR="00767988">
            <w:instrText>ADDIN CitaviPlaceholder{eyIkaWQiOiIxIiwiRW50cmllcyI6W3siJGlkIjoiMiIsIklkIjoiODkyZTNlNTctZDMzYi00ZmUzLTk4MGMtMTFkZTg3OGQyNTE0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Tg2ZTI2ZmYtNjBiMi00MWYyLWIxNWUtODhlNzA1ZjMwNzRjIiwiVGV4dCI6IlsyXSIsIldBSVZlcnNpb24iOiI2LjEuMC4wIn0=}</w:instrText>
          </w:r>
          <w:r w:rsidR="002B6300">
            <w:fldChar w:fldCharType="separate"/>
          </w:r>
          <w:r w:rsidR="00F5237C">
            <w:t>[2]</w:t>
          </w:r>
          <w:r w:rsidR="002B6300">
            <w:fldChar w:fldCharType="end"/>
          </w:r>
        </w:sdtContent>
      </w:sdt>
      <w:r w:rsidRPr="007C42AB">
        <w:t>.</w:t>
      </w:r>
      <w:bookmarkEnd w:id="11"/>
    </w:p>
    <w:p w:rsidR="00D14B55" w:rsidRDefault="00D14B55" w:rsidP="00D31B09"/>
    <w:p w:rsidR="005526FA" w:rsidRPr="004E712E" w:rsidRDefault="005D2153" w:rsidP="0007793C">
      <w:pPr>
        <w:pStyle w:val="Heading4"/>
      </w:pPr>
      <w:bookmarkStart w:id="12" w:name="_Toc523730407"/>
      <w:r>
        <w:t>Noise</w:t>
      </w:r>
      <w:bookmarkEnd w:id="12"/>
      <w:r w:rsidR="005F34FC">
        <w:t xml:space="preserve"> </w:t>
      </w:r>
    </w:p>
    <w:p w:rsidR="001D4DD4" w:rsidRDefault="00503780" w:rsidP="00D31B09">
      <w:r>
        <w:t xml:space="preserve">This type of artifacts </w:t>
      </w:r>
      <w:r w:rsidR="00C71108">
        <w:t>results</w:t>
      </w:r>
      <w:r w:rsidR="00735C3E" w:rsidRPr="00797243">
        <w:t xml:space="preserve"> from the MRI </w:t>
      </w:r>
      <w:r w:rsidR="00284086" w:rsidRPr="00797243">
        <w:t>hardware</w:t>
      </w:r>
      <w:r w:rsidR="00B5334A" w:rsidRPr="00797243">
        <w:t xml:space="preserve"> miscalibration</w:t>
      </w:r>
      <w:r w:rsidR="00951120">
        <w:t xml:space="preserve"> </w:t>
      </w:r>
      <w:r w:rsidR="005F34FC">
        <w:t xml:space="preserve">or the electrical connections </w:t>
      </w:r>
      <w:r w:rsidR="00A16018">
        <w:t>around</w:t>
      </w:r>
      <w:r w:rsidR="00B5334A" w:rsidRPr="00797243">
        <w:t xml:space="preserve"> the MRI scanner</w:t>
      </w:r>
      <w:r w:rsidR="00284086" w:rsidRPr="00797243">
        <w:t>.</w:t>
      </w:r>
      <w:r w:rsidR="00EE1D1E" w:rsidRPr="00797243">
        <w:t xml:space="preserve"> However, </w:t>
      </w:r>
      <w:r w:rsidR="008D1C08" w:rsidRPr="00797243">
        <w:t>the</w:t>
      </w:r>
      <w:r w:rsidR="00951120">
        <w:t xml:space="preserve"> appearance and</w:t>
      </w:r>
      <w:r w:rsidR="008D1C08" w:rsidRPr="00797243">
        <w:t xml:space="preserve"> </w:t>
      </w:r>
      <w:r w:rsidR="00CC1DE9" w:rsidRPr="00797243">
        <w:t>severity</w:t>
      </w:r>
      <w:r w:rsidR="008D1C08" w:rsidRPr="00797243">
        <w:t xml:space="preserve"> of the artifact in the image </w:t>
      </w:r>
      <w:r w:rsidR="00C32AE0" w:rsidRPr="00797243">
        <w:t>depends on the special source of the artifact</w:t>
      </w:r>
      <w:r w:rsidR="008D1C08" w:rsidRPr="00797243">
        <w:t xml:space="preserve"> </w:t>
      </w:r>
      <w:r w:rsidR="00C32AE0" w:rsidRPr="00797243">
        <w:t>as well as the imaging</w:t>
      </w:r>
      <w:r w:rsidR="008D1C08" w:rsidRPr="00797243">
        <w:t xml:space="preserve"> parameters</w:t>
      </w:r>
      <w:r w:rsidR="002B6300">
        <w:t xml:space="preserve"> </w:t>
      </w:r>
      <w:sdt>
        <w:sdtPr>
          <w:alias w:val="Don’t edit this field."/>
          <w:tag w:val="CitaviPlaceholder#9444a74e-cfe1-4c1f-accc-65be63d1166e"/>
          <w:id w:val="-1825731322"/>
          <w:placeholder>
            <w:docPart w:val="DefaultPlaceholder_-1854013440"/>
          </w:placeholder>
        </w:sdtPr>
        <w:sdtContent>
          <w:r w:rsidR="002B6300">
            <w:fldChar w:fldCharType="begin"/>
          </w:r>
          <w:r w:rsidR="00767988">
            <w:instrText>ADDIN CitaviPlaceholder{eyIkaWQiOiIxIiwiRW50cmllcyI6W3siJGlkIjoiMiIsIklkIjoiYWRkN2I2MzMtM2U1NC00ZDE5LTllZjQtMTc2MmNiZDhmYzV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OTQ0NGE3NGUtY2ZlMS00YzFmLWFjY2MtNjViZTYzZDExNjZlIiwiVGV4dCI6IlsyXSIsIldBSVZlcnNpb24iOiI2LjEuMC4wIn0=}</w:instrText>
          </w:r>
          <w:r w:rsidR="002B6300">
            <w:fldChar w:fldCharType="separate"/>
          </w:r>
          <w:r w:rsidR="00F5237C">
            <w:t>[2]</w:t>
          </w:r>
          <w:r w:rsidR="002B6300">
            <w:fldChar w:fldCharType="end"/>
          </w:r>
        </w:sdtContent>
      </w:sdt>
      <w:r w:rsidR="008D1C08" w:rsidRPr="00797243">
        <w:t>.</w:t>
      </w:r>
      <w:r w:rsidR="00551A26">
        <w:t xml:space="preserve"> </w:t>
      </w:r>
    </w:p>
    <w:p w:rsidR="00416850" w:rsidRPr="009E6F85" w:rsidRDefault="00416850" w:rsidP="00D31B09"/>
    <w:p w:rsidR="00AC2028" w:rsidRDefault="003F164A" w:rsidP="00D31B09">
      <w:r>
        <w:lastRenderedPageBreak/>
        <w:t>One</w:t>
      </w:r>
      <w:r w:rsidR="007379A5">
        <w:t xml:space="preserve"> type of noise is</w:t>
      </w:r>
      <w:r w:rsidR="00114FD6">
        <w:t xml:space="preserve"> known as</w:t>
      </w:r>
      <w:r w:rsidR="00B5262D">
        <w:t xml:space="preserve"> spikes that </w:t>
      </w:r>
      <w:r w:rsidR="002F39EC">
        <w:t xml:space="preserve">occur randomly during the image </w:t>
      </w:r>
      <w:r w:rsidR="00B122DC">
        <w:t>acquisition</w:t>
      </w:r>
      <w:r w:rsidR="00ED2995">
        <w:t>.</w:t>
      </w:r>
      <w:r w:rsidR="00B122DC">
        <w:t xml:space="preserve"> </w:t>
      </w:r>
      <w:r w:rsidR="00CD18BF">
        <w:t>As it is shown in the Figure</w:t>
      </w:r>
      <w:r w:rsidR="005F34FC">
        <w:t xml:space="preserve"> 2.5</w:t>
      </w:r>
      <w:r w:rsidR="003D6E1F">
        <w:t>,</w:t>
      </w:r>
      <w:r w:rsidR="00CD18BF">
        <w:t xml:space="preserve"> spikes</w:t>
      </w:r>
      <w:r w:rsidR="003D6E1F">
        <w:t xml:space="preserve"> </w:t>
      </w:r>
      <w:r w:rsidR="00CD18BF">
        <w:t>appear</w:t>
      </w:r>
      <w:r w:rsidR="003D6E1F">
        <w:t xml:space="preserve"> as waves in the image, and</w:t>
      </w:r>
      <w:r w:rsidR="002E19E3">
        <w:t xml:space="preserve"> are mostly gen</w:t>
      </w:r>
      <w:r w:rsidR="00CD18BF">
        <w:t>erated by electrical components</w:t>
      </w:r>
      <w:r w:rsidR="002B6300">
        <w:t xml:space="preserve"> </w:t>
      </w:r>
      <w:sdt>
        <w:sdtPr>
          <w:alias w:val="Don’t edit this field."/>
          <w:tag w:val="CitaviPlaceholder#0070cafa-7f7c-411d-8e80-a3d2e0a0f5c1"/>
          <w:id w:val="2123333041"/>
          <w:placeholder>
            <w:docPart w:val="DefaultPlaceholder_-1854013440"/>
          </w:placeholder>
        </w:sdtPr>
        <w:sdtContent>
          <w:r w:rsidR="002B6300">
            <w:fldChar w:fldCharType="begin"/>
          </w:r>
          <w:r w:rsidR="00767988">
            <w:instrText>ADDIN CitaviPlaceholder{eyIkaWQiOiIxIiwiRW50cmllcyI6W3siJGlkIjoiMiIsIklkIjoiMDMzZDNlOWYtNzA3Ni00ZGFmLTg1ZDAtOWI4MDhmMjMzNWY3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1NzoyMi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MDA3MGNhZmEtN2Y3Yy00MTFkLThlODAtYTNkMmUwYTBmNWMxIiwiVGV4dCI6IlsyXSIsIldBSVZlcnNpb24iOiI2LjEuMC4wIn0=}</w:instrText>
          </w:r>
          <w:r w:rsidR="002B6300">
            <w:fldChar w:fldCharType="separate"/>
          </w:r>
          <w:r w:rsidR="00F5237C">
            <w:t>[2]</w:t>
          </w:r>
          <w:r w:rsidR="002B6300">
            <w:fldChar w:fldCharType="end"/>
          </w:r>
        </w:sdtContent>
      </w:sdt>
      <w:r w:rsidR="00B361E7">
        <w:t>.</w:t>
      </w:r>
      <w:r w:rsidR="00B63E6E" w:rsidRPr="00B63E6E">
        <w:rPr>
          <w:noProof/>
        </w:rPr>
        <w:t xml:space="preserve"> </w:t>
      </w:r>
    </w:p>
    <w:p w:rsidR="00AC2028" w:rsidRDefault="000E0E5F" w:rsidP="00D31B09">
      <w:r>
        <w:rPr>
          <w:noProof/>
        </w:rPr>
        <w:drawing>
          <wp:anchor distT="0" distB="0" distL="114300" distR="114300" simplePos="0" relativeHeight="251720192" behindDoc="0" locked="0" layoutInCell="1" allowOverlap="1" wp14:anchorId="0DFE1A49" wp14:editId="684308A8">
            <wp:simplePos x="0" y="0"/>
            <wp:positionH relativeFrom="margin">
              <wp:posOffset>276860</wp:posOffset>
            </wp:positionH>
            <wp:positionV relativeFrom="paragraph">
              <wp:posOffset>217805</wp:posOffset>
            </wp:positionV>
            <wp:extent cx="2427605" cy="1920240"/>
            <wp:effectExtent l="0" t="0" r="0"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ikes.JPG"/>
                    <pic:cNvPicPr/>
                  </pic:nvPicPr>
                  <pic:blipFill rotWithShape="1">
                    <a:blip r:embed="rId23">
                      <a:extLst>
                        <a:ext uri="{28A0092B-C50C-407E-A947-70E740481C1C}">
                          <a14:useLocalDpi xmlns:a14="http://schemas.microsoft.com/office/drawing/2010/main" val="0"/>
                        </a:ext>
                      </a:extLst>
                    </a:blip>
                    <a:srcRect r="30725"/>
                    <a:stretch/>
                  </pic:blipFill>
                  <pic:spPr bwMode="auto">
                    <a:xfrm>
                      <a:off x="0" y="0"/>
                      <a:ext cx="2427605"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28A">
        <w:rPr>
          <w:noProof/>
        </w:rPr>
        <w:drawing>
          <wp:anchor distT="0" distB="0" distL="114300" distR="114300" simplePos="0" relativeHeight="251719168" behindDoc="0" locked="0" layoutInCell="1" allowOverlap="1" wp14:anchorId="6EB00053" wp14:editId="7109748C">
            <wp:simplePos x="0" y="0"/>
            <wp:positionH relativeFrom="margin">
              <wp:posOffset>3079911</wp:posOffset>
            </wp:positionH>
            <wp:positionV relativeFrom="paragraph">
              <wp:posOffset>189230</wp:posOffset>
            </wp:positionV>
            <wp:extent cx="2473960" cy="1920240"/>
            <wp:effectExtent l="0" t="0" r="254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pike2.JPG"/>
                    <pic:cNvPicPr/>
                  </pic:nvPicPr>
                  <pic:blipFill rotWithShape="1">
                    <a:blip r:embed="rId24">
                      <a:extLst>
                        <a:ext uri="{28A0092B-C50C-407E-A947-70E740481C1C}">
                          <a14:useLocalDpi xmlns:a14="http://schemas.microsoft.com/office/drawing/2010/main" val="0"/>
                        </a:ext>
                      </a:extLst>
                    </a:blip>
                    <a:srcRect l="13803" r="2022"/>
                    <a:stretch/>
                  </pic:blipFill>
                  <pic:spPr bwMode="auto">
                    <a:xfrm>
                      <a:off x="0" y="0"/>
                      <a:ext cx="2473960"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2028" w:rsidRDefault="00023C9B" w:rsidP="00D31B09">
      <w:pPr>
        <w:rPr>
          <w:rFonts w:cstheme="minorHAnsi"/>
        </w:rPr>
      </w:pPr>
      <w:r>
        <w:rPr>
          <w:noProof/>
        </w:rPr>
        <mc:AlternateContent>
          <mc:Choice Requires="wps">
            <w:drawing>
              <wp:anchor distT="0" distB="0" distL="114300" distR="114300" simplePos="0" relativeHeight="251736576" behindDoc="0" locked="0" layoutInCell="1" allowOverlap="1" wp14:anchorId="12C91D91" wp14:editId="487FFD25">
                <wp:simplePos x="0" y="0"/>
                <wp:positionH relativeFrom="margin">
                  <wp:align>left</wp:align>
                </wp:positionH>
                <wp:positionV relativeFrom="paragraph">
                  <wp:posOffset>2151048</wp:posOffset>
                </wp:positionV>
                <wp:extent cx="5557520" cy="732790"/>
                <wp:effectExtent l="0" t="0" r="5080" b="0"/>
                <wp:wrapTopAndBottom/>
                <wp:docPr id="43" name="Text Box 43"/>
                <wp:cNvGraphicFramePr/>
                <a:graphic xmlns:a="http://schemas.openxmlformats.org/drawingml/2006/main">
                  <a:graphicData uri="http://schemas.microsoft.com/office/word/2010/wordprocessingShape">
                    <wps:wsp>
                      <wps:cNvSpPr txBox="1"/>
                      <wps:spPr>
                        <a:xfrm>
                          <a:off x="0" y="0"/>
                          <a:ext cx="5557520" cy="732790"/>
                        </a:xfrm>
                        <a:prstGeom prst="rect">
                          <a:avLst/>
                        </a:prstGeom>
                        <a:solidFill>
                          <a:prstClr val="white"/>
                        </a:solidFill>
                        <a:ln>
                          <a:noFill/>
                        </a:ln>
                      </wps:spPr>
                      <wps:txbx>
                        <w:txbxContent>
                          <w:p w:rsidR="00010EE9" w:rsidRDefault="00010EE9" w:rsidP="00751D32">
                            <w:pPr>
                              <w:pStyle w:val="Caption"/>
                            </w:pPr>
                            <w:bookmarkStart w:id="13" w:name="_Toc5237352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581824650"/>
                                <w:placeholder>
                                  <w:docPart w:val="0B1EBA65F2634355B46948DBEF3ADFD1"/>
                                </w:placeholder>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13"/>
                          </w:p>
                          <w:p w:rsidR="00010EE9" w:rsidRPr="00563DE9" w:rsidRDefault="00010EE9" w:rsidP="00751D32">
                            <w:pPr>
                              <w:pStyle w:val="Caption"/>
                            </w:pPr>
                            <w:r w:rsidRPr="00023C9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91D91" id="Text Box 43" o:spid="_x0000_s1041" type="#_x0000_t202" style="position:absolute;left:0;text-align:left;margin-left:0;margin-top:169.35pt;width:437.6pt;height:57.7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" stroked="f">
                <v:textbox inset="0,0,0,0">
                  <w:txbxContent>
                    <w:p w:rsidR="00010EE9" w:rsidRDefault="00010EE9" w:rsidP="00751D32">
                      <w:pPr>
                        <w:pStyle w:val="Caption"/>
                      </w:pPr>
                      <w:bookmarkStart w:id="14" w:name="_Toc523735286"/>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5</w:t>
                      </w:r>
                      <w:r>
                        <w:fldChar w:fldCharType="end"/>
                      </w:r>
                      <w:r w:rsidRPr="007C42AB">
                        <w:t>: Spikes. The electrical discharge during the image acquisition generates the spikes as a banding pattern in the image. The distance between bands depends on the discharge duration</w:t>
                      </w:r>
                      <w:r w:rsidRPr="00023C9B">
                        <w:t xml:space="preserve"> </w:t>
                      </w:r>
                      <w:sdt>
                        <w:sdtPr>
                          <w:alias w:val="Don't edit this field"/>
                          <w:tag w:val="CitaviPlaceholder#edee2408-12d7-4a4f-a81a-ee4593e1661c"/>
                          <w:id w:val="-581824650"/>
                          <w:placeholder>
                            <w:docPart w:val="0B1EBA65F2634355B46948DBEF3ADFD1"/>
                          </w:placeholder>
                        </w:sdtPr>
                        <w:sdtContent>
                          <w:r>
                            <w:fldChar w:fldCharType="begin"/>
                          </w:r>
                          <w:r>
                            <w:instrText>ADDIN CitaviPlaceholder{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}</w:instrText>
                          </w:r>
                          <w:r>
                            <w:fldChar w:fldCharType="separate"/>
                          </w:r>
                          <w:r>
                            <w:t>[2]</w:t>
                          </w:r>
                          <w:r>
                            <w:fldChar w:fldCharType="end"/>
                          </w:r>
                        </w:sdtContent>
                      </w:sdt>
                      <w:bookmarkEnd w:id="14"/>
                    </w:p>
                    <w:p w:rsidR="00010EE9" w:rsidRPr="00563DE9" w:rsidRDefault="00010EE9" w:rsidP="00751D32">
                      <w:pPr>
                        <w:pStyle w:val="Caption"/>
                      </w:pPr>
                      <w:r w:rsidRPr="00023C9B">
                        <w:t xml:space="preserve"> </w:t>
                      </w:r>
                    </w:p>
                  </w:txbxContent>
                </v:textbox>
                <w10:wrap type="topAndBottom" anchorx="margin"/>
              </v:shape>
            </w:pict>
          </mc:Fallback>
        </mc:AlternateContent>
      </w:r>
    </w:p>
    <w:p w:rsidR="00023C9B" w:rsidRDefault="00023C9B" w:rsidP="00934F36"/>
    <w:p w:rsidR="000C14ED" w:rsidRDefault="004B7F4A" w:rsidP="00767988">
      <w:r>
        <w:t>Another common noise in MRI images sources from the human body and called as thermal noise.</w:t>
      </w:r>
      <w:r w:rsidR="00CC65EC">
        <w:t xml:space="preserve"> The noise causes Gaussian noise</w:t>
      </w:r>
      <w:r w:rsidR="00340544">
        <w:t xml:space="preserve"> and Rician-distributed noise</w:t>
      </w:r>
      <w:r w:rsidR="00CC65EC">
        <w:t xml:space="preserve"> in both real </w:t>
      </w:r>
      <w:r w:rsidR="00E23DCB">
        <w:t xml:space="preserve">and imaginary parts of the MRI signals. </w:t>
      </w:r>
      <w:r w:rsidR="00757CC0">
        <w:t>The noise is very signal-dependent</w:t>
      </w:r>
      <w:r w:rsidR="00476F72">
        <w:t xml:space="preserve"> and</w:t>
      </w:r>
      <w:r w:rsidR="00D3467C">
        <w:t xml:space="preserve"> extracting signals from noise </w:t>
      </w:r>
      <w:r w:rsidR="00E831DB">
        <w:t>is a very difficult task.</w:t>
      </w:r>
      <w:r w:rsidR="009B785E">
        <w:t xml:space="preserve"> Depending on the intensity of the image, Rician</w:t>
      </w:r>
      <w:r w:rsidR="00AE6CC4">
        <w:t>-</w:t>
      </w:r>
      <w:r w:rsidR="009B785E">
        <w:t xml:space="preserve">distributed noise can be estimated as Gaussian-distributed noise. </w:t>
      </w:r>
      <w:r w:rsidR="00813E2B">
        <w:t>A destructive effect of this noise on the MRI image is increasing of the intensity value of the low intensity regions which lead to reduced contrast of the image</w:t>
      </w:r>
      <w:r w:rsidR="00767988">
        <w:t xml:space="preserve"> </w:t>
      </w:r>
      <w:sdt>
        <w:sdtPr>
          <w:alias w:val="Don't edit this field"/>
          <w:tag w:val="CitaviPlaceholder#4ed2c769-e4b6-4841-adb4-71b3d109a76e"/>
          <w:id w:val="1620176329"/>
          <w:placeholder>
            <w:docPart w:val="DefaultPlaceholder_-1854013440"/>
          </w:placeholder>
        </w:sdtPr>
        <w:sdtContent>
          <w:r w:rsidR="00767988">
            <w:fldChar w:fldCharType="begin"/>
          </w:r>
          <w:r w:rsidR="00767988">
            <w:instrText>ADDIN CitaviPlaceholder{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}</w:instrText>
          </w:r>
          <w:r w:rsidR="00767988">
            <w:fldChar w:fldCharType="separate"/>
          </w:r>
          <w:r w:rsidR="00F5237C">
            <w:t>[4, 5]</w:t>
          </w:r>
          <w:r w:rsidR="00767988">
            <w:fldChar w:fldCharType="end"/>
          </w:r>
        </w:sdtContent>
      </w:sdt>
      <w:r w:rsidR="00813E2B">
        <w:t>.</w:t>
      </w:r>
    </w:p>
    <w:p w:rsidR="00C461DF" w:rsidRPr="00E65B83" w:rsidRDefault="00E65B83" w:rsidP="00044252">
      <w:r>
        <w:t>A</w:t>
      </w:r>
      <w:r w:rsidR="00F04364">
        <w:t xml:space="preserve">s </w:t>
      </w:r>
      <w:r w:rsidR="00931C1F">
        <w:t>discussed</w:t>
      </w:r>
      <w:r w:rsidR="00F04364">
        <w:t xml:space="preserve">, </w:t>
      </w:r>
      <w:r>
        <w:t>different</w:t>
      </w:r>
      <w:r w:rsidR="00F04364">
        <w:t xml:space="preserve"> available</w:t>
      </w:r>
      <w:r>
        <w:t xml:space="preserve"> sources of artifact and noise </w:t>
      </w:r>
      <w:r w:rsidR="00CD60BD">
        <w:t>in MRI</w:t>
      </w:r>
      <w:r>
        <w:t xml:space="preserve"> </w:t>
      </w:r>
      <w:r w:rsidR="00CD60BD">
        <w:t>degrade the</w:t>
      </w:r>
      <w:r w:rsidR="008F4680">
        <w:t xml:space="preserve"> im</w:t>
      </w:r>
      <w:r w:rsidR="00FC4437">
        <w:t>ages and make image processing</w:t>
      </w:r>
      <w:r w:rsidR="008F4680">
        <w:t xml:space="preserve"> and registration</w:t>
      </w:r>
      <w:r w:rsidR="00FC4437">
        <w:t xml:space="preserve"> tasks</w:t>
      </w:r>
      <w:r w:rsidR="008F4680">
        <w:t xml:space="preserve"> more difficult.</w:t>
      </w:r>
      <w:r w:rsidR="000413F4">
        <w:t xml:space="preserve"> </w:t>
      </w:r>
      <w:r w:rsidR="002A17F1">
        <w:t>Consequently</w:t>
      </w:r>
      <w:r w:rsidR="000413F4">
        <w:t xml:space="preserve">, </w:t>
      </w:r>
      <w:r w:rsidR="00FC4437">
        <w:t>the Z-frame</w:t>
      </w:r>
      <w:r w:rsidR="002A17F1">
        <w:t xml:space="preserve"> has to be </w:t>
      </w:r>
      <w:r w:rsidR="00821FB2">
        <w:t>manufactured</w:t>
      </w:r>
      <w:r w:rsidR="002A17F1">
        <w:t xml:space="preserve"> in a way which produce less artifacts in the image</w:t>
      </w:r>
      <w:r w:rsidR="00821FB2">
        <w:t>,</w:t>
      </w:r>
      <w:r w:rsidR="001A4573">
        <w:t xml:space="preserve"> and the processing algorithm has to be developed to filter </w:t>
      </w:r>
      <w:r w:rsidR="004D54E4">
        <w:t>noise</w:t>
      </w:r>
      <w:r w:rsidR="001A4573">
        <w:t xml:space="preserve"> without effecting</w:t>
      </w:r>
      <w:r w:rsidR="00592E9F">
        <w:t xml:space="preserve"> on the relative</w:t>
      </w:r>
      <w:r w:rsidR="00334C35">
        <w:t xml:space="preserve"> signal</w:t>
      </w:r>
      <w:r w:rsidR="004D54E4">
        <w:t>s</w:t>
      </w:r>
      <w:r w:rsidR="00334C35">
        <w:t>.</w:t>
      </w:r>
      <w:r w:rsidR="00093EF4">
        <w:t xml:space="preserve"> Section 3.1 </w:t>
      </w:r>
      <w:r w:rsidR="000F4C6D">
        <w:t>estimate</w:t>
      </w:r>
      <w:r w:rsidR="00093EF4">
        <w:t xml:space="preserve"> </w:t>
      </w:r>
      <w:r w:rsidR="000F4C6D">
        <w:t xml:space="preserve">the </w:t>
      </w:r>
      <w:r w:rsidR="00093EF4">
        <w:t xml:space="preserve">most </w:t>
      </w:r>
      <w:r w:rsidR="000F4C6D" w:rsidRPr="000F4C6D">
        <w:t>effective</w:t>
      </w:r>
      <w:r w:rsidR="00093EF4" w:rsidRPr="000F4C6D">
        <w:t xml:space="preserve"> methods for MRI noise removal</w:t>
      </w:r>
      <w:r w:rsidR="000F4C6D" w:rsidRPr="000F4C6D">
        <w:t>.</w:t>
      </w:r>
      <w:r w:rsidR="00627015">
        <w:t xml:space="preserve"> In addition,</w:t>
      </w:r>
      <w:r w:rsidR="000425C2">
        <w:t xml:space="preserve"> i</w:t>
      </w:r>
      <w:r w:rsidR="002D785B">
        <w:t xml:space="preserve">n </w:t>
      </w:r>
      <w:r w:rsidR="002E53B5">
        <w:t>section</w:t>
      </w:r>
      <w:r w:rsidR="002002C9">
        <w:t xml:space="preserve"> </w:t>
      </w:r>
      <w:r w:rsidR="00093EF4">
        <w:t>3</w:t>
      </w:r>
      <w:r w:rsidR="002002C9">
        <w:t>.</w:t>
      </w:r>
      <w:r w:rsidR="00093EF4">
        <w:t>2</w:t>
      </w:r>
      <w:r w:rsidR="002D785B">
        <w:t xml:space="preserve"> several</w:t>
      </w:r>
      <w:r w:rsidR="002002C9">
        <w:t xml:space="preserve"> </w:t>
      </w:r>
      <w:r w:rsidR="00474496">
        <w:t>materials</w:t>
      </w:r>
      <w:r w:rsidR="002D785B">
        <w:t xml:space="preserve"> are compared </w:t>
      </w:r>
      <w:r w:rsidR="00093EF4">
        <w:t>for manufacturing of the Z-frame marker</w:t>
      </w:r>
      <w:r w:rsidR="000425C2">
        <w:t>.</w:t>
      </w:r>
    </w:p>
    <w:p w:rsidR="00FD4FC1" w:rsidRPr="008F78B7" w:rsidRDefault="009C5777" w:rsidP="00605879">
      <w:pPr>
        <w:pStyle w:val="Heading2"/>
      </w:pPr>
      <w:bookmarkStart w:id="15" w:name="_Toc523730408"/>
      <w:r w:rsidRPr="008F78B7">
        <w:lastRenderedPageBreak/>
        <w:t>I</w:t>
      </w:r>
      <w:r w:rsidR="00E10C57" w:rsidRPr="008F78B7">
        <w:t>nstrument</w:t>
      </w:r>
      <w:r w:rsidR="00915EF2" w:rsidRPr="008F78B7">
        <w:t xml:space="preserve"> tracking methods in i</w:t>
      </w:r>
      <w:r w:rsidR="00840934" w:rsidRPr="008F78B7">
        <w:t xml:space="preserve">nterventional </w:t>
      </w:r>
      <w:r w:rsidR="00480727" w:rsidRPr="008F78B7">
        <w:t>MRI</w:t>
      </w:r>
      <w:bookmarkEnd w:id="15"/>
    </w:p>
    <w:p w:rsidR="005E2314" w:rsidRDefault="00AF0C56" w:rsidP="0025187A">
      <w:r w:rsidRPr="002534AA">
        <w:t>iMRI</w:t>
      </w:r>
      <w:r w:rsidR="00393F8A" w:rsidRPr="002534AA">
        <w:t xml:space="preserve"> is </w:t>
      </w:r>
      <w:r w:rsidR="00E1378A" w:rsidRPr="002534AA">
        <w:t xml:space="preserve">an appropriate </w:t>
      </w:r>
      <w:r w:rsidR="0017520F" w:rsidRPr="002534AA">
        <w:t>technique for</w:t>
      </w:r>
      <w:r w:rsidR="005662AE">
        <w:t xml:space="preserve"> many types of minimal invasive procedures</w:t>
      </w:r>
      <w:r w:rsidR="0017520F" w:rsidRPr="002534AA">
        <w:t xml:space="preserve"> </w:t>
      </w:r>
      <w:r w:rsidR="005662AE">
        <w:t>mostly in the field of biopsies, catheter placement and ablations</w:t>
      </w:r>
      <w:r w:rsidRPr="002534AA">
        <w:t xml:space="preserve"> due to its mentioned advantageous in </w:t>
      </w:r>
      <w:r w:rsidR="00B200BD" w:rsidRPr="002534AA">
        <w:t xml:space="preserve">section </w:t>
      </w:r>
      <w:r w:rsidR="004D0E7F" w:rsidRPr="002534AA">
        <w:t>2</w:t>
      </w:r>
      <w:r w:rsidR="00B200BD" w:rsidRPr="002534AA">
        <w:t>.1</w:t>
      </w:r>
      <w:r w:rsidR="00D93414">
        <w:t xml:space="preserve"> </w:t>
      </w:r>
      <w:sdt>
        <w:sdtPr>
          <w:alias w:val="Don’t edit this field."/>
          <w:tag w:val="CitaviPlaceholder#a97ed166-0c62-4dcb-be5e-422724a305cb"/>
          <w:id w:val="876665681"/>
          <w:placeholder>
            <w:docPart w:val="DefaultPlaceholder_-1854013440"/>
          </w:placeholder>
        </w:sdtPr>
        <w:sdtContent>
          <w:r w:rsidR="00D93414">
            <w:fldChar w:fldCharType="begin"/>
          </w:r>
          <w:r w:rsidR="00767988">
            <w:instrText>ADDIN CitaviPlaceholder{eyIkaWQiOiIxIiwiRW50cmllcyI6W3siJGlkIjoiMiIsIklkIjoiNjlkODEwZTMtMzM4Ni00NjI5LTlhNzgtYmY1ZTM1MTQ0NDg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wM1QxMDo1NzoyMiIsIlByb2plY3QiOnsiJHJlZiI6IjUifX0sIlVzZU51bWJlcmluZ1R5cGVPZlBhcmVudERvY3VtZW50IjpmYWxzZX0seyIkaWQiOiIyMSIsIklkIjoiNDJiNjNjY2MtYjg1NC00ZTA5LTllMWEtZmM3YWRhY2FlNDVkIiwiUmFuZ2VTdGFydCI6MiwiUmFuZ2VMZW5ndGgiOjQ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AzVDEwOjU3OjIyIiwiUHJvamVjdCI6eyIkcmVmIjoiNSJ9fSwiVXNlTnVtYmVyaW5nVHlwZU9mUGFyZW50RG9jdW1lbnQiOmZhbHNlfV0sIkZvcm1hdHRlZFRleHQiOnsiJGlkIjoiMjUiLCJDb3VudCI6MSwiVGV4dFVuaXRzIjpbeyIkaWQiOiIyNiIsIkZvbnRTdHlsZSI6eyIkaWQiOiIyNyIsIk5ldXRyYWwiOnRydWV9LCJSZWFkaW5nT3JkZXIiOjEsIlRleHQiOiJbNiwgN10ifV19LCJUYWciOiJDaXRhdmlQbGFjZWhvbGRlciNhOTdlZDE2Ni0wYzYyLTRkY2ItYmU1ZS00MjI3MjRhMzA1Y2IiLCJUZXh0IjoiWzYsIDddIiwiV0FJVmVyc2lvbiI6IjYuMS4wLjAifQ==}</w:instrText>
          </w:r>
          <w:r w:rsidR="00D93414">
            <w:fldChar w:fldCharType="separate"/>
          </w:r>
          <w:r w:rsidR="00F5237C">
            <w:t>[6, 7]</w:t>
          </w:r>
          <w:r w:rsidR="00D93414">
            <w:fldChar w:fldCharType="end"/>
          </w:r>
        </w:sdtContent>
      </w:sdt>
      <w:r w:rsidRPr="002534AA">
        <w:t xml:space="preserve">. </w:t>
      </w:r>
      <w:r w:rsidR="00FF3382">
        <w:t xml:space="preserve">For the visualization of the instrument (e.g. biopsy needle or radio frequency ablation needle) during its progressive penetration to the target structure the imaging signal is constantly </w:t>
      </w:r>
      <w:r w:rsidR="00D65E4C">
        <w:t>being</w:t>
      </w:r>
      <w:r w:rsidR="00FF3382">
        <w:t xml:space="preserve"> updated in iterative acquisition with a duration of several secon</w:t>
      </w:r>
      <w:r w:rsidR="0016432D">
        <w:t>ds each to approach real-time</w:t>
      </w:r>
      <w:r w:rsidR="00FF3382">
        <w:t xml:space="preserve"> interventional MRI-guidance</w:t>
      </w:r>
      <w:r w:rsidR="00246FAA">
        <w:t xml:space="preserve"> </w:t>
      </w:r>
      <w:sdt>
        <w:sdtPr>
          <w:alias w:val="Don’t edit this field."/>
          <w:tag w:val="CitaviPlaceholder#77203c9f-b62e-47cf-b355-b5d7e1e01560"/>
          <w:id w:val="593669721"/>
          <w:placeholder>
            <w:docPart w:val="DefaultPlaceholder_-1854013440"/>
          </w:placeholder>
        </w:sdtPr>
        <w:sdtContent>
          <w:r w:rsidR="00246FAA">
            <w:fldChar w:fldCharType="begin"/>
          </w:r>
          <w:r w:rsidR="00767988">
            <w:instrText>ADDIN CitaviPlaceholder{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}</w:instrText>
          </w:r>
          <w:r w:rsidR="00246FAA">
            <w:fldChar w:fldCharType="separate"/>
          </w:r>
          <w:r w:rsidR="00F5237C">
            <w:t>[8, 9]</w:t>
          </w:r>
          <w:r w:rsidR="00246FAA">
            <w:fldChar w:fldCharType="end"/>
          </w:r>
        </w:sdtContent>
      </w:sdt>
      <w:r w:rsidR="00FF3382">
        <w:t>.</w:t>
      </w:r>
      <w:r w:rsidR="00D65E4C">
        <w:t xml:space="preserve"> Since all instruments must be MRI-safe, meaning that they are not attracted by the magnetic field</w:t>
      </w:r>
      <w:r w:rsidR="00183A14">
        <w:t xml:space="preserve"> </w:t>
      </w:r>
      <w:sdt>
        <w:sdtPr>
          <w:alias w:val="Don’t edit this field."/>
          <w:tag w:val="CitaviPlaceholder#426c71e6-ac10-4864-aadf-d9ab2c4e49c0"/>
          <w:id w:val="-157079084"/>
          <w:placeholder>
            <w:docPart w:val="DefaultPlaceholder_-1854013440"/>
          </w:placeholder>
        </w:sdtPr>
        <w:sdtContent>
          <w:r w:rsidR="00183A14">
            <w:fldChar w:fldCharType="begin"/>
          </w:r>
          <w:r w:rsidR="00767988">
            <w:instrText>ADDIN CitaviPlaceholder{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ZhdGFoaSwgRGVtZW5lc2N1IGV0IGFsIDIwMTYgLSBTdWJqZWN0aXZlIHBlcmNlcHRpb24gb2Ygc2FmZXR5LmpwZyIsIkxpbmtlZFJlc291cmNlVHlwZSI6MSwiVXJpU3RyaW5nIjoiRmF0YWhpLCBEZW1lbmVzY3UgZXQgYWwgMjAxNiAtIFN1YmplY3RpdmUgcGVyY2VwdGlvbiBvZiBzYWZldHkuanBnIiwiUHJvcGVydGllcyI6e319LCJEb2kiOiIxMC4xMDA3L3MxMDMzNC0wMTYtMDUyNy02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}</w:instrText>
          </w:r>
          <w:r w:rsidR="00183A14">
            <w:fldChar w:fldCharType="separate"/>
          </w:r>
          <w:r w:rsidR="00F5237C">
            <w:t>[10]</w:t>
          </w:r>
          <w:r w:rsidR="00183A14">
            <w:fldChar w:fldCharType="end"/>
          </w:r>
        </w:sdtContent>
      </w:sdt>
      <w:r w:rsidR="00D65E4C">
        <w:t xml:space="preserve">, they do not provide a proton-based resonance signal but are either </w:t>
      </w:r>
      <w:r w:rsidR="00911E89">
        <w:t>indirectly visible by the typical artifact that they are creating or completely invisible.</w:t>
      </w:r>
      <w:r w:rsidR="00242314">
        <w:t xml:space="preserve"> In this case the orientation of the interventional instrument must be distinguished with alternative methods to acquire precise alignment information.</w:t>
      </w:r>
      <w:r w:rsidR="00014581">
        <w:t xml:space="preserve"> For </w:t>
      </w:r>
      <w:r w:rsidR="008F52CB">
        <w:t xml:space="preserve">this purpose, there are multiple solutions used in interventional applications. The most established one is free-hand instrument guidance which the desired trajectory of the </w:t>
      </w:r>
      <w:r w:rsidR="00277F0B">
        <w:t>instrument is planned by the surgeon using her finger straight before the actual percutaneous puncture with the instrument</w:t>
      </w:r>
      <w:r w:rsidR="00A34658">
        <w:t xml:space="preserve"> </w:t>
      </w:r>
      <w:sdt>
        <w:sdtPr>
          <w:alias w:val="Don’t edit this field."/>
          <w:tag w:val="CitaviPlaceholder#745a92c1-b923-4e22-8f00-9c0242c53ff6"/>
          <w:id w:val="77564122"/>
          <w:placeholder>
            <w:docPart w:val="DefaultPlaceholder_-1854013440"/>
          </w:placeholder>
        </w:sdtPr>
        <w:sdtContent>
          <w:r w:rsidR="00A34658">
            <w:fldChar w:fldCharType="begin"/>
          </w:r>
          <w:r w:rsidR="00767988">
            <w:instrText>ADDIN CitaviPlaceholder{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}</w:instrText>
          </w:r>
          <w:r w:rsidR="00A34658">
            <w:fldChar w:fldCharType="separate"/>
          </w:r>
          <w:r w:rsidR="00F5237C">
            <w:t>[11]</w:t>
          </w:r>
          <w:r w:rsidR="00A34658">
            <w:fldChar w:fldCharType="end"/>
          </w:r>
        </w:sdtContent>
      </w:sdt>
      <w:r w:rsidR="002F2A66">
        <w:t xml:space="preserve"> (Figure</w:t>
      </w:r>
      <w:r w:rsidR="00AE6CC4">
        <w:t xml:space="preserve"> 2.6</w:t>
      </w:r>
      <w:r w:rsidR="002F2A66">
        <w:t>)</w:t>
      </w:r>
      <w:r w:rsidR="00277F0B">
        <w:t>.</w:t>
      </w:r>
      <w:r w:rsidR="00EA59F5">
        <w:t xml:space="preserve"> However, this approach </w:t>
      </w:r>
      <w:r w:rsidR="00EA59F5" w:rsidRPr="00216C4C">
        <w:t>requires iterative movements either from the clinician or of the patient table in and out of the MRI-tunnel, which is cumbersome, time-consuming and expensive with respect to the costs of the intervention</w:t>
      </w:r>
      <w:r w:rsidR="00AC3D35">
        <w:t xml:space="preserve">. </w:t>
      </w:r>
    </w:p>
    <w:p w:rsidR="0025187A" w:rsidRDefault="0025187A" w:rsidP="0025187A"/>
    <w:p w:rsidR="0025187A" w:rsidRDefault="0025187A" w:rsidP="0025187A"/>
    <w:p w:rsidR="0025187A" w:rsidRDefault="0025187A" w:rsidP="0025187A"/>
    <w:p w:rsidR="0025187A" w:rsidRDefault="0025187A" w:rsidP="0025187A"/>
    <w:p w:rsidR="0025187A" w:rsidRDefault="0025187A" w:rsidP="0025187A"/>
    <w:p w:rsidR="00621BF7" w:rsidRDefault="00E3049B" w:rsidP="00D31B09">
      <w:r>
        <w:rPr>
          <w:noProof/>
        </w:rPr>
        <w:lastRenderedPageBreak/>
        <mc:AlternateContent>
          <mc:Choice Requires="wps">
            <w:drawing>
              <wp:anchor distT="0" distB="0" distL="114300" distR="114300" simplePos="0" relativeHeight="251852288" behindDoc="0" locked="0" layoutInCell="1" allowOverlap="1" wp14:anchorId="711F5A7E" wp14:editId="5ADF7CBF">
                <wp:simplePos x="0" y="0"/>
                <wp:positionH relativeFrom="column">
                  <wp:posOffset>4688006</wp:posOffset>
                </wp:positionH>
                <wp:positionV relativeFrom="paragraph">
                  <wp:posOffset>1511034</wp:posOffset>
                </wp:positionV>
                <wp:extent cx="473075" cy="300990"/>
                <wp:effectExtent l="0" t="0" r="3175" b="3810"/>
                <wp:wrapNone/>
                <wp:docPr id="1073741899" name="Text Box 10737418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E3049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1F5A7E" id="Text Box 1073741899" o:spid="_x0000_s1042" type="#_x0000_t202" style="position:absolute;left:0;text-align:left;margin-left:369.15pt;margin-top:119pt;width:37.25pt;height:23.7pt;z-index:251852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" fillcolor="white [3201]" stroked="f" strokeweight=".5pt">
                <v:textbox>
                  <w:txbxContent>
                    <w:p w:rsidR="00010EE9" w:rsidRPr="00130FAF" w:rsidRDefault="00010EE9" w:rsidP="00E3049B">
                      <w:pPr>
                        <w:jc w:val="center"/>
                      </w:pPr>
                      <w:r>
                        <w:t>(c)</w:t>
                      </w:r>
                    </w:p>
                  </w:txbxContent>
                </v:textbox>
              </v:shape>
            </w:pict>
          </mc:Fallback>
        </mc:AlternateContent>
      </w:r>
      <w:r>
        <w:rPr>
          <w:noProof/>
        </w:rPr>
        <mc:AlternateContent>
          <mc:Choice Requires="wps">
            <w:drawing>
              <wp:anchor distT="0" distB="0" distL="114300" distR="114300" simplePos="0" relativeHeight="251850240" behindDoc="0" locked="0" layoutInCell="1" allowOverlap="1" wp14:anchorId="4AC197A8" wp14:editId="7FE3F3ED">
                <wp:simplePos x="0" y="0"/>
                <wp:positionH relativeFrom="column">
                  <wp:posOffset>2643021</wp:posOffset>
                </wp:positionH>
                <wp:positionV relativeFrom="paragraph">
                  <wp:posOffset>1512939</wp:posOffset>
                </wp:positionV>
                <wp:extent cx="473075" cy="300990"/>
                <wp:effectExtent l="0" t="0" r="3175" b="3810"/>
                <wp:wrapNone/>
                <wp:docPr id="1073741892" name="Text Box 107374189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E3049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C197A8" id="Text Box 1073741892" o:spid="_x0000_s1043" type="#_x0000_t202" style="position:absolute;left:0;text-align:left;margin-left:208.1pt;margin-top:119.15pt;width:37.25pt;height:23.7pt;z-index:25185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" fillcolor="white [3201]" stroked="f" strokeweight=".5pt">
                <v:textbox>
                  <w:txbxContent>
                    <w:p w:rsidR="00010EE9" w:rsidRPr="00130FAF" w:rsidRDefault="00010EE9" w:rsidP="00E3049B">
                      <w:pPr>
                        <w:jc w:val="center"/>
                      </w:pPr>
                      <w:r>
                        <w:t>(b)</w:t>
                      </w:r>
                    </w:p>
                  </w:txbxContent>
                </v:textbox>
              </v:shape>
            </w:pict>
          </mc:Fallback>
        </mc:AlternateContent>
      </w:r>
      <w:r>
        <w:rPr>
          <w:noProof/>
        </w:rPr>
        <mc:AlternateContent>
          <mc:Choice Requires="wps">
            <w:drawing>
              <wp:anchor distT="0" distB="0" distL="114300" distR="114300" simplePos="0" relativeHeight="251848192" behindDoc="0" locked="0" layoutInCell="1" allowOverlap="1" wp14:anchorId="6711BA84" wp14:editId="2E2D37B1">
                <wp:simplePos x="0" y="0"/>
                <wp:positionH relativeFrom="column">
                  <wp:posOffset>641445</wp:posOffset>
                </wp:positionH>
                <wp:positionV relativeFrom="paragraph">
                  <wp:posOffset>1511035</wp:posOffset>
                </wp:positionV>
                <wp:extent cx="473075" cy="300990"/>
                <wp:effectExtent l="0" t="0" r="3175" b="3810"/>
                <wp:wrapNone/>
                <wp:docPr id="99" name="Text Box 9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E3049B">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11BA84" id="Text Box 99" o:spid="_x0000_s1044" type="#_x0000_t202" style="position:absolute;left:0;text-align:left;margin-left:50.5pt;margin-top:119pt;width:37.25pt;height:23.7pt;z-index:25184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" fillcolor="white [3201]" stroked="f" strokeweight=".5pt">
                <v:textbox>
                  <w:txbxContent>
                    <w:p w:rsidR="00010EE9" w:rsidRPr="00130FAF" w:rsidRDefault="00010EE9" w:rsidP="00E3049B">
                      <w:pPr>
                        <w:jc w:val="center"/>
                      </w:pPr>
                      <w:r>
                        <w:t>(</w:t>
                      </w:r>
                      <w:r w:rsidRPr="00130FAF">
                        <w:t>a</w:t>
                      </w:r>
                      <w:r>
                        <w:t>)</w:t>
                      </w:r>
                    </w:p>
                  </w:txbxContent>
                </v:textbox>
              </v:shape>
            </w:pict>
          </mc:Fallback>
        </mc:AlternateContent>
      </w:r>
      <w:r w:rsidR="005E2314">
        <w:rPr>
          <w:rStyle w:val="PlaceholderText"/>
          <w:rFonts w:ascii="Calibri" w:eastAsia="Calibri" w:hAnsi="Calibri" w:cs="Calibri"/>
          <w:noProof/>
        </w:rPr>
        <mc:AlternateContent>
          <mc:Choice Requires="wpg">
            <w:drawing>
              <wp:inline distT="0" distB="0" distL="0" distR="0" wp14:anchorId="17BE3DB2" wp14:editId="78519892">
                <wp:extent cx="5731510" cy="1462907"/>
                <wp:effectExtent l="0" t="0" r="2540" b="4445"/>
                <wp:docPr id="20" name="officeArt object"/>
                <wp:cNvGraphicFramePr/>
                <a:graphic xmlns:a="http://schemas.openxmlformats.org/drawingml/2006/main">
                  <a:graphicData uri="http://schemas.microsoft.com/office/word/2010/wordprocessingGroup">
                    <wpg:wgp>
                      <wpg:cNvGrpSpPr/>
                      <wpg:grpSpPr>
                        <a:xfrm>
                          <a:off x="0" y="0"/>
                          <a:ext cx="5731510" cy="1462907"/>
                          <a:chOff x="-1" y="0"/>
                          <a:chExt cx="5756911" cy="1469390"/>
                        </a:xfrm>
                      </wpg:grpSpPr>
                      <pic:pic xmlns:pic="http://schemas.openxmlformats.org/drawingml/2006/picture">
                        <pic:nvPicPr>
                          <pic:cNvPr id="37" name="image1.png"/>
                          <pic:cNvPicPr>
                            <a:picLocks noChangeAspect="1"/>
                          </pic:cNvPicPr>
                        </pic:nvPicPr>
                        <pic:blipFill>
                          <a:blip r:embed="rId25">
                            <a:extLst/>
                          </a:blip>
                          <a:srcRect l="4170" r="59761"/>
                          <a:stretch>
                            <a:fillRect/>
                          </a:stretch>
                        </pic:blipFill>
                        <pic:spPr>
                          <a:xfrm>
                            <a:off x="1936469" y="4155"/>
                            <a:ext cx="1880350" cy="1465235"/>
                          </a:xfrm>
                          <a:prstGeom prst="rect">
                            <a:avLst/>
                          </a:prstGeom>
                          <a:ln w="12700" cap="flat">
                            <a:noFill/>
                            <a:miter lim="400000"/>
                          </a:ln>
                          <a:effectLst/>
                        </pic:spPr>
                      </pic:pic>
                      <pic:pic xmlns:pic="http://schemas.openxmlformats.org/drawingml/2006/picture">
                        <pic:nvPicPr>
                          <pic:cNvPr id="38" name="image1.png"/>
                          <pic:cNvPicPr>
                            <a:picLocks noChangeAspect="1"/>
                          </pic:cNvPicPr>
                        </pic:nvPicPr>
                        <pic:blipFill>
                          <a:blip r:embed="rId25">
                            <a:extLst/>
                          </a:blip>
                          <a:srcRect l="56997" r="6857"/>
                          <a:stretch>
                            <a:fillRect/>
                          </a:stretch>
                        </pic:blipFill>
                        <pic:spPr>
                          <a:xfrm>
                            <a:off x="3877210" y="0"/>
                            <a:ext cx="1879700" cy="1465801"/>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6">
                            <a:extLst/>
                          </a:blip>
                          <a:stretch>
                            <a:fillRect/>
                          </a:stretch>
                        </pic:blipFill>
                        <pic:spPr>
                          <a:xfrm>
                            <a:off x="-1" y="4155"/>
                            <a:ext cx="1877935" cy="1464669"/>
                          </a:xfrm>
                          <a:prstGeom prst="rect">
                            <a:avLst/>
                          </a:prstGeom>
                          <a:ln w="12700" cap="flat">
                            <a:noFill/>
                            <a:miter lim="400000"/>
                          </a:ln>
                          <a:effectLst/>
                        </pic:spPr>
                      </pic:pic>
                    </wpg:wgp>
                  </a:graphicData>
                </a:graphic>
              </wp:inline>
            </w:drawing>
          </mc:Choice>
          <mc:Fallback>
            <w:pict>
              <v:group w14:anchorId="4EB92F7D" id="officeArt object" o:spid="_x0000_s1026" style="width:451.3pt;height:115.2pt;mso-position-horizontal-relative:char;mso-position-vertical-relative:line" coordorigin="" coordsize="57569,14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9364;top:41;width:18804;height:14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" strokeweight="1pt">
                  <v:stroke miterlimit="4"/>
                  <v:imagedata r:id="rId27" o:title="" cropleft="2733f" cropright="39165f"/>
                  <v:path arrowok="t"/>
                </v:shape>
                <v:shape id="image1.png" o:spid="_x0000_s1028" type="#_x0000_t75" style="position:absolute;left:38772;width:18797;height:1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" strokeweight="1pt">
                  <v:stroke miterlimit="4"/>
                  <v:imagedata r:id="rId27" o:title="" cropleft="37354f" cropright="4494f"/>
                  <v:path arrowok="t"/>
                </v:shape>
                <v:shape id="image2.png" o:spid="_x0000_s1029" type="#_x0000_t75" style="position:absolute;top:41;width:18779;height:14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" strokeweight="1pt">
                  <v:stroke miterlimit="4"/>
                  <v:imagedata r:id="rId28" o:title=""/>
                  <v:path arrowok="t"/>
                </v:shape>
                <w10:anchorlock/>
              </v:group>
            </w:pict>
          </mc:Fallback>
        </mc:AlternateContent>
      </w:r>
    </w:p>
    <w:p w:rsidR="00E3049B" w:rsidRDefault="00E3049B" w:rsidP="00751D32">
      <w:pPr>
        <w:pStyle w:val="Caption"/>
      </w:pPr>
      <w:bookmarkStart w:id="16" w:name="_Toc523735287"/>
    </w:p>
    <w:p w:rsidR="005E2314" w:rsidRDefault="00621BF7" w:rsidP="00751D32">
      <w:pPr>
        <w:pStyle w:val="Caption"/>
      </w:pPr>
      <w:r>
        <w:t xml:space="preserve">Figure </w:t>
      </w:r>
      <w:r w:rsidR="00F9118F">
        <w:fldChar w:fldCharType="begin"/>
      </w:r>
      <w:r w:rsidR="00F9118F">
        <w:instrText xml:space="preserve"> STYLEREF 1 \s </w:instrText>
      </w:r>
      <w:r w:rsidR="00F9118F">
        <w:fldChar w:fldCharType="separate"/>
      </w:r>
      <w:r w:rsidR="00F9118F">
        <w:rPr>
          <w:cs/>
        </w:rPr>
        <w:t>‎</w:t>
      </w:r>
      <w:r w:rsidR="00F9118F">
        <w:t>2</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6</w:t>
      </w:r>
      <w:r w:rsidR="00F9118F">
        <w:fldChar w:fldCharType="end"/>
      </w:r>
      <w:r>
        <w:t>: MR-images of a liver biopsy procedure with the clinician’s hand indicating the desired puncture point and needle alignment, which is demonstrated by pressing the finger-tip and the finger axis (</w:t>
      </w:r>
      <w:r w:rsidR="008B58FE">
        <w:t>(a)</w:t>
      </w:r>
      <w:r>
        <w:t xml:space="preserve"> dent in the skin and green line placed above the finger axis), and guiding the needle during its penetration through the fat-layer (</w:t>
      </w:r>
      <w:r w:rsidR="008B58FE">
        <w:t>b</w:t>
      </w:r>
      <w:r>
        <w:t>) until the target area is reached (</w:t>
      </w:r>
      <w:r w:rsidR="008B58FE">
        <w:t>c</w:t>
      </w:r>
      <w:r>
        <w:t>).</w:t>
      </w:r>
      <w:bookmarkEnd w:id="16"/>
    </w:p>
    <w:p w:rsidR="0054440F" w:rsidRPr="0054440F" w:rsidRDefault="0054440F" w:rsidP="0054440F"/>
    <w:p w:rsidR="008B58FE" w:rsidRPr="00D65E4C" w:rsidRDefault="00DA7219" w:rsidP="00674E46">
      <w:pPr>
        <w:pStyle w:val="Heading3"/>
      </w:pPr>
      <w:r>
        <w:t xml:space="preserve">General tracking </w:t>
      </w:r>
      <w:r w:rsidR="00674E46">
        <w:t>approaches</w:t>
      </w:r>
    </w:p>
    <w:p w:rsidR="006C25FF" w:rsidRDefault="00FD4FC1" w:rsidP="00486832">
      <w:r w:rsidRPr="005E4BA0">
        <w:t>The</w:t>
      </w:r>
      <w:r w:rsidR="00702136">
        <w:t xml:space="preserve"> common</w:t>
      </w:r>
      <w:r w:rsidRPr="005E4BA0">
        <w:t xml:space="preserve"> </w:t>
      </w:r>
      <w:r w:rsidR="00CF207B">
        <w:t>alternative</w:t>
      </w:r>
      <w:r w:rsidRPr="005E4BA0">
        <w:t xml:space="preserve"> tracking methods of the robotic and manual instruments in</w:t>
      </w:r>
      <w:r w:rsidR="00702136">
        <w:t xml:space="preserve"> the</w:t>
      </w:r>
      <w:r w:rsidRPr="005E4BA0">
        <w:t xml:space="preserve"> MR</w:t>
      </w:r>
      <w:r w:rsidR="00D26F41" w:rsidRPr="005E4BA0">
        <w:t>I</w:t>
      </w:r>
      <w:r w:rsidRPr="005E4BA0">
        <w:t xml:space="preserve"> image space are </w:t>
      </w:r>
      <w:r w:rsidR="00113D8D">
        <w:t>joint encoder tracking, optical tracking, and the</w:t>
      </w:r>
      <w:r w:rsidR="00AF34B5">
        <w:t xml:space="preserve"> </w:t>
      </w:r>
      <w:r w:rsidR="00113D8D">
        <w:t>use of markers that are visible in MRI.</w:t>
      </w:r>
      <w:r w:rsidR="00896AD2">
        <w:t xml:space="preserve"> In the first method,</w:t>
      </w:r>
      <w:r w:rsidR="006C25FF">
        <w:t xml:space="preserve"> </w:t>
      </w:r>
      <w:r w:rsidR="006C25FF" w:rsidRPr="00C9581A">
        <w:t xml:space="preserve">the position and orientation of the device (such as </w:t>
      </w:r>
      <w:r w:rsidR="006C25FF">
        <w:t>mechanical</w:t>
      </w:r>
      <w:r w:rsidR="006C25FF" w:rsidRPr="00C9581A">
        <w:t>, semi-autonomous- or robotic-devices)</w:t>
      </w:r>
      <w:r w:rsidR="006C25FF" w:rsidRPr="00AB4070">
        <w:t xml:space="preserve"> is </w:t>
      </w:r>
      <w:r w:rsidR="006C25FF">
        <w:t>estimated using the device’s</w:t>
      </w:r>
      <w:r w:rsidR="006C25FF" w:rsidRPr="00AB4070">
        <w:t xml:space="preserve"> join encoders.</w:t>
      </w:r>
      <w:r w:rsidR="00AF34B5">
        <w:t xml:space="preserve"> However, t</w:t>
      </w:r>
      <w:r w:rsidR="006C25FF">
        <w:t xml:space="preserve">his </w:t>
      </w:r>
      <w:r w:rsidR="00AF34B5">
        <w:t>approach</w:t>
      </w:r>
      <w:r w:rsidR="006C25FF">
        <w:t xml:space="preserve"> requires</w:t>
      </w:r>
      <w:r w:rsidR="006C25FF" w:rsidRPr="00AB4070">
        <w:t xml:space="preserve"> the device be fixed to the MR</w:t>
      </w:r>
      <w:r w:rsidR="006C25FF">
        <w:t>I</w:t>
      </w:r>
      <w:r w:rsidR="006C25FF" w:rsidRPr="00AB4070">
        <w:t xml:space="preserve"> scanner by a rigid mechanical mounting system and accurately</w:t>
      </w:r>
      <w:r w:rsidR="006C25FF">
        <w:t xml:space="preserve"> be</w:t>
      </w:r>
      <w:r w:rsidR="006C25FF" w:rsidRPr="00AB4070">
        <w:t xml:space="preserve"> calibrated</w:t>
      </w:r>
      <w:r w:rsidR="006C25FF">
        <w:t xml:space="preserve"> according</w:t>
      </w:r>
      <w:r w:rsidR="006C25FF" w:rsidRPr="00AB4070">
        <w:t xml:space="preserve"> to the scanner coordinate system</w:t>
      </w:r>
      <w:r w:rsidR="00AF34B5">
        <w:t xml:space="preserve"> </w:t>
      </w:r>
      <w:r w:rsidR="00AF34B5" w:rsidRPr="00AB4070">
        <w:t>for each procedure</w:t>
      </w:r>
      <w:r w:rsidR="00AF34B5">
        <w:t>, that</w:t>
      </w:r>
      <w:r w:rsidR="00AF34B5" w:rsidRPr="00AB4070">
        <w:t xml:space="preserve"> is complicated</w:t>
      </w:r>
      <w:r w:rsidR="00121D49">
        <w:t xml:space="preserve"> and time-consuming</w:t>
      </w:r>
      <w:r w:rsidR="006C25FF" w:rsidRPr="00AB4070">
        <w:t xml:space="preserve"> </w:t>
      </w:r>
      <w:sdt>
        <w:sdtPr>
          <w:alias w:val="Don’t edit this field."/>
          <w:tag w:val="CitaviPlaceholder#9d7befc0-1dde-4104-970a-5c1ffb7a68c1"/>
          <w:id w:val="2069606007"/>
          <w:placeholder>
            <w:docPart w:val="DefaultPlaceholder_-1854013440"/>
          </w:placeholder>
        </w:sdtPr>
        <w:sdtContent>
          <w:r w:rsidR="006C25FF" w:rsidRPr="00AB4070">
            <w:fldChar w:fldCharType="begin"/>
          </w:r>
          <w:r w:rsidR="00767988">
            <w:instrText>ADDIN CitaviPlaceholder{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cmVmIjoiNSJ9fSx7IiRpZCI6IjI5IiwiRmlyc3ROYW1lIjoiQmxhaW5lIiwiTGFzdE5hbWUiOiJDaHJvbmlrIiwiTWlkZGxlTmFtZSI6IkEuIiwiUHJvdGVjdGVkIjpmYWxzZSwiU2V4IjoyLCJDcmVhdGVkQnkiOiJfUGFyaXNhIiwiQ3JlYXRlZE9uIjoiMjAxOC0wOC0yOFQxNjozNDo1OSIsIk1vZGlmaWVkQnkiOiJfUGFyaXNhIiwiSWQiOiI0MjAwNGI4Ny1lYjU3LTQxMjQtYWIyYS02OTg2NTY4YTM2MjgiLCJNb2RpZmllZE9uIjoiMjAxOC0wOC0yOFQxNjozNDo1OSIsIlByb2plY3QiOnsiJHJlZiI6IjUifX0seyIkaWQiOiIzMC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MzEiLCJBdHRhY2htZW50Rm9sZGVyV2FzSW5GYWxsYmFja01vZGUiOmZhbHNlLCJMaW5rZWRSZXNvdXJjZVN0YXR1cyI6OCwiT3JpZ2luYWxTdHJpbmciOiJDZXBlaywgQ2hyb25payBldCBhbCAyMDE0IC0gVGhlIGVmZmVjdHMgb2YgbWFnbmV0aWMgZmllbGQuanBnIiwiTGlua2VkUmVzb3VyY2VUeXBlIjoxLCJVcmlTdHJpbmciOiJDZXBlaywgQ2hyb25payBldCBhbCAyMDE0IC0gVGhlIGVmZmVjdHMgb2YgbWFnbmV0aWMgZmllbGQuanBnIiwiUHJvcGVydGllcyI6e319LCJEb2kiOiIxMC4xMTE4LzEuNDg3MDk2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}</w:instrText>
          </w:r>
          <w:r w:rsidR="006C25FF" w:rsidRPr="00AB4070">
            <w:fldChar w:fldCharType="separate"/>
          </w:r>
          <w:r w:rsidR="00F5237C">
            <w:t>[12–14]</w:t>
          </w:r>
          <w:r w:rsidR="006C25FF" w:rsidRPr="00AB4070">
            <w:fldChar w:fldCharType="end"/>
          </w:r>
        </w:sdtContent>
      </w:sdt>
      <w:r w:rsidR="00834360">
        <w:t xml:space="preserve">. The optical pose tracking approach </w:t>
      </w:r>
      <w:r w:rsidR="009C20E1">
        <w:t xml:space="preserve">requires </w:t>
      </w:r>
      <w:r w:rsidR="00834360" w:rsidRPr="00AB4070">
        <w:t xml:space="preserve">an optical tracking system </w:t>
      </w:r>
      <w:r w:rsidR="00834360">
        <w:t>for the localization of</w:t>
      </w:r>
      <w:r w:rsidR="00834360" w:rsidRPr="00AB4070">
        <w:t xml:space="preserve"> the interventional device </w:t>
      </w:r>
      <w:r w:rsidR="005A5F09">
        <w:t>according to</w:t>
      </w:r>
      <w:r w:rsidR="00834360" w:rsidRPr="00AB4070">
        <w:t xml:space="preserve"> the scanner’s coordinate system. </w:t>
      </w:r>
      <w:r w:rsidR="009C20E1">
        <w:t>But</w:t>
      </w:r>
      <w:r w:rsidR="00834360">
        <w:t>, t</w:t>
      </w:r>
      <w:r w:rsidR="00834360" w:rsidRPr="00AB4070">
        <w:t>his</w:t>
      </w:r>
      <w:r w:rsidR="00834360">
        <w:t xml:space="preserve"> technique requires a free line-of-</w:t>
      </w:r>
      <w:r w:rsidR="00834360" w:rsidRPr="00AB4070">
        <w:t>sight be</w:t>
      </w:r>
      <w:r w:rsidR="00834360">
        <w:t>tween the device and the optical</w:t>
      </w:r>
      <w:r w:rsidR="00834360" w:rsidRPr="00AB4070">
        <w:t xml:space="preserve"> camera. In addition, retroreflective spheres or sterilizable LEDs must be attached to the interventional instruments</w:t>
      </w:r>
      <w:r w:rsidR="005A5F09">
        <w:t xml:space="preserve"> that</w:t>
      </w:r>
      <w:r w:rsidR="004E1885">
        <w:t xml:space="preserve"> installation and </w:t>
      </w:r>
      <w:r w:rsidR="005A5F09">
        <w:t xml:space="preserve">calibration </w:t>
      </w:r>
      <w:r w:rsidR="004E1885">
        <w:t xml:space="preserve">of them is very costly, time consuming and mostly not appropriate to fit into </w:t>
      </w:r>
      <w:r w:rsidR="00AE4581">
        <w:t>the clos</w:t>
      </w:r>
      <w:r w:rsidR="00E14A4C">
        <w:t>e schedule for many applications</w:t>
      </w:r>
      <w:r w:rsidR="00486832">
        <w:t xml:space="preserve"> </w:t>
      </w:r>
      <w:sdt>
        <w:sdtPr>
          <w:alias w:val="Don’t edit this field."/>
          <w:tag w:val="CitaviPlaceholder#d3c447f2-d6a0-4211-ad45-613106e711ec"/>
          <w:id w:val="2094897028"/>
          <w:placeholder>
            <w:docPart w:val="DefaultPlaceholder_-1854013440"/>
          </w:placeholder>
        </w:sdtPr>
        <w:sdtContent>
          <w:r w:rsidR="00486832">
            <w:fldChar w:fldCharType="begin"/>
          </w:r>
          <w:r w:rsidR="00767988">
            <w:instrText>ADDIN CitaviPlaceholder{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}</w:instrText>
          </w:r>
          <w:r w:rsidR="00486832">
            <w:fldChar w:fldCharType="separate"/>
          </w:r>
          <w:r w:rsidR="00F5237C">
            <w:t>[15]</w:t>
          </w:r>
          <w:r w:rsidR="00486832">
            <w:fldChar w:fldCharType="end"/>
          </w:r>
        </w:sdtContent>
      </w:sdt>
      <w:r w:rsidR="00486832">
        <w:t>.</w:t>
      </w:r>
    </w:p>
    <w:p w:rsidR="007663AD" w:rsidRPr="00AB4070" w:rsidRDefault="003930B9" w:rsidP="00F028A1">
      <w:r>
        <w:t xml:space="preserve">In contrast, the fixation </w:t>
      </w:r>
      <w:r w:rsidR="00BD59EC">
        <w:t xml:space="preserve">of a marker on the </w:t>
      </w:r>
      <w:r w:rsidR="004C0875">
        <w:t>interventional device provides the possibility for measuring alignment directly in the MR-signal</w:t>
      </w:r>
      <w:r w:rsidR="00A72EA2">
        <w:t>. There are multiple types of markers which can be categorized into active or passive markers.</w:t>
      </w:r>
      <w:r w:rsidR="00726797">
        <w:t xml:space="preserve"> Since the active markers </w:t>
      </w:r>
      <w:r w:rsidR="002C2844">
        <w:t>(e.g.</w:t>
      </w:r>
      <w:r w:rsidR="00B062D2">
        <w:t xml:space="preserve"> direct current </w:t>
      </w:r>
      <w:r w:rsidR="00B062D2">
        <w:lastRenderedPageBreak/>
        <w:t>coils, resonant rf-coils, gradient field measurement coils) provide signals by influencing or detecting the magnetic field of the MRI they do mostly require special parameters during the acquisition of a scanning sequence. Furthermore, they consist of metallic components and also can create undesired imaging artifacts</w:t>
      </w:r>
      <w:r w:rsidR="00486832">
        <w:t xml:space="preserve"> </w:t>
      </w:r>
      <w:sdt>
        <w:sdtPr>
          <w:alias w:val="Don’t edit this field."/>
          <w:tag w:val="CitaviPlaceholder#b4fefbff-9393-4880-b6d2-4642eef67f36"/>
          <w:id w:val="-121315275"/>
          <w:placeholder>
            <w:docPart w:val="DefaultPlaceholder_-1854013440"/>
          </w:placeholder>
        </w:sdtPr>
        <w:sdtContent>
          <w:r w:rsidR="00486832">
            <w:fldChar w:fldCharType="begin"/>
          </w:r>
          <w:r w:rsidR="00767988">
            <w:instrText>ADDIN CitaviPlaceholder{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}</w:instrText>
          </w:r>
          <w:r w:rsidR="00486832">
            <w:fldChar w:fldCharType="separate"/>
          </w:r>
          <w:r w:rsidR="00F5237C">
            <w:t>[16, 17]</w:t>
          </w:r>
          <w:r w:rsidR="00486832">
            <w:fldChar w:fldCharType="end"/>
          </w:r>
        </w:sdtContent>
      </w:sdt>
      <w:r w:rsidR="00B062D2">
        <w:t>. In contrast, passive fiducial MRI markers do not contain any metallic subs</w:t>
      </w:r>
      <w:r w:rsidR="002A2214">
        <w:t>tances and can be seen directly</w:t>
      </w:r>
      <w:r w:rsidR="00BF5496">
        <w:t xml:space="preserve"> in the MRI image</w:t>
      </w:r>
      <w:r w:rsidR="00F028A1">
        <w:t xml:space="preserve"> </w:t>
      </w:r>
      <w:sdt>
        <w:sdtPr>
          <w:alias w:val="Don't edit this field"/>
          <w:tag w:val="CitaviPlaceholder#fd221d77-e256-49be-98a0-73f8a20d25b4"/>
          <w:id w:val="-154610605"/>
          <w:placeholder>
            <w:docPart w:val="DefaultPlaceholder_-1854013440"/>
          </w:placeholder>
        </w:sdtPr>
        <w:sdtContent>
          <w:r w:rsidR="00F028A1">
            <w:fldChar w:fldCharType="begin"/>
          </w:r>
          <w:r w:rsidR="00F028A1">
            <w:instrText>ADDIN CitaviPlaceholder{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}</w:instrText>
          </w:r>
          <w:r w:rsidR="00F028A1">
            <w:fldChar w:fldCharType="separate"/>
          </w:r>
          <w:r w:rsidR="00F5237C">
            <w:t>[18]</w:t>
          </w:r>
          <w:r w:rsidR="00F028A1">
            <w:fldChar w:fldCharType="end"/>
          </w:r>
        </w:sdtContent>
      </w:sdt>
      <w:r w:rsidR="002A2214">
        <w:t xml:space="preserve">. </w:t>
      </w:r>
    </w:p>
    <w:p w:rsidR="00CA0D4D" w:rsidRPr="00B94237" w:rsidRDefault="00CA0D4D" w:rsidP="00D31B09">
      <w:pPr>
        <w:rPr>
          <w:b/>
          <w:bCs/>
        </w:rPr>
      </w:pPr>
    </w:p>
    <w:p w:rsidR="007663AD" w:rsidRPr="005926BC" w:rsidRDefault="005A0A81" w:rsidP="00605879">
      <w:pPr>
        <w:pStyle w:val="Heading3"/>
      </w:pPr>
      <w:bookmarkStart w:id="17" w:name="_Toc523730409"/>
      <w:r>
        <w:t>Passive MRI marker t</w:t>
      </w:r>
      <w:r w:rsidR="007663AD" w:rsidRPr="005926BC">
        <w:t>racking</w:t>
      </w:r>
      <w:bookmarkEnd w:id="17"/>
    </w:p>
    <w:p w:rsidR="005C290D" w:rsidRDefault="007663AD" w:rsidP="007D4193">
      <w:pPr>
        <w:rPr>
          <w:rFonts w:cstheme="minorHAnsi"/>
        </w:rPr>
      </w:pPr>
      <w:r w:rsidRPr="00AB4070">
        <w:t xml:space="preserve">Passive tracking in MRI </w:t>
      </w:r>
      <w:r w:rsidR="002146C3">
        <w:t>is defined as</w:t>
      </w:r>
      <w:r w:rsidR="00031DB7">
        <w:t xml:space="preserve"> </w:t>
      </w:r>
      <w:r w:rsidRPr="00AB4070">
        <w:t>embedding fiducial markers within the device</w:t>
      </w:r>
      <w:r w:rsidR="002146C3">
        <w:t xml:space="preserve"> for tracking of</w:t>
      </w:r>
      <w:r w:rsidRPr="00AB4070">
        <w:t xml:space="preserve"> the</w:t>
      </w:r>
      <w:r w:rsidR="002146C3">
        <w:t xml:space="preserve"> device</w:t>
      </w:r>
      <w:r w:rsidRPr="00AB4070">
        <w:t xml:space="preserve"> pose by localizing the fiducial marker</w:t>
      </w:r>
      <w:r w:rsidR="002A7917">
        <w:t>s</w:t>
      </w:r>
      <w:r w:rsidR="00CF407D">
        <w:t xml:space="preserve"> </w:t>
      </w:r>
      <w:sdt>
        <w:sdtPr>
          <w:alias w:val="Don't edit this field"/>
          <w:tag w:val="CitaviPlaceholder#162d8269-9beb-48bd-bdc2-1d320fa910a6"/>
          <w:id w:val="1297410118"/>
          <w:placeholder>
            <w:docPart w:val="DefaultPlaceholder_-1854013440"/>
          </w:placeholder>
        </w:sdtPr>
        <w:sdtContent>
          <w:r w:rsidR="00CF407D">
            <w:fldChar w:fldCharType="begin"/>
          </w:r>
          <w:r w:rsidR="00CF407D">
            <w:instrText>ADDIN CitaviPlaceholder{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}</w:instrText>
          </w:r>
          <w:r w:rsidR="00CF407D">
            <w:fldChar w:fldCharType="separate"/>
          </w:r>
          <w:r w:rsidR="00F5237C">
            <w:t>[19]</w:t>
          </w:r>
          <w:r w:rsidR="00CF407D">
            <w:fldChar w:fldCharType="end"/>
          </w:r>
        </w:sdtContent>
      </w:sdt>
      <w:r w:rsidRPr="00AB4070">
        <w:t>. The known geometric configuration of the fiducial markers assists to relate the device’s and MR’s coordinate systems</w:t>
      </w:r>
      <w:r w:rsidR="001A15F8">
        <w:t xml:space="preserve"> </w:t>
      </w:r>
      <w:sdt>
        <w:sdtPr>
          <w:alias w:val="Don't edit this field"/>
          <w:tag w:val="CitaviPlaceholder#c234cb19-13d1-415f-b4e5-f92a800af8b9"/>
          <w:id w:val="566306280"/>
          <w:placeholder>
            <w:docPart w:val="DefaultPlaceholder_-1854013440"/>
          </w:placeholder>
        </w:sdtPr>
        <w:sdtContent>
          <w:r w:rsidR="001A15F8">
            <w:fldChar w:fldCharType="begin"/>
          </w:r>
          <w:r w:rsidR="001A15F8">
            <w:instrText>ADDIN CitaviPlaceholder{eyIkaWQiOiIxIiwiRW50cmllcyI6W3siJGlkIjoiMiIsIklkIjoiODlmZmFjNTktNzg4Mi00NDM1LWI1ZGQtZDVjZmJiNjM2OWI5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DNUMTA6NTc6MjIiLCJQcm9qZWN0Ijp7IiRyZWYiOiI1In19LCJVc2VOdW1iZXJpbmdUeXBlT2ZQYXJlbnREb2N1bWVudCI6ZmFsc2V9XSwiRm9ybWF0dGVkVGV4dCI6eyIkaWQiOiIxNCIsIkNvdW50IjoxLCJUZXh0VW5pdHMiOlt7IiRpZCI6IjE1IiwiRm9udFN0eWxlIjp7IiRpZCI6IjE2IiwiTmV1dHJhbCI6dHJ1ZX0sIlJlYWRpbmdPcmRlciI6MSwiVGV4dCI6IlsxNF0ifV19LCJUYWciOiJDaXRhdmlQbGFjZWhvbGRlciNjMjM0Y2IxOS0xM2QxLTQxNWYtYjRlNS1mOTJhODAwYWY4YjkiLCJUZXh0IjoiWzE0XSIsIldBSVZlcnNpb24iOiI2LjEuMC4wIn0=}</w:instrText>
          </w:r>
          <w:r w:rsidR="001A15F8">
            <w:fldChar w:fldCharType="separate"/>
          </w:r>
          <w:r w:rsidR="00F5237C">
            <w:t>[14]</w:t>
          </w:r>
          <w:r w:rsidR="001A15F8">
            <w:fldChar w:fldCharType="end"/>
          </w:r>
        </w:sdtContent>
      </w:sdt>
      <w:r w:rsidRPr="00AB4070">
        <w:t xml:space="preserve">. </w:t>
      </w:r>
      <w:r w:rsidRPr="00AB4070">
        <w:rPr>
          <w:rFonts w:cstheme="minorHAnsi"/>
        </w:rPr>
        <w:t>The</w:t>
      </w:r>
      <w:r w:rsidR="00424BAA">
        <w:rPr>
          <w:rFonts w:cstheme="minorHAnsi"/>
        </w:rPr>
        <w:t xml:space="preserve"> main</w:t>
      </w:r>
      <w:r w:rsidRPr="00AB4070">
        <w:rPr>
          <w:rFonts w:cstheme="minorHAnsi"/>
        </w:rPr>
        <w:t xml:space="preserve"> </w:t>
      </w:r>
      <w:r w:rsidR="008D2B6A">
        <w:rPr>
          <w:rFonts w:cstheme="minorHAnsi"/>
        </w:rPr>
        <w:t>advantage</w:t>
      </w:r>
      <w:r w:rsidRPr="00AB4070">
        <w:rPr>
          <w:rFonts w:cstheme="minorHAnsi"/>
        </w:rPr>
        <w:t xml:space="preserve"> </w:t>
      </w:r>
      <w:r w:rsidR="00424BAA">
        <w:rPr>
          <w:rFonts w:cstheme="minorHAnsi"/>
        </w:rPr>
        <w:t>in this</w:t>
      </w:r>
      <w:r w:rsidR="008D2B6A">
        <w:rPr>
          <w:rFonts w:cstheme="minorHAnsi"/>
        </w:rPr>
        <w:t xml:space="preserve"> approach is </w:t>
      </w:r>
      <w:r w:rsidR="002A7917">
        <w:rPr>
          <w:rFonts w:cstheme="minorHAnsi"/>
        </w:rPr>
        <w:t xml:space="preserve">the </w:t>
      </w:r>
      <w:r w:rsidR="00211D78">
        <w:rPr>
          <w:rFonts w:cstheme="minorHAnsi"/>
        </w:rPr>
        <w:t>simple</w:t>
      </w:r>
      <w:r w:rsidR="00CF1A63">
        <w:rPr>
          <w:rFonts w:cstheme="minorHAnsi"/>
        </w:rPr>
        <w:t>r</w:t>
      </w:r>
      <w:r w:rsidR="008D2B6A">
        <w:rPr>
          <w:rFonts w:cstheme="minorHAnsi"/>
        </w:rPr>
        <w:t xml:space="preserve"> calibration method</w:t>
      </w:r>
      <w:r w:rsidR="002A7917">
        <w:rPr>
          <w:rFonts w:cstheme="minorHAnsi"/>
        </w:rPr>
        <w:t xml:space="preserve"> of the markers inside the MRI </w:t>
      </w:r>
      <w:r w:rsidR="00EB4D19">
        <w:rPr>
          <w:rFonts w:cstheme="minorHAnsi"/>
        </w:rPr>
        <w:t xml:space="preserve">coordinate system, </w:t>
      </w:r>
      <w:r w:rsidR="002A7917">
        <w:rPr>
          <w:rFonts w:cstheme="minorHAnsi"/>
        </w:rPr>
        <w:t>because</w:t>
      </w:r>
      <w:r w:rsidRPr="00AB4070">
        <w:rPr>
          <w:rFonts w:cstheme="minorHAnsi"/>
        </w:rPr>
        <w:t xml:space="preserve"> both the interventional device and the patient’s anatomy </w:t>
      </w:r>
      <w:r w:rsidR="00211D78">
        <w:rPr>
          <w:rFonts w:cstheme="minorHAnsi"/>
        </w:rPr>
        <w:t>can be</w:t>
      </w:r>
      <w:r w:rsidRPr="00AB4070">
        <w:rPr>
          <w:rFonts w:cstheme="minorHAnsi"/>
        </w:rPr>
        <w:t xml:space="preserve"> observed in the same image space</w:t>
      </w:r>
      <w:r w:rsidR="002A7917">
        <w:rPr>
          <w:rFonts w:cstheme="minorHAnsi"/>
        </w:rPr>
        <w:t>.</w:t>
      </w:r>
      <w:r w:rsidR="003A4C01">
        <w:rPr>
          <w:rFonts w:cstheme="minorHAnsi"/>
        </w:rPr>
        <w:t xml:space="preserve"> H</w:t>
      </w:r>
      <w:r w:rsidR="003A4C01" w:rsidRPr="00AB4070">
        <w:rPr>
          <w:rFonts w:cstheme="minorHAnsi"/>
        </w:rPr>
        <w:t xml:space="preserve">owever, a compromise between </w:t>
      </w:r>
      <w:r w:rsidR="003A4C01">
        <w:rPr>
          <w:rFonts w:cstheme="minorHAnsi"/>
        </w:rPr>
        <w:t>the acquisition time</w:t>
      </w:r>
      <w:r w:rsidR="003A4C01" w:rsidRPr="00AB4070">
        <w:rPr>
          <w:rFonts w:cstheme="minorHAnsi"/>
        </w:rPr>
        <w:t xml:space="preserve"> and</w:t>
      </w:r>
      <w:r w:rsidR="00976852">
        <w:rPr>
          <w:rFonts w:cstheme="minorHAnsi"/>
        </w:rPr>
        <w:t xml:space="preserve"> the</w:t>
      </w:r>
      <w:r w:rsidR="003A4C01" w:rsidRPr="00AB4070">
        <w:rPr>
          <w:rFonts w:cstheme="minorHAnsi"/>
        </w:rPr>
        <w:t xml:space="preserve"> </w:t>
      </w:r>
      <w:r w:rsidR="003A4C01">
        <w:rPr>
          <w:rFonts w:cstheme="minorHAnsi"/>
        </w:rPr>
        <w:t xml:space="preserve">image resolution </w:t>
      </w:r>
      <w:r w:rsidR="00791492">
        <w:rPr>
          <w:rFonts w:cstheme="minorHAnsi"/>
        </w:rPr>
        <w:t>has to be considered</w:t>
      </w:r>
      <w:r w:rsidR="003A4C01">
        <w:rPr>
          <w:rFonts w:cstheme="minorHAnsi"/>
        </w:rPr>
        <w:t xml:space="preserve"> for an accurate and reliable</w:t>
      </w:r>
      <w:r w:rsidR="00E90EB8">
        <w:rPr>
          <w:rFonts w:cstheme="minorHAnsi"/>
        </w:rPr>
        <w:t xml:space="preserve"> marker</w:t>
      </w:r>
      <w:r w:rsidR="003A4C01" w:rsidRPr="00AB4070">
        <w:rPr>
          <w:rFonts w:cstheme="minorHAnsi"/>
        </w:rPr>
        <w:t xml:space="preserve"> localization</w:t>
      </w:r>
      <w:sdt>
        <w:sdtPr>
          <w:rPr>
            <w:rFonts w:cstheme="minorHAnsi"/>
          </w:rPr>
          <w:alias w:val="Don't edit this field"/>
          <w:tag w:val="CitaviPlaceholder#94d496ed-37b5-405d-8a2a-8e59a3d4c006"/>
          <w:id w:val="-1889566585"/>
          <w:placeholder>
            <w:docPart w:val="DefaultPlaceholder_-1854013440"/>
          </w:placeholder>
        </w:sdtPr>
        <w:sdtContent>
          <w:r w:rsidR="001A15F8">
            <w:rPr>
              <w:rFonts w:cstheme="minorHAnsi"/>
            </w:rPr>
            <w:fldChar w:fldCharType="begin"/>
          </w:r>
          <w:r w:rsidR="001A15F8">
            <w:rPr>
              <w:rFonts w:cstheme="minorHAnsi"/>
            </w:rPr>
            <w:instrText>ADDIN CitaviPlaceholder{eyIkaWQiOiIxIiwiRW50cmllcyI6W3siJGlkIjoiMiIsIklkIjoiOWFlYzhhYTYtYjRjMy00OTA1LWE1YzMtNjM3MTkwZGY1M2JiIiwiUmFuZ2VMZW5ndGgiOjQsIlJlZmVyZW5jZUlkIjoiMTFkZDdmY2EtNzk3OC00NjkyLWJlOTItYjE2MmQzYjQxNjM3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9yaWdpbmFsU3RyaW5nIjoiQ29uZmlndXJhYmxlIEF1dG9tYXRpYyBEZXRlY3Rpb24gYW5kIFJlZ2lzdHJhdGlvbi5qcGciLCJMaW5rZWRSZXNvdXJjZVR5cGUiOjEsIlVyaVN0cmluZyI6IkNvbmZpZ3VyYWJsZSBBdXRvbWF0aWMgRGV0ZWN0aW9uIGFuZCBSZWdpc3RyYX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}</w:instrText>
          </w:r>
          <w:r w:rsidR="001A15F8">
            <w:rPr>
              <w:rFonts w:cstheme="minorHAnsi"/>
            </w:rPr>
            <w:fldChar w:fldCharType="separate"/>
          </w:r>
          <w:r w:rsidR="00F5237C">
            <w:rPr>
              <w:rFonts w:cstheme="minorHAnsi"/>
            </w:rPr>
            <w:t>[20]</w:t>
          </w:r>
          <w:r w:rsidR="001A15F8">
            <w:rPr>
              <w:rFonts w:cstheme="minorHAnsi"/>
            </w:rPr>
            <w:fldChar w:fldCharType="end"/>
          </w:r>
        </w:sdtContent>
      </w:sdt>
      <w:r w:rsidR="005C290D">
        <w:rPr>
          <w:rFonts w:cstheme="minorHAnsi"/>
        </w:rPr>
        <w:t>.</w:t>
      </w:r>
      <w:r w:rsidR="00052F6B">
        <w:rPr>
          <w:rFonts w:cstheme="minorHAnsi"/>
        </w:rPr>
        <w:t xml:space="preserve"> </w:t>
      </w:r>
    </w:p>
    <w:p w:rsidR="00EF1901" w:rsidRPr="00052F6B" w:rsidRDefault="00052F6B" w:rsidP="00BB3A91">
      <w:pPr>
        <w:rPr>
          <w:rFonts w:cstheme="minorHAnsi"/>
        </w:rPr>
      </w:pPr>
      <w:r>
        <w:rPr>
          <w:rFonts w:cstheme="minorHAnsi"/>
        </w:rPr>
        <w:t xml:space="preserve">Z-frame marker is </w:t>
      </w:r>
      <w:r>
        <w:t>o</w:t>
      </w:r>
      <w:r w:rsidR="00EF1901">
        <w:t>ne of the well-known</w:t>
      </w:r>
      <w:r w:rsidR="00294E31">
        <w:t xml:space="preserve"> </w:t>
      </w:r>
      <w:r>
        <w:t>passive</w:t>
      </w:r>
      <w:r w:rsidR="00EF1901">
        <w:t xml:space="preserve"> </w:t>
      </w:r>
      <w:r>
        <w:t>marker</w:t>
      </w:r>
      <w:r w:rsidR="00F635AD">
        <w:t xml:space="preserve"> for</w:t>
      </w:r>
      <w:r w:rsidR="00BB3A91">
        <w:t xml:space="preserve"> device and instrument</w:t>
      </w:r>
      <w:r w:rsidR="00F635AD">
        <w:t xml:space="preserve"> tracking and registration in interventional MRI</w:t>
      </w:r>
      <w:r w:rsidR="00815400">
        <w:t>.</w:t>
      </w:r>
      <w:r w:rsidR="00F06FC9">
        <w:t xml:space="preserve"> </w:t>
      </w:r>
      <w:r w:rsidR="00815400">
        <w:t>T</w:t>
      </w:r>
      <w:r w:rsidR="00F635AD">
        <w:t>he main principals of this marker will be</w:t>
      </w:r>
      <w:r>
        <w:t xml:space="preserve"> </w:t>
      </w:r>
      <w:r w:rsidR="009B7938">
        <w:t>discussed</w:t>
      </w:r>
      <w:r w:rsidR="00F06FC9">
        <w:t xml:space="preserve"> in section 2.3. </w:t>
      </w:r>
    </w:p>
    <w:p w:rsidR="00266699" w:rsidRDefault="00266699" w:rsidP="00D31B09"/>
    <w:p w:rsidR="009E0FF8" w:rsidRDefault="009E0FF8" w:rsidP="00D31B09"/>
    <w:p w:rsidR="009E0FF8" w:rsidRDefault="009E0FF8" w:rsidP="00D31B09"/>
    <w:p w:rsidR="009E0FF8" w:rsidRDefault="009E0FF8" w:rsidP="00D31B09"/>
    <w:p w:rsidR="009E0FF8" w:rsidRDefault="009E0FF8" w:rsidP="00D31B09"/>
    <w:p w:rsidR="00437AB0" w:rsidRDefault="00437AB0" w:rsidP="00D31B09"/>
    <w:p w:rsidR="00190BD6" w:rsidRDefault="00190BD6" w:rsidP="00D31B09"/>
    <w:p w:rsidR="00014CA9" w:rsidRPr="006E1272" w:rsidRDefault="00014CA9" w:rsidP="00605879">
      <w:pPr>
        <w:pStyle w:val="Heading2"/>
      </w:pPr>
      <w:bookmarkStart w:id="18" w:name="_Toc523730410"/>
      <w:r w:rsidRPr="006E1272">
        <w:lastRenderedPageBreak/>
        <w:t>Principal of Z-frame marker</w:t>
      </w:r>
      <w:bookmarkEnd w:id="18"/>
    </w:p>
    <w:p w:rsidR="00384C18" w:rsidRDefault="00384C18" w:rsidP="004F1C97">
      <w:r w:rsidRPr="002A5F20">
        <w:t>For tracking the instrument´s alignment in reference to its planned trajectory, the fiducial marker frame from Brown-Roberts-Wells, which is also called Z-frame based on its design of the fiducial marker structures, has been published many times as a concept for possible application in MRI-guided interventions. The marker is designed on the principle of a solid body that is crossed by a three-sided Z-shaped tunnel filled with liquid marker</w:t>
      </w:r>
      <w:r>
        <w:t xml:space="preserve"> material. </w:t>
      </w:r>
      <w:r w:rsidRPr="002A5F20">
        <w:t>There are four vertical tunnels in every edge of the body and three 45° diagonal tunnels connecting all four vertical tunnels in three side faces of the body. Once the marker is measured in the MRI the tunnel structures are visible in a 2D-image plane as a very distinct pattern of se</w:t>
      </w:r>
      <w:r w:rsidR="00B86F77">
        <w:t xml:space="preserve">ven circular areas, </w:t>
      </w:r>
      <w:r w:rsidR="004F1C97">
        <w:t>as it is illustrated in Figure 2.7</w:t>
      </w:r>
      <w:r w:rsidRPr="002A5F20">
        <w:t xml:space="preserve">. </w:t>
      </w:r>
    </w:p>
    <w:p w:rsidR="004E103D" w:rsidRDefault="004E103D" w:rsidP="00D31B09"/>
    <w:p w:rsidR="00384C18" w:rsidRDefault="00384C18" w:rsidP="00D31B09"/>
    <w:p w:rsidR="004965FA" w:rsidRDefault="00626170" w:rsidP="00D31B09">
      <w:r>
        <w:rPr>
          <w:noProof/>
        </w:rPr>
        <mc:AlternateContent>
          <mc:Choice Requires="wps">
            <w:drawing>
              <wp:anchor distT="0" distB="0" distL="114300" distR="114300" simplePos="0" relativeHeight="251856384" behindDoc="0" locked="0" layoutInCell="1" allowOverlap="1" wp14:anchorId="6D57211B" wp14:editId="429E039E">
                <wp:simplePos x="0" y="0"/>
                <wp:positionH relativeFrom="column">
                  <wp:posOffset>4025900</wp:posOffset>
                </wp:positionH>
                <wp:positionV relativeFrom="paragraph">
                  <wp:posOffset>2637316</wp:posOffset>
                </wp:positionV>
                <wp:extent cx="473075" cy="300990"/>
                <wp:effectExtent l="0" t="0" r="3175" b="3810"/>
                <wp:wrapNone/>
                <wp:docPr id="1073741906" name="Text Box 107374190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626170">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57211B" id="Text Box 1073741906" o:spid="_x0000_s1045" type="#_x0000_t202" style="position:absolute;left:0;text-align:left;margin-left:317pt;margin-top:207.65pt;width:37.25pt;height:23.7pt;z-index:251856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" fillcolor="white [3201]" stroked="f" strokeweight=".5pt">
                <v:textbox>
                  <w:txbxContent>
                    <w:p w:rsidR="00010EE9" w:rsidRPr="00130FAF" w:rsidRDefault="00010EE9" w:rsidP="00626170">
                      <w:pPr>
                        <w:jc w:val="center"/>
                      </w:pPr>
                      <w:r>
                        <w:t>(b)</w:t>
                      </w:r>
                    </w:p>
                  </w:txbxContent>
                </v:textbox>
              </v:shape>
            </w:pict>
          </mc:Fallback>
        </mc:AlternateContent>
      </w:r>
      <w:r>
        <w:rPr>
          <w:noProof/>
        </w:rPr>
        <mc:AlternateContent>
          <mc:Choice Requires="wps">
            <w:drawing>
              <wp:anchor distT="0" distB="0" distL="114300" distR="114300" simplePos="0" relativeHeight="251854336" behindDoc="0" locked="0" layoutInCell="1" allowOverlap="1" wp14:anchorId="42FD9326" wp14:editId="1502EEFA">
                <wp:simplePos x="0" y="0"/>
                <wp:positionH relativeFrom="column">
                  <wp:posOffset>1132205</wp:posOffset>
                </wp:positionH>
                <wp:positionV relativeFrom="paragraph">
                  <wp:posOffset>2602391</wp:posOffset>
                </wp:positionV>
                <wp:extent cx="473075" cy="300990"/>
                <wp:effectExtent l="0" t="0" r="3175" b="3810"/>
                <wp:wrapNone/>
                <wp:docPr id="1073741900" name="Text Box 107374190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626170">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FD9326" id="Text Box 1073741900" o:spid="_x0000_s1046" type="#_x0000_t202" style="position:absolute;left:0;text-align:left;margin-left:89.15pt;margin-top:204.9pt;width:37.25pt;height:23.7pt;z-index:25185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S3L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" fillcolor="white [3201]" stroked="f" strokeweight=".5pt">
                <v:textbox>
                  <w:txbxContent>
                    <w:p w:rsidR="00010EE9" w:rsidRPr="00130FAF" w:rsidRDefault="00010EE9" w:rsidP="00626170">
                      <w:pPr>
                        <w:jc w:val="center"/>
                      </w:pPr>
                      <w:r>
                        <w:t>(</w:t>
                      </w:r>
                      <w:r w:rsidRPr="00130FAF">
                        <w:t>a</w:t>
                      </w:r>
                      <w:r>
                        <w:t>)</w:t>
                      </w:r>
                    </w:p>
                  </w:txbxContent>
                </v:textbox>
              </v:shape>
            </w:pict>
          </mc:Fallback>
        </mc:AlternateContent>
      </w:r>
      <w:r w:rsidR="00384C18" w:rsidRPr="007D2803">
        <w:rPr>
          <w:noProof/>
        </w:rPr>
        <w:drawing>
          <wp:inline distT="0" distB="0" distL="0" distR="0" wp14:anchorId="2C969BF4" wp14:editId="28E99CC9">
            <wp:extent cx="5369347" cy="2452743"/>
            <wp:effectExtent l="0" t="0" r="3175" b="5080"/>
            <wp:docPr id="107374183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srcRect l="1353" t="3951" r="3850" b="7160"/>
                    <a:stretch>
                      <a:fillRect/>
                    </a:stretch>
                  </pic:blipFill>
                  <pic:spPr bwMode="auto">
                    <a:xfrm>
                      <a:off x="0" y="0"/>
                      <a:ext cx="5399761" cy="2466636"/>
                    </a:xfrm>
                    <a:prstGeom prst="rect">
                      <a:avLst/>
                    </a:prstGeom>
                    <a:noFill/>
                    <a:ln w="9525">
                      <a:noFill/>
                      <a:miter lim="800000"/>
                      <a:headEnd/>
                      <a:tailEnd/>
                    </a:ln>
                  </pic:spPr>
                </pic:pic>
              </a:graphicData>
            </a:graphic>
          </wp:inline>
        </w:drawing>
      </w:r>
    </w:p>
    <w:p w:rsidR="00626170" w:rsidRDefault="00626170" w:rsidP="00751D32">
      <w:pPr>
        <w:pStyle w:val="Caption"/>
      </w:pPr>
      <w:bookmarkStart w:id="19" w:name="_Toc523735288"/>
    </w:p>
    <w:p w:rsidR="00384C18" w:rsidRPr="004965FA" w:rsidRDefault="004965FA" w:rsidP="00751D32">
      <w:pPr>
        <w:pStyle w:val="Caption"/>
      </w:pPr>
      <w:r w:rsidRPr="004965FA">
        <w:t xml:space="preserve">Figure </w:t>
      </w:r>
      <w:r w:rsidR="00F9118F">
        <w:fldChar w:fldCharType="begin"/>
      </w:r>
      <w:r w:rsidR="00F9118F">
        <w:instrText xml:space="preserve"> STYLEREF 1 \s </w:instrText>
      </w:r>
      <w:r w:rsidR="00F9118F">
        <w:fldChar w:fldCharType="separate"/>
      </w:r>
      <w:r w:rsidR="004F1C97">
        <w:rPr>
          <w:cs/>
        </w:rPr>
        <w:t>‎</w:t>
      </w:r>
      <w:r w:rsidR="004F1C97">
        <w:t>2</w:t>
      </w:r>
      <w:r w:rsidR="00F9118F">
        <w:fldChar w:fldCharType="end"/>
      </w:r>
      <w:r w:rsidR="00F9118F">
        <w:t>.</w:t>
      </w:r>
      <w:r w:rsidR="00F9118F">
        <w:fldChar w:fldCharType="begin"/>
      </w:r>
      <w:r w:rsidR="00F9118F">
        <w:instrText xml:space="preserve"> SEQ Figure \* ARABIC \s 1 </w:instrText>
      </w:r>
      <w:r w:rsidR="00F9118F">
        <w:fldChar w:fldCharType="separate"/>
      </w:r>
      <w:r w:rsidR="004F1C97">
        <w:t>7</w:t>
      </w:r>
      <w:r w:rsidR="00F9118F">
        <w:fldChar w:fldCharType="end"/>
      </w:r>
      <w:r w:rsidRPr="004965FA">
        <w:t>:</w:t>
      </w:r>
      <w:r w:rsidR="00EF2992">
        <w:t xml:space="preserve"> (a)</w:t>
      </w:r>
      <w:r w:rsidRPr="004965FA">
        <w:t xml:space="preserve"> Design principle of the Z-Marker with four vertical (z-direction) and three 45°</w:t>
      </w:r>
      <w:r w:rsidRPr="004965FA">
        <w:noBreakHyphen/>
        <w:t xml:space="preserve">diagonal tunnel </w:t>
      </w:r>
      <w:r w:rsidRPr="00DD6BB9">
        <w:t>structures</w:t>
      </w:r>
      <w:r w:rsidRPr="004965FA">
        <w:t xml:space="preserve"> filled with a marker fluid. The pointed image plane crosses all seven tunnels in perpendicular position to the Z-axis. </w:t>
      </w:r>
      <w:r w:rsidR="00EF2992">
        <w:t>(b)</w:t>
      </w:r>
      <w:r w:rsidRPr="004965FA">
        <w:t xml:space="preserve"> The Z-marker in a 2D-MR-image with view in +Z-direction and with all calculated center points of the circular areas </w:t>
      </w:r>
      <w:sdt>
        <w:sdtPr>
          <w:alias w:val="Don't edit this field"/>
          <w:tag w:val="CitaviPlaceholder#05999d24-27c2-4bb9-8320-1ac9b9ee7b28"/>
          <w:id w:val="1547183917"/>
          <w:placeholder>
            <w:docPart w:val="DefaultPlaceholder_-1854013440"/>
          </w:placeholder>
        </w:sdtPr>
        <w:sdtContent>
          <w:r w:rsidR="003518DB">
            <w:fldChar w:fldCharType="begin"/>
          </w:r>
          <w:r w:rsidR="003518DB">
            <w:instrText>ADDIN CitaviPlaceholder{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}</w:instrText>
          </w:r>
          <w:r w:rsidR="003518DB">
            <w:fldChar w:fldCharType="separate"/>
          </w:r>
          <w:r w:rsidR="00F5237C">
            <w:t>[14]</w:t>
          </w:r>
          <w:r w:rsidR="003518DB">
            <w:fldChar w:fldCharType="end"/>
          </w:r>
        </w:sdtContent>
      </w:sdt>
      <w:r w:rsidRPr="004965FA">
        <w:t>.</w:t>
      </w:r>
      <w:bookmarkEnd w:id="19"/>
    </w:p>
    <w:p w:rsidR="004E103D" w:rsidRDefault="004965FA" w:rsidP="00ED2081">
      <w:r w:rsidRPr="00C40C69">
        <w:t xml:space="preserve"> </w:t>
      </w:r>
    </w:p>
    <w:p w:rsidR="00384C18" w:rsidRDefault="00384C18" w:rsidP="00A92B5A">
      <w:r w:rsidRPr="002A5F20">
        <w:lastRenderedPageBreak/>
        <w:t>With the measurement of all distances between the circular areas, the marker alignment can be fully calculated in six degrees of freedom (6-DOF) in reference to the image plane alignment in the MR-image</w:t>
      </w:r>
      <w:r w:rsidR="00C20B94">
        <w:t xml:space="preserve"> </w:t>
      </w:r>
      <w:sdt>
        <w:sdtPr>
          <w:alias w:val="Don’t edit this field."/>
          <w:tag w:val="CitaviPlaceholder#071d3c1d-c0a3-46ce-b3c7-87afe2c0f473"/>
          <w:id w:val="-1344779166"/>
          <w:placeholder>
            <w:docPart w:val="DefaultPlaceholder_-1854013440"/>
          </w:placeholder>
        </w:sdtPr>
        <w:sdtContent>
          <w:r w:rsidR="00C20B94">
            <w:fldChar w:fldCharType="begin"/>
          </w:r>
          <w:r w:rsidR="001A15F8">
            <w:instrText>ADDIN CitaviPlaceholder{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U3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}</w:instrText>
          </w:r>
          <w:r w:rsidR="00C20B94">
            <w:fldChar w:fldCharType="separate"/>
          </w:r>
          <w:r w:rsidR="00F5237C">
            <w:t>[6, 7, 21, 22]</w:t>
          </w:r>
          <w:r w:rsidR="00C20B94">
            <w:fldChar w:fldCharType="end"/>
          </w:r>
        </w:sdtContent>
      </w:sdt>
      <w:r>
        <w:t xml:space="preserve">. </w:t>
      </w:r>
      <w:r w:rsidRPr="002A5F20">
        <w:t xml:space="preserve">However, the published marker concepts lacked in their fiducial characteristics or the feasibility for clinical application. Most reasons for it are founded in the design that has always been based on using at least two materials: one for the solid body and one for the fiducial liquid which is enclosed by it. For </w:t>
      </w:r>
      <w:r w:rsidR="000664AD" w:rsidRPr="002A5F20">
        <w:t>instance,</w:t>
      </w:r>
      <w:r w:rsidRPr="002A5F20">
        <w:t xml:space="preserve"> the Z-frame-marker can be fabricated out of seven plastic capsules, which are filled with MRI-visible liquid (e.g. gadolinium: Gd, MR-SPOT® 121, Beekley Corp., Gd-capsule length: 32.0 mm, inner diameter: 6.2 mm) and that are placed inside the internal, z-shaped tunnel</w:t>
      </w:r>
      <w:r w:rsidR="00A87375">
        <w:t xml:space="preserve"> structures of the solid body, which is shown in</w:t>
      </w:r>
      <w:r w:rsidRPr="002A5F20">
        <w:t xml:space="preserve"> Figure </w:t>
      </w:r>
      <w:r w:rsidR="00A87375">
        <w:t>2.8</w:t>
      </w:r>
      <w:r w:rsidRPr="002A5F20">
        <w:t xml:space="preserve"> </w:t>
      </w:r>
      <w:r w:rsidR="00A87375">
        <w:t>(a</w:t>
      </w:r>
      <w:r w:rsidR="00A92B5A">
        <w:t>,b</w:t>
      </w:r>
      <w:r w:rsidR="00A87375">
        <w:t>)</w:t>
      </w:r>
      <w:r w:rsidRPr="002A5F20">
        <w:t xml:space="preserve">. Another method that has been applied for the Z-marker fabrication is the direct filling of a solid body with internal Z-shaped tunnel structures. This is made by one bore-hole which needs to be sealed up after filling, see Figure </w:t>
      </w:r>
      <w:r w:rsidR="00A92B5A">
        <w:t>2.8(c)</w:t>
      </w:r>
      <w:r w:rsidRPr="002A5F20">
        <w:t xml:space="preserve">. That method owns the disadvantages for a complex and expensive fabrication process and a high risk for leakages. </w:t>
      </w:r>
    </w:p>
    <w:p w:rsidR="00384C18" w:rsidRDefault="00C005DD" w:rsidP="00D31B09">
      <w:r>
        <w:rPr>
          <w:noProof/>
        </w:rPr>
        <mc:AlternateContent>
          <mc:Choice Requires="wps">
            <w:drawing>
              <wp:anchor distT="0" distB="0" distL="114300" distR="114300" simplePos="0" relativeHeight="251862528" behindDoc="0" locked="0" layoutInCell="1" allowOverlap="1" wp14:anchorId="253086E4" wp14:editId="51B39153">
                <wp:simplePos x="0" y="0"/>
                <wp:positionH relativeFrom="column">
                  <wp:posOffset>4462780</wp:posOffset>
                </wp:positionH>
                <wp:positionV relativeFrom="paragraph">
                  <wp:posOffset>2271679</wp:posOffset>
                </wp:positionV>
                <wp:extent cx="473075" cy="300990"/>
                <wp:effectExtent l="0" t="0" r="3175" b="3810"/>
                <wp:wrapNone/>
                <wp:docPr id="1073741924" name="Text Box 1073741924"/>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C005D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3086E4" id="Text Box 1073741924" o:spid="_x0000_s1047" type="#_x0000_t202" style="position:absolute;left:0;text-align:left;margin-left:351.4pt;margin-top:178.85pt;width:37.25pt;height:23.7pt;z-index:251862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" fillcolor="white [3201]" stroked="f" strokeweight=".5pt">
                <v:textbox>
                  <w:txbxContent>
                    <w:p w:rsidR="00010EE9" w:rsidRPr="00130FAF" w:rsidRDefault="00010EE9" w:rsidP="00C005DD">
                      <w:pPr>
                        <w:jc w:val="center"/>
                      </w:pPr>
                      <w:r>
                        <w:t>(c)</w:t>
                      </w:r>
                    </w:p>
                  </w:txbxContent>
                </v:textbox>
              </v:shape>
            </w:pict>
          </mc:Fallback>
        </mc:AlternateContent>
      </w:r>
      <w:r>
        <w:rPr>
          <w:noProof/>
        </w:rPr>
        <mc:AlternateContent>
          <mc:Choice Requires="wps">
            <w:drawing>
              <wp:anchor distT="0" distB="0" distL="114300" distR="114300" simplePos="0" relativeHeight="251858432" behindDoc="0" locked="0" layoutInCell="1" allowOverlap="1" wp14:anchorId="70DAF557" wp14:editId="1B0302CB">
                <wp:simplePos x="0" y="0"/>
                <wp:positionH relativeFrom="column">
                  <wp:posOffset>648013</wp:posOffset>
                </wp:positionH>
                <wp:positionV relativeFrom="paragraph">
                  <wp:posOffset>2304690</wp:posOffset>
                </wp:positionV>
                <wp:extent cx="473075" cy="300990"/>
                <wp:effectExtent l="0" t="0" r="3175" b="3810"/>
                <wp:wrapNone/>
                <wp:docPr id="1073741916" name="Text Box 107374191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A92B5A">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DAF557" id="Text Box 1073741916" o:spid="_x0000_s1048" type="#_x0000_t202" style="position:absolute;left:0;text-align:left;margin-left:51pt;margin-top:181.45pt;width:37.25pt;height:23.7pt;z-index:251858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Dm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" fillcolor="white [3201]" stroked="f" strokeweight=".5pt">
                <v:textbox>
                  <w:txbxContent>
                    <w:p w:rsidR="00010EE9" w:rsidRPr="00130FAF" w:rsidRDefault="00010EE9" w:rsidP="00A92B5A">
                      <w:pPr>
                        <w:jc w:val="center"/>
                      </w:pPr>
                      <w:r>
                        <w:t>(</w:t>
                      </w:r>
                      <w:r w:rsidRPr="00130FAF">
                        <w:t>a</w:t>
                      </w:r>
                      <w:r>
                        <w:t>)</w:t>
                      </w:r>
                    </w:p>
                  </w:txbxContent>
                </v:textbox>
              </v:shape>
            </w:pict>
          </mc:Fallback>
        </mc:AlternateContent>
      </w:r>
      <w:r>
        <w:rPr>
          <w:noProof/>
        </w:rPr>
        <mc:AlternateContent>
          <mc:Choice Requires="wps">
            <w:drawing>
              <wp:anchor distT="0" distB="0" distL="114300" distR="114300" simplePos="0" relativeHeight="251860480" behindDoc="0" locked="0" layoutInCell="1" allowOverlap="1" wp14:anchorId="5D8EE6B5" wp14:editId="4E359A1A">
                <wp:simplePos x="0" y="0"/>
                <wp:positionH relativeFrom="column">
                  <wp:posOffset>2381241</wp:posOffset>
                </wp:positionH>
                <wp:positionV relativeFrom="paragraph">
                  <wp:posOffset>2305685</wp:posOffset>
                </wp:positionV>
                <wp:extent cx="473075" cy="300990"/>
                <wp:effectExtent l="0" t="0" r="3175" b="3810"/>
                <wp:wrapNone/>
                <wp:docPr id="1073741922" name="Text Box 1073741922"/>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C005D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8EE6B5" id="Text Box 1073741922" o:spid="_x0000_s1049" type="#_x0000_t202" style="position:absolute;left:0;text-align:left;margin-left:187.5pt;margin-top:181.55pt;width:37.25pt;height:23.7pt;z-index:25186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qGTQ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" fillcolor="white [3201]" stroked="f" strokeweight=".5pt">
                <v:textbox>
                  <w:txbxContent>
                    <w:p w:rsidR="00010EE9" w:rsidRPr="00130FAF" w:rsidRDefault="00010EE9" w:rsidP="00C005DD">
                      <w:pPr>
                        <w:jc w:val="center"/>
                      </w:pPr>
                      <w:r>
                        <w:t>(b)</w:t>
                      </w:r>
                    </w:p>
                  </w:txbxContent>
                </v:textbox>
              </v:shape>
            </w:pict>
          </mc:Fallback>
        </mc:AlternateContent>
      </w:r>
      <w:r>
        <w:rPr>
          <w:noProof/>
        </w:rPr>
        <mc:AlternateContent>
          <mc:Choice Requires="wps">
            <w:drawing>
              <wp:anchor distT="0" distB="0" distL="114300" distR="114300" simplePos="0" relativeHeight="251739648" behindDoc="0" locked="0" layoutInCell="1" allowOverlap="1" wp14:anchorId="7965A3F2" wp14:editId="4B4F6636">
                <wp:simplePos x="0" y="0"/>
                <wp:positionH relativeFrom="column">
                  <wp:posOffset>546100</wp:posOffset>
                </wp:positionH>
                <wp:positionV relativeFrom="paragraph">
                  <wp:posOffset>2433320</wp:posOffset>
                </wp:positionV>
                <wp:extent cx="4773295" cy="635"/>
                <wp:effectExtent l="0" t="0" r="8255" b="0"/>
                <wp:wrapTopAndBottom/>
                <wp:docPr id="46" name="Text Box 46"/>
                <wp:cNvGraphicFramePr/>
                <a:graphic xmlns:a="http://schemas.openxmlformats.org/drawingml/2006/main">
                  <a:graphicData uri="http://schemas.microsoft.com/office/word/2010/wordprocessingShape">
                    <wps:wsp>
                      <wps:cNvSpPr txBox="1"/>
                      <wps:spPr>
                        <a:xfrm>
                          <a:off x="0" y="0"/>
                          <a:ext cx="4773295" cy="635"/>
                        </a:xfrm>
                        <a:prstGeom prst="rect">
                          <a:avLst/>
                        </a:prstGeom>
                        <a:solidFill>
                          <a:prstClr val="white"/>
                        </a:solidFill>
                        <a:ln>
                          <a:noFill/>
                        </a:ln>
                      </wps:spPr>
                      <wps:txbx>
                        <w:txbxContent>
                          <w:p w:rsidR="00010EE9" w:rsidRDefault="00010EE9" w:rsidP="00751D32">
                            <w:pPr>
                              <w:pStyle w:val="Caption"/>
                            </w:pPr>
                            <w:bookmarkStart w:id="20" w:name="_Toc523735289"/>
                          </w:p>
                          <w:p w:rsidR="00010EE9" w:rsidRPr="00C63DE1" w:rsidRDefault="00010EE9" w:rsidP="00751D32">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965A3F2" id="Text Box 46" o:spid="_x0000_s1050" type="#_x0000_t202" style="position:absolute;left:0;text-align:left;margin-left:43pt;margin-top:191.6pt;width:375.85pt;height:.0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kPMQIAAGcEAAAOAAAAZHJzL2Uyb0RvYy54bWysVFFv2yAQfp+0/4B4X5yka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" stroked="f">
                <v:textbox style="mso-fit-shape-to-text:t" inset="0,0,0,0">
                  <w:txbxContent>
                    <w:p w:rsidR="00010EE9" w:rsidRDefault="00010EE9" w:rsidP="00751D32">
                      <w:pPr>
                        <w:pStyle w:val="Caption"/>
                      </w:pPr>
                      <w:bookmarkStart w:id="21" w:name="_Toc523735289"/>
                    </w:p>
                    <w:p w:rsidR="00010EE9" w:rsidRPr="00C63DE1" w:rsidRDefault="00010EE9" w:rsidP="00751D32">
                      <w:pPr>
                        <w:pStyle w:val="Caption"/>
                      </w:pPr>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8</w:t>
                      </w:r>
                      <w:r>
                        <w:fldChar w:fldCharType="end"/>
                      </w:r>
                      <w:r w:rsidRPr="008D6AB0">
                        <w:t xml:space="preserve">: Z-marker concept with Gd-based marker capsules inserted into a solid </w:t>
                      </w:r>
                      <w:r w:rsidRPr="00DD6BB9">
                        <w:t>body</w:t>
                      </w:r>
                      <w:r w:rsidRPr="008D6AB0">
                        <w:t xml:space="preserve"> frame (</w:t>
                      </w:r>
                      <w:r>
                        <w:t>a and b</w:t>
                      </w:r>
                      <w:r w:rsidRPr="008D6AB0">
                        <w:t xml:space="preserve">). </w:t>
                      </w:r>
                      <w:r w:rsidRPr="00C40C69">
                        <w:t>Design concept with marker liquid directly injected into tunnel structures of the marker body but requir</w:t>
                      </w:r>
                      <w:r>
                        <w:t>ing additional sealing (c)</w:t>
                      </w:r>
                      <w:r w:rsidRPr="00C40C69">
                        <w:t>.</w:t>
                      </w:r>
                      <w:bookmarkEnd w:id="21"/>
                    </w:p>
                  </w:txbxContent>
                </v:textbox>
                <w10:wrap type="topAndBottom"/>
              </v:shape>
            </w:pict>
          </mc:Fallback>
        </mc:AlternateContent>
      </w:r>
      <w:r w:rsidR="00384C18">
        <w:rPr>
          <w:noProof/>
        </w:rPr>
        <w:drawing>
          <wp:anchor distT="0" distB="0" distL="114300" distR="114300" simplePos="0" relativeHeight="251577856" behindDoc="0" locked="0" layoutInCell="1" allowOverlap="1" wp14:anchorId="401103A7" wp14:editId="67C5F5EE">
            <wp:simplePos x="0" y="0"/>
            <wp:positionH relativeFrom="column">
              <wp:posOffset>1548765</wp:posOffset>
            </wp:positionH>
            <wp:positionV relativeFrom="paragraph">
              <wp:posOffset>535940</wp:posOffset>
            </wp:positionV>
            <wp:extent cx="1780540" cy="1725295"/>
            <wp:effectExtent l="19050" t="0" r="0" b="0"/>
            <wp:wrapTopAndBottom/>
            <wp:docPr id="1073741831" name="officeArt object" descr="C:\Users\Odenbach\01_INKA\13_RP-MR-Marker\Z-RP-MR-Marker\Gd-Z-Marker.png"/>
            <wp:cNvGraphicFramePr/>
            <a:graphic xmlns:a="http://schemas.openxmlformats.org/drawingml/2006/main">
              <a:graphicData uri="http://schemas.openxmlformats.org/drawingml/2006/picture">
                <pic:pic xmlns:pic="http://schemas.openxmlformats.org/drawingml/2006/picture">
                  <pic:nvPicPr>
                    <pic:cNvPr id="1073741826" name="C:\Users\Odenbach\01_INKA\13_RP-MR-Marker\Z-RP-MR-Marker\Gd-Z-Marker.png" descr="C:\Users\Odenbach\01_INKA\13_RP-MR-Marker\Z-RP-MR-Marker\Gd-Z-Marker.png"/>
                    <pic:cNvPicPr>
                      <a:picLocks noChangeAspect="1"/>
                    </pic:cNvPicPr>
                  </pic:nvPicPr>
                  <pic:blipFill>
                    <a:blip r:embed="rId30" cstate="print">
                      <a:extLst/>
                    </a:blip>
                    <a:stretch>
                      <a:fillRect/>
                    </a:stretch>
                  </pic:blipFill>
                  <pic:spPr>
                    <a:xfrm flipH="1">
                      <a:off x="0" y="0"/>
                      <a:ext cx="1780540" cy="172529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8880" behindDoc="0" locked="0" layoutInCell="1" allowOverlap="1" wp14:anchorId="3078AA9E" wp14:editId="20362C3E">
            <wp:simplePos x="0" y="0"/>
            <wp:positionH relativeFrom="column">
              <wp:posOffset>125730</wp:posOffset>
            </wp:positionH>
            <wp:positionV relativeFrom="paragraph">
              <wp:posOffset>979805</wp:posOffset>
            </wp:positionV>
            <wp:extent cx="1550035" cy="791845"/>
            <wp:effectExtent l="0" t="381000" r="0" b="351155"/>
            <wp:wrapTopAndBottom/>
            <wp:docPr id="1073741825" name="officeArt object" descr="C:\Users\Odenbach\01_INKA\13_RP-MR-Marker\Z-RP-MR-Marker\Beekley_MR-SPOT_121.PNG"/>
            <wp:cNvGraphicFramePr/>
            <a:graphic xmlns:a="http://schemas.openxmlformats.org/drawingml/2006/main">
              <a:graphicData uri="http://schemas.openxmlformats.org/drawingml/2006/picture">
                <pic:pic xmlns:pic="http://schemas.openxmlformats.org/drawingml/2006/picture">
                  <pic:nvPicPr>
                    <pic:cNvPr id="1073741825" name="C:\Users\Odenbach\01_INKA\13_RP-MR-Marker\Z-RP-MR-Marker\Beekley_MR-SPOT_121.PNG" descr="C:\Users\Odenbach\01_INKA\13_RP-MR-Marker\Z-RP-MR-Marker\Beekley_MR-SPOT_121.PNG"/>
                    <pic:cNvPicPr>
                      <a:picLocks noChangeAspect="1"/>
                    </pic:cNvPicPr>
                  </pic:nvPicPr>
                  <pic:blipFill>
                    <a:blip r:embed="rId31" cstate="print">
                      <a:extLst/>
                    </a:blip>
                    <a:stretch>
                      <a:fillRect/>
                    </a:stretch>
                  </pic:blipFill>
                  <pic:spPr>
                    <a:xfrm rot="16200000">
                      <a:off x="0" y="0"/>
                      <a:ext cx="1550035" cy="791845"/>
                    </a:xfrm>
                    <a:prstGeom prst="rect">
                      <a:avLst/>
                    </a:prstGeom>
                    <a:ln w="12700" cap="flat">
                      <a:noFill/>
                      <a:miter lim="400000"/>
                    </a:ln>
                    <a:effectLst/>
                  </pic:spPr>
                </pic:pic>
              </a:graphicData>
            </a:graphic>
          </wp:anchor>
        </w:drawing>
      </w:r>
      <w:r w:rsidR="00384C18">
        <w:rPr>
          <w:noProof/>
        </w:rPr>
        <w:drawing>
          <wp:anchor distT="0" distB="0" distL="114300" distR="114300" simplePos="0" relativeHeight="251579904" behindDoc="0" locked="0" layoutInCell="1" allowOverlap="1" wp14:anchorId="594C0CE1" wp14:editId="55970315">
            <wp:simplePos x="0" y="0"/>
            <wp:positionH relativeFrom="column">
              <wp:posOffset>3778250</wp:posOffset>
            </wp:positionH>
            <wp:positionV relativeFrom="paragraph">
              <wp:posOffset>535940</wp:posOffset>
            </wp:positionV>
            <wp:extent cx="1690370" cy="1539240"/>
            <wp:effectExtent l="19050" t="0" r="5080" b="0"/>
            <wp:wrapTopAndBottom/>
            <wp:docPr id="10737418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lum bright="20000"/>
                    </a:blip>
                    <a:srcRect l="2797" t="7623" r="60271" b="3442"/>
                    <a:stretch>
                      <a:fillRect/>
                    </a:stretch>
                  </pic:blipFill>
                  <pic:spPr bwMode="auto">
                    <a:xfrm>
                      <a:off x="0" y="0"/>
                      <a:ext cx="1690370" cy="1539240"/>
                    </a:xfrm>
                    <a:prstGeom prst="rect">
                      <a:avLst/>
                    </a:prstGeom>
                    <a:noFill/>
                    <a:ln w="9525">
                      <a:noFill/>
                      <a:miter lim="800000"/>
                      <a:headEnd/>
                      <a:tailEnd/>
                    </a:ln>
                  </pic:spPr>
                </pic:pic>
              </a:graphicData>
            </a:graphic>
          </wp:anchor>
        </w:drawing>
      </w:r>
      <w:r w:rsidR="00384C18">
        <w:tab/>
      </w:r>
    </w:p>
    <w:p w:rsidR="00384C18" w:rsidRPr="00283EF2" w:rsidRDefault="00384C18" w:rsidP="00D31B09"/>
    <w:p w:rsidR="00384C18" w:rsidRDefault="00384C18" w:rsidP="00D31B09">
      <w:pPr>
        <w:rPr>
          <w:lang w:eastAsia="de-DE"/>
        </w:rPr>
      </w:pPr>
    </w:p>
    <w:p w:rsidR="00384C18" w:rsidRPr="002A5F20" w:rsidRDefault="00384C18" w:rsidP="00C95580">
      <w:pPr>
        <w:rPr>
          <w:bCs/>
        </w:rPr>
      </w:pPr>
      <w:r>
        <w:lastRenderedPageBreak/>
        <w:t>The mentioned</w:t>
      </w:r>
      <w:r w:rsidRPr="002A5F20">
        <w:t xml:space="preserve"> method has the disadvantage that the plastic wall of the capsule, which is located between the body´s wall and the beginning of the MRI-visible liquid, can affect the precision of the marker detection negatively by shifting the center points of each tunnel due to geometric irregularities</w:t>
      </w:r>
      <w:r w:rsidR="00283175">
        <w:t xml:space="preserve"> (Figure 2.9(a,b))</w:t>
      </w:r>
      <w:r w:rsidRPr="002A5F20">
        <w:t>. Another issue that affects the marker precision in this design can be caused by the potential of certain artifacts.</w:t>
      </w:r>
      <w:r w:rsidR="0042792F">
        <w:t xml:space="preserve"> As it is discussed in section </w:t>
      </w:r>
      <w:r w:rsidR="00890090">
        <w:t>2.1, i</w:t>
      </w:r>
      <w:r w:rsidRPr="002A5F20">
        <w:t>f the chemical shift artifact of a liquid marker material is too high, there is a relevant shift of the real center point to a virtual center point that results from the accumulation of the fat-based signal and the water-based signal. In worst case the geometric irregularities are superimposed with the chemical shift based irregularities leading to a significant inaccuracy o</w:t>
      </w:r>
      <w:r w:rsidR="007D42FA">
        <w:t>f the precision of the marker</w:t>
      </w:r>
      <w:r w:rsidR="00283175">
        <w:t xml:space="preserve"> (Figure 2.9 (b))</w:t>
      </w:r>
      <w:r w:rsidR="00C95580">
        <w:t xml:space="preserve"> </w:t>
      </w:r>
      <w:sdt>
        <w:sdtPr>
          <w:alias w:val="Don’t edit this field."/>
          <w:tag w:val="CitaviPlaceholder#744ea475-a009-4bb0-87a7-cb62c9afdaa6"/>
          <w:id w:val="-1714410784"/>
          <w:placeholder>
            <w:docPart w:val="DefaultPlaceholder_-1854013440"/>
          </w:placeholder>
        </w:sdtPr>
        <w:sdtContent>
          <w:r w:rsidR="00C95580">
            <w:fldChar w:fldCharType="begin"/>
          </w:r>
          <w:r w:rsidR="001A15F8">
            <w:instrText>ADDIN CitaviPlaceholder{eyIkaWQiOiIxIiwiRW50cmllcyI6W3siJGlkIjoiMiIsIklkIjoiMTkyZWRhN2QtZTA2NS00ODkwLWJlM2QtMTQzNTA1YTE3NzEy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AzVDEwOjU3OjIyIiwiUHJvamVjdCI6eyIkcmVmIjoiNSJ9fSwiVXNlTnVtYmVyaW5nVHlwZU9mUGFyZW50RG9jdW1lbnQiOmZhbHNlfV0sIkZvcm1hdHRlZFRleHQiOnsiJGlkIjoiNyIsIkNvdW50IjoxLCJUZXh0VW5pdHMiOlt7IiRpZCI6IjgiLCJGb250U3R5bGUiOnsiJGlkIjoiOSIsIk5ldXRyYWwiOnRydWV9LCJSZWFkaW5nT3JkZXIiOjEsIlRleHQiOiJbMjNdIn1dfSwiVGFnIjoiQ2l0YXZpUGxhY2Vob2xkZXIjNzQ0ZWE0NzUtYTAwOS00YmIwLTg3YTctY2I2MmM5YWZkYWE2IiwiVGV4dCI6IlsyM10iLCJXQUlWZXJzaW9uIjoiNi4xLjAuMCJ9}</w:instrText>
          </w:r>
          <w:r w:rsidR="00C95580">
            <w:fldChar w:fldCharType="separate"/>
          </w:r>
          <w:r w:rsidR="00F5237C">
            <w:t>[23]</w:t>
          </w:r>
          <w:r w:rsidR="00C95580">
            <w:fldChar w:fldCharType="end"/>
          </w:r>
        </w:sdtContent>
      </w:sdt>
      <w:r w:rsidRPr="002A5F20">
        <w:t>.</w:t>
      </w:r>
    </w:p>
    <w:p w:rsidR="00384C18" w:rsidRDefault="00384C18" w:rsidP="00D31B09"/>
    <w:p w:rsidR="00F37617" w:rsidRDefault="00C26273" w:rsidP="00D31B09">
      <w:r>
        <w:rPr>
          <w:noProof/>
        </w:rPr>
        <w:drawing>
          <wp:anchor distT="0" distB="0" distL="114300" distR="114300" simplePos="0" relativeHeight="251581952" behindDoc="0" locked="0" layoutInCell="1" allowOverlap="1" wp14:anchorId="1D5E1353" wp14:editId="3D1810B3">
            <wp:simplePos x="0" y="0"/>
            <wp:positionH relativeFrom="column">
              <wp:posOffset>4237052</wp:posOffset>
            </wp:positionH>
            <wp:positionV relativeFrom="paragraph">
              <wp:posOffset>96359</wp:posOffset>
            </wp:positionV>
            <wp:extent cx="1574165" cy="1446530"/>
            <wp:effectExtent l="0" t="0" r="0" b="0"/>
            <wp:wrapNone/>
            <wp:docPr id="1073741834"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Grafik 41"/>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74165" cy="1446530"/>
                    </a:xfrm>
                    <a:prstGeom prst="rect">
                      <a:avLst/>
                    </a:prstGeom>
                    <a:noFill/>
                  </pic:spPr>
                </pic:pic>
              </a:graphicData>
            </a:graphic>
          </wp:anchor>
        </w:drawing>
      </w:r>
      <w:r>
        <w:rPr>
          <w:noProof/>
        </w:rPr>
        <w:drawing>
          <wp:anchor distT="0" distB="0" distL="114300" distR="114300" simplePos="0" relativeHeight="251580928" behindDoc="0" locked="0" layoutInCell="1" allowOverlap="1" wp14:anchorId="5F4569AF" wp14:editId="04F4436E">
            <wp:simplePos x="0" y="0"/>
            <wp:positionH relativeFrom="column">
              <wp:posOffset>988837</wp:posOffset>
            </wp:positionH>
            <wp:positionV relativeFrom="paragraph">
              <wp:posOffset>10160</wp:posOffset>
            </wp:positionV>
            <wp:extent cx="1642745" cy="1454785"/>
            <wp:effectExtent l="0" t="0" r="0" b="0"/>
            <wp:wrapNone/>
            <wp:docPr id="107374183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Grafik 7"/>
                    <pic:cNvPicPr>
                      <a:picLocks noChangeAspect="1"/>
                    </pic:cNvPicPr>
                  </pic:nvPicPr>
                  <pic:blipFill rotWithShape="1">
                    <a:blip r:embed="rId34" cstate="print">
                      <a:extLst>
                        <a:ext uri="{28A0092B-C50C-407E-A947-70E740481C1C}">
                          <a14:useLocalDpi xmlns:a14="http://schemas.microsoft.com/office/drawing/2010/main" val="0"/>
                        </a:ext>
                      </a:extLst>
                    </a:blip>
                    <a:srcRect l="43226" t="57708" r="50810" b="32324"/>
                    <a:stretch/>
                  </pic:blipFill>
                  <pic:spPr>
                    <a:xfrm>
                      <a:off x="0" y="0"/>
                      <a:ext cx="1642745" cy="1454785"/>
                    </a:xfrm>
                    <a:prstGeom prst="rect">
                      <a:avLst/>
                    </a:prstGeom>
                  </pic:spPr>
                </pic:pic>
              </a:graphicData>
            </a:graphic>
          </wp:anchor>
        </w:drawing>
      </w:r>
      <w:r w:rsidR="008D6F40">
        <w:rPr>
          <w:noProof/>
        </w:rPr>
        <w:drawing>
          <wp:anchor distT="0" distB="0" distL="114300" distR="114300" simplePos="0" relativeHeight="251582976" behindDoc="0" locked="0" layoutInCell="1" allowOverlap="1" wp14:anchorId="29CB992C" wp14:editId="02BFE808">
            <wp:simplePos x="0" y="0"/>
            <wp:positionH relativeFrom="column">
              <wp:posOffset>2770378</wp:posOffset>
            </wp:positionH>
            <wp:positionV relativeFrom="paragraph">
              <wp:posOffset>113908</wp:posOffset>
            </wp:positionV>
            <wp:extent cx="1356360" cy="1359535"/>
            <wp:effectExtent l="0" t="0" r="0" b="0"/>
            <wp:wrapNone/>
            <wp:docPr id="10737418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Grafik 33"/>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56360" cy="1359535"/>
                    </a:xfrm>
                    <a:prstGeom prst="rect">
                      <a:avLst/>
                    </a:prstGeom>
                    <a:noFill/>
                  </pic:spPr>
                </pic:pic>
              </a:graphicData>
            </a:graphic>
          </wp:anchor>
        </w:drawing>
      </w:r>
    </w:p>
    <w:p w:rsidR="00F37617" w:rsidRDefault="008D6F40" w:rsidP="00D31B09">
      <w:r>
        <w:rPr>
          <w:noProof/>
        </w:rPr>
        <w:drawing>
          <wp:anchor distT="0" distB="0" distL="114300" distR="114300" simplePos="0" relativeHeight="251584000" behindDoc="0" locked="0" layoutInCell="1" allowOverlap="1" wp14:anchorId="1735337B" wp14:editId="6F04AE7B">
            <wp:simplePos x="0" y="0"/>
            <wp:positionH relativeFrom="column">
              <wp:posOffset>-123159</wp:posOffset>
            </wp:positionH>
            <wp:positionV relativeFrom="paragraph">
              <wp:posOffset>83683</wp:posOffset>
            </wp:positionV>
            <wp:extent cx="1439616" cy="564282"/>
            <wp:effectExtent l="0" t="317" r="7937" b="7938"/>
            <wp:wrapNone/>
            <wp:docPr id="107374183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rafik 2"/>
                    <pic:cNvPicPr>
                      <a:picLocks noChangeAspect="1"/>
                    </pic:cNvPicPr>
                  </pic:nvPicPr>
                  <pic:blipFill rotWithShape="1">
                    <a:blip r:embed="rId36" cstate="print">
                      <a:extLst>
                        <a:ext uri="{28A0092B-C50C-407E-A947-70E740481C1C}">
                          <a14:useLocalDpi xmlns:a14="http://schemas.microsoft.com/office/drawing/2010/main" val="0"/>
                        </a:ext>
                      </a:extLst>
                    </a:blip>
                    <a:srcRect l="28406" t="39172" r="31174" b="27360"/>
                    <a:stretch/>
                  </pic:blipFill>
                  <pic:spPr>
                    <a:xfrm rot="16200000">
                      <a:off x="0" y="0"/>
                      <a:ext cx="1441653" cy="565081"/>
                    </a:xfrm>
                    <a:prstGeom prst="rect">
                      <a:avLst/>
                    </a:prstGeom>
                  </pic:spPr>
                </pic:pic>
              </a:graphicData>
            </a:graphic>
            <wp14:sizeRelH relativeFrom="margin">
              <wp14:pctWidth>0</wp14:pctWidth>
            </wp14:sizeRelH>
            <wp14:sizeRelV relativeFrom="margin">
              <wp14:pctHeight>0</wp14:pctHeight>
            </wp14:sizeRelV>
          </wp:anchor>
        </w:drawing>
      </w:r>
    </w:p>
    <w:p w:rsidR="00F37617" w:rsidRDefault="00F37617" w:rsidP="00D31B09"/>
    <w:p w:rsidR="00F37617" w:rsidRDefault="00F37617" w:rsidP="00D31B09"/>
    <w:p w:rsidR="00F37617" w:rsidRDefault="002256F9" w:rsidP="00D31B09">
      <w:r>
        <w:rPr>
          <w:noProof/>
        </w:rPr>
        <mc:AlternateContent>
          <mc:Choice Requires="wps">
            <w:drawing>
              <wp:anchor distT="0" distB="0" distL="114300" distR="114300" simplePos="0" relativeHeight="251868672" behindDoc="0" locked="0" layoutInCell="1" allowOverlap="1" wp14:anchorId="21A68964" wp14:editId="0CF1799A">
                <wp:simplePos x="0" y="0"/>
                <wp:positionH relativeFrom="column">
                  <wp:posOffset>4885899</wp:posOffset>
                </wp:positionH>
                <wp:positionV relativeFrom="paragraph">
                  <wp:posOffset>101724</wp:posOffset>
                </wp:positionV>
                <wp:extent cx="473075" cy="300990"/>
                <wp:effectExtent l="0" t="0" r="3175" b="3810"/>
                <wp:wrapNone/>
                <wp:docPr id="1073741927" name="Text Box 1073741927"/>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2256F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8964" id="Text Box 1073741927" o:spid="_x0000_s1051" type="#_x0000_t202" style="position:absolute;left:0;text-align:left;margin-left:384.7pt;margin-top:8pt;width:37.25pt;height:23.7pt;z-index:25186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" fillcolor="white [3201]" stroked="f" strokeweight=".5pt">
                <v:textbox>
                  <w:txbxContent>
                    <w:p w:rsidR="00010EE9" w:rsidRPr="00130FAF" w:rsidRDefault="00010EE9" w:rsidP="002256F9">
                      <w:pPr>
                        <w:jc w:val="center"/>
                      </w:pPr>
                      <w:r>
                        <w:t>(c)</w:t>
                      </w:r>
                    </w:p>
                  </w:txbxContent>
                </v:textbox>
              </v:shape>
            </w:pict>
          </mc:Fallback>
        </mc:AlternateContent>
      </w:r>
      <w:r>
        <w:rPr>
          <w:noProof/>
        </w:rPr>
        <mc:AlternateContent>
          <mc:Choice Requires="wps">
            <w:drawing>
              <wp:anchor distT="0" distB="0" distL="114300" distR="114300" simplePos="0" relativeHeight="251866624" behindDoc="0" locked="0" layoutInCell="1" allowOverlap="1" wp14:anchorId="26D2CC3C" wp14:editId="7FF1D19D">
                <wp:simplePos x="0" y="0"/>
                <wp:positionH relativeFrom="column">
                  <wp:posOffset>3295934</wp:posOffset>
                </wp:positionH>
                <wp:positionV relativeFrom="paragraph">
                  <wp:posOffset>81251</wp:posOffset>
                </wp:positionV>
                <wp:extent cx="473075" cy="300990"/>
                <wp:effectExtent l="0" t="0" r="3175" b="3810"/>
                <wp:wrapNone/>
                <wp:docPr id="1073741926" name="Text Box 1073741926"/>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2256F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2CC3C" id="Text Box 1073741926" o:spid="_x0000_s1052" type="#_x0000_t202" style="position:absolute;left:0;text-align:left;margin-left:259.5pt;margin-top:6.4pt;width:37.25pt;height:23.7pt;z-index:25186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" fillcolor="white [3201]" stroked="f" strokeweight=".5pt">
                <v:textbox>
                  <w:txbxContent>
                    <w:p w:rsidR="00010EE9" w:rsidRPr="00130FAF" w:rsidRDefault="00010EE9" w:rsidP="002256F9">
                      <w:pPr>
                        <w:jc w:val="center"/>
                      </w:pPr>
                      <w:r>
                        <w:t>(b)</w:t>
                      </w:r>
                    </w:p>
                  </w:txbxContent>
                </v:textbox>
              </v:shape>
            </w:pict>
          </mc:Fallback>
        </mc:AlternateContent>
      </w:r>
      <w:r>
        <w:rPr>
          <w:noProof/>
        </w:rPr>
        <mc:AlternateContent>
          <mc:Choice Requires="wps">
            <w:drawing>
              <wp:anchor distT="0" distB="0" distL="114300" distR="114300" simplePos="0" relativeHeight="251864576" behindDoc="0" locked="0" layoutInCell="1" allowOverlap="1" wp14:anchorId="7B038099" wp14:editId="5069647E">
                <wp:simplePos x="0" y="0"/>
                <wp:positionH relativeFrom="column">
                  <wp:posOffset>962167</wp:posOffset>
                </wp:positionH>
                <wp:positionV relativeFrom="paragraph">
                  <wp:posOffset>33485</wp:posOffset>
                </wp:positionV>
                <wp:extent cx="473075" cy="300990"/>
                <wp:effectExtent l="0" t="0" r="3175" b="3810"/>
                <wp:wrapNone/>
                <wp:docPr id="1073741925" name="Text Box 1073741925"/>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2256F9">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038099" id="Text Box 1073741925" o:spid="_x0000_s1053" type="#_x0000_t202" style="position:absolute;left:0;text-align:left;margin-left:75.75pt;margin-top:2.65pt;width:37.25pt;height:23.7pt;z-index:251864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" fillcolor="white [3201]" stroked="f" strokeweight=".5pt">
                <v:textbox>
                  <w:txbxContent>
                    <w:p w:rsidR="00010EE9" w:rsidRPr="00130FAF" w:rsidRDefault="00010EE9" w:rsidP="002256F9">
                      <w:pPr>
                        <w:jc w:val="center"/>
                      </w:pPr>
                      <w:r>
                        <w:t>(</w:t>
                      </w:r>
                      <w:r w:rsidRPr="00130FAF">
                        <w:t>a</w:t>
                      </w:r>
                      <w:r>
                        <w:t>)</w:t>
                      </w:r>
                    </w:p>
                  </w:txbxContent>
                </v:textbox>
              </v:shape>
            </w:pict>
          </mc:Fallback>
        </mc:AlternateContent>
      </w:r>
    </w:p>
    <w:p w:rsidR="00F37617" w:rsidRDefault="00DD6BB9" w:rsidP="00D31B09">
      <w:r>
        <w:rPr>
          <w:noProof/>
        </w:rPr>
        <mc:AlternateContent>
          <mc:Choice Requires="wps">
            <w:drawing>
              <wp:anchor distT="0" distB="0" distL="114300" distR="114300" simplePos="0" relativeHeight="251740672" behindDoc="0" locked="0" layoutInCell="1" allowOverlap="1" wp14:anchorId="764119CD" wp14:editId="3A87BA1F">
                <wp:simplePos x="0" y="0"/>
                <wp:positionH relativeFrom="column">
                  <wp:posOffset>273132</wp:posOffset>
                </wp:positionH>
                <wp:positionV relativeFrom="paragraph">
                  <wp:posOffset>101295</wp:posOffset>
                </wp:positionV>
                <wp:extent cx="5579110" cy="914400"/>
                <wp:effectExtent l="0" t="0" r="2540" b="0"/>
                <wp:wrapNone/>
                <wp:docPr id="52" name="Text Box 52"/>
                <wp:cNvGraphicFramePr/>
                <a:graphic xmlns:a="http://schemas.openxmlformats.org/drawingml/2006/main">
                  <a:graphicData uri="http://schemas.microsoft.com/office/word/2010/wordprocessingShape">
                    <wps:wsp>
                      <wps:cNvSpPr txBox="1"/>
                      <wps:spPr>
                        <a:xfrm>
                          <a:off x="0" y="0"/>
                          <a:ext cx="5579110" cy="914400"/>
                        </a:xfrm>
                        <a:prstGeom prst="rect">
                          <a:avLst/>
                        </a:prstGeom>
                        <a:solidFill>
                          <a:prstClr val="white"/>
                        </a:solidFill>
                        <a:ln>
                          <a:noFill/>
                        </a:ln>
                      </wps:spPr>
                      <wps:txbx>
                        <w:txbxContent>
                          <w:p w:rsidR="00010EE9" w:rsidRPr="008404D9" w:rsidRDefault="00010EE9" w:rsidP="00751D32">
                            <w:pPr>
                              <w:pStyle w:val="Caption"/>
                            </w:pPr>
                            <w:bookmarkStart w:id="22" w:name="_Toc52373529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119CD" id="Text Box 52" o:spid="_x0000_s1054" type="#_x0000_t202" style="position:absolute;left:0;text-align:left;margin-left:21.5pt;margin-top:8pt;width:439.3pt;height:1in;z-index:25174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" stroked="f">
                <v:textbox inset="0,0,0,0">
                  <w:txbxContent>
                    <w:p w:rsidR="00010EE9" w:rsidRPr="008404D9" w:rsidRDefault="00010EE9" w:rsidP="00751D32">
                      <w:pPr>
                        <w:pStyle w:val="Caption"/>
                      </w:pPr>
                      <w:bookmarkStart w:id="23" w:name="_Toc523735290"/>
                      <w:r>
                        <w:t xml:space="preserve">Figure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Figure \* ARABIC \s 1 </w:instrText>
                      </w:r>
                      <w:r>
                        <w:fldChar w:fldCharType="separate"/>
                      </w:r>
                      <w:r>
                        <w:t>9</w:t>
                      </w:r>
                      <w:r>
                        <w:fldChar w:fldCharType="end"/>
                      </w:r>
                      <w:r w:rsidRPr="008D6AB0">
                        <w:t>: Overview on potential geometric defects for fiducial markers using Gd-filled capsules (</w:t>
                      </w:r>
                      <w:r>
                        <w:t>a and b</w:t>
                      </w:r>
                      <w:r w:rsidRPr="008D6AB0">
                        <w:t xml:space="preserve">) and effect from the </w:t>
                      </w:r>
                      <w:r w:rsidRPr="00DD6BB9">
                        <w:t>interpolated</w:t>
                      </w:r>
                      <w:r w:rsidRPr="008D6AB0">
                        <w:t xml:space="preserve"> center point between the fat- and water-based c</w:t>
                      </w:r>
                      <w:r>
                        <w:t>ircular artifact areas (c)</w:t>
                      </w:r>
                      <w:r w:rsidRPr="008D6AB0">
                        <w:t>.</w:t>
                      </w:r>
                      <w:bookmarkEnd w:id="23"/>
                    </w:p>
                  </w:txbxContent>
                </v:textbox>
              </v:shape>
            </w:pict>
          </mc:Fallback>
        </mc:AlternateContent>
      </w:r>
    </w:p>
    <w:p w:rsidR="00384C18" w:rsidRPr="008D6AB0" w:rsidRDefault="00384C18" w:rsidP="00751D32">
      <w:pPr>
        <w:pStyle w:val="Caption"/>
      </w:pPr>
      <w:r w:rsidRPr="00557639">
        <mc:AlternateContent>
          <mc:Choice Requires="wpg">
            <w:drawing>
              <wp:anchor distT="0" distB="0" distL="114300" distR="114300" simplePos="0" relativeHeight="251585024" behindDoc="0" locked="0" layoutInCell="1" allowOverlap="1" wp14:anchorId="03FBF96D" wp14:editId="749C8CFB">
                <wp:simplePos x="0" y="0"/>
                <wp:positionH relativeFrom="column">
                  <wp:posOffset>12515215</wp:posOffset>
                </wp:positionH>
                <wp:positionV relativeFrom="paragraph">
                  <wp:posOffset>325755</wp:posOffset>
                </wp:positionV>
                <wp:extent cx="2803525" cy="2736215"/>
                <wp:effectExtent l="0" t="0" r="0" b="6985"/>
                <wp:wrapNone/>
                <wp:docPr id="1073741842" name="Group 1073741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3525" cy="2736215"/>
                          <a:chOff x="12515459" y="325848"/>
                          <a:chExt cx="2803425" cy="2736304"/>
                        </a:xfrm>
                      </wpg:grpSpPr>
                      <wps:wsp>
                        <wps:cNvPr id="1073741843" name="Ellipse 43"/>
                        <wps:cNvSpPr/>
                        <wps:spPr>
                          <a:xfrm rot="2028864">
                            <a:off x="12515459" y="658065"/>
                            <a:ext cx="2803425" cy="2088232"/>
                          </a:xfrm>
                          <a:prstGeom prst="ellipse">
                            <a:avLst/>
                          </a:prstGeom>
                          <a:noFill/>
                          <a:ln w="127000" cap="flat">
                            <a:solidFill>
                              <a:srgbClr val="FF0000"/>
                            </a:solid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4" name="Ellipse 44"/>
                        <wps:cNvSpPr/>
                        <wps:spPr>
                          <a:xfrm>
                            <a:off x="13374669" y="325848"/>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s:wsp>
                        <wps:cNvPr id="1073741845" name="Ellipse 45"/>
                        <wps:cNvSpPr/>
                        <wps:spPr>
                          <a:xfrm>
                            <a:off x="13739596" y="2581624"/>
                            <a:ext cx="792088" cy="480528"/>
                          </a:xfrm>
                          <a:prstGeom prst="ellipse">
                            <a:avLst/>
                          </a:prstGeom>
                          <a:solidFill>
                            <a:srgbClr val="FF0000"/>
                          </a:solidFill>
                          <a:ln w="12700" cap="flat">
                            <a:noFill/>
                            <a:miter lim="400000"/>
                          </a:ln>
                          <a:effectLst/>
                        </wps:spPr>
                        <wps:style>
                          <a:lnRef idx="0">
                            <a:scrgbClr r="0" g="0" b="0"/>
                          </a:lnRef>
                          <a:fillRef idx="0">
                            <a:scrgbClr r="0" g="0" b="0"/>
                          </a:fillRef>
                          <a:effectRef idx="0">
                            <a:scrgbClr r="0" g="0" b="0"/>
                          </a:effectRef>
                          <a:fontRef idx="none"/>
                        </wps:style>
                        <wps:bodyPr rot="0" spcFirstLastPara="1" vert="horz" wrap="square" lIns="50800" tIns="50800" rIns="50800" bIns="50800" numCol="1" spcCol="38100"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DC415CD" id="Group 1073741842" o:spid="_x0000_s1026" style="position:absolute;margin-left:985.45pt;margin-top:25.65pt;width:220.75pt;height:215.45pt;z-index:251585024;mso-width-relative:margin;mso-height-relative:margin" coordorigin="125154,3258" coordsize="28034,27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">
                <v:oval id="Ellipse 43" o:spid="_x0000_s1027" style="position:absolute;left:125154;top:6580;width:28034;height:20882;rotation:22160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" filled="f" strokecolor="red" strokeweight="10pt">
                  <v:stroke miterlimit="4" joinstyle="miter"/>
                  <v:textbox style="mso-fit-shape-to-text:t" inset="4pt,4pt,4pt,4pt"/>
                </v:oval>
                <v:oval id="Ellipse 44" o:spid="_x0000_s1028" style="position:absolute;left:133746;top:3258;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" fillcolor="red" stroked="f" strokeweight="1pt">
                  <v:stroke miterlimit="4" joinstyle="miter"/>
                  <v:textbox style="mso-fit-shape-to-text:t" inset="4pt,4pt,4pt,4pt"/>
                </v:oval>
                <v:oval id="Ellipse 45" o:spid="_x0000_s1029" style="position:absolute;left:137395;top:25816;width:7921;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" fillcolor="red" stroked="f" strokeweight="1pt">
                  <v:stroke miterlimit="4" joinstyle="miter"/>
                  <v:textbox style="mso-fit-shape-to-text:t" inset="4pt,4pt,4pt,4pt"/>
                </v:oval>
              </v:group>
            </w:pict>
          </mc:Fallback>
        </mc:AlternateContent>
      </w:r>
      <w:r w:rsidR="00DD6BB9" w:rsidRPr="008D6AB0">
        <w:t xml:space="preserve"> </w:t>
      </w:r>
    </w:p>
    <w:p w:rsidR="00384C18" w:rsidRDefault="00384C18" w:rsidP="00D31B09"/>
    <w:p w:rsidR="00DD6BB9" w:rsidRDefault="00DD6BB9" w:rsidP="00D31B09"/>
    <w:p w:rsidR="00192556" w:rsidRDefault="00384C18" w:rsidP="00CA6BF5">
      <w:r>
        <w:t xml:space="preserve">In this project, a new concept </w:t>
      </w:r>
      <w:r w:rsidRPr="002A5F20">
        <w:t>for a fiducial marker</w:t>
      </w:r>
      <w:r>
        <w:t xml:space="preserve"> is presented</w:t>
      </w:r>
      <w:r w:rsidRPr="002A5F20">
        <w:t xml:space="preserve"> that is fully additively manufactured (commonly known as rapid-prototyping = RP</w:t>
      </w:r>
      <w:r>
        <w:t>) with only one polymer material</w:t>
      </w:r>
      <w:r w:rsidRPr="002A5F20">
        <w:t>. This one material is used for the fabrication of the solid Z-marker body and the internal marker liquid by using the method of stere</w:t>
      </w:r>
      <w:r w:rsidR="00CA6BF5">
        <w:t>olithography (SLA) technology</w:t>
      </w:r>
      <w:r w:rsidRPr="002A5F20">
        <w:t xml:space="preserve">. The fabrication material for the marker-model is a liquid and photosensitive polymer, which is locally hardened by a laser beam. </w:t>
      </w:r>
      <w:r w:rsidRPr="0028487B">
        <w:t xml:space="preserve">The model is built up layer by </w:t>
      </w:r>
      <w:r w:rsidRPr="002A5F20">
        <w:t xml:space="preserve">layer with the laser beam hardening the model volume. The principle of the SLA-method allows the enclosure of defined </w:t>
      </w:r>
      <w:r w:rsidRPr="002A5F20">
        <w:lastRenderedPageBreak/>
        <w:t>geometrical structures filled with unhardened liquid resin. These structures are created inside the solid model body without any openings to the outside. For this reason, only the structure surrounding the desired marker-geometry is hardened by the laser. The marker-geometry itself remains a liquid</w:t>
      </w:r>
      <w:r w:rsidR="00CA6BF5">
        <w:t xml:space="preserve"> </w:t>
      </w:r>
      <w:sdt>
        <w:sdtPr>
          <w:alias w:val="Don’t edit this field."/>
          <w:tag w:val="CitaviPlaceholder#6d0da8b8-5f48-463d-97dd-554450bb93b4"/>
          <w:id w:val="341521284"/>
          <w:placeholder>
            <w:docPart w:val="DefaultPlaceholder_-1854013440"/>
          </w:placeholder>
        </w:sdtPr>
        <w:sdtContent>
          <w:r w:rsidR="00CA6BF5">
            <w:fldChar w:fldCharType="begin"/>
          </w:r>
          <w:r w:rsidR="001A15F8">
            <w:instrText>ADDIN CitaviPlaceholder{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}</w:instrText>
          </w:r>
          <w:r w:rsidR="00CA6BF5">
            <w:fldChar w:fldCharType="separate"/>
          </w:r>
          <w:r w:rsidR="00F5237C">
            <w:t>[23]</w:t>
          </w:r>
          <w:r w:rsidR="00CA6BF5">
            <w:fldChar w:fldCharType="end"/>
          </w:r>
        </w:sdtContent>
      </w:sdt>
      <w:r w:rsidRPr="002A5F20">
        <w:t>. Since it is made entirely from polymeric material, this marker is passive and totally MRI-safe.</w:t>
      </w:r>
      <w:r>
        <w:t xml:space="preserve"> </w:t>
      </w:r>
      <w:r w:rsidR="00401A74">
        <w:t>Section 3.1 and 3.2</w:t>
      </w:r>
      <w:r w:rsidR="00495B72">
        <w:t xml:space="preserve"> describe the physical and chemical</w:t>
      </w:r>
      <w:r w:rsidR="00867D26">
        <w:t xml:space="preserve"> characteristics of the additively manufactured Z-frame.</w:t>
      </w:r>
    </w:p>
    <w:p w:rsidR="006E1272" w:rsidRPr="00811178" w:rsidRDefault="006E1272" w:rsidP="00D31B09"/>
    <w:p w:rsidR="004E5970" w:rsidRPr="00323F4B" w:rsidRDefault="004E5970" w:rsidP="00604473">
      <w:pPr>
        <w:pStyle w:val="Heading1"/>
        <w:numPr>
          <w:ilvl w:val="0"/>
          <w:numId w:val="0"/>
        </w:numPr>
        <w:rPr>
          <w:lang w:val="en-US"/>
        </w:rPr>
        <w:sectPr w:rsidR="004E5970" w:rsidRPr="00323F4B" w:rsidSect="00BD077F">
          <w:pgSz w:w="11906" w:h="16838" w:code="9"/>
          <w:pgMar w:top="2016" w:right="1440" w:bottom="1440" w:left="1440" w:header="720" w:footer="720" w:gutter="0"/>
          <w:cols w:space="720"/>
          <w:titlePg/>
          <w:docGrid w:linePitch="360"/>
        </w:sectPr>
      </w:pPr>
      <w:bookmarkStart w:id="24" w:name="_Ref521070685"/>
    </w:p>
    <w:p w:rsidR="00627537" w:rsidRDefault="00347F08" w:rsidP="00411AA4">
      <w:pPr>
        <w:pStyle w:val="Heading1"/>
      </w:pPr>
      <w:bookmarkStart w:id="25" w:name="_Toc523730411"/>
      <w:r w:rsidRPr="0088075A">
        <w:lastRenderedPageBreak/>
        <w:t>Methodology</w:t>
      </w:r>
      <w:bookmarkEnd w:id="24"/>
      <w:bookmarkEnd w:id="25"/>
    </w:p>
    <w:p w:rsidR="00E47ACB" w:rsidRPr="00754DCA" w:rsidRDefault="00E47ACB" w:rsidP="00E47ACB">
      <w:pPr>
        <w:pStyle w:val="Heading2"/>
      </w:pPr>
      <w:bookmarkStart w:id="26" w:name="_Toc523730429"/>
      <w:r>
        <w:t>Z-</w:t>
      </w:r>
      <w:r w:rsidRPr="00610B96">
        <w:t>frame</w:t>
      </w:r>
      <w:r w:rsidRPr="004C21C6">
        <w:t xml:space="preserve"> marker characterization</w:t>
      </w:r>
      <w:bookmarkEnd w:id="26"/>
    </w:p>
    <w:p w:rsidR="00E47ACB" w:rsidRPr="00B916FD" w:rsidRDefault="00E47ACB" w:rsidP="00E47ACB">
      <w:pPr>
        <w:pStyle w:val="Heading3"/>
      </w:pPr>
      <w:bookmarkStart w:id="27" w:name="_Toc523730430"/>
      <w:r w:rsidRPr="00B916FD">
        <w:t>Z-frame physical structures</w:t>
      </w:r>
      <w:bookmarkEnd w:id="27"/>
    </w:p>
    <w:p w:rsidR="00E47ACB" w:rsidRPr="001B42C0" w:rsidRDefault="00E47ACB" w:rsidP="009F5CA0">
      <w:r>
        <w:t>In this project, the new physical feature structures of the Z-frame have been developed which improve the accuracy and speed of the registration procedure in the interventional MRI. Figure 3.</w:t>
      </w:r>
      <w:r w:rsidR="009F5CA0">
        <w:t>1</w:t>
      </w:r>
      <w:r>
        <w:t xml:space="preserve"> illustrates the two new features: center pointing triangles (8 small purple triangles) and the z-axis indication triangle (the green triangle).</w:t>
      </w:r>
    </w:p>
    <w:p w:rsidR="00E47ACB" w:rsidRPr="00833CF2" w:rsidRDefault="009F5CA0" w:rsidP="00E47ACB">
      <w:r>
        <w:rPr>
          <w:noProof/>
        </w:rPr>
        <mc:AlternateContent>
          <mc:Choice Requires="wps">
            <w:drawing>
              <wp:anchor distT="0" distB="0" distL="114300" distR="114300" simplePos="0" relativeHeight="251872768" behindDoc="0" locked="0" layoutInCell="1" allowOverlap="1" wp14:anchorId="34D976D7" wp14:editId="15B0E11D">
                <wp:simplePos x="0" y="0"/>
                <wp:positionH relativeFrom="column">
                  <wp:posOffset>1310166</wp:posOffset>
                </wp:positionH>
                <wp:positionV relativeFrom="paragraph">
                  <wp:posOffset>2751910</wp:posOffset>
                </wp:positionV>
                <wp:extent cx="3132455"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3132455" cy="635"/>
                        </a:xfrm>
                        <a:prstGeom prst="rect">
                          <a:avLst/>
                        </a:prstGeom>
                        <a:solidFill>
                          <a:prstClr val="white"/>
                        </a:solidFill>
                        <a:ln>
                          <a:noFill/>
                        </a:ln>
                      </wps:spPr>
                      <wps:txbx>
                        <w:txbxContent>
                          <w:p w:rsidR="00010EE9" w:rsidRPr="003D298B" w:rsidRDefault="00010EE9" w:rsidP="00751D32">
                            <w:pPr>
                              <w:pStyle w:val="Caption"/>
                            </w:pPr>
                            <w:bookmarkStart w:id="28" w:name="_Toc5237353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marker structure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D976D7" id="Text Box 95" o:spid="_x0000_s1055" type="#_x0000_t202" style="position:absolute;left:0;text-align:left;margin-left:103.15pt;margin-top:216.7pt;width:246.65pt;height:.05pt;z-index:25187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" stroked="f">
                <v:textbox style="mso-fit-shape-to-text:t" inset="0,0,0,0">
                  <w:txbxContent>
                    <w:p w:rsidR="00010EE9" w:rsidRPr="003D298B" w:rsidRDefault="00010EE9" w:rsidP="00751D32">
                      <w:pPr>
                        <w:pStyle w:val="Caption"/>
                      </w:pPr>
                      <w:bookmarkStart w:id="29" w:name="_Toc52373531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A 3D CAD-view of the Z-marker structures.</w:t>
                      </w:r>
                      <w:bookmarkEnd w:id="29"/>
                    </w:p>
                  </w:txbxContent>
                </v:textbox>
                <w10:wrap type="topAndBottom"/>
              </v:shape>
            </w:pict>
          </mc:Fallback>
        </mc:AlternateContent>
      </w:r>
      <w:r w:rsidRPr="00DD6BB9">
        <w:rPr>
          <w:noProof/>
        </w:rPr>
        <w:drawing>
          <wp:anchor distT="0" distB="0" distL="114300" distR="114300" simplePos="0" relativeHeight="251871744" behindDoc="0" locked="0" layoutInCell="1" allowOverlap="1" wp14:anchorId="3DB8C231" wp14:editId="73FEB587">
            <wp:simplePos x="0" y="0"/>
            <wp:positionH relativeFrom="margin">
              <wp:posOffset>1419225</wp:posOffset>
            </wp:positionH>
            <wp:positionV relativeFrom="paragraph">
              <wp:posOffset>409575</wp:posOffset>
            </wp:positionV>
            <wp:extent cx="2688590" cy="2272030"/>
            <wp:effectExtent l="0" t="0" r="0" b="0"/>
            <wp:wrapTopAndBottom/>
            <wp:docPr id="1073741837" name="Bild 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7" cstate="print">
                      <a:extLst>
                        <a:ext uri="{BEBA8EAE-BF5A-486C-A8C5-ECC9F3942E4B}">
                          <a14:imgProps xmlns:a14="http://schemas.microsoft.com/office/drawing/2010/main">
                            <a14:imgLayer r:embed="rId38">
                              <a14:imgEffect>
                                <a14:backgroundRemoval t="946" b="95981" l="9684" r="98419"/>
                              </a14:imgEffect>
                            </a14:imgLayer>
                          </a14:imgProps>
                        </a:ext>
                        <a:ext uri="{28A0092B-C50C-407E-A947-70E740481C1C}">
                          <a14:useLocalDpi xmlns:a14="http://schemas.microsoft.com/office/drawing/2010/main" val="0"/>
                        </a:ext>
                      </a:extLst>
                    </a:blip>
                    <a:stretch>
                      <a:fillRect/>
                    </a:stretch>
                  </pic:blipFill>
                  <pic:spPr>
                    <a:xfrm>
                      <a:off x="0" y="0"/>
                      <a:ext cx="2688590" cy="2272030"/>
                    </a:xfrm>
                    <a:prstGeom prst="rect">
                      <a:avLst/>
                    </a:prstGeom>
                  </pic:spPr>
                </pic:pic>
              </a:graphicData>
            </a:graphic>
            <wp14:sizeRelH relativeFrom="page">
              <wp14:pctWidth>0</wp14:pctWidth>
            </wp14:sizeRelH>
            <wp14:sizeRelV relativeFrom="page">
              <wp14:pctHeight>0</wp14:pctHeight>
            </wp14:sizeRelV>
          </wp:anchor>
        </w:drawing>
      </w:r>
    </w:p>
    <w:p w:rsidR="00E47ACB" w:rsidRPr="00DD6BB9" w:rsidRDefault="00E47ACB" w:rsidP="00E47ACB"/>
    <w:p w:rsidR="00E47ACB" w:rsidRPr="006C2F14" w:rsidRDefault="00E47ACB" w:rsidP="00E47ACB">
      <w:pPr>
        <w:pStyle w:val="Heading4"/>
      </w:pPr>
      <w:bookmarkStart w:id="30" w:name="_Toc523730431"/>
      <w:r w:rsidRPr="006C2F14">
        <w:t>Center pointing triangles</w:t>
      </w:r>
      <w:bookmarkEnd w:id="30"/>
    </w:p>
    <w:p w:rsidR="00E47ACB" w:rsidRDefault="00E47ACB" w:rsidP="00E47ACB">
      <w:r>
        <w:t xml:space="preserve">A successful intervention under MRI depends mostly on an accurate determination of the position of the needle insertion point based on the target pose. As discussed in the literature survey, generally, the needle entry point is indicated by producing an artefact by surgeon </w:t>
      </w:r>
      <w:r>
        <w:lastRenderedPageBreak/>
        <w:t xml:space="preserve">finger in real-time image acquisition. However, the alignment of the image plane based on the artefacts leads to an uncertain localization and tracking. </w:t>
      </w:r>
    </w:p>
    <w:p w:rsidR="00E47ACB" w:rsidRDefault="00E47ACB" w:rsidP="00352A5D">
      <w:r>
        <w:t>In this work, the center pointing triangles allows an accurate alignment of the image planes according to the center of the marker. Figure 3.</w:t>
      </w:r>
      <w:r w:rsidR="00352A5D">
        <w:t>2 (a)</w:t>
      </w:r>
      <w:r>
        <w:t xml:space="preserve"> shows a coronal view of the Z-frame in which the green line is the transversal plane and the red line indicates the sagittal plane of the MRI. In order to align the two planes in the center of the Z-</w:t>
      </w:r>
      <w:r w:rsidR="0062026C">
        <w:t>frame</w:t>
      </w:r>
      <w:r>
        <w:t xml:space="preserve"> accurately, the cross-section point of the two planes should be aligned with the four inner triangle shapes.</w:t>
      </w:r>
    </w:p>
    <w:p w:rsidR="00E47ACB" w:rsidRDefault="00E47ACB" w:rsidP="00E47ACB"/>
    <w:p w:rsidR="00E47ACB" w:rsidRDefault="00E47ACB" w:rsidP="00E47ACB"/>
    <w:p w:rsidR="00E47ACB" w:rsidRDefault="00352A5D" w:rsidP="00E47ACB">
      <w:r>
        <w:rPr>
          <w:noProof/>
        </w:rPr>
        <w:lastRenderedPageBreak/>
        <mc:AlternateContent>
          <mc:Choice Requires="wps">
            <w:drawing>
              <wp:anchor distT="0" distB="0" distL="114300" distR="114300" simplePos="0" relativeHeight="251879936" behindDoc="0" locked="0" layoutInCell="1" allowOverlap="1" wp14:anchorId="0D86F32F" wp14:editId="0D2BFE5C">
                <wp:simplePos x="0" y="0"/>
                <wp:positionH relativeFrom="column">
                  <wp:posOffset>2811438</wp:posOffset>
                </wp:positionH>
                <wp:positionV relativeFrom="paragraph">
                  <wp:posOffset>5186348</wp:posOffset>
                </wp:positionV>
                <wp:extent cx="473075" cy="300990"/>
                <wp:effectExtent l="0" t="0" r="3175" b="3810"/>
                <wp:wrapNone/>
                <wp:docPr id="1073741931" name="Text Box 1073741931"/>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352A5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6F32F" id="Text Box 1073741931" o:spid="_x0000_s1056" type="#_x0000_t202" style="position:absolute;left:0;text-align:left;margin-left:221.35pt;margin-top:408.35pt;width:37.25pt;height:23.7pt;z-index:25187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" fillcolor="white [3201]" stroked="f" strokeweight=".5pt">
                <v:textbox>
                  <w:txbxContent>
                    <w:p w:rsidR="00010EE9" w:rsidRPr="00130FAF" w:rsidRDefault="00010EE9" w:rsidP="00352A5D">
                      <w:pPr>
                        <w:jc w:val="center"/>
                      </w:pPr>
                      <w:r>
                        <w:t>(c)</w:t>
                      </w:r>
                    </w:p>
                  </w:txbxContent>
                </v:textbox>
              </v:shape>
            </w:pict>
          </mc:Fallback>
        </mc:AlternateContent>
      </w:r>
      <w:r>
        <w:rPr>
          <w:noProof/>
        </w:rPr>
        <mc:AlternateContent>
          <mc:Choice Requires="wps">
            <w:drawing>
              <wp:anchor distT="0" distB="0" distL="114300" distR="114300" simplePos="0" relativeHeight="251877888" behindDoc="0" locked="0" layoutInCell="1" allowOverlap="1" wp14:anchorId="6BC9D04F" wp14:editId="38494C14">
                <wp:simplePos x="0" y="0"/>
                <wp:positionH relativeFrom="column">
                  <wp:posOffset>4389679</wp:posOffset>
                </wp:positionH>
                <wp:positionV relativeFrom="paragraph">
                  <wp:posOffset>2413682</wp:posOffset>
                </wp:positionV>
                <wp:extent cx="473075" cy="300990"/>
                <wp:effectExtent l="0" t="0" r="3175" b="3810"/>
                <wp:wrapNone/>
                <wp:docPr id="1073741930" name="Text Box 1073741930"/>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352A5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C9D04F" id="Text Box 1073741930" o:spid="_x0000_s1057" type="#_x0000_t202" style="position:absolute;left:0;text-align:left;margin-left:345.65pt;margin-top:190.05pt;width:37.25pt;height:23.7pt;z-index:25187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" fillcolor="white [3201]" stroked="f" strokeweight=".5pt">
                <v:textbox>
                  <w:txbxContent>
                    <w:p w:rsidR="00010EE9" w:rsidRPr="00130FAF" w:rsidRDefault="00010EE9" w:rsidP="00352A5D">
                      <w:pPr>
                        <w:jc w:val="center"/>
                      </w:pPr>
                      <w:r>
                        <w:t>(b)</w:t>
                      </w:r>
                    </w:p>
                  </w:txbxContent>
                </v:textbox>
              </v:shape>
            </w:pict>
          </mc:Fallback>
        </mc:AlternateContent>
      </w:r>
      <w:r>
        <w:rPr>
          <w:noProof/>
        </w:rPr>
        <mc:AlternateContent>
          <mc:Choice Requires="wps">
            <w:drawing>
              <wp:anchor distT="0" distB="0" distL="114300" distR="114300" simplePos="0" relativeHeight="251875840" behindDoc="0" locked="0" layoutInCell="1" allowOverlap="1" wp14:anchorId="6EF86BF6" wp14:editId="4B52AE42">
                <wp:simplePos x="0" y="0"/>
                <wp:positionH relativeFrom="column">
                  <wp:posOffset>1277745</wp:posOffset>
                </wp:positionH>
                <wp:positionV relativeFrom="paragraph">
                  <wp:posOffset>2395381</wp:posOffset>
                </wp:positionV>
                <wp:extent cx="473075" cy="300990"/>
                <wp:effectExtent l="0" t="0" r="3175" b="3810"/>
                <wp:wrapNone/>
                <wp:docPr id="1073741929" name="Text Box 1073741929"/>
                <wp:cNvGraphicFramePr/>
                <a:graphic xmlns:a="http://schemas.openxmlformats.org/drawingml/2006/main">
                  <a:graphicData uri="http://schemas.microsoft.com/office/word/2010/wordprocessingShape">
                    <wps:wsp>
                      <wps:cNvSpPr txBox="1"/>
                      <wps:spPr>
                        <a:xfrm>
                          <a:off x="0" y="0"/>
                          <a:ext cx="473075" cy="300990"/>
                        </a:xfrm>
                        <a:prstGeom prst="rect">
                          <a:avLst/>
                        </a:prstGeom>
                        <a:solidFill>
                          <a:schemeClr val="lt1"/>
                        </a:solidFill>
                        <a:ln w="6350">
                          <a:noFill/>
                        </a:ln>
                      </wps:spPr>
                      <wps:txbx>
                        <w:txbxContent>
                          <w:p w:rsidR="00010EE9" w:rsidRPr="00130FAF" w:rsidRDefault="00010EE9" w:rsidP="00352A5D">
                            <w:pPr>
                              <w:jc w:val="center"/>
                            </w:pPr>
                            <w:r>
                              <w:t>(</w:t>
                            </w:r>
                            <w:r w:rsidRPr="00130FAF">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F86BF6" id="Text Box 1073741929" o:spid="_x0000_s1058" type="#_x0000_t202" style="position:absolute;left:0;text-align:left;margin-left:100.6pt;margin-top:188.6pt;width:37.25pt;height:23.7pt;z-index:25187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" fillcolor="white [3201]" stroked="f" strokeweight=".5pt">
                <v:textbox>
                  <w:txbxContent>
                    <w:p w:rsidR="00010EE9" w:rsidRPr="00130FAF" w:rsidRDefault="00010EE9" w:rsidP="00352A5D">
                      <w:pPr>
                        <w:jc w:val="center"/>
                      </w:pPr>
                      <w:r>
                        <w:t>(</w:t>
                      </w:r>
                      <w:r w:rsidRPr="00130FAF">
                        <w:t>a</w:t>
                      </w:r>
                      <w:r>
                        <w:t>)</w:t>
                      </w:r>
                    </w:p>
                  </w:txbxContent>
                </v:textbox>
              </v:shape>
            </w:pict>
          </mc:Fallback>
        </mc:AlternateContent>
      </w:r>
      <w:r w:rsidR="00D5736F">
        <w:rPr>
          <w:noProof/>
        </w:rPr>
        <mc:AlternateContent>
          <mc:Choice Requires="wpg">
            <w:drawing>
              <wp:anchor distT="0" distB="0" distL="114300" distR="114300" simplePos="0" relativeHeight="251870720" behindDoc="0" locked="0" layoutInCell="1" allowOverlap="1" wp14:anchorId="3DF3F76A" wp14:editId="53676464">
                <wp:simplePos x="0" y="0"/>
                <wp:positionH relativeFrom="column">
                  <wp:posOffset>197485</wp:posOffset>
                </wp:positionH>
                <wp:positionV relativeFrom="paragraph">
                  <wp:posOffset>2540</wp:posOffset>
                </wp:positionV>
                <wp:extent cx="5472430" cy="5136515"/>
                <wp:effectExtent l="0" t="0" r="0" b="6985"/>
                <wp:wrapTopAndBottom/>
                <wp:docPr id="53" name="Group 53"/>
                <wp:cNvGraphicFramePr/>
                <a:graphic xmlns:a="http://schemas.openxmlformats.org/drawingml/2006/main">
                  <a:graphicData uri="http://schemas.microsoft.com/office/word/2010/wordprocessingGroup">
                    <wpg:wgp>
                      <wpg:cNvGrpSpPr/>
                      <wpg:grpSpPr>
                        <a:xfrm>
                          <a:off x="0" y="0"/>
                          <a:ext cx="5472430" cy="5136515"/>
                          <a:chOff x="208941" y="1"/>
                          <a:chExt cx="5778361" cy="5453173"/>
                        </a:xfrm>
                      </wpg:grpSpPr>
                      <pic:pic xmlns:pic="http://schemas.openxmlformats.org/drawingml/2006/picture">
                        <pic:nvPicPr>
                          <pic:cNvPr id="1073741838" name="Picture 1073741838"/>
                          <pic:cNvPicPr>
                            <a:picLocks noChangeAspect="1"/>
                          </pic:cNvPicPr>
                        </pic:nvPicPr>
                        <pic:blipFill rotWithShape="1">
                          <a:blip r:embed="rId39" cstate="print">
                            <a:extLst>
                              <a:ext uri="{28A0092B-C50C-407E-A947-70E740481C1C}">
                                <a14:useLocalDpi xmlns:a14="http://schemas.microsoft.com/office/drawing/2010/main" val="0"/>
                              </a:ext>
                            </a:extLst>
                          </a:blip>
                          <a:srcRect l="37699" r="21792" b="51474"/>
                          <a:stretch/>
                        </pic:blipFill>
                        <pic:spPr bwMode="auto">
                          <a:xfrm>
                            <a:off x="208941" y="1"/>
                            <a:ext cx="2636671" cy="248864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39" name="Picture 1073741839"/>
                          <pic:cNvPicPr>
                            <a:picLocks noChangeAspect="1"/>
                          </pic:cNvPicPr>
                        </pic:nvPicPr>
                        <pic:blipFill rotWithShape="1">
                          <a:blip r:embed="rId39" cstate="print">
                            <a:extLst>
                              <a:ext uri="{28A0092B-C50C-407E-A947-70E740481C1C}">
                                <a14:useLocalDpi xmlns:a14="http://schemas.microsoft.com/office/drawing/2010/main" val="0"/>
                              </a:ext>
                            </a:extLst>
                          </a:blip>
                          <a:srcRect r="61475" b="51927"/>
                          <a:stretch/>
                        </pic:blipFill>
                        <pic:spPr bwMode="auto">
                          <a:xfrm>
                            <a:off x="3411670" y="1"/>
                            <a:ext cx="2575632" cy="25207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3741840" name="Picture 1073741840"/>
                          <pic:cNvPicPr>
                            <a:picLocks noChangeAspect="1"/>
                          </pic:cNvPicPr>
                        </pic:nvPicPr>
                        <pic:blipFill rotWithShape="1">
                          <a:blip r:embed="rId39" cstate="print">
                            <a:extLst>
                              <a:ext uri="{28A0092B-C50C-407E-A947-70E740481C1C}">
                                <a14:useLocalDpi xmlns:a14="http://schemas.microsoft.com/office/drawing/2010/main" val="0"/>
                              </a:ext>
                            </a:extLst>
                          </a:blip>
                          <a:srcRect t="47619" r="61475" b="2494"/>
                          <a:stretch/>
                        </pic:blipFill>
                        <pic:spPr bwMode="auto">
                          <a:xfrm>
                            <a:off x="1848683" y="2925028"/>
                            <a:ext cx="2560985" cy="252814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217CFF" id="Group 53" o:spid="_x0000_s1026" style="position:absolute;margin-left:15.55pt;margin-top:.2pt;width:430.9pt;height:404.45pt;z-index:251870720;mso-width-relative:margin;mso-height-relative:margin" coordorigin="2089" coordsize="57783,5453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">
                <v:shape id="Picture 1073741838" o:spid="_x0000_s1027" type="#_x0000_t75" style="position:absolute;left:2089;width:26367;height:24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">
                  <v:imagedata r:id="rId40" o:title="" cropbottom="33734f" cropleft="24706f" cropright="14282f"/>
                  <v:path arrowok="t"/>
                </v:shape>
                <v:shape id="Picture 1073741839" o:spid="_x0000_s1028" type="#_x0000_t75" style="position:absolute;left:34116;width:25757;height:25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">
                  <v:imagedata r:id="rId40" o:title="" cropbottom="34031f" cropright="40288f"/>
                  <v:path arrowok="t"/>
                </v:shape>
                <v:shape id="Picture 1073741840" o:spid="_x0000_s1029" type="#_x0000_t75" style="position:absolute;left:18486;top:29250;width:25610;height:2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">
                  <v:imagedata r:id="rId40" o:title="" croptop="31208f" cropbottom="1634f" cropright="40288f"/>
                  <v:path arrowok="t"/>
                </v:shape>
                <w10:wrap type="topAndBottom"/>
              </v:group>
            </w:pict>
          </mc:Fallback>
        </mc:AlternateContent>
      </w:r>
      <w:r w:rsidR="00E47ACB">
        <w:rPr>
          <w:noProof/>
        </w:rPr>
        <mc:AlternateContent>
          <mc:Choice Requires="wps">
            <w:drawing>
              <wp:anchor distT="0" distB="0" distL="114300" distR="114300" simplePos="0" relativeHeight="251873792" behindDoc="0" locked="0" layoutInCell="1" allowOverlap="1" wp14:anchorId="408323B9" wp14:editId="01FE506B">
                <wp:simplePos x="0" y="0"/>
                <wp:positionH relativeFrom="column">
                  <wp:posOffset>0</wp:posOffset>
                </wp:positionH>
                <wp:positionV relativeFrom="paragraph">
                  <wp:posOffset>5782945</wp:posOffset>
                </wp:positionV>
                <wp:extent cx="608139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6081395" cy="635"/>
                        </a:xfrm>
                        <a:prstGeom prst="rect">
                          <a:avLst/>
                        </a:prstGeom>
                        <a:solidFill>
                          <a:prstClr val="white"/>
                        </a:solidFill>
                        <a:ln>
                          <a:noFill/>
                        </a:ln>
                      </wps:spPr>
                      <wps:txbx>
                        <w:txbxContent>
                          <w:p w:rsidR="00010EE9" w:rsidRPr="007340AF" w:rsidRDefault="00010EE9" w:rsidP="00751D32">
                            <w:pPr>
                              <w:pStyle w:val="Caption"/>
                            </w:pPr>
                            <w:bookmarkStart w:id="31" w:name="_Toc5237353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marker shows the two planes</w:t>
                            </w:r>
                            <w:r>
                              <w:rPr>
                                <w:b/>
                              </w:rPr>
                              <w:t xml:space="preserve"> </w:t>
                            </w:r>
                            <w:r>
                              <w:t>nearly close to the center of the Z-marker. (b) sagittal view of the Z-marker and a liver phantom. (c) transversal view of the Z-frame and the liver phantom.</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323B9" id="Text Box 110" o:spid="_x0000_s1059" type="#_x0000_t202" style="position:absolute;left:0;text-align:left;margin-left:0;margin-top:455.35pt;width:478.85pt;height:.05pt;z-index:25187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" stroked="f">
                <v:textbox style="mso-fit-shape-to-text:t" inset="0,0,0,0">
                  <w:txbxContent>
                    <w:p w:rsidR="00010EE9" w:rsidRPr="007340AF" w:rsidRDefault="00010EE9" w:rsidP="00751D32">
                      <w:pPr>
                        <w:pStyle w:val="Caption"/>
                      </w:pPr>
                      <w:bookmarkStart w:id="32" w:name="_Toc52373531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w:t>
                      </w:r>
                      <w:r>
                        <w:fldChar w:fldCharType="end"/>
                      </w:r>
                      <w:r>
                        <w:t>: (a) a coronal view of the Z-marker shows the two planes</w:t>
                      </w:r>
                      <w:r>
                        <w:rPr>
                          <w:b/>
                        </w:rPr>
                        <w:t xml:space="preserve"> </w:t>
                      </w:r>
                      <w:r>
                        <w:t>nearly close to the center of the Z-marker. (b) sagittal view of the Z-marker and a liver phantom. (c) transversal view of the Z-frame and the liver phantom.</w:t>
                      </w:r>
                      <w:bookmarkEnd w:id="32"/>
                    </w:p>
                  </w:txbxContent>
                </v:textbox>
                <w10:wrap type="topAndBottom"/>
              </v:shape>
            </w:pict>
          </mc:Fallback>
        </mc:AlternateContent>
      </w:r>
    </w:p>
    <w:p w:rsidR="00E47ACB" w:rsidRDefault="00E47ACB" w:rsidP="00E47ACB"/>
    <w:p w:rsidR="00480047" w:rsidRPr="009B3358" w:rsidRDefault="00480047" w:rsidP="00E47ACB"/>
    <w:p w:rsidR="00E47ACB" w:rsidRPr="006C2F14" w:rsidRDefault="00E47ACB" w:rsidP="00E47ACB">
      <w:pPr>
        <w:pStyle w:val="Heading4"/>
      </w:pPr>
      <w:bookmarkStart w:id="33" w:name="_Toc523730432"/>
      <w:r w:rsidRPr="006C2F14">
        <w:t>Z-axis indication triangle</w:t>
      </w:r>
      <w:bookmarkEnd w:id="33"/>
    </w:p>
    <w:p w:rsidR="00E47ACB" w:rsidRDefault="00E47ACB" w:rsidP="004E5CB2">
      <w:r w:rsidRPr="008B75D6">
        <w:t>After localization and</w:t>
      </w:r>
      <w:r>
        <w:t xml:space="preserve"> registration of the instrument, an accurate guidance of the instruments is required to reach the target. Consequently, the coordinate system of the Z-</w:t>
      </w:r>
      <w:r w:rsidR="000E473B">
        <w:t>frame</w:t>
      </w:r>
      <w:r>
        <w:t xml:space="preserve"> </w:t>
      </w:r>
      <w:r w:rsidR="009B2681">
        <w:t xml:space="preserve">marker </w:t>
      </w:r>
      <w:r>
        <w:t xml:space="preserve">should be determined in the MRI and image coordinate system. The correct coordinate of the marker can be detected based on the Z-axis indication triangle position (the green square in </w:t>
      </w:r>
      <w:r w:rsidR="003F756B">
        <w:lastRenderedPageBreak/>
        <w:t>Figure 3.3</w:t>
      </w:r>
      <w:r>
        <w:t xml:space="preserve">). The significant role of this feature is the determination of the correct rotation direction of the Z-frame </w:t>
      </w:r>
      <w:r w:rsidR="009D6291">
        <w:t xml:space="preserve">marker </w:t>
      </w:r>
      <w:r>
        <w:t>which will be discussed in the section 3.</w:t>
      </w:r>
      <w:r w:rsidR="004E5CB2">
        <w:t>2</w:t>
      </w:r>
      <w:r>
        <w:t xml:space="preserve">. </w:t>
      </w:r>
    </w:p>
    <w:p w:rsidR="00E47ACB" w:rsidRDefault="00E47ACB" w:rsidP="00E47ACB"/>
    <w:p w:rsidR="00E47ACB" w:rsidRDefault="00E47ACB" w:rsidP="00E47ACB">
      <w:pPr>
        <w:keepNext/>
        <w:jc w:val="center"/>
      </w:pPr>
      <w:r>
        <w:rPr>
          <w:noProof/>
        </w:rPr>
        <w:drawing>
          <wp:inline distT="0" distB="0" distL="0" distR="0" wp14:anchorId="145FD50B" wp14:editId="3B7CB501">
            <wp:extent cx="4953621" cy="2332074"/>
            <wp:effectExtent l="0" t="0" r="0" b="0"/>
            <wp:docPr id="1073741841" name="Grafik 9" descr="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JPG"/>
                    <pic:cNvPicPr/>
                  </pic:nvPicPr>
                  <pic:blipFill>
                    <a:blip r:embed="rId41" cstate="print"/>
                    <a:srcRect l="1085" b="16943"/>
                    <a:stretch>
                      <a:fillRect/>
                    </a:stretch>
                  </pic:blipFill>
                  <pic:spPr>
                    <a:xfrm>
                      <a:off x="0" y="0"/>
                      <a:ext cx="4983737" cy="2346252"/>
                    </a:xfrm>
                    <a:prstGeom prst="rect">
                      <a:avLst/>
                    </a:prstGeom>
                  </pic:spPr>
                </pic:pic>
              </a:graphicData>
            </a:graphic>
          </wp:inline>
        </w:drawing>
      </w:r>
    </w:p>
    <w:p w:rsidR="00E47ACB" w:rsidRDefault="00E47ACB" w:rsidP="00751D32">
      <w:pPr>
        <w:pStyle w:val="Caption"/>
      </w:pPr>
      <w:bookmarkStart w:id="34" w:name="_Toc523735320"/>
      <w:r>
        <w:t xml:space="preserve">Figure </w:t>
      </w:r>
      <w:r>
        <w:fldChar w:fldCharType="begin"/>
      </w:r>
      <w:r>
        <w:instrText xml:space="preserve"> STYLEREF 1 \s </w:instrText>
      </w:r>
      <w:r>
        <w:fldChar w:fldCharType="separate"/>
      </w:r>
      <w:r w:rsidR="006F0150">
        <w:rPr>
          <w:cs/>
        </w:rPr>
        <w:t>‎</w:t>
      </w:r>
      <w:r w:rsidR="006F0150">
        <w:t>3</w:t>
      </w:r>
      <w:r>
        <w:fldChar w:fldCharType="end"/>
      </w:r>
      <w:r>
        <w:t>.</w:t>
      </w:r>
      <w:r>
        <w:fldChar w:fldCharType="begin"/>
      </w:r>
      <w:r>
        <w:instrText xml:space="preserve"> SEQ Figure \* ARABIC \s 1 </w:instrText>
      </w:r>
      <w:r>
        <w:fldChar w:fldCharType="separate"/>
      </w:r>
      <w:r w:rsidR="006F0150">
        <w:t>3</w:t>
      </w:r>
      <w:r>
        <w:fldChar w:fldCharType="end"/>
      </w:r>
      <w:r>
        <w:t>: The Z-frame marker with Z-axis indication tiangle (green square in 2D view).</w:t>
      </w:r>
      <w:bookmarkEnd w:id="34"/>
      <w:r>
        <w:t xml:space="preserve"> </w:t>
      </w:r>
    </w:p>
    <w:p w:rsidR="00E47ACB" w:rsidRDefault="00E47ACB" w:rsidP="00E47ACB"/>
    <w:p w:rsidR="00E47ACB" w:rsidRDefault="00E47ACB" w:rsidP="00E47ACB"/>
    <w:p w:rsidR="00E47ACB" w:rsidRDefault="00E47ACB" w:rsidP="00E47ACB">
      <w:pPr>
        <w:pStyle w:val="Heading4"/>
      </w:pPr>
      <w:bookmarkStart w:id="35" w:name="_Toc523730433"/>
      <w:r>
        <w:t>Squared-shaped internal tunnel structure</w:t>
      </w:r>
      <w:bookmarkEnd w:id="35"/>
    </w:p>
    <w:p w:rsidR="00E47ACB" w:rsidRDefault="00E47ACB" w:rsidP="00E47ACB">
      <w:r>
        <w:t>The automated alignment detection algorithm depends on the accuracy of the detected centroids of the fiducial markers. However, the coordinates of the fiducial markers may not be accurately estimated due to the suboptimal imaging techniques. The squared shape tunnels</w:t>
      </w:r>
      <w:r w:rsidR="003F756B">
        <w:t xml:space="preserve"> (Figure 3.4)</w:t>
      </w:r>
      <w:r>
        <w:t xml:space="preserve"> provide the ability to estimate the pixel distortion at the edges which is easier for the retrieval of the related signals and accurate identification of the centroids coordinate system.</w:t>
      </w:r>
    </w:p>
    <w:p w:rsidR="00E47ACB" w:rsidRDefault="00E47ACB" w:rsidP="00E47ACB">
      <w:pPr>
        <w:keepNext/>
        <w:jc w:val="center"/>
      </w:pPr>
      <w:r>
        <w:rPr>
          <w:noProof/>
        </w:rPr>
        <w:lastRenderedPageBreak/>
        <w:drawing>
          <wp:inline distT="0" distB="0" distL="0" distR="0" wp14:anchorId="3A38C613" wp14:editId="2F139128">
            <wp:extent cx="2194560" cy="2189305"/>
            <wp:effectExtent l="2857"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1.PNG"/>
                    <pic:cNvPicPr/>
                  </pic:nvPicPr>
                  <pic:blipFill rotWithShape="1">
                    <a:blip r:embed="rId42">
                      <a:extLst>
                        <a:ext uri="{28A0092B-C50C-407E-A947-70E740481C1C}">
                          <a14:useLocalDpi xmlns:a14="http://schemas.microsoft.com/office/drawing/2010/main" val="0"/>
                        </a:ext>
                      </a:extLst>
                    </a:blip>
                    <a:srcRect l="39272" t="29449" r="2214"/>
                    <a:stretch/>
                  </pic:blipFill>
                  <pic:spPr bwMode="auto">
                    <a:xfrm rot="5400000">
                      <a:off x="0" y="0"/>
                      <a:ext cx="2194560" cy="2189305"/>
                    </a:xfrm>
                    <a:prstGeom prst="rect">
                      <a:avLst/>
                    </a:prstGeom>
                    <a:ln>
                      <a:noFill/>
                    </a:ln>
                    <a:extLst>
                      <a:ext uri="{53640926-AAD7-44D8-BBD7-CCE9431645EC}">
                        <a14:shadowObscured xmlns:a14="http://schemas.microsoft.com/office/drawing/2010/main"/>
                      </a:ext>
                    </a:extLst>
                  </pic:spPr>
                </pic:pic>
              </a:graphicData>
            </a:graphic>
          </wp:inline>
        </w:drawing>
      </w:r>
    </w:p>
    <w:p w:rsidR="00E47ACB" w:rsidRDefault="00E47ACB" w:rsidP="00751D32">
      <w:pPr>
        <w:pStyle w:val="Caption"/>
      </w:pPr>
      <w:bookmarkStart w:id="36" w:name="_Toc523735321"/>
      <w:r>
        <w:t xml:space="preserve">Figure </w:t>
      </w:r>
      <w:r>
        <w:fldChar w:fldCharType="begin"/>
      </w:r>
      <w:r>
        <w:instrText xml:space="preserve"> STYLEREF 1 \s </w:instrText>
      </w:r>
      <w:r>
        <w:fldChar w:fldCharType="separate"/>
      </w:r>
      <w:r w:rsidR="00D5736F">
        <w:rPr>
          <w:cs/>
        </w:rPr>
        <w:t>‎</w:t>
      </w:r>
      <w:r w:rsidR="00D5736F">
        <w:t>3</w:t>
      </w:r>
      <w:r>
        <w:fldChar w:fldCharType="end"/>
      </w:r>
      <w:r>
        <w:t>.</w:t>
      </w:r>
      <w:r>
        <w:fldChar w:fldCharType="begin"/>
      </w:r>
      <w:r>
        <w:instrText xml:space="preserve"> SEQ Figure \* ARABIC \s 1 </w:instrText>
      </w:r>
      <w:r>
        <w:fldChar w:fldCharType="separate"/>
      </w:r>
      <w:r w:rsidR="00D5736F">
        <w:t>4</w:t>
      </w:r>
      <w:r>
        <w:fldChar w:fldCharType="end"/>
      </w:r>
      <w:r>
        <w:t>: 2D-CAD view of the Z-frame marker with squared-shaped tunnel.</w:t>
      </w:r>
      <w:bookmarkEnd w:id="36"/>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014CA9" w:rsidRDefault="00E47ACB" w:rsidP="00E47ACB">
      <w:pPr>
        <w:pStyle w:val="Heading3"/>
      </w:pPr>
      <w:bookmarkStart w:id="37" w:name="_Toc523730434"/>
      <w:r>
        <w:lastRenderedPageBreak/>
        <w:t>Z-frame marker s</w:t>
      </w:r>
      <w:r w:rsidRPr="00014CA9">
        <w:t>pectroscopy</w:t>
      </w:r>
      <w:bookmarkEnd w:id="37"/>
    </w:p>
    <w:p w:rsidR="00E47ACB" w:rsidRPr="004329F7" w:rsidRDefault="00E47ACB" w:rsidP="00E47ACB">
      <w:pPr>
        <w:rPr>
          <w:rFonts w:eastAsia="Arial" w:cs="Arial"/>
        </w:rPr>
      </w:pPr>
      <w:r w:rsidRPr="004329F7">
        <w:t xml:space="preserve">For magnetic resonance imaging (MRI) guided minimal-invasive procedures the visualization of therapeutical instruments for biopsies, catheter placements, and tissue ablations, is absolutely essential. However, MR safe instruments usually are ― depending on the material used ― either not visible at all or only indirectly visible due to susceptibility artifacts generated by the device material. </w:t>
      </w:r>
    </w:p>
    <w:p w:rsidR="00E47ACB" w:rsidRPr="004329F7" w:rsidRDefault="00E47ACB" w:rsidP="00E47ACB">
      <w:pPr>
        <w:rPr>
          <w:rFonts w:eastAsia="Arial" w:cs="Arial"/>
        </w:rPr>
      </w:pPr>
      <w:r w:rsidRPr="004329F7">
        <w:t>With prior knowledge of the resin´s relaxation times, the optimal resin for a given imaging protocol (e.g. liver biopsy) could be determined before marker fabrication. Each resin has a different, but unknown chemical composition and, thus, potentially different longitudinal (T1) and transversal (T2) relaxation times. The contrast in MRI is largely dri</w:t>
      </w:r>
      <w:r>
        <w:t xml:space="preserve">ven by these relaxation times </w:t>
      </w:r>
      <w:sdt>
        <w:sdtPr>
          <w:alias w:val="Don't edit this field"/>
          <w:tag w:val="CitaviPlaceholder#ab61c9a8-aadd-4729-a1f3-5430d7ab7f3d"/>
          <w:id w:val="-1515147948"/>
          <w:placeholder>
            <w:docPart w:val="FF8A500FE12D4CB896A9622EFE4B6B7B"/>
          </w:placeholder>
        </w:sdtPr>
        <w:sdtContent>
          <w:r>
            <w:fldChar w:fldCharType="begin"/>
          </w:r>
          <w:r>
            <w:instrText>ADDIN CitaviPlaceholder{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}</w:instrText>
          </w:r>
          <w:r>
            <w:fldChar w:fldCharType="separate"/>
          </w:r>
          <w:r w:rsidR="00F5237C">
            <w:t>[24]</w:t>
          </w:r>
          <w:r>
            <w:fldChar w:fldCharType="end"/>
          </w:r>
        </w:sdtContent>
      </w:sdt>
      <w:r w:rsidRPr="004329F7">
        <w:t xml:space="preserve">. Therefore, the visibility of the liquid resin within the marker depends on the used imaging protocol and relaxation properties of the resin. </w:t>
      </w:r>
    </w:p>
    <w:p w:rsidR="00E47ACB" w:rsidRPr="004329F7" w:rsidRDefault="00E47ACB" w:rsidP="00E47ACB">
      <w:r w:rsidRPr="004329F7">
        <w:t xml:space="preserve">As a first step to enable MRI markers personalized to a given imaging scenario, this </w:t>
      </w:r>
      <w:r>
        <w:t>section</w:t>
      </w:r>
      <w:r w:rsidRPr="004329F7">
        <w:t xml:space="preserve"> aims to establish a protocol to determine T1 and T2 relaxation times of the resins used in the stereolithography process.</w:t>
      </w:r>
    </w:p>
    <w:p w:rsidR="00E47ACB" w:rsidRPr="0056081D" w:rsidRDefault="00E47ACB" w:rsidP="00E47ACB">
      <w:pPr>
        <w:pStyle w:val="Heading4"/>
      </w:pPr>
      <w:bookmarkStart w:id="38" w:name="_Toc523730435"/>
      <w:r>
        <w:t>Determination of the resin relaxation times</w:t>
      </w:r>
      <w:bookmarkEnd w:id="38"/>
    </w:p>
    <w:p w:rsidR="00E47ACB" w:rsidRPr="004329F7" w:rsidRDefault="00E47ACB" w:rsidP="00E47ACB">
      <w:pPr>
        <w:rPr>
          <w:rFonts w:eastAsia="Arial" w:cs="Arial"/>
        </w:rPr>
      </w:pPr>
      <w:r w:rsidRPr="004329F7">
        <w:t xml:space="preserve">T1 and T2 relaxation times </w:t>
      </w:r>
      <w:r>
        <w:t>are</w:t>
      </w:r>
      <w:r w:rsidRPr="004329F7">
        <w:t xml:space="preserve"> experimentally determined for the initially selected stereolithography resins: VisiJet SL Tough, VisiJet SL Clear both from 3D Systems, Inc., and Formlabs FLGPWH03 from Formlabs Inc. Each of the three resins </w:t>
      </w:r>
      <w:r>
        <w:t>have been</w:t>
      </w:r>
      <w:r w:rsidRPr="004329F7">
        <w:t xml:space="preserve"> stored in separate containers before placing them inside a transmit–receive birdcage head coil of a 3T Skyra MRI system (Siemens Healthineers, Germany). </w:t>
      </w:r>
    </w:p>
    <w:p w:rsidR="00E47ACB" w:rsidRPr="004329F7" w:rsidRDefault="00E47ACB" w:rsidP="0059509F">
      <w:pPr>
        <w:rPr>
          <w:rFonts w:eastAsia="Arial" w:cs="Arial"/>
        </w:rPr>
      </w:pPr>
      <w:r w:rsidRPr="004329F7">
        <w:t xml:space="preserve">Measurements </w:t>
      </w:r>
      <w:r>
        <w:t>are</w:t>
      </w:r>
      <w:r w:rsidRPr="004329F7">
        <w:t xml:space="preserve"> acquired with a spin echo (SE) sequence using a single 4 mm thick slice with 1 mm in-plane resolution. For T1 estimation an inversion recovery pulse </w:t>
      </w:r>
      <w:r>
        <w:t>is</w:t>
      </w:r>
      <w:r w:rsidRPr="004329F7">
        <w:t xml:space="preserve"> included and the inversion time (TI) </w:t>
      </w:r>
      <w:r>
        <w:t>is</w:t>
      </w:r>
      <w:r w:rsidRPr="004329F7">
        <w:t xml:space="preserve"> varied between measurements (five different TIs between 23 ms and 2,000 ms). For the T2 estimation the echo time (TE) of the SE </w:t>
      </w:r>
      <w:r>
        <w:t>is</w:t>
      </w:r>
      <w:r w:rsidRPr="004329F7">
        <w:t xml:space="preserve"> varied accordingly (five different TEs between 5.5 ms and 200 ms),</w:t>
      </w:r>
      <w:r w:rsidR="003D48A2">
        <w:t xml:space="preserve"> </w:t>
      </w:r>
      <w:r w:rsidR="0059509F">
        <w:fldChar w:fldCharType="begin"/>
      </w:r>
      <w:r w:rsidR="0059509F">
        <w:instrText xml:space="preserve"> REF _Ref523747815 \h </w:instrText>
      </w:r>
      <w:r w:rsidR="0059509F">
        <w:fldChar w:fldCharType="separate"/>
      </w:r>
      <w:r w:rsidR="0059509F">
        <w:t xml:space="preserve">Figure </w:t>
      </w:r>
      <w:r w:rsidR="0059509F">
        <w:rPr>
          <w:noProof/>
          <w:cs/>
        </w:rPr>
        <w:t>‎</w:t>
      </w:r>
      <w:r w:rsidR="0059509F">
        <w:rPr>
          <w:noProof/>
        </w:rPr>
        <w:t>3</w:t>
      </w:r>
      <w:r w:rsidR="0059509F">
        <w:t>.</w:t>
      </w:r>
      <w:r w:rsidR="0059509F">
        <w:rPr>
          <w:noProof/>
        </w:rPr>
        <w:t>5</w:t>
      </w:r>
      <w:r w:rsidR="0059509F">
        <w:fldChar w:fldCharType="end"/>
      </w:r>
      <w:r w:rsidR="0059509F">
        <w:t>.</w:t>
      </w:r>
      <w:r w:rsidRPr="004329F7">
        <w:t xml:space="preserve"> </w:t>
      </w:r>
    </w:p>
    <w:p w:rsidR="00E47ACB" w:rsidRPr="004329F7" w:rsidRDefault="00E47ACB" w:rsidP="00F5237C">
      <w:pPr>
        <w:rPr>
          <w:rFonts w:eastAsia="Arial" w:cs="Arial"/>
        </w:rPr>
      </w:pPr>
      <w:r w:rsidRPr="004329F7">
        <w:lastRenderedPageBreak/>
        <w:t xml:space="preserve">Relaxation times </w:t>
      </w:r>
      <w:r>
        <w:t>are</w:t>
      </w:r>
      <w:r w:rsidRPr="004329F7">
        <w:t xml:space="preserve"> then calculated for each resin within automatically computed region of interests (based on image thresholding). For each voxel within the region of int</w:t>
      </w:r>
      <w:r>
        <w:t>erest a mono exponential decay is</w:t>
      </w:r>
      <w:r w:rsidRPr="004329F7">
        <w:t xml:space="preserve"> fitted to the signal evolution over TI/TE. The final relaxation time </w:t>
      </w:r>
      <w:r>
        <w:t>is</w:t>
      </w:r>
      <w:r w:rsidRPr="004329F7">
        <w:t xml:space="preserve"> computed as the mean </w:t>
      </w:r>
      <w:r w:rsidRPr="004329F7">
        <w:rPr>
          <w:rFonts w:cs="Arial"/>
        </w:rPr>
        <w:t>± standard deviation over all voxel for a given resin.</w:t>
      </w:r>
      <w:r w:rsidRPr="004329F7">
        <w:t xml:space="preserve"> For the T1 relaxation t</w:t>
      </w:r>
      <w:r>
        <w:t>he following signal equation is</w:t>
      </w:r>
      <w:r w:rsidR="001A4475">
        <w:t xml:space="preserve"> used</w:t>
      </w:r>
      <w:r w:rsidR="00F5237C">
        <w:t xml:space="preserve"> </w:t>
      </w:r>
      <w:sdt>
        <w:sdtPr>
          <w:alias w:val="Don't edit this field"/>
          <w:tag w:val="CitaviPlaceholder#ae8dea0f-2185-45e3-afa7-07b0c79abfc4"/>
          <w:id w:val="-470447279"/>
          <w:placeholder>
            <w:docPart w:val="DefaultPlaceholder_-1854013440"/>
          </w:placeholder>
        </w:sdtPr>
        <w:sdtContent>
          <w:r w:rsidR="00F5237C">
            <w:fldChar w:fldCharType="begin"/>
          </w:r>
          <w:r w:rsidR="00F5237C">
            <w:instrText>ADDIN CitaviPlaceholder{eyIkaWQiOiIxIiwiRW50cmllcyI6W3siJGlkIjoiMiIsIklkIjoiYWVhMjVhZWUtMzhiNS00OTRhLTk3N2UtYWUxOGU3NTJlZjcy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E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wM1QxNDoyNjozMSIsIlByb2plY3QiOnsiJHJlZiI6IjUifX0sIlVzZU51bWJlcmluZ1R5cGVPZlBhcmVudERvY3VtZW50IjpmYWxzZX1dLCJGb3JtYXR0ZWRUZXh0Ijp7IiRpZCI6IjciLCJDb3VudCI6MSwiVGV4dFVuaXRzIjpbeyIkaWQiOiI4IiwiRm9udFN0eWxlIjp7IiRpZCI6IjkiLCJOZXV0cmFsIjp0cnVlfSwiUmVhZGluZ09yZGVyIjoxLCJUZXh0IjoiWzI1XSJ9XX0sIlRhZyI6IkNpdGF2aVBsYWNlaG9sZGVyI2FlOGRlYTBmLTIxODUtNDVlMy1hZmE3LTA3YjBjNzlhYmZjNCIsIlRleHQiOiJbMjVdIiwiV0FJVmVyc2lvbiI6IjYuMS4wLjAifQ==}</w:instrText>
          </w:r>
          <w:r w:rsidR="00F5237C">
            <w:fldChar w:fldCharType="separate"/>
          </w:r>
          <w:r w:rsidR="00F5237C">
            <w:t>[25]</w:t>
          </w:r>
          <w:r w:rsidR="00F5237C">
            <w:fldChar w:fldCharType="end"/>
          </w:r>
        </w:sdtContent>
      </w:sdt>
      <w:r w:rsidRPr="004329F7">
        <w:t>:</w:t>
      </w:r>
    </w:p>
    <w:p w:rsidR="00E47ACB" w:rsidRPr="00AA7790"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I</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r>
            <m:rPr>
              <m:sty m:val="p"/>
            </m:rPr>
            <w:rPr>
              <w:rFonts w:ascii="Cambria Math" w:hAnsi="Cambria Math"/>
            </w:rPr>
            <m:t>(1-2</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I</m:t>
                  </m:r>
                </m:num>
                <m:den>
                  <m:r>
                    <w:rPr>
                      <w:rFonts w:ascii="Cambria Math" w:hAnsi="Cambria Math"/>
                    </w:rPr>
                    <m:t>T</m:t>
                  </m:r>
                  <m:r>
                    <m:rPr>
                      <m:sty m:val="p"/>
                    </m:rPr>
                    <w:rPr>
                      <w:rFonts w:ascii="Cambria Math" w:hAnsi="Cambria Math"/>
                    </w:rPr>
                    <m:t>1</m:t>
                  </m:r>
                </m:den>
              </m:f>
            </m:sup>
          </m:sSup>
          <m:r>
            <m:rPr>
              <m:sty m:val="p"/>
            </m:rPr>
            <w:rPr>
              <w:rFonts w:ascii="Cambria Math" w:hAnsi="Cambria Math"/>
            </w:rPr>
            <m:t>)</m:t>
          </m:r>
        </m:oMath>
      </m:oMathPara>
    </w:p>
    <w:p w:rsidR="00E47ACB" w:rsidRPr="004329F7" w:rsidRDefault="00E47ACB" w:rsidP="00F5237C">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I</m:t>
        </m:r>
        <m:r>
          <w:rPr>
            <w:rFonts w:ascii="Cambria Math"/>
          </w:rPr>
          <m:t>)</m:t>
        </m:r>
      </m:oMath>
      <w:r w:rsidRPr="004329F7">
        <w:t xml:space="preserve"> as the mean measured signal at TI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residual T2 weighting, proton density, and coil sensitivities. For the T2 relaxation time t</w:t>
      </w:r>
      <w:r>
        <w:t>he following signal equation is</w:t>
      </w:r>
      <w:r w:rsidR="001A4475">
        <w:t xml:space="preserve"> used</w:t>
      </w:r>
      <w:r w:rsidR="00F5237C">
        <w:t xml:space="preserve"> </w:t>
      </w:r>
      <w:sdt>
        <w:sdtPr>
          <w:alias w:val="Don't edit this field"/>
          <w:tag w:val="CitaviPlaceholder#90cf697f-e230-45bc-ac4e-7f0abc9c1cbd"/>
          <w:id w:val="-1422639256"/>
          <w:placeholder>
            <w:docPart w:val="DefaultPlaceholder_-1854013440"/>
          </w:placeholder>
        </w:sdtPr>
        <w:sdtContent>
          <w:r w:rsidR="00F5237C">
            <w:fldChar w:fldCharType="begin"/>
          </w:r>
          <w:r w:rsidR="00F5237C">
            <w:instrText>ADDIN CitaviPlaceholder{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}</w:instrText>
          </w:r>
          <w:r w:rsidR="00F5237C">
            <w:fldChar w:fldCharType="separate"/>
          </w:r>
          <w:r w:rsidR="00F5237C">
            <w:t>[25]</w:t>
          </w:r>
          <w:r w:rsidR="00F5237C">
            <w:fldChar w:fldCharType="end"/>
          </w:r>
        </w:sdtContent>
      </w:sdt>
      <w:r w:rsidRPr="004329F7">
        <w:t>:</w:t>
      </w:r>
    </w:p>
    <w:p w:rsidR="00E47ACB" w:rsidRPr="004329F7" w:rsidRDefault="00E47ACB" w:rsidP="00E47ACB">
      <w:pPr>
        <w:rPr>
          <w:rFonts w:eastAsia="Arial" w:cs="Arial"/>
        </w:rPr>
      </w:pPr>
      <m:oMathPara>
        <m:oMathParaPr>
          <m:jc m:val="center"/>
        </m:oMathParaPr>
        <m:oMath>
          <m:r>
            <w:rPr>
              <w:rFonts w:ascii="Cambria Math" w:hAnsi="Cambria Math"/>
            </w:rPr>
            <m:t>S</m:t>
          </m:r>
          <m:d>
            <m:dPr>
              <m:ctrlPr>
                <w:rPr>
                  <w:rFonts w:ascii="Cambria Math" w:hAnsi="Cambria Math"/>
                </w:rPr>
              </m:ctrlPr>
            </m:dPr>
            <m:e>
              <m:r>
                <w:rPr>
                  <w:rFonts w:ascii="Cambria Math" w:hAnsi="Cambria Math"/>
                </w:rPr>
                <m:t>TE</m:t>
              </m:r>
            </m:e>
          </m:d>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TE</m:t>
                  </m:r>
                </m:num>
                <m:den>
                  <m:r>
                    <w:rPr>
                      <w:rFonts w:ascii="Cambria Math" w:hAnsi="Cambria Math"/>
                    </w:rPr>
                    <m:t>T</m:t>
                  </m:r>
                  <m:r>
                    <m:rPr>
                      <m:sty m:val="p"/>
                    </m:rPr>
                    <w:rPr>
                      <w:rFonts w:ascii="Cambria Math" w:hAnsi="Cambria Math"/>
                    </w:rPr>
                    <m:t>2</m:t>
                  </m:r>
                </m:den>
              </m:f>
            </m:sup>
          </m:sSup>
        </m:oMath>
      </m:oMathPara>
    </w:p>
    <w:p w:rsidR="00E47ACB" w:rsidRPr="004329F7" w:rsidRDefault="00E47ACB" w:rsidP="00E47ACB">
      <w:pPr>
        <w:rPr>
          <w:rFonts w:eastAsia="Arial" w:cs="Arial"/>
        </w:rPr>
      </w:pPr>
      <w:r w:rsidRPr="004329F7">
        <w:t xml:space="preserve">with </w:t>
      </w:r>
      <m:oMath>
        <m:r>
          <w:rPr>
            <w:rFonts w:ascii="Cambria Math" w:hAnsi="Cambria Math"/>
          </w:rPr>
          <m:t>S</m:t>
        </m:r>
        <m:r>
          <w:rPr>
            <w:rFonts w:ascii="Cambria Math"/>
          </w:rPr>
          <m:t>(</m:t>
        </m:r>
        <m:r>
          <w:rPr>
            <w:rFonts w:ascii="Cambria Math" w:hAnsi="Cambria Math"/>
          </w:rPr>
          <m:t>TE</m:t>
        </m:r>
        <m:r>
          <w:rPr>
            <w:rFonts w:ascii="Cambria Math"/>
          </w:rPr>
          <m:t>)</m:t>
        </m:r>
      </m:oMath>
      <w:r w:rsidRPr="004329F7">
        <w:t xml:space="preserve"> as the mean measured signal at TE and </w:t>
      </w:r>
      <m:oMath>
        <m:sSub>
          <m:sSubPr>
            <m:ctrlPr>
              <w:rPr>
                <w:rFonts w:ascii="Cambria Math" w:hAnsi="Cambria Math"/>
              </w:rPr>
            </m:ctrlPr>
          </m:sSubPr>
          <m:e>
            <m:r>
              <w:rPr>
                <w:rFonts w:ascii="Cambria Math" w:hAnsi="Cambria Math"/>
              </w:rPr>
              <m:t>S</m:t>
            </m:r>
          </m:e>
          <m:sub>
            <m:r>
              <w:rPr>
                <w:rFonts w:ascii="Cambria Math"/>
              </w:rPr>
              <m:t>0</m:t>
            </m:r>
          </m:sub>
        </m:sSub>
      </m:oMath>
      <w:r w:rsidRPr="004329F7">
        <w:t xml:space="preserve"> capturing proton density, and coil se</w:t>
      </w:r>
      <w:r>
        <w:t>nsitivities. Goodness of fit is</w:t>
      </w:r>
      <w:r w:rsidRPr="004329F7">
        <w:t xml:space="preserve"> evaluated with the coefficient of determination </w:t>
      </w:r>
      <m:oMath>
        <m:r>
          <w:rPr>
            <w:rFonts w:ascii="Cambria Math"/>
          </w:rPr>
          <m:t>(</m:t>
        </m:r>
        <m:r>
          <w:rPr>
            <w:rFonts w:ascii="Cambria Math" w:hAnsi="Cambria Math"/>
          </w:rPr>
          <m:t>R</m:t>
        </m:r>
        <m:r>
          <w:rPr>
            <w:rFonts w:ascii="Cambria Math"/>
          </w:rPr>
          <m:t>²</m:t>
        </m:r>
      </m:oMath>
      <w:r w:rsidRPr="004329F7">
        <w:t xml:space="preserve">). </w:t>
      </w:r>
    </w:p>
    <w:p w:rsidR="00E47ACB" w:rsidRPr="004329F7" w:rsidRDefault="00E47ACB" w:rsidP="00E47ACB">
      <w:r>
        <w:t>All processing is</w:t>
      </w:r>
      <w:r w:rsidRPr="004329F7">
        <w:t xml:space="preserve"> done in MATLAB 2015b (MathWorks, USA).</w:t>
      </w:r>
    </w:p>
    <w:p w:rsidR="00E47ACB" w:rsidRPr="004329F7" w:rsidRDefault="00E47ACB" w:rsidP="00E47ACB"/>
    <w:p w:rsidR="00E47ACB" w:rsidRDefault="00E47ACB" w:rsidP="006D4F66">
      <w:pPr>
        <w:jc w:val="center"/>
      </w:pPr>
      <w:r w:rsidRPr="00AA7790">
        <w:rPr>
          <w:noProof/>
        </w:rPr>
        <w:drawing>
          <wp:inline distT="0" distB="0" distL="0" distR="0" wp14:anchorId="1CB48599" wp14:editId="5475FECB">
            <wp:extent cx="5487342" cy="2468880"/>
            <wp:effectExtent l="0" t="0" r="0" b="7620"/>
            <wp:docPr id="1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487342" cy="2468880"/>
                    </a:xfrm>
                    <a:prstGeom prst="rect">
                      <a:avLst/>
                    </a:prstGeom>
                  </pic:spPr>
                </pic:pic>
              </a:graphicData>
            </a:graphic>
          </wp:inline>
        </w:drawing>
      </w:r>
    </w:p>
    <w:p w:rsidR="00E47ACB" w:rsidRDefault="00E47ACB" w:rsidP="00751D32">
      <w:pPr>
        <w:pStyle w:val="Caption"/>
      </w:pPr>
      <w:bookmarkStart w:id="39" w:name="_Toc523735322"/>
      <w:bookmarkStart w:id="40" w:name="_Ref523747815"/>
      <w:r>
        <w:t xml:space="preserve">Figure </w:t>
      </w:r>
      <w:r>
        <w:fldChar w:fldCharType="begin"/>
      </w:r>
      <w:r>
        <w:instrText xml:space="preserve"> STYLEREF 1 \s </w:instrText>
      </w:r>
      <w:r>
        <w:fldChar w:fldCharType="separate"/>
      </w:r>
      <w:r w:rsidR="006D4F66">
        <w:rPr>
          <w:cs/>
        </w:rPr>
        <w:t>‎</w:t>
      </w:r>
      <w:r w:rsidR="006D4F66">
        <w:t>3</w:t>
      </w:r>
      <w:r>
        <w:fldChar w:fldCharType="end"/>
      </w:r>
      <w:r>
        <w:t>.</w:t>
      </w:r>
      <w:r>
        <w:fldChar w:fldCharType="begin"/>
      </w:r>
      <w:r>
        <w:instrText xml:space="preserve"> SEQ Figure \* ARABIC \s 1 </w:instrText>
      </w:r>
      <w:r>
        <w:fldChar w:fldCharType="separate"/>
      </w:r>
      <w:r w:rsidR="006D4F66">
        <w:t>5</w:t>
      </w:r>
      <w:r>
        <w:fldChar w:fldCharType="end"/>
      </w:r>
      <w:bookmarkEnd w:id="40"/>
      <w:r>
        <w:t xml:space="preserve">: </w:t>
      </w:r>
      <w:r w:rsidRPr="00AA7790">
        <w:t>Measured image slice of the three cylindrical resin containers (left: VisiJet SL Tough, middle: VisiJet SL Clear, right: Formlabs FLGPWH03)</w:t>
      </w:r>
      <w:bookmarkEnd w:id="39"/>
    </w:p>
    <w:p w:rsidR="00E47ACB" w:rsidRPr="00D16CD3" w:rsidRDefault="00E47ACB" w:rsidP="00751D32">
      <w:pPr>
        <w:pStyle w:val="Caption"/>
      </w:pPr>
    </w:p>
    <w:p w:rsidR="00E47ACB" w:rsidRPr="00032B83" w:rsidRDefault="00E47ACB" w:rsidP="00FC2116">
      <w:pPr>
        <w:pStyle w:val="Heading4"/>
      </w:pPr>
      <w:bookmarkStart w:id="41" w:name="_Toc522897940"/>
      <w:bookmarkStart w:id="42" w:name="_Toc523730436"/>
      <w:r>
        <w:lastRenderedPageBreak/>
        <w:t>Experimental r</w:t>
      </w:r>
      <w:r w:rsidRPr="00032B83">
        <w:t>esults</w:t>
      </w:r>
      <w:bookmarkEnd w:id="41"/>
      <w:bookmarkEnd w:id="42"/>
    </w:p>
    <w:p w:rsidR="00E47ACB" w:rsidRPr="004329F7" w:rsidRDefault="00E47ACB" w:rsidP="00EF6EEB">
      <w:pPr>
        <w:rPr>
          <w:rFonts w:eastAsia="Arial" w:cs="Arial"/>
        </w:rPr>
      </w:pPr>
      <w:r w:rsidRPr="004329F7">
        <w:t>The T1 and T2 relaxation times (</w:t>
      </w:r>
      <w:r w:rsidR="00312408">
        <w:fldChar w:fldCharType="begin"/>
      </w:r>
      <w:r w:rsidR="00312408">
        <w:instrText xml:space="preserve"> REF _Ref523748357 \h </w:instrText>
      </w:r>
      <w:r w:rsidR="00312408">
        <w:fldChar w:fldCharType="separate"/>
      </w:r>
      <w:r w:rsidR="00312408">
        <w:t xml:space="preserve">Table </w:t>
      </w:r>
      <w:r w:rsidR="00312408">
        <w:rPr>
          <w:noProof/>
        </w:rPr>
        <w:t>1</w:t>
      </w:r>
      <w:r w:rsidR="00312408">
        <w:fldChar w:fldCharType="end"/>
      </w:r>
      <w:r>
        <w:t>) of the tested resins are</w:t>
      </w:r>
      <w:r w:rsidRPr="004329F7">
        <w:t xml:space="preserve"> calculated based on the experimental results. </w:t>
      </w:r>
      <w:r w:rsidR="00EF6EEB">
        <w:fldChar w:fldCharType="begin"/>
      </w:r>
      <w:r w:rsidR="00EF6EEB">
        <w:instrText xml:space="preserve"> REF _Ref523748665 \h </w:instrText>
      </w:r>
      <w:r w:rsidR="00EF6EEB">
        <w:fldChar w:fldCharType="separate"/>
      </w:r>
      <w:r w:rsidR="00EF6EEB">
        <w:t xml:space="preserve">Figure </w:t>
      </w:r>
      <w:r w:rsidR="00EF6EEB">
        <w:rPr>
          <w:noProof/>
          <w:cs/>
        </w:rPr>
        <w:t>‎</w:t>
      </w:r>
      <w:r w:rsidR="00EF6EEB">
        <w:rPr>
          <w:noProof/>
        </w:rPr>
        <w:t>3</w:t>
      </w:r>
      <w:r w:rsidR="00EF6EEB">
        <w:t>.</w:t>
      </w:r>
      <w:r w:rsidR="00EF6EEB">
        <w:rPr>
          <w:noProof/>
        </w:rPr>
        <w:t>6</w:t>
      </w:r>
      <w:r w:rsidR="00EF6EEB">
        <w:fldChar w:fldCharType="end"/>
      </w:r>
      <w:r w:rsidR="00EF6EEB">
        <w:t xml:space="preserve"> </w:t>
      </w:r>
      <w:r w:rsidRPr="004329F7">
        <w:t>shows the mean fitted relaxation time compared to the measured signal. The overall goodn</w:t>
      </w:r>
      <w:r>
        <w:t>ess of fit for all estimates is</w:t>
      </w:r>
      <w:r w:rsidRPr="004329F7">
        <w:t xml:space="preserve"> high (R²&gt;0.99). </w:t>
      </w:r>
    </w:p>
    <w:p w:rsidR="00E47ACB" w:rsidRPr="004329F7" w:rsidRDefault="00E47ACB" w:rsidP="00E47ACB">
      <w:pPr>
        <w:rPr>
          <w:rFonts w:eastAsia="Arial" w:cs="Arial"/>
        </w:rPr>
      </w:pPr>
      <w:r w:rsidRPr="004329F7">
        <w:t>T1 estimates for all resins differed among ea</w:t>
      </w:r>
      <w:r>
        <w:t>ch other by up to 9.97 % and has</w:t>
      </w:r>
      <w:r w:rsidRPr="004329F7">
        <w:t xml:space="preserve"> an average T1 relaxation time of 164.4 ms, which is considerably shorter than human tissue such as subcutaneous fat (382 ms), liver (809 ms), or the med</w:t>
      </w:r>
      <w:r>
        <w:t xml:space="preserve">ulla of the kidney (1,545 ms) </w:t>
      </w:r>
      <w:sdt>
        <w:sdtPr>
          <w:alias w:val="Don't edit this field"/>
          <w:tag w:val="CitaviPlaceholder#f0772993-0329-4fbf-a599-861a9eaa71ee"/>
          <w:id w:val="-314947656"/>
          <w:placeholder>
            <w:docPart w:val="FF8A500FE12D4CB896A9622EFE4B6B7B"/>
          </w:placeholder>
        </w:sdtPr>
        <w:sdtContent>
          <w:r>
            <w:fldChar w:fldCharType="begin"/>
          </w:r>
          <w:r w:rsidR="00F5237C">
            <w:instrText>ADDIN CitaviPlaceholder{eyIkaWQiOiIxIiwiRW50cmllcyI6W3siJGlkIjoiMiIsIklkIjoiNzMxZWI0ZjgtYWY0Ny00MDFmLWJmMWUtYjIyYzNjODdlNGVm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AzVDE0OjI2OjI2IiwiUHJvamVjdCI6eyIkcmVmIjoiNSJ9fSwiVXNlTnVtYmVyaW5nVHlwZU9mUGFyZW50RG9jdW1lbnQiOmZhbHNlfV0sIkZvcm1hdHRlZFRleHQiOnsiJGlkIjoiMTUiLCJDb3VudCI6MSwiVGV4dFVuaXRzIjpbeyIkaWQiOiIxNiIsIkZvbnRTdHlsZSI6eyIkaWQiOiIxNyIsIk5ldXRyYWwiOnRydWV9LCJSZWFkaW5nT3JkZXIiOjEsIlRleHQiOiJbMjZdIn1dfSwiVGFnIjoiQ2l0YXZpUGxhY2Vob2xkZXIjZjA3NzI5OTMtMDMyOS00ZmJmLWE1OTktODYxYTllYWE3MWVlIiwiVGV4dCI6IlsyNl0iLCJXQUlWZXJzaW9uIjoiNi4xLjAuMCJ9}</w:instrText>
          </w:r>
          <w:r>
            <w:fldChar w:fldCharType="separate"/>
          </w:r>
          <w:r w:rsidR="00F5237C">
            <w:t>[26]</w:t>
          </w:r>
          <w:r>
            <w:fldChar w:fldCharType="end"/>
          </w:r>
        </w:sdtContent>
      </w:sdt>
      <w:r w:rsidRPr="004329F7">
        <w:t xml:space="preserve">. </w:t>
      </w:r>
    </w:p>
    <w:p w:rsidR="00E47ACB" w:rsidRDefault="00E47ACB" w:rsidP="00E47ACB">
      <w:r w:rsidRPr="004329F7">
        <w:t>T2 estimates for all resins differed among each other by up to 10.74 % and had an average T2 relaxation time of 22.3 ms, which is shorter than human tissue such as subcutaneous fat (68 ms), liver (34 ms), or the m</w:t>
      </w:r>
      <w:r>
        <w:t xml:space="preserve">edulla of the kidney (81 ms) </w:t>
      </w:r>
      <w:sdt>
        <w:sdtPr>
          <w:alias w:val="Don't edit this field"/>
          <w:tag w:val="CitaviPlaceholder#ec958c43-490e-474f-9dd8-dad88e5f3ea5"/>
          <w:id w:val="-515383830"/>
          <w:placeholder>
            <w:docPart w:val="FF8A500FE12D4CB896A9622EFE4B6B7B"/>
          </w:placeholder>
        </w:sdtPr>
        <w:sdtContent>
          <w:r>
            <w:fldChar w:fldCharType="begin"/>
          </w:r>
          <w:r w:rsidR="00F5237C">
            <w:instrText>ADDIN CitaviPlaceholder{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}</w:instrText>
          </w:r>
          <w:r>
            <w:fldChar w:fldCharType="separate"/>
          </w:r>
          <w:r w:rsidR="00F5237C">
            <w:t>[26]</w:t>
          </w:r>
          <w:r>
            <w:fldChar w:fldCharType="end"/>
          </w:r>
        </w:sdtContent>
      </w:sdt>
      <w:r w:rsidRPr="004329F7">
        <w:t xml:space="preserve">. </w:t>
      </w:r>
    </w:p>
    <w:p w:rsidR="00840C53" w:rsidRPr="006649DC" w:rsidRDefault="00840C53" w:rsidP="00E47ACB">
      <w:pPr>
        <w:rPr>
          <w:rFonts w:eastAsia="Arial" w:cs="Arial"/>
        </w:rPr>
      </w:pPr>
    </w:p>
    <w:tbl>
      <w:tblPr>
        <w:tblStyle w:val="TableNormal1"/>
        <w:tblW w:w="7180" w:type="dxa"/>
        <w:tblInd w:w="110" w:type="dxa"/>
        <w:shd w:val="clear" w:color="auto" w:fill="CDD4E9"/>
        <w:tblLayout w:type="fixed"/>
        <w:tblLook w:val="04A0" w:firstRow="1" w:lastRow="0" w:firstColumn="1" w:lastColumn="0" w:noHBand="0" w:noVBand="1"/>
      </w:tblPr>
      <w:tblGrid>
        <w:gridCol w:w="2320"/>
        <w:gridCol w:w="2430"/>
        <w:gridCol w:w="2430"/>
      </w:tblGrid>
      <w:tr w:rsidR="00E47ACB" w:rsidRPr="00AA7790" w:rsidTr="00010EE9">
        <w:trPr>
          <w:trHeight w:val="231"/>
        </w:trPr>
        <w:tc>
          <w:tcPr>
            <w:tcW w:w="232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Resin</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1 Relaxation Time</w:t>
            </w:r>
            <w:r w:rsidR="007D02A4">
              <w:t xml:space="preserve">      </w:t>
            </w:r>
            <w:r w:rsidRPr="00AA7790">
              <w:t xml:space="preserve"> [ms]</w:t>
            </w:r>
          </w:p>
        </w:tc>
        <w:tc>
          <w:tcPr>
            <w:tcW w:w="2430" w:type="dxa"/>
            <w:tcBorders>
              <w:bottom w:val="single" w:sz="4" w:space="0" w:color="auto"/>
            </w:tcBorders>
            <w:shd w:val="clear" w:color="auto" w:fill="auto"/>
            <w:tcMar>
              <w:top w:w="80" w:type="dxa"/>
              <w:left w:w="80" w:type="dxa"/>
              <w:bottom w:w="80" w:type="dxa"/>
              <w:right w:w="80" w:type="dxa"/>
            </w:tcMar>
          </w:tcPr>
          <w:p w:rsidR="00E47ACB" w:rsidRPr="00AA7790" w:rsidRDefault="00E47ACB" w:rsidP="00010EE9">
            <w:r w:rsidRPr="00AA7790">
              <w:t>T2 Relaxation Time [ms]</w:t>
            </w:r>
          </w:p>
        </w:tc>
      </w:tr>
      <w:tr w:rsidR="00E47ACB" w:rsidRPr="00AA7790" w:rsidTr="00010EE9">
        <w:trPr>
          <w:trHeight w:val="233"/>
        </w:trPr>
        <w:tc>
          <w:tcPr>
            <w:tcW w:w="232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VisiJet SL Tough</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156.7 </w:t>
            </w:r>
            <w:r w:rsidRPr="00AA7790">
              <w:rPr>
                <w:rFonts w:cs="Arial"/>
              </w:rPr>
              <w:t xml:space="preserve">± </w:t>
            </w:r>
            <w:r w:rsidRPr="00AA7790">
              <w:t>2.9</w:t>
            </w:r>
          </w:p>
        </w:tc>
        <w:tc>
          <w:tcPr>
            <w:tcW w:w="2430" w:type="dxa"/>
            <w:tcBorders>
              <w:top w:val="single" w:sz="4" w:space="0" w:color="auto"/>
            </w:tcBorders>
            <w:shd w:val="clear" w:color="auto" w:fill="auto"/>
            <w:tcMar>
              <w:top w:w="80" w:type="dxa"/>
              <w:left w:w="80" w:type="dxa"/>
              <w:bottom w:w="80" w:type="dxa"/>
              <w:right w:w="80" w:type="dxa"/>
            </w:tcMar>
          </w:tcPr>
          <w:p w:rsidR="00E47ACB" w:rsidRPr="00AA7790" w:rsidRDefault="00E47ACB" w:rsidP="00010EE9">
            <w:r w:rsidRPr="00AA7790">
              <w:t xml:space="preserve">23.2 </w:t>
            </w:r>
            <w:r w:rsidRPr="00AA7790">
              <w:rPr>
                <w:rFonts w:cs="Arial"/>
              </w:rPr>
              <w:t>± 0.8</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VisiJet SL Clear</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74.0 </w:t>
            </w:r>
            <w:r w:rsidRPr="00AA7790">
              <w:rPr>
                <w:rFonts w:cs="Arial"/>
              </w:rPr>
              <w:t>± 16.7</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0.7 </w:t>
            </w:r>
            <w:r w:rsidRPr="00AA7790">
              <w:rPr>
                <w:rFonts w:cs="Arial"/>
              </w:rPr>
              <w:t>± 1.0</w:t>
            </w:r>
          </w:p>
        </w:tc>
      </w:tr>
      <w:tr w:rsidR="00E47ACB" w:rsidRPr="00AA7790" w:rsidTr="00010EE9">
        <w:trPr>
          <w:trHeight w:val="233"/>
        </w:trPr>
        <w:tc>
          <w:tcPr>
            <w:tcW w:w="2320" w:type="dxa"/>
            <w:shd w:val="clear" w:color="auto" w:fill="auto"/>
            <w:tcMar>
              <w:top w:w="80" w:type="dxa"/>
              <w:left w:w="80" w:type="dxa"/>
              <w:bottom w:w="80" w:type="dxa"/>
              <w:right w:w="80" w:type="dxa"/>
            </w:tcMar>
          </w:tcPr>
          <w:p w:rsidR="00E47ACB" w:rsidRPr="00AA7790" w:rsidRDefault="00E47ACB" w:rsidP="00010EE9">
            <w:r w:rsidRPr="00AA7790">
              <w:t>Formlabs FLGPWH03</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162.6 </w:t>
            </w:r>
            <w:r w:rsidRPr="00AA7790">
              <w:rPr>
                <w:rFonts w:cs="Arial"/>
              </w:rPr>
              <w:t>± 3.6</w:t>
            </w:r>
          </w:p>
        </w:tc>
        <w:tc>
          <w:tcPr>
            <w:tcW w:w="2430" w:type="dxa"/>
            <w:shd w:val="clear" w:color="auto" w:fill="auto"/>
            <w:tcMar>
              <w:top w:w="80" w:type="dxa"/>
              <w:left w:w="80" w:type="dxa"/>
              <w:bottom w:w="80" w:type="dxa"/>
              <w:right w:w="80" w:type="dxa"/>
            </w:tcMar>
          </w:tcPr>
          <w:p w:rsidR="00E47ACB" w:rsidRPr="00AA7790" w:rsidRDefault="00E47ACB" w:rsidP="00010EE9">
            <w:r w:rsidRPr="00AA7790">
              <w:t xml:space="preserve">22.9 </w:t>
            </w:r>
            <w:r w:rsidRPr="00AA7790">
              <w:rPr>
                <w:rFonts w:cs="Arial"/>
              </w:rPr>
              <w:t>± 1.2</w:t>
            </w:r>
          </w:p>
        </w:tc>
      </w:tr>
    </w:tbl>
    <w:p w:rsidR="003B659A" w:rsidRDefault="003B659A" w:rsidP="00751D32">
      <w:pPr>
        <w:pStyle w:val="Caption"/>
      </w:pPr>
      <w:bookmarkStart w:id="43" w:name="_Ref523748357"/>
      <w:r>
        <w:t xml:space="preserve">Table </w:t>
      </w:r>
      <w:r>
        <w:fldChar w:fldCharType="begin"/>
      </w:r>
      <w:r>
        <w:instrText xml:space="preserve"> SEQ Table \* ARABIC </w:instrText>
      </w:r>
      <w:r>
        <w:fldChar w:fldCharType="separate"/>
      </w:r>
      <w:r>
        <w:t>1</w:t>
      </w:r>
      <w:r>
        <w:fldChar w:fldCharType="end"/>
      </w:r>
      <w:bookmarkEnd w:id="43"/>
      <w:r>
        <w:t xml:space="preserve">: </w:t>
      </w:r>
      <w:r w:rsidRPr="00AA7790">
        <w:t xml:space="preserve">: Estimated mean </w:t>
      </w:r>
      <w:r w:rsidRPr="00AA7790">
        <w:rPr>
          <w:rFonts w:cs="Arial"/>
        </w:rPr>
        <w:t xml:space="preserve">± standard deviation </w:t>
      </w:r>
      <w:r w:rsidRPr="00AA7790">
        <w:t>T1 and T2 relaxation times for three different resins</w:t>
      </w:r>
    </w:p>
    <w:p w:rsidR="007D02A4" w:rsidRDefault="007D02A4" w:rsidP="00751D32">
      <w:pPr>
        <w:pStyle w:val="Caption"/>
      </w:pPr>
    </w:p>
    <w:p w:rsidR="00E47ACB" w:rsidRPr="00AA7790" w:rsidRDefault="00E47ACB" w:rsidP="00E47ACB"/>
    <w:p w:rsidR="00E47ACB" w:rsidRDefault="00E47ACB" w:rsidP="00E47ACB">
      <w:r w:rsidRPr="00AA7790">
        <w:rPr>
          <w:noProof/>
        </w:rPr>
        <w:lastRenderedPageBreak/>
        <w:drawing>
          <wp:inline distT="0" distB="0" distL="0" distR="0" wp14:anchorId="4DBCA523" wp14:editId="5917FF10">
            <wp:extent cx="5756910" cy="5095875"/>
            <wp:effectExtent l="0" t="0" r="0" b="9525"/>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756910" cy="5095875"/>
                    </a:xfrm>
                    <a:prstGeom prst="rect">
                      <a:avLst/>
                    </a:prstGeom>
                  </pic:spPr>
                </pic:pic>
              </a:graphicData>
            </a:graphic>
          </wp:inline>
        </w:drawing>
      </w:r>
    </w:p>
    <w:p w:rsidR="007C725F" w:rsidRDefault="007C725F" w:rsidP="00751D32">
      <w:pPr>
        <w:pStyle w:val="Caption"/>
      </w:pPr>
      <w:bookmarkStart w:id="44" w:name="_Toc523735323"/>
    </w:p>
    <w:p w:rsidR="00E47ACB" w:rsidRPr="00AA7790" w:rsidRDefault="00E47ACB" w:rsidP="00751D32">
      <w:pPr>
        <w:pStyle w:val="Caption"/>
      </w:pPr>
      <w:bookmarkStart w:id="45" w:name="_Ref523748665"/>
      <w:r>
        <w:t xml:space="preserve">Figure </w:t>
      </w:r>
      <w:r>
        <w:fldChar w:fldCharType="begin"/>
      </w:r>
      <w:r>
        <w:instrText xml:space="preserve"> STYLEREF 1 \s </w:instrText>
      </w:r>
      <w:r>
        <w:fldChar w:fldCharType="separate"/>
      </w:r>
      <w:r w:rsidR="00C46331">
        <w:rPr>
          <w:cs/>
        </w:rPr>
        <w:t>‎</w:t>
      </w:r>
      <w:r w:rsidR="00C46331">
        <w:t>3</w:t>
      </w:r>
      <w:r>
        <w:fldChar w:fldCharType="end"/>
      </w:r>
      <w:r>
        <w:t>.</w:t>
      </w:r>
      <w:r>
        <w:fldChar w:fldCharType="begin"/>
      </w:r>
      <w:r>
        <w:instrText xml:space="preserve"> SEQ Figure \* ARABIC \s 1 </w:instrText>
      </w:r>
      <w:r>
        <w:fldChar w:fldCharType="separate"/>
      </w:r>
      <w:r w:rsidR="00C46331">
        <w:t>6</w:t>
      </w:r>
      <w:r>
        <w:fldChar w:fldCharType="end"/>
      </w:r>
      <w:bookmarkEnd w:id="45"/>
      <w:r>
        <w:t>:</w:t>
      </w:r>
      <w:r w:rsidRPr="00C10A6C">
        <w:t xml:space="preserve"> </w:t>
      </w:r>
      <w:r w:rsidRPr="00AA7790">
        <w:t>: Comparison of measured and estimated T1 and T2 relaxation times for three different resins. Measured data of the normalized signal intensity is shown as error bars (mean ± standard deviation). After fitting the signal model (using the mean T1/T2 from Tab.1) the estimated relaxation curve is overlaid.</w:t>
      </w:r>
      <w:bookmarkEnd w:id="44"/>
    </w:p>
    <w:p w:rsidR="00E47ACB" w:rsidRPr="00AA7790" w:rsidRDefault="00E47ACB" w:rsidP="00E47ACB"/>
    <w:p w:rsidR="00E47ACB" w:rsidRDefault="00E47ACB" w:rsidP="00E47ACB"/>
    <w:p w:rsidR="00C46331" w:rsidRDefault="00C46331" w:rsidP="00E47ACB"/>
    <w:p w:rsidR="00E47ACB" w:rsidRPr="0088075A" w:rsidRDefault="00E47ACB" w:rsidP="00E47ACB"/>
    <w:p w:rsidR="00E47ACB" w:rsidRPr="0056081D" w:rsidRDefault="00E47ACB" w:rsidP="001C05B8">
      <w:pPr>
        <w:pStyle w:val="Heading4"/>
      </w:pPr>
      <w:bookmarkStart w:id="46" w:name="_Toc523730437"/>
      <w:r>
        <w:lastRenderedPageBreak/>
        <w:t>Future work</w:t>
      </w:r>
      <w:bookmarkEnd w:id="46"/>
    </w:p>
    <w:p w:rsidR="00E47ACB" w:rsidRPr="004329F7" w:rsidRDefault="00E47ACB" w:rsidP="00E47ACB">
      <w:r>
        <w:t>This study determines</w:t>
      </w:r>
      <w:r w:rsidRPr="004329F7">
        <w:t xml:space="preserve"> the MRI T1 and T2 relaxation times for resins used to serve as MRI marker material for the first time. In the future, these results will enable to predict the marker visibility before scanning. Thus, for a given scenario in interventional MRI application (</w:t>
      </w:r>
      <w:r>
        <w:t xml:space="preserve">e.g. liver biopsy) the optimal </w:t>
      </w:r>
      <w:r w:rsidRPr="004329F7">
        <w:t>marker can be fa</w:t>
      </w:r>
      <w:r>
        <w:t>bricated with the optimal resin</w:t>
      </w:r>
      <w:r w:rsidRPr="004329F7">
        <w:t>. However, relaxation times for more resins should be estimated in the future as the measured resins do not vary considerably among each other, limiting the potential for personalizing interventional applications through T1 and T2 relaxation time matching. Furthermore, extending the signal equation and MR measurement to account for system imperfections (e.g. imperfect inversion pulses, or transmit and receive inhomogeneities) might improve the estimates.</w:t>
      </w:r>
      <w:r>
        <w:t xml:space="preserve"> </w:t>
      </w:r>
    </w:p>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Default="00E47ACB" w:rsidP="00E47ACB"/>
    <w:p w:rsidR="00E47ACB" w:rsidRPr="00E47ACB" w:rsidRDefault="00E47ACB" w:rsidP="00E47ACB"/>
    <w:p w:rsidR="00627537" w:rsidRDefault="00627537" w:rsidP="00605879">
      <w:pPr>
        <w:pStyle w:val="Heading2"/>
      </w:pPr>
      <w:bookmarkStart w:id="47" w:name="_Toc523730412"/>
      <w:r>
        <w:lastRenderedPageBreak/>
        <w:t xml:space="preserve">Alignment </w:t>
      </w:r>
      <w:r w:rsidRPr="004C21C6">
        <w:t>detection</w:t>
      </w:r>
      <w:r>
        <w:t xml:space="preserve"> algorithm</w:t>
      </w:r>
      <w:bookmarkEnd w:id="47"/>
    </w:p>
    <w:p w:rsidR="00C30659" w:rsidRDefault="00F10741" w:rsidP="00641530">
      <w:r>
        <w:t>The implemented</w:t>
      </w:r>
      <w:r w:rsidR="006F7B5F">
        <w:t xml:space="preserve"> </w:t>
      </w:r>
      <w:r w:rsidR="00EF097B">
        <w:t>algorithm for</w:t>
      </w:r>
      <w:r>
        <w:t xml:space="preserve"> </w:t>
      </w:r>
      <w:r w:rsidR="00B76397">
        <w:t xml:space="preserve">automated </w:t>
      </w:r>
      <w:r w:rsidR="0020248B">
        <w:t>alignment detection</w:t>
      </w:r>
      <w:r>
        <w:t xml:space="preserve"> </w:t>
      </w:r>
      <w:r w:rsidR="00763C66">
        <w:t>of the Z-</w:t>
      </w:r>
      <w:r w:rsidR="001E2168">
        <w:t>frame</w:t>
      </w:r>
      <w:r w:rsidR="00EF097B">
        <w:t xml:space="preserve"> </w:t>
      </w:r>
      <w:r w:rsidR="0062253B">
        <w:t>consists of the</w:t>
      </w:r>
      <w:r>
        <w:t xml:space="preserve"> several </w:t>
      </w:r>
      <w:r w:rsidR="0062253B">
        <w:t>steps</w:t>
      </w:r>
      <w:r w:rsidR="00EE339D">
        <w:t xml:space="preserve">. </w:t>
      </w:r>
      <w:r w:rsidR="004A3E84">
        <w:t>At first</w:t>
      </w:r>
      <w:r w:rsidR="00FA0FE9">
        <w:t>,</w:t>
      </w:r>
      <w:r w:rsidR="00EE339D">
        <w:t xml:space="preserve"> </w:t>
      </w:r>
      <w:r w:rsidR="000B7EB2">
        <w:t>the Z-</w:t>
      </w:r>
      <w:r w:rsidR="008C188B">
        <w:t xml:space="preserve"> frame </w:t>
      </w:r>
      <w:r w:rsidR="000B7EB2">
        <w:t>m</w:t>
      </w:r>
      <w:r w:rsidR="00197F42">
        <w:t>arker structures</w:t>
      </w:r>
      <w:r w:rsidR="00F31873">
        <w:t xml:space="preserve"> are extracted from the images</w:t>
      </w:r>
      <w:r w:rsidR="00FA0FE9">
        <w:t xml:space="preserve"> </w:t>
      </w:r>
      <w:r w:rsidR="00197F42">
        <w:t xml:space="preserve">and the centroids of </w:t>
      </w:r>
      <w:r w:rsidR="004A3E84">
        <w:t xml:space="preserve">the </w:t>
      </w:r>
      <w:r w:rsidR="00197F42">
        <w:t>fiducials</w:t>
      </w:r>
      <w:r w:rsidR="00F31873">
        <w:t xml:space="preserve"> are </w:t>
      </w:r>
      <w:r w:rsidR="00340B12">
        <w:t>computed</w:t>
      </w:r>
      <w:r w:rsidR="00197F42">
        <w:t xml:space="preserve">. </w:t>
      </w:r>
      <w:r w:rsidR="00EE339D">
        <w:t xml:space="preserve"> </w:t>
      </w:r>
      <w:r w:rsidR="00B76397">
        <w:t xml:space="preserve">This stage is </w:t>
      </w:r>
      <w:r w:rsidR="00F84A5F">
        <w:t>presented</w:t>
      </w:r>
      <w:r w:rsidR="008C188B">
        <w:t xml:space="preserve"> in section 3.</w:t>
      </w:r>
      <w:r w:rsidR="001E2168">
        <w:t>2</w:t>
      </w:r>
      <w:r w:rsidR="008C188B">
        <w:t>.1</w:t>
      </w:r>
      <w:r w:rsidR="00FC2630">
        <w:t>, where</w:t>
      </w:r>
      <w:r w:rsidR="00B76397">
        <w:t xml:space="preserve"> different</w:t>
      </w:r>
      <w:r w:rsidR="00E82561">
        <w:t xml:space="preserve"> filtering</w:t>
      </w:r>
      <w:r w:rsidR="00FC2630">
        <w:t xml:space="preserve"> methods</w:t>
      </w:r>
      <w:r w:rsidR="00340B12">
        <w:t xml:space="preserve"> for </w:t>
      </w:r>
      <w:r w:rsidR="00E82561">
        <w:t xml:space="preserve">noise </w:t>
      </w:r>
      <w:r w:rsidR="00340B12">
        <w:t>suppression and feature enhancement are introduced</w:t>
      </w:r>
      <w:r w:rsidR="00495A61">
        <w:t xml:space="preserve">. </w:t>
      </w:r>
      <w:r w:rsidR="0020248B">
        <w:t xml:space="preserve">The next </w:t>
      </w:r>
      <w:r w:rsidR="00763C66">
        <w:t>stage is</w:t>
      </w:r>
      <w:r w:rsidR="0020248B">
        <w:t xml:space="preserve"> localization and registration </w:t>
      </w:r>
      <w:r w:rsidR="00763C66">
        <w:t>of the Z-</w:t>
      </w:r>
      <w:r w:rsidR="00C62583">
        <w:t xml:space="preserve">frame </w:t>
      </w:r>
      <w:r w:rsidR="00763C66">
        <w:t xml:space="preserve">marker in </w:t>
      </w:r>
      <w:r w:rsidR="00D8069B">
        <w:t>MRI coordinate syst</w:t>
      </w:r>
      <w:r w:rsidR="00763C66">
        <w:t>em</w:t>
      </w:r>
      <w:r w:rsidR="00C86630">
        <w:t xml:space="preserve"> that is discussed in section </w:t>
      </w:r>
      <w:r w:rsidR="00C6226F">
        <w:t>3</w:t>
      </w:r>
      <w:r w:rsidR="00C86630">
        <w:t>.</w:t>
      </w:r>
      <w:r w:rsidR="001E2168">
        <w:t>2</w:t>
      </w:r>
      <w:r w:rsidR="00C86630">
        <w:t>.2</w:t>
      </w:r>
      <w:r w:rsidR="00C6226F">
        <w:t>.</w:t>
      </w:r>
      <w:r w:rsidR="007E6686">
        <w:t xml:space="preserve"> </w:t>
      </w:r>
      <w:r w:rsidR="000A60EF">
        <w:t>In this work, a</w:t>
      </w:r>
      <w:r w:rsidR="00A965BB">
        <w:t xml:space="preserve"> new registration p</w:t>
      </w:r>
      <w:r w:rsidR="0013567F">
        <w:t xml:space="preserve">rocedure is proposed, which uses several mathematical </w:t>
      </w:r>
      <w:r w:rsidR="001B6187">
        <w:t>calculations</w:t>
      </w:r>
      <w:r w:rsidR="00E8358E">
        <w:t xml:space="preserve"> for the successful accomplishment of the task</w:t>
      </w:r>
      <w:r w:rsidR="00E56755">
        <w:t>.</w:t>
      </w:r>
      <w:r w:rsidR="00AA3405">
        <w:t xml:space="preserve"> </w:t>
      </w:r>
      <w:r w:rsidR="000E7538">
        <w:t>The</w:t>
      </w:r>
      <w:r w:rsidR="00A53CD5">
        <w:t xml:space="preserve"> </w:t>
      </w:r>
      <w:r w:rsidR="000E7538">
        <w:t xml:space="preserve">mentioned </w:t>
      </w:r>
      <w:r w:rsidR="003662BD">
        <w:t>methods</w:t>
      </w:r>
      <w:r w:rsidR="000E7538">
        <w:t xml:space="preserve"> </w:t>
      </w:r>
      <w:r w:rsidR="00A53CD5">
        <w:t xml:space="preserve">in this </w:t>
      </w:r>
      <w:r w:rsidR="001E2168">
        <w:t>section</w:t>
      </w:r>
      <w:r w:rsidR="00A53CD5">
        <w:t xml:space="preserve"> are implemented</w:t>
      </w:r>
      <w:r w:rsidR="0025760E">
        <w:t xml:space="preserve"> in Matlab R2017a</w:t>
      </w:r>
      <w:r w:rsidR="002C6955">
        <w:t xml:space="preserve"> and R2018a</w:t>
      </w:r>
      <w:r w:rsidR="00E8358E">
        <w:t>.</w:t>
      </w:r>
      <w:r w:rsidR="00A52A4F">
        <w:t xml:space="preserve"> T</w:t>
      </w:r>
      <w:r w:rsidR="00182B41">
        <w:t>he</w:t>
      </w:r>
      <w:r w:rsidR="00B418F0">
        <w:t xml:space="preserve"> general</w:t>
      </w:r>
      <w:r w:rsidR="00182B41">
        <w:t xml:space="preserve"> system configuration and flowchart of the procedure is shown in</w:t>
      </w:r>
      <w:r w:rsidR="005B24E8">
        <w:t xml:space="preserve"> Figure</w:t>
      </w:r>
      <w:r w:rsidR="006F0150">
        <w:t xml:space="preserve"> 3.7 and 3.8</w:t>
      </w:r>
      <w:r w:rsidR="00641530">
        <w:t xml:space="preserve"> </w:t>
      </w:r>
      <w:r w:rsidR="00182B41">
        <w:t>.</w:t>
      </w:r>
    </w:p>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6473B6" w:rsidRDefault="006473B6" w:rsidP="00D31B09"/>
    <w:p w:rsidR="001809A5" w:rsidRDefault="001809A5" w:rsidP="00D31B09"/>
    <w:p w:rsidR="005E73E1" w:rsidRDefault="005E73E1" w:rsidP="00D31B09"/>
    <w:p w:rsidR="005A3FBE" w:rsidRDefault="004F7E7B" w:rsidP="00D31B09">
      <w:r w:rsidRPr="004F7E7B">
        <w:rPr>
          <w:noProof/>
        </w:rPr>
        <w:lastRenderedPageBreak/>
        <mc:AlternateContent>
          <mc:Choice Requires="wps">
            <w:drawing>
              <wp:anchor distT="0" distB="0" distL="114300" distR="114300" simplePos="0" relativeHeight="251586048" behindDoc="0" locked="0" layoutInCell="1" allowOverlap="1" wp14:anchorId="28E9188C" wp14:editId="115F80F0">
                <wp:simplePos x="0" y="0"/>
                <wp:positionH relativeFrom="margin">
                  <wp:align>right</wp:align>
                </wp:positionH>
                <wp:positionV relativeFrom="paragraph">
                  <wp:posOffset>321197</wp:posOffset>
                </wp:positionV>
                <wp:extent cx="5717349" cy="1739153"/>
                <wp:effectExtent l="0" t="0" r="17145" b="13970"/>
                <wp:wrapNone/>
                <wp:docPr id="115" name="Rectangle 44"/>
                <wp:cNvGraphicFramePr/>
                <a:graphic xmlns:a="http://schemas.openxmlformats.org/drawingml/2006/main">
                  <a:graphicData uri="http://schemas.microsoft.com/office/word/2010/wordprocessingShape">
                    <wps:wsp>
                      <wps:cNvSpPr/>
                      <wps:spPr>
                        <a:xfrm>
                          <a:off x="0" y="0"/>
                          <a:ext cx="5717349" cy="173915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0CF42F22" id="Rectangle 44" o:spid="_x0000_s1026" style="position:absolute;margin-left:399pt;margin-top:25.3pt;width:450.2pt;height:136.95pt;z-index:251586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" fillcolor="#f2f2f2 [3052]" strokecolor="black [3200]" strokeweight="1pt">
                <v:stroke dashstyle="longDash"/>
                <v:textbox inset="4pt,4pt,4pt,4pt"/>
                <w10:wrap anchorx="margin"/>
              </v:rect>
            </w:pict>
          </mc:Fallback>
        </mc:AlternateContent>
      </w:r>
    </w:p>
    <w:p w:rsidR="005A3FBE" w:rsidRDefault="005A3FBE" w:rsidP="00D31B09"/>
    <w:p w:rsidR="005A3FBE" w:rsidRDefault="009979F6" w:rsidP="00D31B09">
      <w:r>
        <w:rPr>
          <w:noProof/>
        </w:rPr>
        <mc:AlternateContent>
          <mc:Choice Requires="wps">
            <w:drawing>
              <wp:anchor distT="0" distB="0" distL="114300" distR="114300" simplePos="0" relativeHeight="251595264" behindDoc="0" locked="0" layoutInCell="1" allowOverlap="1" wp14:anchorId="17E23502" wp14:editId="5C183B95">
                <wp:simplePos x="0" y="0"/>
                <wp:positionH relativeFrom="margin">
                  <wp:posOffset>-535349</wp:posOffset>
                </wp:positionH>
                <wp:positionV relativeFrom="paragraph">
                  <wp:posOffset>250419</wp:posOffset>
                </wp:positionV>
                <wp:extent cx="1720850" cy="368420"/>
                <wp:effectExtent l="0" t="9525" r="3175" b="3175"/>
                <wp:wrapNone/>
                <wp:docPr id="135" name="Text Box 135"/>
                <wp:cNvGraphicFramePr/>
                <a:graphic xmlns:a="http://schemas.openxmlformats.org/drawingml/2006/main">
                  <a:graphicData uri="http://schemas.microsoft.com/office/word/2010/wordprocessingShape">
                    <wps:wsp>
                      <wps:cNvSpPr txBox="1"/>
                      <wps:spPr>
                        <a:xfrm rot="16200000">
                          <a:off x="0" y="0"/>
                          <a:ext cx="1720850" cy="368420"/>
                        </a:xfrm>
                        <a:prstGeom prst="rect">
                          <a:avLst/>
                        </a:prstGeom>
                        <a:solidFill>
                          <a:schemeClr val="bg1">
                            <a:lumMod val="95000"/>
                          </a:schemeClr>
                        </a:solidFill>
                        <a:ln w="6350">
                          <a:noFill/>
                        </a:ln>
                      </wps:spPr>
                      <wps:txbx>
                        <w:txbxContent>
                          <w:p w:rsidR="00010EE9" w:rsidRPr="000C219D" w:rsidRDefault="00010EE9" w:rsidP="00D31B09">
                            <w:r>
                              <w:t>Scanner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23502" id="Text Box 135" o:spid="_x0000_s1060" type="#_x0000_t202" style="position:absolute;left:0;text-align:left;margin-left:-42.15pt;margin-top:19.7pt;width:135.5pt;height:29pt;rotation:-90;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" fillcolor="#f2f2f2 [3052]" stroked="f" strokeweight=".5pt">
                <v:textbox>
                  <w:txbxContent>
                    <w:p w:rsidR="00010EE9" w:rsidRPr="000C219D" w:rsidRDefault="00010EE9" w:rsidP="00D31B09">
                      <w:r>
                        <w:t>Scanner Room</w:t>
                      </w:r>
                    </w:p>
                  </w:txbxContent>
                </v:textbox>
                <w10:wrap anchorx="margin"/>
              </v:shape>
            </w:pict>
          </mc:Fallback>
        </mc:AlternateContent>
      </w:r>
      <w:r w:rsidR="00C4704F">
        <w:rPr>
          <w:noProof/>
        </w:rPr>
        <mc:AlternateContent>
          <mc:Choice Requires="wps">
            <w:drawing>
              <wp:anchor distT="0" distB="0" distL="114300" distR="114300" simplePos="0" relativeHeight="251594240" behindDoc="0" locked="0" layoutInCell="1" allowOverlap="1" wp14:anchorId="28B2A343" wp14:editId="682E1CE6">
                <wp:simplePos x="0" y="0"/>
                <wp:positionH relativeFrom="column">
                  <wp:posOffset>792331</wp:posOffset>
                </wp:positionH>
                <wp:positionV relativeFrom="paragraph">
                  <wp:posOffset>25400</wp:posOffset>
                </wp:positionV>
                <wp:extent cx="1882140" cy="645160"/>
                <wp:effectExtent l="0" t="0" r="22860" b="21590"/>
                <wp:wrapNone/>
                <wp:docPr id="133" name="Rectangle 133"/>
                <wp:cNvGraphicFramePr/>
                <a:graphic xmlns:a="http://schemas.openxmlformats.org/drawingml/2006/main">
                  <a:graphicData uri="http://schemas.microsoft.com/office/word/2010/wordprocessingShape">
                    <wps:wsp>
                      <wps:cNvSpPr/>
                      <wps:spPr>
                        <a:xfrm>
                          <a:off x="0" y="0"/>
                          <a:ext cx="1882140" cy="64516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E5387" w:rsidRDefault="00010EE9" w:rsidP="00B93EA5">
                            <w:pPr>
                              <w:jc w:val="center"/>
                            </w:pPr>
                            <w:r>
                              <w:t>Robotic Device and the    Z-frame 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B2A343" id="Rectangle 133" o:spid="_x0000_s1061" style="position:absolute;left:0;text-align:left;margin-left:62.4pt;margin-top:2pt;width:148.2pt;height:50.8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" fillcolor="#7030a0" strokecolor="#1f4d78 [1604]" strokeweight="1pt">
                <v:textbox>
                  <w:txbxContent>
                    <w:p w:rsidR="00010EE9" w:rsidRPr="009E5387" w:rsidRDefault="00010EE9" w:rsidP="00B93EA5">
                      <w:pPr>
                        <w:jc w:val="center"/>
                      </w:pPr>
                      <w:r>
                        <w:t>Robotic Device and the    Z-frame marker</w:t>
                      </w:r>
                    </w:p>
                  </w:txbxContent>
                </v:textbox>
              </v:rect>
            </w:pict>
          </mc:Fallback>
        </mc:AlternateContent>
      </w:r>
      <w:r w:rsidR="00F939D5">
        <w:rPr>
          <w:noProof/>
        </w:rPr>
        <mc:AlternateContent>
          <mc:Choice Requires="wps">
            <w:drawing>
              <wp:anchor distT="0" distB="0" distL="114300" distR="114300" simplePos="0" relativeHeight="251588096" behindDoc="0" locked="0" layoutInCell="1" allowOverlap="1" wp14:anchorId="4C17A268" wp14:editId="41BE5D7A">
                <wp:simplePos x="0" y="0"/>
                <wp:positionH relativeFrom="column">
                  <wp:posOffset>3584873</wp:posOffset>
                </wp:positionH>
                <wp:positionV relativeFrom="paragraph">
                  <wp:posOffset>25737</wp:posOffset>
                </wp:positionV>
                <wp:extent cx="1883664" cy="645459"/>
                <wp:effectExtent l="0" t="0" r="21590" b="21590"/>
                <wp:wrapNone/>
                <wp:docPr id="127" name="Rectangle 127"/>
                <wp:cNvGraphicFramePr/>
                <a:graphic xmlns:a="http://schemas.openxmlformats.org/drawingml/2006/main">
                  <a:graphicData uri="http://schemas.microsoft.com/office/word/2010/wordprocessingShape">
                    <wps:wsp>
                      <wps:cNvSpPr/>
                      <wps:spPr>
                        <a:xfrm>
                          <a:off x="0" y="0"/>
                          <a:ext cx="1883664" cy="645459"/>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E5387" w:rsidRDefault="00010EE9" w:rsidP="00B93EA5">
                            <w:pPr>
                              <w:jc w:val="center"/>
                            </w:pPr>
                            <w:r w:rsidRPr="009E5387">
                              <w:t>MRI Sca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17A268" id="Rectangle 127" o:spid="_x0000_s1062" style="position:absolute;left:0;text-align:left;margin-left:282.25pt;margin-top:2.05pt;width:148.3pt;height:5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" fillcolor="#c5e0b3 [1305]" strokecolor="#1f4d78 [1604]" strokeweight="1pt">
                <v:textbox>
                  <w:txbxContent>
                    <w:p w:rsidR="00010EE9" w:rsidRPr="009E5387" w:rsidRDefault="00010EE9" w:rsidP="00B93EA5">
                      <w:pPr>
                        <w:jc w:val="center"/>
                      </w:pPr>
                      <w:r w:rsidRPr="009E5387">
                        <w:t>MRI Scanner</w:t>
                      </w:r>
                    </w:p>
                  </w:txbxContent>
                </v:textbox>
              </v:rect>
            </w:pict>
          </mc:Fallback>
        </mc:AlternateContent>
      </w:r>
    </w:p>
    <w:p w:rsidR="00D17CF0" w:rsidRDefault="00D17CF0" w:rsidP="00D31B09"/>
    <w:p w:rsidR="00D17CF0" w:rsidRPr="003854EA" w:rsidRDefault="00A4614A" w:rsidP="00D31B09">
      <w:pPr>
        <w:rPr>
          <w:b/>
          <w:bCs/>
        </w:rPr>
      </w:pPr>
      <w:r>
        <w:rPr>
          <w:noProof/>
        </w:rPr>
        <mc:AlternateContent>
          <mc:Choice Requires="wps">
            <w:drawing>
              <wp:anchor distT="0" distB="0" distL="114300" distR="114300" simplePos="0" relativeHeight="251597312" behindDoc="0" locked="0" layoutInCell="1" allowOverlap="1" wp14:anchorId="3F14E82A" wp14:editId="201B5ABE">
                <wp:simplePos x="0" y="0"/>
                <wp:positionH relativeFrom="column">
                  <wp:posOffset>4555341</wp:posOffset>
                </wp:positionH>
                <wp:positionV relativeFrom="paragraph">
                  <wp:posOffset>300355</wp:posOffset>
                </wp:positionV>
                <wp:extent cx="923290" cy="274320"/>
                <wp:effectExtent l="0" t="0" r="0" b="29845"/>
                <wp:wrapNone/>
                <wp:docPr id="137" name="Left Arrow 137"/>
                <wp:cNvGraphicFramePr/>
                <a:graphic xmlns:a="http://schemas.openxmlformats.org/drawingml/2006/main">
                  <a:graphicData uri="http://schemas.microsoft.com/office/word/2010/wordprocessingShape">
                    <wps:wsp>
                      <wps:cNvSpPr/>
                      <wps:spPr>
                        <a:xfrm rot="162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650DE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7" o:spid="_x0000_s1026" type="#_x0000_t66" style="position:absolute;margin-left:358.7pt;margin-top:23.65pt;width:72.7pt;height:21.6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" adj="3209" fillcolor="#5b9bd5 [3204]" strokecolor="#1f4d78 [1604]" strokeweight="1pt"/>
            </w:pict>
          </mc:Fallback>
        </mc:AlternateContent>
      </w:r>
      <w:r>
        <w:rPr>
          <w:noProof/>
        </w:rPr>
        <mc:AlternateContent>
          <mc:Choice Requires="wps">
            <w:drawing>
              <wp:anchor distT="0" distB="0" distL="114300" distR="114300" simplePos="0" relativeHeight="251598336" behindDoc="0" locked="0" layoutInCell="1" allowOverlap="1" wp14:anchorId="5474E970" wp14:editId="242C534B">
                <wp:simplePos x="0" y="0"/>
                <wp:positionH relativeFrom="column">
                  <wp:posOffset>3594884</wp:posOffset>
                </wp:positionH>
                <wp:positionV relativeFrom="paragraph">
                  <wp:posOffset>309245</wp:posOffset>
                </wp:positionV>
                <wp:extent cx="923290" cy="274320"/>
                <wp:effectExtent l="0" t="18415" r="0" b="10795"/>
                <wp:wrapNone/>
                <wp:docPr id="138" name="Left Arrow 138"/>
                <wp:cNvGraphicFramePr/>
                <a:graphic xmlns:a="http://schemas.openxmlformats.org/drawingml/2006/main">
                  <a:graphicData uri="http://schemas.microsoft.com/office/word/2010/wordprocessingShape">
                    <wps:wsp>
                      <wps:cNvSpPr/>
                      <wps:spPr>
                        <a:xfrm rot="5400000">
                          <a:off x="0" y="0"/>
                          <a:ext cx="92329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A67D5" id="Left Arrow 138" o:spid="_x0000_s1026" type="#_x0000_t66" style="position:absolute;margin-left:283.05pt;margin-top:24.35pt;width:72.7pt;height:21.6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" adj="3209" fillcolor="#5b9bd5 [3204]" strokecolor="#1f4d78 [1604]" strokeweight="1pt"/>
            </w:pict>
          </mc:Fallback>
        </mc:AlternateContent>
      </w:r>
      <w:r w:rsidR="00E42927">
        <w:rPr>
          <w:noProof/>
        </w:rPr>
        <mc:AlternateContent>
          <mc:Choice Requires="wps">
            <w:drawing>
              <wp:anchor distT="0" distB="0" distL="114300" distR="114300" simplePos="0" relativeHeight="251604480" behindDoc="0" locked="0" layoutInCell="1" allowOverlap="1" wp14:anchorId="53842369" wp14:editId="0F4F51B5">
                <wp:simplePos x="0" y="0"/>
                <wp:positionH relativeFrom="column">
                  <wp:posOffset>792797</wp:posOffset>
                </wp:positionH>
                <wp:positionV relativeFrom="paragraph">
                  <wp:posOffset>292904</wp:posOffset>
                </wp:positionV>
                <wp:extent cx="941832" cy="274320"/>
                <wp:effectExtent l="0" t="9207" r="1587" b="39688"/>
                <wp:wrapNone/>
                <wp:docPr id="148" name="Left Arrow 148"/>
                <wp:cNvGraphicFramePr/>
                <a:graphic xmlns:a="http://schemas.openxmlformats.org/drawingml/2006/main">
                  <a:graphicData uri="http://schemas.microsoft.com/office/word/2010/wordprocessingShape">
                    <wps:wsp>
                      <wps:cNvSpPr/>
                      <wps:spPr>
                        <a:xfrm rot="16200000">
                          <a:off x="0" y="0"/>
                          <a:ext cx="94183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28A4F" id="Left Arrow 148" o:spid="_x0000_s1026" type="#_x0000_t66" style="position:absolute;margin-left:62.4pt;margin-top:23.05pt;width:74.15pt;height:21.6pt;rotation:-90;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" adj="3146" fillcolor="#5b9bd5 [3204]" strokecolor="#1f4d78 [1604]" strokeweight="1pt"/>
            </w:pict>
          </mc:Fallback>
        </mc:AlternateContent>
      </w:r>
      <w:r w:rsidR="00E42927">
        <w:rPr>
          <w:noProof/>
        </w:rPr>
        <mc:AlternateContent>
          <mc:Choice Requires="wps">
            <w:drawing>
              <wp:anchor distT="0" distB="0" distL="114300" distR="114300" simplePos="0" relativeHeight="251603456" behindDoc="0" locked="0" layoutInCell="1" allowOverlap="1" wp14:anchorId="70FE4912" wp14:editId="664619D8">
                <wp:simplePos x="0" y="0"/>
                <wp:positionH relativeFrom="column">
                  <wp:posOffset>1708150</wp:posOffset>
                </wp:positionH>
                <wp:positionV relativeFrom="paragraph">
                  <wp:posOffset>293370</wp:posOffset>
                </wp:positionV>
                <wp:extent cx="923544" cy="274320"/>
                <wp:effectExtent l="0" t="18415" r="0" b="10795"/>
                <wp:wrapNone/>
                <wp:docPr id="146" name="Left Arrow 146"/>
                <wp:cNvGraphicFramePr/>
                <a:graphic xmlns:a="http://schemas.openxmlformats.org/drawingml/2006/main">
                  <a:graphicData uri="http://schemas.microsoft.com/office/word/2010/wordprocessingShape">
                    <wps:wsp>
                      <wps:cNvSpPr/>
                      <wps:spPr>
                        <a:xfrm rot="5400000">
                          <a:off x="0" y="0"/>
                          <a:ext cx="923544"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EAC6" id="Left Arrow 146" o:spid="_x0000_s1026" type="#_x0000_t66" style="position:absolute;margin-left:134.5pt;margin-top:23.1pt;width:72.7pt;height:21.6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" adj="3208" fillcolor="#5b9bd5 [3204]" strokecolor="#1f4d78 [1604]" strokeweight="1pt"/>
            </w:pict>
          </mc:Fallback>
        </mc:AlternateContent>
      </w:r>
    </w:p>
    <w:p w:rsidR="00D17CF0" w:rsidRDefault="00D17CF0" w:rsidP="00D31B09"/>
    <w:p w:rsidR="00D17CF0" w:rsidRDefault="006E4E9A" w:rsidP="00D31B09">
      <w:r>
        <w:rPr>
          <w:noProof/>
        </w:rPr>
        <mc:AlternateContent>
          <mc:Choice Requires="wps">
            <w:drawing>
              <wp:anchor distT="0" distB="0" distL="114300" distR="114300" simplePos="0" relativeHeight="251593216" behindDoc="0" locked="0" layoutInCell="1" allowOverlap="1" wp14:anchorId="2A5A594C" wp14:editId="67208CAD">
                <wp:simplePos x="0" y="0"/>
                <wp:positionH relativeFrom="margin">
                  <wp:posOffset>755015</wp:posOffset>
                </wp:positionH>
                <wp:positionV relativeFrom="paragraph">
                  <wp:posOffset>179070</wp:posOffset>
                </wp:positionV>
                <wp:extent cx="1883410" cy="648970"/>
                <wp:effectExtent l="0" t="0" r="21590" b="17780"/>
                <wp:wrapNone/>
                <wp:docPr id="132" name="Rectangle 132"/>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E5387" w:rsidRDefault="00010EE9" w:rsidP="00B93EA5">
                            <w:pPr>
                              <w:jc w:val="center"/>
                            </w:pPr>
                            <w:r>
                              <w:t>Robot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A594C" id="Rectangle 132" o:spid="_x0000_s1063" style="position:absolute;left:0;text-align:left;margin-left:59.45pt;margin-top:14.1pt;width:148.3pt;height:51.1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" fillcolor="#f7caac [1301]" strokecolor="#1f4d78 [1604]" strokeweight="1pt">
                <v:textbox>
                  <w:txbxContent>
                    <w:p w:rsidR="00010EE9" w:rsidRPr="009E5387" w:rsidRDefault="00010EE9" w:rsidP="00B93EA5">
                      <w:pPr>
                        <w:jc w:val="center"/>
                      </w:pPr>
                      <w:r>
                        <w:t>Robot Controller</w:t>
                      </w:r>
                    </w:p>
                  </w:txbxContent>
                </v:textbox>
                <w10:wrap anchorx="margin"/>
              </v:rect>
            </w:pict>
          </mc:Fallback>
        </mc:AlternateContent>
      </w:r>
      <w:r w:rsidR="00AE28CF">
        <w:rPr>
          <w:noProof/>
        </w:rPr>
        <mc:AlternateContent>
          <mc:Choice Requires="wps">
            <w:drawing>
              <wp:anchor distT="0" distB="0" distL="114300" distR="114300" simplePos="0" relativeHeight="251590144" behindDoc="0" locked="0" layoutInCell="1" allowOverlap="1" wp14:anchorId="66C1C168" wp14:editId="32259696">
                <wp:simplePos x="0" y="0"/>
                <wp:positionH relativeFrom="margin">
                  <wp:posOffset>3596640</wp:posOffset>
                </wp:positionH>
                <wp:positionV relativeFrom="paragraph">
                  <wp:posOffset>179219</wp:posOffset>
                </wp:positionV>
                <wp:extent cx="1883410" cy="648970"/>
                <wp:effectExtent l="0" t="0" r="21590" b="17780"/>
                <wp:wrapNone/>
                <wp:docPr id="129" name="Rectangle 129"/>
                <wp:cNvGraphicFramePr/>
                <a:graphic xmlns:a="http://schemas.openxmlformats.org/drawingml/2006/main">
                  <a:graphicData uri="http://schemas.microsoft.com/office/word/2010/wordprocessingShape">
                    <wps:wsp>
                      <wps:cNvSpPr/>
                      <wps:spPr>
                        <a:xfrm>
                          <a:off x="0" y="0"/>
                          <a:ext cx="1883410" cy="648970"/>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E5387" w:rsidRDefault="00010EE9" w:rsidP="00B93EA5">
                            <w:pPr>
                              <w:jc w:val="center"/>
                            </w:pPr>
                            <w:r>
                              <w:t>MRI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1C168" id="Rectangle 129" o:spid="_x0000_s1064" style="position:absolute;left:0;text-align:left;margin-left:283.2pt;margin-top:14.1pt;width:148.3pt;height:51.1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" fillcolor="#c45911 [2405]" strokecolor="#1f4d78 [1604]" strokeweight="1pt">
                <v:textbox>
                  <w:txbxContent>
                    <w:p w:rsidR="00010EE9" w:rsidRPr="009E5387" w:rsidRDefault="00010EE9" w:rsidP="00B93EA5">
                      <w:pPr>
                        <w:jc w:val="center"/>
                      </w:pPr>
                      <w:r>
                        <w:t>MRI Hardware</w:t>
                      </w:r>
                    </w:p>
                  </w:txbxContent>
                </v:textbox>
                <w10:wrap anchorx="margin"/>
              </v:rect>
            </w:pict>
          </mc:Fallback>
        </mc:AlternateContent>
      </w:r>
      <w:r w:rsidR="00AE28CF" w:rsidRPr="004F7E7B">
        <w:rPr>
          <w:noProof/>
        </w:rPr>
        <mc:AlternateContent>
          <mc:Choice Requires="wps">
            <w:drawing>
              <wp:anchor distT="0" distB="0" distL="114300" distR="114300" simplePos="0" relativeHeight="251587072" behindDoc="0" locked="0" layoutInCell="1" allowOverlap="1" wp14:anchorId="670ED03B" wp14:editId="3E575C2C">
                <wp:simplePos x="0" y="0"/>
                <wp:positionH relativeFrom="margin">
                  <wp:align>right</wp:align>
                </wp:positionH>
                <wp:positionV relativeFrom="paragraph">
                  <wp:posOffset>9338</wp:posOffset>
                </wp:positionV>
                <wp:extent cx="5716905" cy="2976283"/>
                <wp:effectExtent l="0" t="0" r="17145" b="14605"/>
                <wp:wrapNone/>
                <wp:docPr id="117" name="Rectangle 44"/>
                <wp:cNvGraphicFramePr/>
                <a:graphic xmlns:a="http://schemas.openxmlformats.org/drawingml/2006/main">
                  <a:graphicData uri="http://schemas.microsoft.com/office/word/2010/wordprocessingShape">
                    <wps:wsp>
                      <wps:cNvSpPr/>
                      <wps:spPr>
                        <a:xfrm>
                          <a:off x="0" y="0"/>
                          <a:ext cx="5716905" cy="2976283"/>
                        </a:xfrm>
                        <a:prstGeom prst="rect">
                          <a:avLst/>
                        </a:prstGeom>
                        <a:solidFill>
                          <a:schemeClr val="bg1">
                            <a:lumMod val="95000"/>
                          </a:schemeClr>
                        </a:solidFill>
                        <a:ln>
                          <a:prstDash val="lgDash"/>
                        </a:ln>
                      </wps:spPr>
                      <wps:style>
                        <a:lnRef idx="2">
                          <a:schemeClr val="dk1"/>
                        </a:lnRef>
                        <a:fillRef idx="1">
                          <a:schemeClr val="lt1"/>
                        </a:fillRef>
                        <a:effectRef idx="0">
                          <a:schemeClr val="dk1"/>
                        </a:effectRef>
                        <a:fontRef idx="minor">
                          <a:schemeClr val="dk1"/>
                        </a:fontRef>
                      </wps:style>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rect w14:anchorId="3CA23070" id="Rectangle 44" o:spid="_x0000_s1026" style="position:absolute;margin-left:398.95pt;margin-top:.75pt;width:450.15pt;height:234.35pt;z-index:251587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" fillcolor="#f2f2f2 [3052]" strokecolor="black [3200]" strokeweight="1pt">
                <v:stroke dashstyle="longDash"/>
                <v:textbox inset="4pt,4pt,4pt,4pt"/>
                <w10:wrap anchorx="margin"/>
              </v:rect>
            </w:pict>
          </mc:Fallback>
        </mc:AlternateContent>
      </w:r>
    </w:p>
    <w:p w:rsidR="00D17CF0" w:rsidRDefault="00D17CF0" w:rsidP="00D31B09"/>
    <w:p w:rsidR="00D17CF0" w:rsidRDefault="00C93B42" w:rsidP="00D31B09">
      <w:r>
        <w:rPr>
          <w:noProof/>
        </w:rPr>
        <mc:AlternateContent>
          <mc:Choice Requires="wps">
            <w:drawing>
              <wp:anchor distT="0" distB="0" distL="114300" distR="114300" simplePos="0" relativeHeight="251599360" behindDoc="0" locked="0" layoutInCell="1" allowOverlap="1" wp14:anchorId="3877DDAD" wp14:editId="697FF995">
                <wp:simplePos x="0" y="0"/>
                <wp:positionH relativeFrom="column">
                  <wp:posOffset>4869031</wp:posOffset>
                </wp:positionH>
                <wp:positionV relativeFrom="paragraph">
                  <wp:posOffset>110490</wp:posOffset>
                </wp:positionV>
                <wp:extent cx="274320" cy="274320"/>
                <wp:effectExtent l="19050" t="0" r="30480" b="30480"/>
                <wp:wrapNone/>
                <wp:docPr id="141" name="Left Arrow 141"/>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3782" id="Left Arrow 141" o:spid="_x0000_s1026" type="#_x0000_t66" style="position:absolute;margin-left:383.4pt;margin-top:8.7pt;width:21.6pt;height:21.6pt;rotation:-9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" adj="10800" fillcolor="#5b9bd5 [3204]" strokecolor="#1f4d78 [1604]" strokeweight="1pt"/>
            </w:pict>
          </mc:Fallback>
        </mc:AlternateContent>
      </w:r>
      <w:r w:rsidR="00FA495E">
        <w:rPr>
          <w:noProof/>
        </w:rPr>
        <mc:AlternateContent>
          <mc:Choice Requires="wps">
            <w:drawing>
              <wp:anchor distT="0" distB="0" distL="114300" distR="114300" simplePos="0" relativeHeight="251600384" behindDoc="0" locked="0" layoutInCell="1" allowOverlap="1" wp14:anchorId="6D96AAC2" wp14:editId="4821C851">
                <wp:simplePos x="0" y="0"/>
                <wp:positionH relativeFrom="column">
                  <wp:posOffset>3923030</wp:posOffset>
                </wp:positionH>
                <wp:positionV relativeFrom="paragraph">
                  <wp:posOffset>90319</wp:posOffset>
                </wp:positionV>
                <wp:extent cx="274320" cy="274320"/>
                <wp:effectExtent l="19050" t="19050" r="30480" b="11430"/>
                <wp:wrapNone/>
                <wp:docPr id="142" name="Left Arrow 142"/>
                <wp:cNvGraphicFramePr/>
                <a:graphic xmlns:a="http://schemas.openxmlformats.org/drawingml/2006/main">
                  <a:graphicData uri="http://schemas.microsoft.com/office/word/2010/wordprocessingShape">
                    <wps:wsp>
                      <wps:cNvSpPr/>
                      <wps:spPr>
                        <a:xfrm rot="54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D52CA" id="Left Arrow 142" o:spid="_x0000_s1026" type="#_x0000_t66" style="position:absolute;margin-left:308.9pt;margin-top:7.1pt;width:21.6pt;height:21.6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" adj="10800" fillcolor="#5b9bd5 [3204]" strokecolor="#1f4d78 [1604]" strokeweight="1pt"/>
            </w:pict>
          </mc:Fallback>
        </mc:AlternateContent>
      </w:r>
    </w:p>
    <w:p w:rsidR="00D17CF0" w:rsidRDefault="009979F6" w:rsidP="00D31B09">
      <w:r>
        <w:rPr>
          <w:noProof/>
        </w:rPr>
        <mc:AlternateContent>
          <mc:Choice Requires="wps">
            <w:drawing>
              <wp:anchor distT="0" distB="0" distL="114300" distR="114300" simplePos="0" relativeHeight="251596288" behindDoc="0" locked="0" layoutInCell="1" allowOverlap="1" wp14:anchorId="530E9E5F" wp14:editId="72DE7F45">
                <wp:simplePos x="0" y="0"/>
                <wp:positionH relativeFrom="column">
                  <wp:posOffset>-658464</wp:posOffset>
                </wp:positionH>
                <wp:positionV relativeFrom="paragraph">
                  <wp:posOffset>325511</wp:posOffset>
                </wp:positionV>
                <wp:extent cx="1953895" cy="358609"/>
                <wp:effectExtent l="0" t="2222" r="6032" b="6033"/>
                <wp:wrapNone/>
                <wp:docPr id="136" name="Text Box 136"/>
                <wp:cNvGraphicFramePr/>
                <a:graphic xmlns:a="http://schemas.openxmlformats.org/drawingml/2006/main">
                  <a:graphicData uri="http://schemas.microsoft.com/office/word/2010/wordprocessingShape">
                    <wps:wsp>
                      <wps:cNvSpPr txBox="1"/>
                      <wps:spPr>
                        <a:xfrm rot="16200000">
                          <a:off x="0" y="0"/>
                          <a:ext cx="1953895" cy="358609"/>
                        </a:xfrm>
                        <a:prstGeom prst="rect">
                          <a:avLst/>
                        </a:prstGeom>
                        <a:solidFill>
                          <a:schemeClr val="bg1">
                            <a:lumMod val="95000"/>
                          </a:schemeClr>
                        </a:solidFill>
                        <a:ln w="6350">
                          <a:noFill/>
                        </a:ln>
                      </wps:spPr>
                      <wps:txbx>
                        <w:txbxContent>
                          <w:p w:rsidR="00010EE9" w:rsidRPr="000C219D" w:rsidRDefault="00010EE9" w:rsidP="00D31B09">
                            <w:r>
                              <w:t>Control Ro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0E9E5F" id="Text Box 136" o:spid="_x0000_s1065" type="#_x0000_t202" style="position:absolute;left:0;text-align:left;margin-left:-51.85pt;margin-top:25.65pt;width:153.85pt;height:28.25pt;rotation:-90;z-index:25159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" fillcolor="#f2f2f2 [3052]" stroked="f" strokeweight=".5pt">
                <v:textbox>
                  <w:txbxContent>
                    <w:p w:rsidR="00010EE9" w:rsidRPr="000C219D" w:rsidRDefault="00010EE9" w:rsidP="00D31B09">
                      <w:r>
                        <w:t>Control Room</w:t>
                      </w:r>
                    </w:p>
                  </w:txbxContent>
                </v:textbox>
              </v:shape>
            </w:pict>
          </mc:Fallback>
        </mc:AlternateContent>
      </w:r>
      <w:r w:rsidR="00DD5DEE">
        <w:rPr>
          <w:noProof/>
        </w:rPr>
        <mc:AlternateContent>
          <mc:Choice Requires="wps">
            <w:drawing>
              <wp:anchor distT="0" distB="0" distL="114300" distR="114300" simplePos="0" relativeHeight="251601408" behindDoc="0" locked="0" layoutInCell="1" allowOverlap="1" wp14:anchorId="5CC57552" wp14:editId="1E32C35A">
                <wp:simplePos x="0" y="0"/>
                <wp:positionH relativeFrom="column">
                  <wp:posOffset>1526540</wp:posOffset>
                </wp:positionH>
                <wp:positionV relativeFrom="paragraph">
                  <wp:posOffset>203200</wp:posOffset>
                </wp:positionV>
                <wp:extent cx="1216025" cy="274320"/>
                <wp:effectExtent l="0" t="24447" r="0" b="16828"/>
                <wp:wrapNone/>
                <wp:docPr id="144" name="Left Arrow 144"/>
                <wp:cNvGraphicFramePr/>
                <a:graphic xmlns:a="http://schemas.openxmlformats.org/drawingml/2006/main">
                  <a:graphicData uri="http://schemas.microsoft.com/office/word/2010/wordprocessingShape">
                    <wps:wsp>
                      <wps:cNvSpPr/>
                      <wps:spPr>
                        <a:xfrm rot="5400000">
                          <a:off x="0" y="0"/>
                          <a:ext cx="1216025"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EC115" id="Left Arrow 144" o:spid="_x0000_s1026" type="#_x0000_t66" style="position:absolute;margin-left:120.2pt;margin-top:16pt;width:95.75pt;height:21.6pt;rotation:9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" adj="2436" fillcolor="#5b9bd5 [3204]" strokecolor="#1f4d78 [1604]" strokeweight="1pt"/>
            </w:pict>
          </mc:Fallback>
        </mc:AlternateContent>
      </w:r>
      <w:r w:rsidR="00E42927">
        <w:rPr>
          <w:noProof/>
        </w:rPr>
        <mc:AlternateContent>
          <mc:Choice Requires="wps">
            <w:drawing>
              <wp:anchor distT="0" distB="0" distL="114300" distR="114300" simplePos="0" relativeHeight="251602432" behindDoc="0" locked="0" layoutInCell="1" allowOverlap="1" wp14:anchorId="1C7D1124" wp14:editId="05074376">
                <wp:simplePos x="0" y="0"/>
                <wp:positionH relativeFrom="column">
                  <wp:posOffset>620226</wp:posOffset>
                </wp:positionH>
                <wp:positionV relativeFrom="paragraph">
                  <wp:posOffset>210503</wp:posOffset>
                </wp:positionV>
                <wp:extent cx="1216152" cy="274320"/>
                <wp:effectExtent l="0" t="5397" r="0" b="35878"/>
                <wp:wrapNone/>
                <wp:docPr id="145" name="Left Arrow 145"/>
                <wp:cNvGraphicFramePr/>
                <a:graphic xmlns:a="http://schemas.openxmlformats.org/drawingml/2006/main">
                  <a:graphicData uri="http://schemas.microsoft.com/office/word/2010/wordprocessingShape">
                    <wps:wsp>
                      <wps:cNvSpPr/>
                      <wps:spPr>
                        <a:xfrm rot="16200000">
                          <a:off x="0" y="0"/>
                          <a:ext cx="1216152"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B6823" id="Left Arrow 145" o:spid="_x0000_s1026" type="#_x0000_t66" style="position:absolute;margin-left:48.85pt;margin-top:16.6pt;width:95.75pt;height:21.6pt;rotation:-90;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" adj="2436" fillcolor="#5b9bd5 [3204]" strokecolor="#1f4d78 [1604]" strokeweight="1pt"/>
            </w:pict>
          </mc:Fallback>
        </mc:AlternateContent>
      </w:r>
      <w:r w:rsidR="00A85AE1">
        <w:rPr>
          <w:noProof/>
        </w:rPr>
        <mc:AlternateContent>
          <mc:Choice Requires="wps">
            <w:drawing>
              <wp:anchor distT="0" distB="0" distL="114300" distR="114300" simplePos="0" relativeHeight="251589120" behindDoc="0" locked="0" layoutInCell="1" allowOverlap="1" wp14:anchorId="02B3ADE2" wp14:editId="42226A6D">
                <wp:simplePos x="0" y="0"/>
                <wp:positionH relativeFrom="column">
                  <wp:posOffset>3585210</wp:posOffset>
                </wp:positionH>
                <wp:positionV relativeFrom="paragraph">
                  <wp:posOffset>40789</wp:posOffset>
                </wp:positionV>
                <wp:extent cx="1883410" cy="648970"/>
                <wp:effectExtent l="0" t="0" r="21590" b="17780"/>
                <wp:wrapNone/>
                <wp:docPr id="128" name="Rectangle 128"/>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E2E64A"/>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E5387" w:rsidRDefault="00010EE9" w:rsidP="00B93EA5">
                            <w:pPr>
                              <w:jc w:val="center"/>
                            </w:pPr>
                            <w:r>
                              <w:t>MRI Host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B3ADE2" id="Rectangle 128" o:spid="_x0000_s1066" style="position:absolute;left:0;text-align:left;margin-left:282.3pt;margin-top:3.2pt;width:148.3pt;height:51.1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" fillcolor="#e2e64a" strokecolor="#1f4d78 [1604]" strokeweight="1pt">
                <v:textbox>
                  <w:txbxContent>
                    <w:p w:rsidR="00010EE9" w:rsidRPr="009E5387" w:rsidRDefault="00010EE9" w:rsidP="00B93EA5">
                      <w:pPr>
                        <w:jc w:val="center"/>
                      </w:pPr>
                      <w:r>
                        <w:t>MRI Host Workstation</w:t>
                      </w:r>
                    </w:p>
                  </w:txbxContent>
                </v:textbox>
              </v:rect>
            </w:pict>
          </mc:Fallback>
        </mc:AlternateContent>
      </w:r>
    </w:p>
    <w:p w:rsidR="00D17CF0" w:rsidRDefault="00FA495E" w:rsidP="00D31B09">
      <w:r>
        <w:rPr>
          <w:noProof/>
        </w:rPr>
        <mc:AlternateContent>
          <mc:Choice Requires="wps">
            <w:drawing>
              <wp:anchor distT="0" distB="0" distL="114300" distR="114300" simplePos="0" relativeHeight="251605504" behindDoc="0" locked="0" layoutInCell="1" allowOverlap="1" wp14:anchorId="3D59C1B3" wp14:editId="3768C24D">
                <wp:simplePos x="0" y="0"/>
                <wp:positionH relativeFrom="column">
                  <wp:posOffset>4401036</wp:posOffset>
                </wp:positionH>
                <wp:positionV relativeFrom="paragraph">
                  <wp:posOffset>341630</wp:posOffset>
                </wp:positionV>
                <wp:extent cx="274320" cy="274320"/>
                <wp:effectExtent l="19050" t="0" r="30480" b="30480"/>
                <wp:wrapNone/>
                <wp:docPr id="149" name="Left Arrow 149"/>
                <wp:cNvGraphicFramePr/>
                <a:graphic xmlns:a="http://schemas.openxmlformats.org/drawingml/2006/main">
                  <a:graphicData uri="http://schemas.microsoft.com/office/word/2010/wordprocessingShape">
                    <wps:wsp>
                      <wps:cNvSpPr/>
                      <wps:spPr>
                        <a:xfrm rot="16200000">
                          <a:off x="0" y="0"/>
                          <a:ext cx="27432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D9EA2" id="Left Arrow 149" o:spid="_x0000_s1026" type="#_x0000_t66" style="position:absolute;margin-left:346.55pt;margin-top:26.9pt;width:21.6pt;height:21.6pt;rotation:-90;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" adj="10800" fillcolor="#5b9bd5 [3204]" strokecolor="#1f4d78 [1604]" strokeweight="1pt"/>
            </w:pict>
          </mc:Fallback>
        </mc:AlternateContent>
      </w:r>
    </w:p>
    <w:p w:rsidR="00D17CF0" w:rsidRDefault="006E4E9A" w:rsidP="00D31B09">
      <w:r>
        <w:rPr>
          <w:noProof/>
        </w:rPr>
        <mc:AlternateContent>
          <mc:Choice Requires="wps">
            <w:drawing>
              <wp:anchor distT="0" distB="0" distL="114300" distR="114300" simplePos="0" relativeHeight="251592192" behindDoc="0" locked="0" layoutInCell="1" allowOverlap="1" wp14:anchorId="48F2C862" wp14:editId="24FE2B39">
                <wp:simplePos x="0" y="0"/>
                <wp:positionH relativeFrom="margin">
                  <wp:posOffset>733425</wp:posOffset>
                </wp:positionH>
                <wp:positionV relativeFrom="paragraph">
                  <wp:posOffset>231140</wp:posOffset>
                </wp:positionV>
                <wp:extent cx="1883410" cy="648970"/>
                <wp:effectExtent l="0" t="0" r="21590" b="17780"/>
                <wp:wrapNone/>
                <wp:docPr id="131" name="Rectangle 131"/>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E5387" w:rsidRDefault="00010EE9" w:rsidP="00B93EA5">
                            <w:pPr>
                              <w:jc w:val="center"/>
                            </w:pPr>
                            <w:r>
                              <w:t>Navigation Works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F2C862" id="Rectangle 131" o:spid="_x0000_s1067" style="position:absolute;left:0;text-align:left;margin-left:57.75pt;margin-top:18.2pt;width:148.3pt;height:51.1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" fillcolor="#17aab9" strokecolor="#1f4d78 [1604]" strokeweight="1pt">
                <v:textbox>
                  <w:txbxContent>
                    <w:p w:rsidR="00010EE9" w:rsidRPr="009E5387" w:rsidRDefault="00010EE9" w:rsidP="00B93EA5">
                      <w:pPr>
                        <w:jc w:val="center"/>
                      </w:pPr>
                      <w:r>
                        <w:t>Navigation Workstation</w:t>
                      </w:r>
                    </w:p>
                  </w:txbxContent>
                </v:textbox>
                <w10:wrap anchorx="margin"/>
              </v:rect>
            </w:pict>
          </mc:Fallback>
        </mc:AlternateContent>
      </w:r>
      <w:r w:rsidR="00FA495E">
        <w:rPr>
          <w:noProof/>
        </w:rPr>
        <mc:AlternateContent>
          <mc:Choice Requires="wps">
            <w:drawing>
              <wp:anchor distT="0" distB="0" distL="114300" distR="114300" simplePos="0" relativeHeight="251591168" behindDoc="0" locked="0" layoutInCell="1" allowOverlap="1" wp14:anchorId="45CCF875" wp14:editId="636476AB">
                <wp:simplePos x="0" y="0"/>
                <wp:positionH relativeFrom="margin">
                  <wp:posOffset>3573929</wp:posOffset>
                </wp:positionH>
                <wp:positionV relativeFrom="paragraph">
                  <wp:posOffset>261620</wp:posOffset>
                </wp:positionV>
                <wp:extent cx="1883410" cy="648970"/>
                <wp:effectExtent l="0" t="0" r="21590" b="17780"/>
                <wp:wrapNone/>
                <wp:docPr id="130" name="Rectangle 130"/>
                <wp:cNvGraphicFramePr/>
                <a:graphic xmlns:a="http://schemas.openxmlformats.org/drawingml/2006/main">
                  <a:graphicData uri="http://schemas.microsoft.com/office/word/2010/wordprocessingShape">
                    <wps:wsp>
                      <wps:cNvSpPr/>
                      <wps:spPr>
                        <a:xfrm>
                          <a:off x="0" y="0"/>
                          <a:ext cx="1883410" cy="648970"/>
                        </a:xfrm>
                        <a:prstGeom prst="rect">
                          <a:avLst/>
                        </a:prstGeom>
                        <a:solidFill>
                          <a:srgbClr val="D55BCF"/>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E5387" w:rsidRDefault="00010EE9" w:rsidP="00B93EA5">
                            <w:pPr>
                              <w:jc w:val="center"/>
                            </w:pPr>
                            <w:r>
                              <w:t>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CF875" id="Rectangle 130" o:spid="_x0000_s1068" style="position:absolute;left:0;text-align:left;margin-left:281.4pt;margin-top:20.6pt;width:148.3pt;height:51.1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" fillcolor="#d55bcf" strokecolor="#1f4d78 [1604]" strokeweight="1pt">
                <v:textbox>
                  <w:txbxContent>
                    <w:p w:rsidR="00010EE9" w:rsidRPr="009E5387" w:rsidRDefault="00010EE9" w:rsidP="00B93EA5">
                      <w:pPr>
                        <w:jc w:val="center"/>
                      </w:pPr>
                      <w:r>
                        <w:t>Capture Device</w:t>
                      </w:r>
                    </w:p>
                  </w:txbxContent>
                </v:textbox>
                <w10:wrap anchorx="margin"/>
              </v:rect>
            </w:pict>
          </mc:Fallback>
        </mc:AlternateContent>
      </w:r>
    </w:p>
    <w:p w:rsidR="00D17CF0" w:rsidRDefault="00C65F59" w:rsidP="00D31B09">
      <w:r>
        <w:rPr>
          <w:noProof/>
        </w:rPr>
        <mc:AlternateContent>
          <mc:Choice Requires="wps">
            <w:drawing>
              <wp:anchor distT="0" distB="0" distL="114300" distR="114300" simplePos="0" relativeHeight="251606528" behindDoc="0" locked="0" layoutInCell="1" allowOverlap="1" wp14:anchorId="202979FB" wp14:editId="72394F53">
                <wp:simplePos x="0" y="0"/>
                <wp:positionH relativeFrom="column">
                  <wp:posOffset>2638425</wp:posOffset>
                </wp:positionH>
                <wp:positionV relativeFrom="paragraph">
                  <wp:posOffset>83820</wp:posOffset>
                </wp:positionV>
                <wp:extent cx="914400" cy="274320"/>
                <wp:effectExtent l="19050" t="19050" r="19050" b="30480"/>
                <wp:wrapNone/>
                <wp:docPr id="150" name="Left Arrow 150"/>
                <wp:cNvGraphicFramePr/>
                <a:graphic xmlns:a="http://schemas.openxmlformats.org/drawingml/2006/main">
                  <a:graphicData uri="http://schemas.microsoft.com/office/word/2010/wordprocessingShape">
                    <wps:wsp>
                      <wps:cNvSpPr/>
                      <wps:spPr>
                        <a:xfrm>
                          <a:off x="0" y="0"/>
                          <a:ext cx="914400" cy="27432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67DF" id="Left Arrow 150" o:spid="_x0000_s1026" type="#_x0000_t66" style="position:absolute;margin-left:207.75pt;margin-top:6.6pt;width:1in;height:21.6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" adj="3240" fillcolor="#5b9bd5 [3204]" strokecolor="#1f4d78 [1604]" strokeweight="1pt"/>
            </w:pict>
          </mc:Fallback>
        </mc:AlternateContent>
      </w:r>
    </w:p>
    <w:p w:rsidR="005A3FBE" w:rsidRDefault="005A3FBE" w:rsidP="00D31B09"/>
    <w:p w:rsidR="00F52970" w:rsidRDefault="00F52970" w:rsidP="00D31B09">
      <w:pPr>
        <w:rPr>
          <w:b/>
          <w:bCs/>
        </w:rPr>
      </w:pPr>
    </w:p>
    <w:p w:rsidR="005E73E1" w:rsidRDefault="00B93EA5" w:rsidP="00D31B09">
      <w:pPr>
        <w:rPr>
          <w:b/>
          <w:bCs/>
        </w:rPr>
      </w:pPr>
      <w:r>
        <w:rPr>
          <w:noProof/>
        </w:rPr>
        <mc:AlternateContent>
          <mc:Choice Requires="wps">
            <w:drawing>
              <wp:anchor distT="0" distB="0" distL="114300" distR="114300" simplePos="0" relativeHeight="251762176" behindDoc="0" locked="0" layoutInCell="1" allowOverlap="1" wp14:anchorId="46BDA30A" wp14:editId="742491BE">
                <wp:simplePos x="0" y="0"/>
                <wp:positionH relativeFrom="margin">
                  <wp:posOffset>57936</wp:posOffset>
                </wp:positionH>
                <wp:positionV relativeFrom="paragraph">
                  <wp:posOffset>91450</wp:posOffset>
                </wp:positionV>
                <wp:extent cx="571690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rsidR="00010EE9" w:rsidRDefault="00010EE9" w:rsidP="00751D32">
                            <w:pPr>
                              <w:pStyle w:val="Caption"/>
                            </w:pPr>
                            <w:bookmarkStart w:id="48" w:name="_Toc5237352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48"/>
                            <w:r>
                              <w:t xml:space="preserve"> </w:t>
                            </w:r>
                          </w:p>
                          <w:p w:rsidR="00010EE9" w:rsidRPr="00711EE7" w:rsidRDefault="00010EE9" w:rsidP="00751D32">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DA30A" id="Text Box 18" o:spid="_x0000_s1069" type="#_x0000_t202" style="position:absolute;left:0;text-align:left;margin-left:4.55pt;margin-top:7.2pt;width:450.15pt;height:.05pt;z-index:25176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vMPMAIAAGcEAAAOAAAAZHJzL2Uyb0RvYy54bWysVMFu2zAMvQ/YPwi6L07aJdu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" stroked="f">
                <v:textbox style="mso-fit-shape-to-text:t" inset="0,0,0,0">
                  <w:txbxContent>
                    <w:p w:rsidR="00010EE9" w:rsidRDefault="00010EE9" w:rsidP="00751D32">
                      <w:pPr>
                        <w:pStyle w:val="Caption"/>
                      </w:pPr>
                      <w:bookmarkStart w:id="49" w:name="_Toc52373529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7</w:t>
                      </w:r>
                      <w:r>
                        <w:fldChar w:fldCharType="end"/>
                      </w:r>
                      <w:r>
                        <w:t>: The system configuration and the data flow during the tracking and registration procedure. Once a single 2D image is acquired by the MRI scanner and is transferred via the MRI host workstation, the capture device acquires a snapshot of the MRI monitor for processing in navigation workstation. The required motion of the Z-frame and robotic device is calculated in navigation workstation and will be commanded to the robotic device via robot controller.</w:t>
                      </w:r>
                      <w:bookmarkEnd w:id="49"/>
                      <w:r>
                        <w:t xml:space="preserve"> </w:t>
                      </w:r>
                    </w:p>
                    <w:p w:rsidR="00010EE9" w:rsidRPr="00711EE7" w:rsidRDefault="00010EE9" w:rsidP="00751D32">
                      <w:pPr>
                        <w:pStyle w:val="Caption"/>
                      </w:pPr>
                    </w:p>
                  </w:txbxContent>
                </v:textbox>
                <w10:wrap anchorx="margin"/>
              </v:shape>
            </w:pict>
          </mc:Fallback>
        </mc:AlternateContent>
      </w:r>
    </w:p>
    <w:p w:rsidR="005E73E1" w:rsidRDefault="005E73E1" w:rsidP="00D31B09">
      <w:pPr>
        <w:rPr>
          <w:b/>
          <w:bCs/>
        </w:rPr>
      </w:pPr>
    </w:p>
    <w:p w:rsidR="00CE3056" w:rsidRDefault="00CE3056" w:rsidP="00D31B09"/>
    <w:p w:rsidR="00873275" w:rsidRDefault="00873275" w:rsidP="00D31B09"/>
    <w:p w:rsidR="00CE3056" w:rsidRDefault="00CE3056" w:rsidP="00D31B09"/>
    <w:p w:rsidR="00CE3056" w:rsidRDefault="00CE3056" w:rsidP="00D31B09"/>
    <w:p w:rsidR="00CE3056" w:rsidRDefault="00CE3056" w:rsidP="00D31B09"/>
    <w:p w:rsidR="005E73E1" w:rsidRDefault="005E73E1" w:rsidP="00D31B09"/>
    <w:p w:rsidR="00CE3056" w:rsidRDefault="0039406B" w:rsidP="00D31B09">
      <w:r>
        <w:rPr>
          <w:noProof/>
        </w:rPr>
        <mc:AlternateContent>
          <mc:Choice Requires="wps">
            <w:drawing>
              <wp:anchor distT="0" distB="0" distL="114300" distR="114300" simplePos="0" relativeHeight="251622912" behindDoc="0" locked="0" layoutInCell="1" allowOverlap="1" wp14:anchorId="4F79E9EE" wp14:editId="13101D2A">
                <wp:simplePos x="0" y="0"/>
                <wp:positionH relativeFrom="column">
                  <wp:posOffset>-16619</wp:posOffset>
                </wp:positionH>
                <wp:positionV relativeFrom="paragraph">
                  <wp:posOffset>46355</wp:posOffset>
                </wp:positionV>
                <wp:extent cx="5722620" cy="7157085"/>
                <wp:effectExtent l="0" t="0" r="11430" b="24765"/>
                <wp:wrapNone/>
                <wp:docPr id="175" name="Rectangle 175"/>
                <wp:cNvGraphicFramePr/>
                <a:graphic xmlns:a="http://schemas.openxmlformats.org/drawingml/2006/main">
                  <a:graphicData uri="http://schemas.microsoft.com/office/word/2010/wordprocessingShape">
                    <wps:wsp>
                      <wps:cNvSpPr/>
                      <wps:spPr>
                        <a:xfrm>
                          <a:off x="0" y="0"/>
                          <a:ext cx="5722620" cy="7157085"/>
                        </a:xfrm>
                        <a:prstGeom prst="rect">
                          <a:avLst/>
                        </a:prstGeom>
                        <a:solidFill>
                          <a:srgbClr val="17AAB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E0057" id="Rectangle 175" o:spid="_x0000_s1026" style="position:absolute;margin-left:-1.3pt;margin-top:3.65pt;width:450.6pt;height:563.55pt;z-index:25162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" fillcolor="#17aab9" strokecolor="#1f4d78 [1604]" strokeweight="1pt"/>
            </w:pict>
          </mc:Fallback>
        </mc:AlternateContent>
      </w:r>
    </w:p>
    <w:p w:rsidR="00CE3056" w:rsidRDefault="00BE1AC0" w:rsidP="00D31B09">
      <w:r>
        <w:rPr>
          <w:noProof/>
        </w:rPr>
        <mc:AlternateContent>
          <mc:Choice Requires="wps">
            <w:drawing>
              <wp:anchor distT="0" distB="0" distL="114300" distR="114300" simplePos="0" relativeHeight="251630080" behindDoc="0" locked="0" layoutInCell="1" allowOverlap="1" wp14:anchorId="6C3B9598" wp14:editId="44E6D10B">
                <wp:simplePos x="0" y="0"/>
                <wp:positionH relativeFrom="margin">
                  <wp:posOffset>2894330</wp:posOffset>
                </wp:positionH>
                <wp:positionV relativeFrom="paragraph">
                  <wp:posOffset>38844</wp:posOffset>
                </wp:positionV>
                <wp:extent cx="2663825" cy="6494780"/>
                <wp:effectExtent l="0" t="0" r="22225" b="20320"/>
                <wp:wrapNone/>
                <wp:docPr id="182" name="Rectangle 182"/>
                <wp:cNvGraphicFramePr/>
                <a:graphic xmlns:a="http://schemas.openxmlformats.org/drawingml/2006/main">
                  <a:graphicData uri="http://schemas.microsoft.com/office/word/2010/wordprocessingShape">
                    <wps:wsp>
                      <wps:cNvSpPr/>
                      <wps:spPr>
                        <a:xfrm>
                          <a:off x="0" y="0"/>
                          <a:ext cx="2663825" cy="6494780"/>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Default="00010EE9"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010EE9" w:rsidRPr="00DA44AD" w:rsidRDefault="00010EE9" w:rsidP="00DA44AD">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B9598" id="Rectangle 182" o:spid="_x0000_s1070" style="position:absolute;left:0;text-align:left;margin-left:227.9pt;margin-top:3.05pt;width:209.75pt;height:511.4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" fillcolor="#cff" strokecolor="#1f4d78 [1604]" strokeweight="1pt">
                <v:textbox>
                  <w:txbxContent>
                    <w:p w:rsidR="00010EE9" w:rsidRDefault="00010EE9" w:rsidP="00DA44AD">
                      <w:pPr>
                        <w:jc w:val="center"/>
                        <w:rPr>
                          <w:color w:val="000000" w:themeColor="text1"/>
                        </w:rPr>
                      </w:pPr>
                      <w:r w:rsidRPr="00DA44AD">
                        <w:rPr>
                          <w:color w:val="000000" w:themeColor="text1"/>
                        </w:rPr>
                        <w:t xml:space="preserve">Localization and </w:t>
                      </w:r>
                      <w:r>
                        <w:rPr>
                          <w:color w:val="000000" w:themeColor="text1"/>
                        </w:rPr>
                        <w:t xml:space="preserve">                     </w:t>
                      </w:r>
                      <w:r w:rsidRPr="00DA44AD">
                        <w:rPr>
                          <w:color w:val="000000" w:themeColor="text1"/>
                        </w:rPr>
                        <w:t>Registration</w:t>
                      </w:r>
                    </w:p>
                    <w:p w:rsidR="00010EE9" w:rsidRPr="00DA44AD" w:rsidRDefault="00010EE9" w:rsidP="00DA44AD">
                      <w:pPr>
                        <w:jc w:val="center"/>
                        <w:rPr>
                          <w:color w:val="000000" w:themeColor="text1"/>
                        </w:rPr>
                      </w:pPr>
                    </w:p>
                  </w:txbxContent>
                </v:textbox>
                <w10:wrap anchorx="margin"/>
              </v:rect>
            </w:pict>
          </mc:Fallback>
        </mc:AlternateContent>
      </w:r>
      <w:r>
        <w:rPr>
          <w:noProof/>
        </w:rPr>
        <mc:AlternateContent>
          <mc:Choice Requires="wps">
            <w:drawing>
              <wp:anchor distT="0" distB="0" distL="114300" distR="114300" simplePos="0" relativeHeight="251623936" behindDoc="0" locked="0" layoutInCell="1" allowOverlap="1" wp14:anchorId="65EE7154" wp14:editId="077E97A9">
                <wp:simplePos x="0" y="0"/>
                <wp:positionH relativeFrom="margin">
                  <wp:posOffset>125204</wp:posOffset>
                </wp:positionH>
                <wp:positionV relativeFrom="paragraph">
                  <wp:posOffset>30480</wp:posOffset>
                </wp:positionV>
                <wp:extent cx="2663825" cy="6494780"/>
                <wp:effectExtent l="0" t="0" r="22225" b="20320"/>
                <wp:wrapNone/>
                <wp:docPr id="176" name="Rectangle 176"/>
                <wp:cNvGraphicFramePr/>
                <a:graphic xmlns:a="http://schemas.openxmlformats.org/drawingml/2006/main">
                  <a:graphicData uri="http://schemas.microsoft.com/office/word/2010/wordprocessingShape">
                    <wps:wsp>
                      <wps:cNvSpPr/>
                      <wps:spPr>
                        <a:xfrm>
                          <a:off x="0" y="0"/>
                          <a:ext cx="2663825" cy="649478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E7154" id="Rectangle 176" o:spid="_x0000_s1071" style="position:absolute;left:0;text-align:left;margin-left:9.85pt;margin-top:2.4pt;width:209.75pt;height:511.4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" fillcolor="#deeaf6 [660]" strokecolor="#1f4d78 [1604]" strokeweight="1pt">
                <v:textbox>
                  <w:txbxContent>
                    <w:p w:rsidR="00010EE9" w:rsidRPr="00DA44AD" w:rsidRDefault="00010EE9" w:rsidP="00DA44AD">
                      <w:pPr>
                        <w:jc w:val="center"/>
                        <w:rPr>
                          <w:color w:val="000000" w:themeColor="text1"/>
                        </w:rPr>
                      </w:pPr>
                      <w:r w:rsidRPr="00DA44AD">
                        <w:rPr>
                          <w:color w:val="000000" w:themeColor="text1"/>
                        </w:rPr>
                        <w:t xml:space="preserve">Image Segmentation and </w:t>
                      </w:r>
                      <w:r>
                        <w:rPr>
                          <w:color w:val="000000" w:themeColor="text1"/>
                        </w:rPr>
                        <w:t xml:space="preserve">                    </w:t>
                      </w:r>
                      <w:r w:rsidRPr="00DA44AD">
                        <w:rPr>
                          <w:color w:val="000000" w:themeColor="text1"/>
                        </w:rPr>
                        <w:t>pre-processing</w:t>
                      </w:r>
                    </w:p>
                  </w:txbxContent>
                </v:textbox>
                <w10:wrap anchorx="margin"/>
              </v:rect>
            </w:pict>
          </mc:Fallback>
        </mc:AlternateContent>
      </w:r>
    </w:p>
    <w:p w:rsidR="00CE3056" w:rsidRDefault="00CE3056" w:rsidP="00D31B09"/>
    <w:p w:rsidR="00CE3056" w:rsidRDefault="00DA44AD" w:rsidP="00D31B09">
      <w:r>
        <w:rPr>
          <w:noProof/>
        </w:rPr>
        <mc:AlternateContent>
          <mc:Choice Requires="wps">
            <w:drawing>
              <wp:anchor distT="0" distB="0" distL="114300" distR="114300" simplePos="0" relativeHeight="251631104" behindDoc="0" locked="0" layoutInCell="1" allowOverlap="1" wp14:anchorId="4532D6C3" wp14:editId="4A65DC4B">
                <wp:simplePos x="0" y="0"/>
                <wp:positionH relativeFrom="column">
                  <wp:posOffset>3346450</wp:posOffset>
                </wp:positionH>
                <wp:positionV relativeFrom="paragraph">
                  <wp:posOffset>93506</wp:posOffset>
                </wp:positionV>
                <wp:extent cx="1812925" cy="866775"/>
                <wp:effectExtent l="0" t="0" r="15875" b="28575"/>
                <wp:wrapNone/>
                <wp:docPr id="183" name="Rectangle 183"/>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31B09">
                            <w:pPr>
                              <w:rPr>
                                <w:color w:val="000000" w:themeColor="text1"/>
                              </w:rPr>
                            </w:pPr>
                            <w:r w:rsidRPr="00DA44AD">
                              <w:rPr>
                                <w:color w:val="000000" w:themeColor="text1"/>
                              </w:rP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32D6C3" id="Rectangle 183" o:spid="_x0000_s1072" style="position:absolute;left:0;text-align:left;margin-left:263.5pt;margin-top:7.35pt;width:142.75pt;height:68.25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" fillcolor="#bdd6ee [1300]" strokecolor="#1f4d78 [1604]" strokeweight="1pt">
                <v:textbox>
                  <w:txbxContent>
                    <w:p w:rsidR="00010EE9" w:rsidRPr="00DA44AD" w:rsidRDefault="00010EE9" w:rsidP="00D31B09">
                      <w:pPr>
                        <w:rPr>
                          <w:color w:val="000000" w:themeColor="text1"/>
                        </w:rPr>
                      </w:pPr>
                      <w:r w:rsidRPr="00DA44AD">
                        <w:rPr>
                          <w:color w:val="000000" w:themeColor="text1"/>
                        </w:rPr>
                        <w:t>Fiducial Center Detection</w:t>
                      </w:r>
                    </w:p>
                  </w:txbxContent>
                </v:textbox>
              </v:rect>
            </w:pict>
          </mc:Fallback>
        </mc:AlternateContent>
      </w:r>
      <w:r>
        <w:rPr>
          <w:noProof/>
        </w:rPr>
        <mc:AlternateContent>
          <mc:Choice Requires="wps">
            <w:drawing>
              <wp:anchor distT="0" distB="0" distL="114300" distR="114300" simplePos="0" relativeHeight="251624960" behindDoc="0" locked="0" layoutInCell="1" allowOverlap="1" wp14:anchorId="40C100D6" wp14:editId="4749F88B">
                <wp:simplePos x="0" y="0"/>
                <wp:positionH relativeFrom="column">
                  <wp:posOffset>560944</wp:posOffset>
                </wp:positionH>
                <wp:positionV relativeFrom="paragraph">
                  <wp:posOffset>101976</wp:posOffset>
                </wp:positionV>
                <wp:extent cx="1812925" cy="866775"/>
                <wp:effectExtent l="0" t="0" r="15875" b="28575"/>
                <wp:wrapNone/>
                <wp:docPr id="177" name="Rectangle 17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Z-mark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C100D6" id="Rectangle 177" o:spid="_x0000_s1073" style="position:absolute;left:0;text-align:left;margin-left:44.15pt;margin-top:8.05pt;width:142.75pt;height:68.25pt;z-index:25162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" fillcolor="#bdd6ee [1300]" strokecolor="#1f4d78 [1604]" strokeweight="1pt">
                <v:textbox>
                  <w:txbxContent>
                    <w:p w:rsidR="00010EE9" w:rsidRPr="00DA44AD" w:rsidRDefault="00010EE9" w:rsidP="00DA44AD">
                      <w:pPr>
                        <w:jc w:val="center"/>
                        <w:rPr>
                          <w:color w:val="000000" w:themeColor="text1"/>
                        </w:rPr>
                      </w:pPr>
                      <w:r w:rsidRPr="00DA44AD">
                        <w:rPr>
                          <w:color w:val="000000" w:themeColor="text1"/>
                        </w:rPr>
                        <w:t>Z-marker Detection</w:t>
                      </w:r>
                    </w:p>
                  </w:txbxContent>
                </v:textbox>
              </v:rect>
            </w:pict>
          </mc:Fallback>
        </mc:AlternateContent>
      </w:r>
    </w:p>
    <w:p w:rsidR="00CE3056" w:rsidRDefault="00CE3056" w:rsidP="00D31B09"/>
    <w:p w:rsidR="00CE3056" w:rsidRPr="00BB3CBE" w:rsidRDefault="00036B95" w:rsidP="00D31B09">
      <w:r>
        <w:rPr>
          <w:noProof/>
        </w:rPr>
        <mc:AlternateContent>
          <mc:Choice Requires="wps">
            <w:drawing>
              <wp:anchor distT="0" distB="0" distL="114300" distR="114300" simplePos="0" relativeHeight="251889152" behindDoc="0" locked="0" layoutInCell="1" allowOverlap="1" wp14:anchorId="5D0C70BD" wp14:editId="414DE0EC">
                <wp:simplePos x="0" y="0"/>
                <wp:positionH relativeFrom="column">
                  <wp:posOffset>4182612</wp:posOffset>
                </wp:positionH>
                <wp:positionV relativeFrom="paragraph">
                  <wp:posOffset>209247</wp:posOffset>
                </wp:positionV>
                <wp:extent cx="95534" cy="225046"/>
                <wp:effectExtent l="19050" t="0" r="38100" b="41910"/>
                <wp:wrapNone/>
                <wp:docPr id="1073741948" name="Down Arrow 1073741948"/>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D3FD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73741948" o:spid="_x0000_s1026" type="#_x0000_t67" style="position:absolute;margin-left:329.35pt;margin-top:16.5pt;width:7.5pt;height:17.7pt;z-index:251889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" adj="17015" fillcolor="#5b9bd5 [3204]" strokecolor="#1f4d78 [1604]" strokeweight="1pt"/>
            </w:pict>
          </mc:Fallback>
        </mc:AlternateContent>
      </w:r>
      <w:r w:rsidR="004A1219">
        <w:rPr>
          <w:noProof/>
        </w:rPr>
        <mc:AlternateContent>
          <mc:Choice Requires="wps">
            <w:drawing>
              <wp:anchor distT="0" distB="0" distL="114300" distR="114300" simplePos="0" relativeHeight="251880960" behindDoc="0" locked="0" layoutInCell="1" allowOverlap="1" wp14:anchorId="228DFAA8" wp14:editId="3BD5C816">
                <wp:simplePos x="0" y="0"/>
                <wp:positionH relativeFrom="column">
                  <wp:posOffset>1398896</wp:posOffset>
                </wp:positionH>
                <wp:positionV relativeFrom="paragraph">
                  <wp:posOffset>208915</wp:posOffset>
                </wp:positionV>
                <wp:extent cx="95534" cy="225046"/>
                <wp:effectExtent l="19050" t="0" r="38100" b="41910"/>
                <wp:wrapNone/>
                <wp:docPr id="1073741932" name="Down Arrow 1073741932"/>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8FAAF6" id="Down Arrow 1073741932" o:spid="_x0000_s1026" type="#_x0000_t67" style="position:absolute;margin-left:110.15pt;margin-top:16.45pt;width:7.5pt;height:17.7pt;z-index:2518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" adj="17015"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2128" behindDoc="0" locked="0" layoutInCell="1" allowOverlap="1" wp14:anchorId="38C55DD2" wp14:editId="06AD2001">
                <wp:simplePos x="0" y="0"/>
                <wp:positionH relativeFrom="column">
                  <wp:posOffset>3326765</wp:posOffset>
                </wp:positionH>
                <wp:positionV relativeFrom="paragraph">
                  <wp:posOffset>86521</wp:posOffset>
                </wp:positionV>
                <wp:extent cx="1812925" cy="866775"/>
                <wp:effectExtent l="0" t="0" r="15875" b="28575"/>
                <wp:wrapNone/>
                <wp:docPr id="185" name="Rectangle 185"/>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Image Rot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C55DD2" id="Rectangle 185" o:spid="_x0000_s1074" style="position:absolute;left:0;text-align:left;margin-left:261.95pt;margin-top:6.8pt;width:142.75pt;height:68.2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" fillcolor="#bdd6ee [1300]" strokecolor="#1f4d78 [1604]" strokeweight="1pt">
                <v:textbox>
                  <w:txbxContent>
                    <w:p w:rsidR="00010EE9" w:rsidRPr="00DA44AD" w:rsidRDefault="00010EE9" w:rsidP="00DA44AD">
                      <w:pPr>
                        <w:jc w:val="center"/>
                        <w:rPr>
                          <w:color w:val="000000" w:themeColor="text1"/>
                        </w:rPr>
                      </w:pPr>
                      <w:r w:rsidRPr="00DA44AD">
                        <w:rPr>
                          <w:color w:val="000000" w:themeColor="text1"/>
                        </w:rPr>
                        <w:t>Image Rotation Estimation</w:t>
                      </w:r>
                    </w:p>
                  </w:txbxContent>
                </v:textbox>
              </v:rect>
            </w:pict>
          </mc:Fallback>
        </mc:AlternateContent>
      </w:r>
      <w:r w:rsidR="00F96A85">
        <w:rPr>
          <w:noProof/>
        </w:rPr>
        <mc:AlternateContent>
          <mc:Choice Requires="wps">
            <w:drawing>
              <wp:anchor distT="0" distB="0" distL="114300" distR="114300" simplePos="0" relativeHeight="251625984" behindDoc="0" locked="0" layoutInCell="1" allowOverlap="1" wp14:anchorId="3AB18142" wp14:editId="46B891F9">
                <wp:simplePos x="0" y="0"/>
                <wp:positionH relativeFrom="margin">
                  <wp:posOffset>545486</wp:posOffset>
                </wp:positionH>
                <wp:positionV relativeFrom="paragraph">
                  <wp:posOffset>70752</wp:posOffset>
                </wp:positionV>
                <wp:extent cx="1812925" cy="866775"/>
                <wp:effectExtent l="0" t="0" r="15875" b="28575"/>
                <wp:wrapNone/>
                <wp:docPr id="178" name="Rectangle 178"/>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FFCC"/>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Image Noise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B18142" id="Rectangle 178" o:spid="_x0000_s1075" style="position:absolute;left:0;text-align:left;margin-left:42.95pt;margin-top:5.55pt;width:142.75pt;height:68.25pt;z-index:25162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" fillcolor="#cfc" strokecolor="#1f4d78 [1604]" strokeweight="1pt">
                <v:textbox>
                  <w:txbxContent>
                    <w:p w:rsidR="00010EE9" w:rsidRPr="00DA44AD" w:rsidRDefault="00010EE9" w:rsidP="00DA44AD">
                      <w:pPr>
                        <w:jc w:val="center"/>
                        <w:rPr>
                          <w:color w:val="000000" w:themeColor="text1"/>
                        </w:rPr>
                      </w:pPr>
                      <w:r w:rsidRPr="00DA44AD">
                        <w:rPr>
                          <w:color w:val="000000" w:themeColor="text1"/>
                        </w:rPr>
                        <w:t>Image Noise Removal</w:t>
                      </w:r>
                    </w:p>
                  </w:txbxContent>
                </v:textbox>
                <w10:wrap anchorx="margin"/>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1200" behindDoc="0" locked="0" layoutInCell="1" allowOverlap="1" wp14:anchorId="51D191C1" wp14:editId="6FD184C8">
                <wp:simplePos x="0" y="0"/>
                <wp:positionH relativeFrom="column">
                  <wp:posOffset>4169278</wp:posOffset>
                </wp:positionH>
                <wp:positionV relativeFrom="paragraph">
                  <wp:posOffset>200025</wp:posOffset>
                </wp:positionV>
                <wp:extent cx="95534" cy="225046"/>
                <wp:effectExtent l="19050" t="0" r="38100" b="41910"/>
                <wp:wrapNone/>
                <wp:docPr id="1073741949" name="Down Arrow 1073741949"/>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969A76" id="Down Arrow 1073741949" o:spid="_x0000_s1026" type="#_x0000_t67" style="position:absolute;margin-left:328.3pt;margin-top:15.75pt;width:7.5pt;height:17.7pt;z-index:25189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" adj="17015" fillcolor="#5b9bd5 [3204]" strokecolor="#1f4d78 [1604]" strokeweight="1pt"/>
            </w:pict>
          </mc:Fallback>
        </mc:AlternateContent>
      </w:r>
      <w:r w:rsidR="004A1219">
        <w:rPr>
          <w:noProof/>
        </w:rPr>
        <mc:AlternateContent>
          <mc:Choice Requires="wps">
            <w:drawing>
              <wp:anchor distT="0" distB="0" distL="114300" distR="114300" simplePos="0" relativeHeight="251883008" behindDoc="0" locked="0" layoutInCell="1" allowOverlap="1" wp14:anchorId="0704D005" wp14:editId="5EAD0F34">
                <wp:simplePos x="0" y="0"/>
                <wp:positionH relativeFrom="column">
                  <wp:posOffset>1380073</wp:posOffset>
                </wp:positionH>
                <wp:positionV relativeFrom="paragraph">
                  <wp:posOffset>181497</wp:posOffset>
                </wp:positionV>
                <wp:extent cx="95534" cy="225046"/>
                <wp:effectExtent l="19050" t="0" r="38100" b="41910"/>
                <wp:wrapNone/>
                <wp:docPr id="1073741933" name="Down Arrow 1073741933"/>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04EB96" id="Down Arrow 1073741933" o:spid="_x0000_s1026" type="#_x0000_t67" style="position:absolute;margin-left:108.65pt;margin-top:14.3pt;width:7.5pt;height:17.7pt;z-index:2518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" adj="17015"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3152" behindDoc="0" locked="0" layoutInCell="1" allowOverlap="1" wp14:anchorId="5170A390" wp14:editId="693FA320">
                <wp:simplePos x="0" y="0"/>
                <wp:positionH relativeFrom="column">
                  <wp:posOffset>3316605</wp:posOffset>
                </wp:positionH>
                <wp:positionV relativeFrom="paragraph">
                  <wp:posOffset>66836</wp:posOffset>
                </wp:positionV>
                <wp:extent cx="1812925" cy="866775"/>
                <wp:effectExtent l="0" t="0" r="15875" b="28575"/>
                <wp:wrapNone/>
                <wp:docPr id="186" name="Rectangle 186"/>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Distance Calculation and 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70A390" id="Rectangle 186" o:spid="_x0000_s1076" style="position:absolute;left:0;text-align:left;margin-left:261.15pt;margin-top:5.25pt;width:142.75pt;height:68.2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" fillcolor="#bdd6ee [1300]" strokecolor="#1f4d78 [1604]" strokeweight="1pt">
                <v:textbox>
                  <w:txbxContent>
                    <w:p w:rsidR="00010EE9" w:rsidRPr="00DA44AD" w:rsidRDefault="00010EE9" w:rsidP="00DA44AD">
                      <w:pPr>
                        <w:jc w:val="center"/>
                        <w:rPr>
                          <w:color w:val="000000" w:themeColor="text1"/>
                        </w:rPr>
                      </w:pPr>
                      <w:r w:rsidRPr="00DA44AD">
                        <w:rPr>
                          <w:color w:val="000000" w:themeColor="text1"/>
                        </w:rPr>
                        <w:t>Distance Calculation and Calibration</w:t>
                      </w:r>
                    </w:p>
                  </w:txbxContent>
                </v:textbox>
              </v:rect>
            </w:pict>
          </mc:Fallback>
        </mc:AlternateContent>
      </w:r>
      <w:r w:rsidR="00F96A85">
        <w:rPr>
          <w:noProof/>
        </w:rPr>
        <mc:AlternateContent>
          <mc:Choice Requires="wps">
            <w:drawing>
              <wp:anchor distT="0" distB="0" distL="114300" distR="114300" simplePos="0" relativeHeight="251628032" behindDoc="0" locked="0" layoutInCell="1" allowOverlap="1" wp14:anchorId="070F138C" wp14:editId="686D9123">
                <wp:simplePos x="0" y="0"/>
                <wp:positionH relativeFrom="column">
                  <wp:posOffset>548591</wp:posOffset>
                </wp:positionH>
                <wp:positionV relativeFrom="paragraph">
                  <wp:posOffset>34735</wp:posOffset>
                </wp:positionV>
                <wp:extent cx="1812925" cy="866775"/>
                <wp:effectExtent l="0" t="0" r="15875" b="28575"/>
                <wp:wrapNone/>
                <wp:docPr id="180" name="Rectangle 180"/>
                <wp:cNvGraphicFramePr/>
                <a:graphic xmlns:a="http://schemas.openxmlformats.org/drawingml/2006/main">
                  <a:graphicData uri="http://schemas.microsoft.com/office/word/2010/wordprocessingShape">
                    <wps:wsp>
                      <wps:cNvSpPr/>
                      <wps:spPr>
                        <a:xfrm>
                          <a:off x="0" y="0"/>
                          <a:ext cx="1812925" cy="866775"/>
                        </a:xfrm>
                        <a:prstGeom prst="rect">
                          <a:avLst/>
                        </a:prstGeom>
                        <a:solidFill>
                          <a:srgbClr val="CCECFF"/>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Image Bina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0F138C" id="Rectangle 180" o:spid="_x0000_s1077" style="position:absolute;left:0;text-align:left;margin-left:43.2pt;margin-top:2.75pt;width:142.75pt;height:68.2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" fillcolor="#ccecff" strokecolor="#1f4d78 [1604]" strokeweight="1pt">
                <v:textbox>
                  <w:txbxContent>
                    <w:p w:rsidR="00010EE9" w:rsidRPr="00DA44AD" w:rsidRDefault="00010EE9" w:rsidP="00DA44AD">
                      <w:pPr>
                        <w:jc w:val="center"/>
                        <w:rPr>
                          <w:color w:val="000000" w:themeColor="text1"/>
                        </w:rPr>
                      </w:pPr>
                      <w:r w:rsidRPr="00DA44AD">
                        <w:rPr>
                          <w:color w:val="000000" w:themeColor="text1"/>
                        </w:rPr>
                        <w:t>Image Binarization</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3248" behindDoc="0" locked="0" layoutInCell="1" allowOverlap="1" wp14:anchorId="0B3E7908" wp14:editId="76B5EE43">
                <wp:simplePos x="0" y="0"/>
                <wp:positionH relativeFrom="column">
                  <wp:posOffset>4148455</wp:posOffset>
                </wp:positionH>
                <wp:positionV relativeFrom="paragraph">
                  <wp:posOffset>191296</wp:posOffset>
                </wp:positionV>
                <wp:extent cx="95534" cy="225046"/>
                <wp:effectExtent l="19050" t="0" r="38100" b="41910"/>
                <wp:wrapNone/>
                <wp:docPr id="1073741951" name="Down Arrow 1073741951"/>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1E9F58" id="Down Arrow 1073741951" o:spid="_x0000_s1026" type="#_x0000_t67" style="position:absolute;margin-left:326.65pt;margin-top:15.05pt;width:7.5pt;height:17.7pt;z-index:25189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5056" behindDoc="0" locked="0" layoutInCell="1" allowOverlap="1" wp14:anchorId="4D90F9E7" wp14:editId="4DCFFFA3">
                <wp:simplePos x="0" y="0"/>
                <wp:positionH relativeFrom="column">
                  <wp:posOffset>1386205</wp:posOffset>
                </wp:positionH>
                <wp:positionV relativeFrom="paragraph">
                  <wp:posOffset>153196</wp:posOffset>
                </wp:positionV>
                <wp:extent cx="95250" cy="224790"/>
                <wp:effectExtent l="19050" t="0" r="38100" b="41910"/>
                <wp:wrapNone/>
                <wp:docPr id="1073741936" name="Down Arrow 1073741936"/>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4A20CC" id="Down Arrow 1073741936" o:spid="_x0000_s1026" type="#_x0000_t67" style="position:absolute;margin-left:109.15pt;margin-top:12.05pt;width:7.5pt;height:17.7pt;z-index:25188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" adj="17024" fillcolor="#5b9bd5 [3204]" strokecolor="#1f4d78 [1604]" strokeweight="1pt"/>
            </w:pict>
          </mc:Fallback>
        </mc:AlternateContent>
      </w:r>
    </w:p>
    <w:p w:rsidR="00CE3056" w:rsidRDefault="00036B95" w:rsidP="00D31B09">
      <w:r>
        <w:rPr>
          <w:noProof/>
        </w:rPr>
        <mc:AlternateContent>
          <mc:Choice Requires="wps">
            <w:drawing>
              <wp:anchor distT="0" distB="0" distL="114300" distR="114300" simplePos="0" relativeHeight="251634176" behindDoc="0" locked="0" layoutInCell="1" allowOverlap="1" wp14:anchorId="7E6819D1" wp14:editId="7AB367E0">
                <wp:simplePos x="0" y="0"/>
                <wp:positionH relativeFrom="column">
                  <wp:posOffset>3296285</wp:posOffset>
                </wp:positionH>
                <wp:positionV relativeFrom="paragraph">
                  <wp:posOffset>49691</wp:posOffset>
                </wp:positionV>
                <wp:extent cx="1812925" cy="866775"/>
                <wp:effectExtent l="0" t="0" r="15875" b="28575"/>
                <wp:wrapNone/>
                <wp:docPr id="187" name="Rectangle 187"/>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Marker Alignmen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819D1" id="Rectangle 187" o:spid="_x0000_s1078" style="position:absolute;left:0;text-align:left;margin-left:259.55pt;margin-top:3.9pt;width:142.75pt;height:68.2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" fillcolor="#bdd6ee [1300]" strokecolor="#1f4d78 [1604]" strokeweight="1pt">
                <v:textbox>
                  <w:txbxContent>
                    <w:p w:rsidR="00010EE9" w:rsidRPr="00DA44AD" w:rsidRDefault="00010EE9" w:rsidP="00DA44AD">
                      <w:pPr>
                        <w:jc w:val="center"/>
                        <w:rPr>
                          <w:color w:val="000000" w:themeColor="text1"/>
                        </w:rPr>
                      </w:pPr>
                      <w:r w:rsidRPr="00DA44AD">
                        <w:rPr>
                          <w:color w:val="000000" w:themeColor="text1"/>
                        </w:rPr>
                        <w:t>Marker Alignment Calculation</w:t>
                      </w:r>
                    </w:p>
                  </w:txbxContent>
                </v:textbox>
              </v:rect>
            </w:pict>
          </mc:Fallback>
        </mc:AlternateContent>
      </w:r>
      <w:r w:rsidR="004A1219">
        <w:rPr>
          <w:noProof/>
        </w:rPr>
        <mc:AlternateContent>
          <mc:Choice Requires="wps">
            <w:drawing>
              <wp:anchor distT="0" distB="0" distL="114300" distR="114300" simplePos="0" relativeHeight="251627008" behindDoc="0" locked="0" layoutInCell="1" allowOverlap="1" wp14:anchorId="4FA4ED71" wp14:editId="0535E5A4">
                <wp:simplePos x="0" y="0"/>
                <wp:positionH relativeFrom="column">
                  <wp:posOffset>556895</wp:posOffset>
                </wp:positionH>
                <wp:positionV relativeFrom="paragraph">
                  <wp:posOffset>23656</wp:posOffset>
                </wp:positionV>
                <wp:extent cx="1812925" cy="866775"/>
                <wp:effectExtent l="0" t="0" r="15875" b="28575"/>
                <wp:wrapNone/>
                <wp:docPr id="179" name="Rectangle 179"/>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Contrast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A4ED71" id="Rectangle 179" o:spid="_x0000_s1079" style="position:absolute;left:0;text-align:left;margin-left:43.85pt;margin-top:1.85pt;width:142.75pt;height:68.25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" fillcolor="#e2efd9 [665]" strokecolor="#1f4d78 [1604]" strokeweight="1pt">
                <v:textbox>
                  <w:txbxContent>
                    <w:p w:rsidR="00010EE9" w:rsidRPr="00DA44AD" w:rsidRDefault="00010EE9" w:rsidP="00DA44AD">
                      <w:pPr>
                        <w:jc w:val="center"/>
                        <w:rPr>
                          <w:color w:val="000000" w:themeColor="text1"/>
                        </w:rPr>
                      </w:pPr>
                      <w:r w:rsidRPr="00DA44AD">
                        <w:rPr>
                          <w:color w:val="000000" w:themeColor="text1"/>
                        </w:rPr>
                        <w:t>Contrast Enhancement</w:t>
                      </w:r>
                    </w:p>
                  </w:txbxContent>
                </v:textbox>
              </v:rect>
            </w:pict>
          </mc:Fallback>
        </mc:AlternateContent>
      </w:r>
    </w:p>
    <w:p w:rsidR="00CE3056" w:rsidRDefault="00CE3056" w:rsidP="00D31B09"/>
    <w:p w:rsidR="00CE3056" w:rsidRDefault="00036B95" w:rsidP="00D31B09">
      <w:r>
        <w:rPr>
          <w:noProof/>
        </w:rPr>
        <mc:AlternateContent>
          <mc:Choice Requires="wps">
            <w:drawing>
              <wp:anchor distT="0" distB="0" distL="114300" distR="114300" simplePos="0" relativeHeight="251895296" behindDoc="0" locked="0" layoutInCell="1" allowOverlap="1" wp14:anchorId="0C886F45" wp14:editId="69216628">
                <wp:simplePos x="0" y="0"/>
                <wp:positionH relativeFrom="column">
                  <wp:posOffset>4141470</wp:posOffset>
                </wp:positionH>
                <wp:positionV relativeFrom="paragraph">
                  <wp:posOffset>167166</wp:posOffset>
                </wp:positionV>
                <wp:extent cx="95534" cy="225046"/>
                <wp:effectExtent l="19050" t="0" r="38100" b="41910"/>
                <wp:wrapNone/>
                <wp:docPr id="147" name="Down Arrow 147"/>
                <wp:cNvGraphicFramePr/>
                <a:graphic xmlns:a="http://schemas.openxmlformats.org/drawingml/2006/main">
                  <a:graphicData uri="http://schemas.microsoft.com/office/word/2010/wordprocessingShape">
                    <wps:wsp>
                      <wps:cNvSpPr/>
                      <wps:spPr>
                        <a:xfrm>
                          <a:off x="0" y="0"/>
                          <a:ext cx="95534" cy="2250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590B35" id="Down Arrow 147" o:spid="_x0000_s1026" type="#_x0000_t67" style="position:absolute;margin-left:326.1pt;margin-top:13.15pt;width:7.5pt;height:17.7pt;z-index:25189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" adj="17015" fillcolor="#5b9bd5 [3204]" strokecolor="#1f4d78 [1604]" strokeweight="1pt"/>
            </w:pict>
          </mc:Fallback>
        </mc:AlternateContent>
      </w:r>
      <w:r w:rsidR="004A1219">
        <w:rPr>
          <w:noProof/>
        </w:rPr>
        <mc:AlternateContent>
          <mc:Choice Requires="wps">
            <w:drawing>
              <wp:anchor distT="0" distB="0" distL="114300" distR="114300" simplePos="0" relativeHeight="251887104" behindDoc="0" locked="0" layoutInCell="1" allowOverlap="1" wp14:anchorId="6430AD3B" wp14:editId="3A7297C3">
                <wp:simplePos x="0" y="0"/>
                <wp:positionH relativeFrom="column">
                  <wp:posOffset>1397474</wp:posOffset>
                </wp:positionH>
                <wp:positionV relativeFrom="paragraph">
                  <wp:posOffset>137795</wp:posOffset>
                </wp:positionV>
                <wp:extent cx="95250" cy="224790"/>
                <wp:effectExtent l="19050" t="0" r="38100" b="41910"/>
                <wp:wrapNone/>
                <wp:docPr id="1073741939" name="Down Arrow 1073741939"/>
                <wp:cNvGraphicFramePr/>
                <a:graphic xmlns:a="http://schemas.openxmlformats.org/drawingml/2006/main">
                  <a:graphicData uri="http://schemas.microsoft.com/office/word/2010/wordprocessingShape">
                    <wps:wsp>
                      <wps:cNvSpPr/>
                      <wps:spPr>
                        <a:xfrm>
                          <a:off x="0" y="0"/>
                          <a:ext cx="95250" cy="2247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20D683" id="Down Arrow 1073741939" o:spid="_x0000_s1026" type="#_x0000_t67" style="position:absolute;margin-left:110.05pt;margin-top:10.85pt;width:7.5pt;height:17.7pt;z-index:25188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" adj="17024" fillcolor="#5b9bd5 [3204]" strokecolor="#1f4d78 [1604]" strokeweight="1pt"/>
            </w:pict>
          </mc:Fallback>
        </mc:AlternateContent>
      </w:r>
    </w:p>
    <w:p w:rsidR="00CE3056" w:rsidRDefault="00DA44AD" w:rsidP="00D31B09">
      <w:r>
        <w:rPr>
          <w:noProof/>
        </w:rPr>
        <mc:AlternateContent>
          <mc:Choice Requires="wps">
            <w:drawing>
              <wp:anchor distT="0" distB="0" distL="114300" distR="114300" simplePos="0" relativeHeight="251635200" behindDoc="0" locked="0" layoutInCell="1" allowOverlap="1" wp14:anchorId="7A606FFD" wp14:editId="60B54042">
                <wp:simplePos x="0" y="0"/>
                <wp:positionH relativeFrom="column">
                  <wp:posOffset>3318510</wp:posOffset>
                </wp:positionH>
                <wp:positionV relativeFrom="paragraph">
                  <wp:posOffset>11904</wp:posOffset>
                </wp:positionV>
                <wp:extent cx="1812925" cy="866775"/>
                <wp:effectExtent l="0" t="0" r="15875" b="28575"/>
                <wp:wrapNone/>
                <wp:docPr id="188" name="Rectangle 188"/>
                <wp:cNvGraphicFramePr/>
                <a:graphic xmlns:a="http://schemas.openxmlformats.org/drawingml/2006/main">
                  <a:graphicData uri="http://schemas.microsoft.com/office/word/2010/wordprocessingShape">
                    <wps:wsp>
                      <wps:cNvSpPr/>
                      <wps:spPr>
                        <a:xfrm>
                          <a:off x="0" y="0"/>
                          <a:ext cx="1812925" cy="8667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Parallelization Est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606FFD" id="Rectangle 188" o:spid="_x0000_s1080" style="position:absolute;left:0;text-align:left;margin-left:261.3pt;margin-top:.95pt;width:142.75pt;height:68.25pt;z-index:25163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" fillcolor="#bdd6ee [1300]" strokecolor="#1f4d78 [1604]" strokeweight="1pt">
                <v:textbox>
                  <w:txbxContent>
                    <w:p w:rsidR="00010EE9" w:rsidRPr="00DA44AD" w:rsidRDefault="00010EE9" w:rsidP="00DA44AD">
                      <w:pPr>
                        <w:jc w:val="center"/>
                        <w:rPr>
                          <w:color w:val="000000" w:themeColor="text1"/>
                        </w:rPr>
                      </w:pPr>
                      <w:r w:rsidRPr="00DA44AD">
                        <w:rPr>
                          <w:color w:val="000000" w:themeColor="text1"/>
                        </w:rPr>
                        <w:t>Parallelization Estimation</w:t>
                      </w:r>
                    </w:p>
                  </w:txbxContent>
                </v:textbox>
              </v:rect>
            </w:pict>
          </mc:Fallback>
        </mc:AlternateContent>
      </w:r>
      <w:r>
        <w:rPr>
          <w:noProof/>
        </w:rPr>
        <mc:AlternateContent>
          <mc:Choice Requires="wps">
            <w:drawing>
              <wp:anchor distT="0" distB="0" distL="114300" distR="114300" simplePos="0" relativeHeight="251629056" behindDoc="0" locked="0" layoutInCell="1" allowOverlap="1" wp14:anchorId="246F0DDA" wp14:editId="537330EC">
                <wp:simplePos x="0" y="0"/>
                <wp:positionH relativeFrom="column">
                  <wp:posOffset>569418</wp:posOffset>
                </wp:positionH>
                <wp:positionV relativeFrom="paragraph">
                  <wp:posOffset>5659</wp:posOffset>
                </wp:positionV>
                <wp:extent cx="1813035" cy="867103"/>
                <wp:effectExtent l="0" t="0" r="15875" b="28575"/>
                <wp:wrapNone/>
                <wp:docPr id="181" name="Rectangle 181"/>
                <wp:cNvGraphicFramePr/>
                <a:graphic xmlns:a="http://schemas.openxmlformats.org/drawingml/2006/main">
                  <a:graphicData uri="http://schemas.microsoft.com/office/word/2010/wordprocessingShape">
                    <wps:wsp>
                      <wps:cNvSpPr/>
                      <wps:spPr>
                        <a:xfrm>
                          <a:off x="0" y="0"/>
                          <a:ext cx="1813035" cy="867103"/>
                        </a:xfrm>
                        <a:prstGeom prst="rect">
                          <a:avLst/>
                        </a:prstGeom>
                        <a:solidFill>
                          <a:srgbClr val="CCFFFF"/>
                        </a:solidFill>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DA44AD" w:rsidRDefault="00010EE9" w:rsidP="00DA44AD">
                            <w:pPr>
                              <w:jc w:val="center"/>
                              <w:rPr>
                                <w:color w:val="000000" w:themeColor="text1"/>
                              </w:rPr>
                            </w:pPr>
                            <w:r w:rsidRPr="00DA44AD">
                              <w:rPr>
                                <w:color w:val="000000" w:themeColor="text1"/>
                              </w:rPr>
                              <w:t>Binary Mas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6F0DDA" id="Rectangle 181" o:spid="_x0000_s1081" style="position:absolute;left:0;text-align:left;margin-left:44.85pt;margin-top:.45pt;width:142.75pt;height:68.3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" fillcolor="#cff" strokecolor="#1f4d78 [1604]" strokeweight="1pt">
                <v:textbox>
                  <w:txbxContent>
                    <w:p w:rsidR="00010EE9" w:rsidRPr="00DA44AD" w:rsidRDefault="00010EE9" w:rsidP="00DA44AD">
                      <w:pPr>
                        <w:jc w:val="center"/>
                        <w:rPr>
                          <w:color w:val="000000" w:themeColor="text1"/>
                        </w:rPr>
                      </w:pPr>
                      <w:r w:rsidRPr="00DA44AD">
                        <w:rPr>
                          <w:color w:val="000000" w:themeColor="text1"/>
                        </w:rPr>
                        <w:t>Binary Masking</w:t>
                      </w:r>
                    </w:p>
                  </w:txbxContent>
                </v:textbox>
              </v:rect>
            </w:pict>
          </mc:Fallback>
        </mc:AlternateContent>
      </w:r>
    </w:p>
    <w:p w:rsidR="00CE3056" w:rsidRDefault="00CE3056" w:rsidP="00D31B09"/>
    <w:p w:rsidR="00CE3056" w:rsidRDefault="00CE3056" w:rsidP="00D31B09"/>
    <w:p w:rsidR="00CE3056" w:rsidRDefault="00CE3056" w:rsidP="00D31B09"/>
    <w:p w:rsidR="00CE3056" w:rsidRDefault="00DA44AD" w:rsidP="00D31B09">
      <w:r>
        <w:rPr>
          <w:noProof/>
        </w:rPr>
        <mc:AlternateContent>
          <mc:Choice Requires="wps">
            <w:drawing>
              <wp:anchor distT="0" distB="0" distL="114300" distR="114300" simplePos="0" relativeHeight="251764224" behindDoc="0" locked="0" layoutInCell="1" allowOverlap="1" wp14:anchorId="0528A794" wp14:editId="03B18414">
                <wp:simplePos x="0" y="0"/>
                <wp:positionH relativeFrom="column">
                  <wp:posOffset>-33982</wp:posOffset>
                </wp:positionH>
                <wp:positionV relativeFrom="paragraph">
                  <wp:posOffset>156073</wp:posOffset>
                </wp:positionV>
                <wp:extent cx="572262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010EE9" w:rsidRPr="00007156" w:rsidRDefault="00010EE9" w:rsidP="00751D32">
                            <w:pPr>
                              <w:pStyle w:val="Caption"/>
                            </w:pPr>
                            <w:bookmarkStart w:id="50" w:name="_Toc52373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28A794" id="Text Box 21" o:spid="_x0000_s1082" type="#_x0000_t202" style="position:absolute;left:0;text-align:left;margin-left:-2.7pt;margin-top:12.3pt;width:450.6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" stroked="f">
                <v:textbox style="mso-fit-shape-to-text:t" inset="0,0,0,0">
                  <w:txbxContent>
                    <w:p w:rsidR="00010EE9" w:rsidRPr="00007156" w:rsidRDefault="00010EE9" w:rsidP="00751D32">
                      <w:pPr>
                        <w:pStyle w:val="Caption"/>
                      </w:pPr>
                      <w:bookmarkStart w:id="51" w:name="_Toc52373529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8</w:t>
                      </w:r>
                      <w:r>
                        <w:fldChar w:fldCharType="end"/>
                      </w:r>
                      <w:r>
                        <w:t>: Flowchart of the automatic alignment detection of the Z-frame marker.</w:t>
                      </w:r>
                      <w:bookmarkEnd w:id="51"/>
                    </w:p>
                  </w:txbxContent>
                </v:textbox>
              </v:shape>
            </w:pict>
          </mc:Fallback>
        </mc:AlternateContent>
      </w:r>
    </w:p>
    <w:p w:rsidR="00447467" w:rsidRDefault="00447467" w:rsidP="00D31B09"/>
    <w:p w:rsidR="00F42168" w:rsidRPr="00D17CF0" w:rsidRDefault="008F2F6D" w:rsidP="00605879">
      <w:pPr>
        <w:pStyle w:val="Heading3"/>
      </w:pPr>
      <w:bookmarkStart w:id="52" w:name="_Ref521070693"/>
      <w:bookmarkStart w:id="53" w:name="_Toc523730413"/>
      <w:r w:rsidRPr="00D17CF0">
        <w:lastRenderedPageBreak/>
        <w:t>Data acquisition</w:t>
      </w:r>
      <w:bookmarkEnd w:id="52"/>
      <w:bookmarkEnd w:id="53"/>
      <w:r w:rsidR="00945BAA" w:rsidRPr="00D17CF0">
        <w:t xml:space="preserve"> </w:t>
      </w:r>
    </w:p>
    <w:p w:rsidR="00391B3B" w:rsidRDefault="00F42168" w:rsidP="00010EE9">
      <w:r>
        <w:t xml:space="preserve">In this project a </w:t>
      </w:r>
      <w:r w:rsidR="00A31CE0">
        <w:t xml:space="preserve">new image </w:t>
      </w:r>
      <w:r w:rsidR="00DF56C9">
        <w:t>acquisition</w:t>
      </w:r>
      <w:r w:rsidR="00A31CE0">
        <w:t xml:space="preserve"> setup is proposed to facilitate the registration</w:t>
      </w:r>
      <w:r w:rsidR="00291360">
        <w:t xml:space="preserve"> and tracking</w:t>
      </w:r>
      <w:r w:rsidR="00A31CE0">
        <w:t xml:space="preserve"> process in a </w:t>
      </w:r>
      <w:r w:rsidR="00136AC1">
        <w:t xml:space="preserve">nearly </w:t>
      </w:r>
      <w:r w:rsidR="00A31CE0">
        <w:t>real-time workflow.</w:t>
      </w:r>
      <w:r w:rsidR="00DF56C9">
        <w:t xml:space="preserve"> </w:t>
      </w:r>
      <w:r w:rsidR="00B6640B">
        <w:t>The setup of th</w:t>
      </w:r>
      <w:r w:rsidR="00710BC3">
        <w:t>e procedure is shown in Figure 3</w:t>
      </w:r>
      <w:r w:rsidR="00B6640B">
        <w:t>.</w:t>
      </w:r>
      <w:r w:rsidR="00010EE9">
        <w:t>9</w:t>
      </w:r>
      <w:r w:rsidR="00B67D67">
        <w:t>, where a</w:t>
      </w:r>
      <w:r w:rsidR="003E2243">
        <w:t xml:space="preserve"> capture device</w:t>
      </w:r>
      <w:r w:rsidR="00890525">
        <w:t xml:space="preserve"> (Hauppauge- HD PVR 2</w:t>
      </w:r>
      <w:r w:rsidR="00DF56C9">
        <w:t>)</w:t>
      </w:r>
      <w:r w:rsidR="003E2243">
        <w:t xml:space="preserve"> is </w:t>
      </w:r>
      <w:r w:rsidR="007726CA">
        <w:t>used in a loop</w:t>
      </w:r>
      <w:r w:rsidR="003E2243">
        <w:t xml:space="preserve"> between MRI monitor and</w:t>
      </w:r>
      <w:r w:rsidR="002240A0">
        <w:t xml:space="preserve"> the processing</w:t>
      </w:r>
      <w:r w:rsidR="003E2243">
        <w:t xml:space="preserve"> laptop</w:t>
      </w:r>
      <w:r w:rsidR="00B67D67">
        <w:t>. T</w:t>
      </w:r>
      <w:r w:rsidR="002240A0">
        <w:t>herefore, each data on the monitor screen</w:t>
      </w:r>
      <w:r w:rsidR="00DF56C9">
        <w:t xml:space="preserve"> is shown</w:t>
      </w:r>
      <w:r w:rsidR="00694980">
        <w:t xml:space="preserve"> and saved</w:t>
      </w:r>
      <w:r w:rsidR="00DF56C9">
        <w:t xml:space="preserve"> on</w:t>
      </w:r>
      <w:r w:rsidR="00594351">
        <w:t xml:space="preserve"> the </w:t>
      </w:r>
      <w:r w:rsidR="00B67D67">
        <w:t xml:space="preserve">processing </w:t>
      </w:r>
      <w:r w:rsidR="00594351">
        <w:t>laptop</w:t>
      </w:r>
      <w:r w:rsidR="002240A0">
        <w:t>.</w:t>
      </w:r>
    </w:p>
    <w:p w:rsidR="00622A90" w:rsidRDefault="00622A90" w:rsidP="00D31B09"/>
    <w:p w:rsidR="00291360" w:rsidRDefault="000061B6" w:rsidP="003719FC">
      <w:pPr>
        <w:keepNext/>
        <w:jc w:val="center"/>
      </w:pPr>
      <w:r>
        <w:rPr>
          <w:noProof/>
        </w:rPr>
        <mc:AlternateContent>
          <mc:Choice Requires="wps">
            <w:drawing>
              <wp:anchor distT="0" distB="0" distL="114300" distR="114300" simplePos="0" relativeHeight="251608576" behindDoc="0" locked="0" layoutInCell="1" allowOverlap="1" wp14:anchorId="4C24A64B" wp14:editId="350C5979">
                <wp:simplePos x="0" y="0"/>
                <wp:positionH relativeFrom="column">
                  <wp:posOffset>1249154</wp:posOffset>
                </wp:positionH>
                <wp:positionV relativeFrom="paragraph">
                  <wp:posOffset>2541905</wp:posOffset>
                </wp:positionV>
                <wp:extent cx="285750" cy="95250"/>
                <wp:effectExtent l="38100" t="0" r="19050" b="76200"/>
                <wp:wrapNone/>
                <wp:docPr id="157" name="Straight Arrow Connector 157"/>
                <wp:cNvGraphicFramePr/>
                <a:graphic xmlns:a="http://schemas.openxmlformats.org/drawingml/2006/main">
                  <a:graphicData uri="http://schemas.microsoft.com/office/word/2010/wordprocessingShape">
                    <wps:wsp>
                      <wps:cNvCnPr/>
                      <wps:spPr>
                        <a:xfrm flipH="1">
                          <a:off x="0" y="0"/>
                          <a:ext cx="285750" cy="952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C2879" id="_x0000_t32" coordsize="21600,21600" o:spt="32" o:oned="t" path="m,l21600,21600e" filled="f">
                <v:path arrowok="t" fillok="f" o:connecttype="none"/>
                <o:lock v:ext="edit" shapetype="t"/>
              </v:shapetype>
              <v:shape id="Straight Arrow Connector 157" o:spid="_x0000_s1026" type="#_x0000_t32" style="position:absolute;margin-left:98.35pt;margin-top:200.15pt;width:22.5pt;height:7.5pt;flip:x;z-index:25160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" strokecolor="white [3212]" strokeweight=".5pt">
                <v:stroke endarrow="block" joinstyle="miter"/>
              </v:shape>
            </w:pict>
          </mc:Fallback>
        </mc:AlternateContent>
      </w:r>
      <w:r w:rsidR="003719FC">
        <w:rPr>
          <w:noProof/>
        </w:rPr>
        <mc:AlternateContent>
          <mc:Choice Requires="wps">
            <w:drawing>
              <wp:anchor distT="0" distB="0" distL="114300" distR="114300" simplePos="0" relativeHeight="251607552" behindDoc="0" locked="0" layoutInCell="1" allowOverlap="1" wp14:anchorId="35D142B6" wp14:editId="37F90C18">
                <wp:simplePos x="0" y="0"/>
                <wp:positionH relativeFrom="column">
                  <wp:posOffset>564406</wp:posOffset>
                </wp:positionH>
                <wp:positionV relativeFrom="paragraph">
                  <wp:posOffset>2332355</wp:posOffset>
                </wp:positionV>
                <wp:extent cx="698904" cy="454288"/>
                <wp:effectExtent l="0" t="0" r="25400" b="22225"/>
                <wp:wrapNone/>
                <wp:docPr id="156" name="Text Box 156"/>
                <wp:cNvGraphicFramePr/>
                <a:graphic xmlns:a="http://schemas.openxmlformats.org/drawingml/2006/main">
                  <a:graphicData uri="http://schemas.microsoft.com/office/word/2010/wordprocessingShape">
                    <wps:wsp>
                      <wps:cNvSpPr txBox="1"/>
                      <wps:spPr>
                        <a:xfrm>
                          <a:off x="0" y="0"/>
                          <a:ext cx="698904" cy="454288"/>
                        </a:xfrm>
                        <a:prstGeom prst="rect">
                          <a:avLst/>
                        </a:prstGeom>
                        <a:solidFill>
                          <a:schemeClr val="bg1"/>
                        </a:solidFill>
                        <a:ln w="6350">
                          <a:solidFill>
                            <a:schemeClr val="tx1"/>
                          </a:solidFill>
                        </a:ln>
                      </wps:spPr>
                      <wps:txbx>
                        <w:txbxContent>
                          <w:p w:rsidR="00010EE9" w:rsidRPr="00767F8C" w:rsidRDefault="00010EE9" w:rsidP="003719FC">
                            <w:pPr>
                              <w:spacing w:line="240" w:lineRule="auto"/>
                            </w:pPr>
                            <w:r w:rsidRPr="00767F8C">
                              <w:t>Capture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142B6" id="Text Box 156" o:spid="_x0000_s1083" type="#_x0000_t202" style="position:absolute;left:0;text-align:left;margin-left:44.45pt;margin-top:183.65pt;width:55.05pt;height:35.7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" fillcolor="white [3212]" strokecolor="black [3213]" strokeweight=".5pt">
                <v:textbox>
                  <w:txbxContent>
                    <w:p w:rsidR="00010EE9" w:rsidRPr="00767F8C" w:rsidRDefault="00010EE9" w:rsidP="003719FC">
                      <w:pPr>
                        <w:spacing w:line="240" w:lineRule="auto"/>
                      </w:pPr>
                      <w:r w:rsidRPr="00767F8C">
                        <w:t>Capture Device</w:t>
                      </w:r>
                    </w:p>
                  </w:txbxContent>
                </v:textbox>
              </v:shape>
            </w:pict>
          </mc:Fallback>
        </mc:AlternateContent>
      </w:r>
      <w:r w:rsidR="003719FC">
        <w:rPr>
          <w:noProof/>
        </w:rPr>
        <mc:AlternateContent>
          <mc:Choice Requires="wps">
            <w:drawing>
              <wp:anchor distT="0" distB="0" distL="114300" distR="114300" simplePos="0" relativeHeight="251613696" behindDoc="0" locked="0" layoutInCell="1" allowOverlap="1" wp14:anchorId="6851D599" wp14:editId="267C4977">
                <wp:simplePos x="0" y="0"/>
                <wp:positionH relativeFrom="column">
                  <wp:posOffset>3133422</wp:posOffset>
                </wp:positionH>
                <wp:positionV relativeFrom="paragraph">
                  <wp:posOffset>2327050</wp:posOffset>
                </wp:positionV>
                <wp:extent cx="857250" cy="471760"/>
                <wp:effectExtent l="0" t="0" r="19050" b="24130"/>
                <wp:wrapNone/>
                <wp:docPr id="162" name="Text Box 162"/>
                <wp:cNvGraphicFramePr/>
                <a:graphic xmlns:a="http://schemas.openxmlformats.org/drawingml/2006/main">
                  <a:graphicData uri="http://schemas.microsoft.com/office/word/2010/wordprocessingShape">
                    <wps:wsp>
                      <wps:cNvSpPr txBox="1"/>
                      <wps:spPr>
                        <a:xfrm>
                          <a:off x="0" y="0"/>
                          <a:ext cx="857250" cy="471760"/>
                        </a:xfrm>
                        <a:prstGeom prst="rect">
                          <a:avLst/>
                        </a:prstGeom>
                        <a:solidFill>
                          <a:schemeClr val="bg1"/>
                        </a:solidFill>
                        <a:ln w="6350">
                          <a:solidFill>
                            <a:schemeClr val="tx1"/>
                          </a:solidFill>
                        </a:ln>
                      </wps:spPr>
                      <wps:txbx>
                        <w:txbxContent>
                          <w:p w:rsidR="00010EE9" w:rsidRPr="00767F8C" w:rsidRDefault="00010EE9" w:rsidP="003719FC">
                            <w:pPr>
                              <w:spacing w:line="240" w:lineRule="auto"/>
                            </w:pPr>
                            <w:r>
                              <w:t>AV Conver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1D599" id="Text Box 162" o:spid="_x0000_s1084" type="#_x0000_t202" style="position:absolute;left:0;text-align:left;margin-left:246.75pt;margin-top:183.25pt;width:67.5pt;height:37.1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" fillcolor="white [3212]" strokecolor="black [3213]" strokeweight=".5pt">
                <v:textbox>
                  <w:txbxContent>
                    <w:p w:rsidR="00010EE9" w:rsidRPr="00767F8C" w:rsidRDefault="00010EE9" w:rsidP="003719FC">
                      <w:pPr>
                        <w:spacing w:line="240" w:lineRule="auto"/>
                      </w:pPr>
                      <w:r>
                        <w:t>AV Converters</w:t>
                      </w:r>
                    </w:p>
                  </w:txbxContent>
                </v:textbox>
              </v:shape>
            </w:pict>
          </mc:Fallback>
        </mc:AlternateContent>
      </w:r>
      <w:r w:rsidR="003719FC">
        <w:rPr>
          <w:noProof/>
        </w:rPr>
        <mc:AlternateContent>
          <mc:Choice Requires="wps">
            <w:drawing>
              <wp:anchor distT="0" distB="0" distL="114300" distR="114300" simplePos="0" relativeHeight="251609600" behindDoc="0" locked="0" layoutInCell="1" allowOverlap="1" wp14:anchorId="091B2FE1" wp14:editId="73086F73">
                <wp:simplePos x="0" y="0"/>
                <wp:positionH relativeFrom="column">
                  <wp:posOffset>559124</wp:posOffset>
                </wp:positionH>
                <wp:positionV relativeFrom="paragraph">
                  <wp:posOffset>38136</wp:posOffset>
                </wp:positionV>
                <wp:extent cx="695325" cy="460113"/>
                <wp:effectExtent l="0" t="0" r="28575" b="16510"/>
                <wp:wrapNone/>
                <wp:docPr id="158" name="Text Box 158"/>
                <wp:cNvGraphicFramePr/>
                <a:graphic xmlns:a="http://schemas.openxmlformats.org/drawingml/2006/main">
                  <a:graphicData uri="http://schemas.microsoft.com/office/word/2010/wordprocessingShape">
                    <wps:wsp>
                      <wps:cNvSpPr txBox="1"/>
                      <wps:spPr>
                        <a:xfrm>
                          <a:off x="0" y="0"/>
                          <a:ext cx="695325" cy="460113"/>
                        </a:xfrm>
                        <a:prstGeom prst="rect">
                          <a:avLst/>
                        </a:prstGeom>
                        <a:solidFill>
                          <a:schemeClr val="bg1"/>
                        </a:solidFill>
                        <a:ln w="6350">
                          <a:solidFill>
                            <a:schemeClr val="tx1"/>
                          </a:solidFill>
                        </a:ln>
                      </wps:spPr>
                      <wps:txbx>
                        <w:txbxContent>
                          <w:p w:rsidR="00010EE9" w:rsidRPr="00767F8C" w:rsidRDefault="00010EE9" w:rsidP="003719FC">
                            <w:pPr>
                              <w:spacing w:line="240" w:lineRule="auto"/>
                            </w:pPr>
                            <w:r>
                              <w:t>MRI Mon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B2FE1" id="Text Box 158" o:spid="_x0000_s1085" type="#_x0000_t202" style="position:absolute;left:0;text-align:left;margin-left:44.05pt;margin-top:3pt;width:54.75pt;height:36.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" fillcolor="white [3212]" strokecolor="black [3213]" strokeweight=".5pt">
                <v:textbox>
                  <w:txbxContent>
                    <w:p w:rsidR="00010EE9" w:rsidRPr="00767F8C" w:rsidRDefault="00010EE9" w:rsidP="003719FC">
                      <w:pPr>
                        <w:spacing w:line="240" w:lineRule="auto"/>
                      </w:pPr>
                      <w:r>
                        <w:t>MRI Monitor</w:t>
                      </w:r>
                    </w:p>
                  </w:txbxContent>
                </v:textbox>
              </v:shape>
            </w:pict>
          </mc:Fallback>
        </mc:AlternateContent>
      </w:r>
      <w:r w:rsidR="006B66DE">
        <w:rPr>
          <w:noProof/>
        </w:rPr>
        <mc:AlternateContent>
          <mc:Choice Requires="wps">
            <w:drawing>
              <wp:anchor distT="0" distB="0" distL="114300" distR="114300" simplePos="0" relativeHeight="251615744" behindDoc="0" locked="0" layoutInCell="1" allowOverlap="1" wp14:anchorId="25A88F22" wp14:editId="4E87C4AC">
                <wp:simplePos x="0" y="0"/>
                <wp:positionH relativeFrom="margin">
                  <wp:posOffset>2562225</wp:posOffset>
                </wp:positionH>
                <wp:positionV relativeFrom="paragraph">
                  <wp:posOffset>2573020</wp:posOffset>
                </wp:positionV>
                <wp:extent cx="552450" cy="123825"/>
                <wp:effectExtent l="0" t="57150" r="0" b="28575"/>
                <wp:wrapNone/>
                <wp:docPr id="164" name="Straight Arrow Connector 164"/>
                <wp:cNvGraphicFramePr/>
                <a:graphic xmlns:a="http://schemas.openxmlformats.org/drawingml/2006/main">
                  <a:graphicData uri="http://schemas.microsoft.com/office/word/2010/wordprocessingShape">
                    <wps:wsp>
                      <wps:cNvCnPr/>
                      <wps:spPr>
                        <a:xfrm flipV="1">
                          <a:off x="0" y="0"/>
                          <a:ext cx="552450" cy="1238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373044" id="Straight Arrow Connector 164" o:spid="_x0000_s1026" type="#_x0000_t32" style="position:absolute;margin-left:201.75pt;margin-top:202.6pt;width:43.5pt;height:9.75pt;flip:y;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" strokecolor="white [3212]" strokeweight=".5pt">
                <v:stroke endarrow="block" joinstyle="miter"/>
                <w10:wrap anchorx="margin"/>
              </v:shape>
            </w:pict>
          </mc:Fallback>
        </mc:AlternateContent>
      </w:r>
      <w:r w:rsidR="006B66DE">
        <w:rPr>
          <w:noProof/>
        </w:rPr>
        <mc:AlternateContent>
          <mc:Choice Requires="wps">
            <w:drawing>
              <wp:anchor distT="0" distB="0" distL="114300" distR="114300" simplePos="0" relativeHeight="251614720" behindDoc="0" locked="0" layoutInCell="1" allowOverlap="1" wp14:anchorId="4990D29A" wp14:editId="53EC28CC">
                <wp:simplePos x="0" y="0"/>
                <wp:positionH relativeFrom="margin">
                  <wp:posOffset>2857499</wp:posOffset>
                </wp:positionH>
                <wp:positionV relativeFrom="paragraph">
                  <wp:posOffset>2315846</wp:posOffset>
                </wp:positionV>
                <wp:extent cx="276225" cy="190500"/>
                <wp:effectExtent l="0" t="0" r="66675" b="57150"/>
                <wp:wrapNone/>
                <wp:docPr id="163" name="Straight Arrow Connector 163"/>
                <wp:cNvGraphicFramePr/>
                <a:graphic xmlns:a="http://schemas.openxmlformats.org/drawingml/2006/main">
                  <a:graphicData uri="http://schemas.microsoft.com/office/word/2010/wordprocessingShape">
                    <wps:wsp>
                      <wps:cNvCnPr/>
                      <wps:spPr>
                        <a:xfrm>
                          <a:off x="0" y="0"/>
                          <a:ext cx="2762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34A01" id="Straight Arrow Connector 163" o:spid="_x0000_s1026" type="#_x0000_t32" style="position:absolute;margin-left:225pt;margin-top:182.35pt;width:21.75pt;height:15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" strokecolor="white [3212]" strokeweight=".5pt">
                <v:stroke endarrow="block" joinstyle="miter"/>
                <w10:wrap anchorx="margin"/>
              </v:shape>
            </w:pict>
          </mc:Fallback>
        </mc:AlternateContent>
      </w:r>
      <w:r w:rsidR="0025468A">
        <w:rPr>
          <w:noProof/>
        </w:rPr>
        <mc:AlternateContent>
          <mc:Choice Requires="wps">
            <w:drawing>
              <wp:anchor distT="0" distB="0" distL="114300" distR="114300" simplePos="0" relativeHeight="251612672" behindDoc="0" locked="0" layoutInCell="1" allowOverlap="1" wp14:anchorId="25E6058F" wp14:editId="04700490">
                <wp:simplePos x="0" y="0"/>
                <wp:positionH relativeFrom="column">
                  <wp:posOffset>1275715</wp:posOffset>
                </wp:positionH>
                <wp:positionV relativeFrom="paragraph">
                  <wp:posOffset>306070</wp:posOffset>
                </wp:positionV>
                <wp:extent cx="561975" cy="0"/>
                <wp:effectExtent l="38100" t="76200" r="0" b="95250"/>
                <wp:wrapNone/>
                <wp:docPr id="161" name="Straight Arrow Connector 161"/>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DBD85" id="Straight Arrow Connector 161" o:spid="_x0000_s1026" type="#_x0000_t32" style="position:absolute;margin-left:100.45pt;margin-top:24.1pt;width:44.25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1648" behindDoc="0" locked="0" layoutInCell="1" allowOverlap="1" wp14:anchorId="586BB1F9" wp14:editId="369776FF">
                <wp:simplePos x="0" y="0"/>
                <wp:positionH relativeFrom="column">
                  <wp:posOffset>4552949</wp:posOffset>
                </wp:positionH>
                <wp:positionV relativeFrom="paragraph">
                  <wp:posOffset>696595</wp:posOffset>
                </wp:positionV>
                <wp:extent cx="333375" cy="295275"/>
                <wp:effectExtent l="38100" t="0" r="28575" b="47625"/>
                <wp:wrapNone/>
                <wp:docPr id="160" name="Straight Arrow Connector 160"/>
                <wp:cNvGraphicFramePr/>
                <a:graphic xmlns:a="http://schemas.openxmlformats.org/drawingml/2006/main">
                  <a:graphicData uri="http://schemas.microsoft.com/office/word/2010/wordprocessingShape">
                    <wps:wsp>
                      <wps:cNvCnPr/>
                      <wps:spPr>
                        <a:xfrm flipH="1">
                          <a:off x="0" y="0"/>
                          <a:ext cx="333375" cy="29527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F2F64" id="Straight Arrow Connector 160" o:spid="_x0000_s1026" type="#_x0000_t32" style="position:absolute;margin-left:358.5pt;margin-top:54.85pt;width:26.25pt;height:23.25pt;flip:x;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" strokecolor="white [3212]" strokeweight=".5pt">
                <v:stroke endarrow="block" joinstyle="miter"/>
              </v:shape>
            </w:pict>
          </mc:Fallback>
        </mc:AlternateContent>
      </w:r>
      <w:r w:rsidR="0025468A">
        <w:rPr>
          <w:noProof/>
        </w:rPr>
        <mc:AlternateContent>
          <mc:Choice Requires="wps">
            <w:drawing>
              <wp:anchor distT="0" distB="0" distL="114300" distR="114300" simplePos="0" relativeHeight="251610624" behindDoc="0" locked="0" layoutInCell="1" allowOverlap="1" wp14:anchorId="6BBCF0CC" wp14:editId="4A6EABFC">
                <wp:simplePos x="0" y="0"/>
                <wp:positionH relativeFrom="column">
                  <wp:posOffset>4286249</wp:posOffset>
                </wp:positionH>
                <wp:positionV relativeFrom="paragraph">
                  <wp:posOffset>153670</wp:posOffset>
                </wp:positionV>
                <wp:extent cx="866775" cy="50482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866775" cy="504825"/>
                        </a:xfrm>
                        <a:prstGeom prst="rect">
                          <a:avLst/>
                        </a:prstGeom>
                        <a:solidFill>
                          <a:schemeClr val="bg1"/>
                        </a:solidFill>
                        <a:ln w="6350">
                          <a:solidFill>
                            <a:schemeClr val="tx1"/>
                          </a:solidFill>
                        </a:ln>
                      </wps:spPr>
                      <wps:txbx>
                        <w:txbxContent>
                          <w:p w:rsidR="00010EE9" w:rsidRPr="00767F8C" w:rsidRDefault="00010EE9" w:rsidP="003719FC">
                            <w:pPr>
                              <w:spacing w:line="240" w:lineRule="auto"/>
                            </w:pPr>
                            <w:r>
                              <w:t>Processing-Lap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CF0CC" id="Text Box 159" o:spid="_x0000_s1086" type="#_x0000_t202" style="position:absolute;left:0;text-align:left;margin-left:337.5pt;margin-top:12.1pt;width:68.2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" fillcolor="white [3212]" strokecolor="black [3213]" strokeweight=".5pt">
                <v:textbox>
                  <w:txbxContent>
                    <w:p w:rsidR="00010EE9" w:rsidRPr="00767F8C" w:rsidRDefault="00010EE9" w:rsidP="003719FC">
                      <w:pPr>
                        <w:spacing w:line="240" w:lineRule="auto"/>
                      </w:pPr>
                      <w:r>
                        <w:t>Processing-Laptop</w:t>
                      </w:r>
                    </w:p>
                  </w:txbxContent>
                </v:textbox>
              </v:shape>
            </w:pict>
          </mc:Fallback>
        </mc:AlternateContent>
      </w:r>
      <w:r w:rsidR="006D5E34" w:rsidRPr="006D5E34">
        <w:rPr>
          <w:noProof/>
        </w:rPr>
        <w:drawing>
          <wp:inline distT="0" distB="0" distL="0" distR="0" wp14:anchorId="12C8AF5A" wp14:editId="37FBCA24">
            <wp:extent cx="4648200" cy="2838203"/>
            <wp:effectExtent l="0" t="0" r="0" b="635"/>
            <wp:docPr id="155" name="Picture 155" descr="F:\Thesis_parisa\Photo_MRI_setup\15.05.2018_Capturing_device\photo_2018-05-16_10-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_parisa\Photo_MRI_setup\15.05.2018_Capturing_device\photo_2018-05-16_10-10-00.jpg"/>
                    <pic:cNvPicPr>
                      <a:picLocks noChangeAspect="1" noChangeArrowheads="1"/>
                    </pic:cNvPicPr>
                  </pic:nvPicPr>
                  <pic:blipFill rotWithShape="1">
                    <a:blip r:embed="rId45">
                      <a:extLst>
                        <a:ext uri="{28A0092B-C50C-407E-A947-70E740481C1C}">
                          <a14:useLocalDpi xmlns:a14="http://schemas.microsoft.com/office/drawing/2010/main" val="0"/>
                        </a:ext>
                      </a:extLst>
                    </a:blip>
                    <a:srcRect l="8645" t="17288" r="13241" b="19116"/>
                    <a:stretch/>
                  </pic:blipFill>
                  <pic:spPr bwMode="auto">
                    <a:xfrm>
                      <a:off x="0" y="0"/>
                      <a:ext cx="4654165" cy="2841845"/>
                    </a:xfrm>
                    <a:prstGeom prst="rect">
                      <a:avLst/>
                    </a:prstGeom>
                    <a:noFill/>
                    <a:ln>
                      <a:noFill/>
                    </a:ln>
                    <a:extLst>
                      <a:ext uri="{53640926-AAD7-44D8-BBD7-CCE9431645EC}">
                        <a14:shadowObscured xmlns:a14="http://schemas.microsoft.com/office/drawing/2010/main"/>
                      </a:ext>
                    </a:extLst>
                  </pic:spPr>
                </pic:pic>
              </a:graphicData>
            </a:graphic>
          </wp:inline>
        </w:drawing>
      </w:r>
    </w:p>
    <w:p w:rsidR="00391B3B" w:rsidRDefault="00291360" w:rsidP="00751D32">
      <w:pPr>
        <w:pStyle w:val="Caption"/>
      </w:pPr>
      <w:bookmarkStart w:id="54" w:name="_Toc523735293"/>
      <w:r>
        <w:t xml:space="preserve">Figure </w:t>
      </w:r>
      <w:r w:rsidR="00F9118F">
        <w:fldChar w:fldCharType="begin"/>
      </w:r>
      <w:r w:rsidR="00F9118F">
        <w:instrText xml:space="preserve"> STYLEREF 1 \s </w:instrText>
      </w:r>
      <w:r w:rsidR="00F9118F">
        <w:fldChar w:fldCharType="separate"/>
      </w:r>
      <w:r w:rsidR="00641530">
        <w:rPr>
          <w:cs/>
        </w:rPr>
        <w:t>‎</w:t>
      </w:r>
      <w:r w:rsidR="00641530">
        <w:t>3</w:t>
      </w:r>
      <w:r w:rsidR="00F9118F">
        <w:fldChar w:fldCharType="end"/>
      </w:r>
      <w:r w:rsidR="00F9118F">
        <w:t>.</w:t>
      </w:r>
      <w:r w:rsidR="00F9118F">
        <w:fldChar w:fldCharType="begin"/>
      </w:r>
      <w:r w:rsidR="00F9118F">
        <w:instrText xml:space="preserve"> SEQ Figure \* ARABIC \s 1 </w:instrText>
      </w:r>
      <w:r w:rsidR="00F9118F">
        <w:fldChar w:fldCharType="separate"/>
      </w:r>
      <w:r w:rsidR="00641530">
        <w:t>9</w:t>
      </w:r>
      <w:r w:rsidR="00F9118F">
        <w:fldChar w:fldCharType="end"/>
      </w:r>
      <w:r>
        <w:t>: Setup configuration of the image acquisition procedure</w:t>
      </w:r>
      <w:r w:rsidR="00DB4F1F">
        <w:t xml:space="preserve"> in MRI control room</w:t>
      </w:r>
      <w:r>
        <w:t>.</w:t>
      </w:r>
      <w:bookmarkEnd w:id="54"/>
    </w:p>
    <w:p w:rsidR="00A4502D" w:rsidRDefault="00A4502D" w:rsidP="00D31B09"/>
    <w:p w:rsidR="00605D13" w:rsidRDefault="002240A0" w:rsidP="00EB25E6">
      <w:r>
        <w:t xml:space="preserve"> </w:t>
      </w:r>
      <w:r w:rsidR="004D5E28">
        <w:t xml:space="preserve">In addition, decoding of </w:t>
      </w:r>
      <w:r w:rsidR="00DF56C9">
        <w:t xml:space="preserve">the </w:t>
      </w:r>
      <w:r w:rsidR="004D5E28">
        <w:t>protected patient data imaging is needed to ada</w:t>
      </w:r>
      <w:r w:rsidR="00A31CE0">
        <w:t xml:space="preserve">pt the setup flexibly and the fast </w:t>
      </w:r>
      <w:r w:rsidR="004D5E28">
        <w:t>installation in different MRI-systems</w:t>
      </w:r>
      <w:r w:rsidR="00A31CE0">
        <w:t>.</w:t>
      </w:r>
      <w:r w:rsidR="000C5208">
        <w:t xml:space="preserve"> Accordingly,</w:t>
      </w:r>
      <w:r w:rsidR="00605D13">
        <w:t xml:space="preserve"> two converters are </w:t>
      </w:r>
      <w:r w:rsidR="00B1269E">
        <w:t>used</w:t>
      </w:r>
      <w:r w:rsidR="006C6376">
        <w:t xml:space="preserve"> to decode</w:t>
      </w:r>
      <w:r w:rsidR="00605D13">
        <w:t xml:space="preserve"> the data in two stages</w:t>
      </w:r>
      <w:r w:rsidR="00123313">
        <w:t>.</w:t>
      </w:r>
      <w:r w:rsidR="0027007F">
        <w:t xml:space="preserve"> It has to be mentioned that the </w:t>
      </w:r>
      <w:r w:rsidR="00B1269E">
        <w:t>converters</w:t>
      </w:r>
      <w:r w:rsidR="0027007F">
        <w:t xml:space="preserve"> effect the quality and resolution of the decoded image</w:t>
      </w:r>
      <w:r w:rsidR="00961BBC">
        <w:t>s</w:t>
      </w:r>
      <w:r w:rsidR="00467A07">
        <w:t xml:space="preserve">, therefore, </w:t>
      </w:r>
      <w:r w:rsidR="00CD4456">
        <w:t>two</w:t>
      </w:r>
      <w:r w:rsidR="00467A07">
        <w:t xml:space="preserve"> type</w:t>
      </w:r>
      <w:r w:rsidR="00CD4456">
        <w:t>s</w:t>
      </w:r>
      <w:r w:rsidR="00467A07">
        <w:t xml:space="preserve"> of the decoder</w:t>
      </w:r>
      <w:r w:rsidR="00CD4456">
        <w:t>s</w:t>
      </w:r>
      <w:r w:rsidR="00467A07">
        <w:t xml:space="preserve"> </w:t>
      </w:r>
      <w:r w:rsidR="00CD4456">
        <w:t xml:space="preserve">have been </w:t>
      </w:r>
      <w:r w:rsidR="00A4502D">
        <w:t>tested</w:t>
      </w:r>
      <w:r w:rsidR="00467A07">
        <w:t xml:space="preserve"> </w:t>
      </w:r>
      <w:r w:rsidR="008305ED">
        <w:t>in this work to verify</w:t>
      </w:r>
      <w:r w:rsidR="00CD4456">
        <w:t xml:space="preserve"> their applicability </w:t>
      </w:r>
      <w:r w:rsidR="00A4502D">
        <w:t>in the</w:t>
      </w:r>
      <w:r w:rsidR="00C15D26">
        <w:t xml:space="preserve"> proposed</w:t>
      </w:r>
      <w:r w:rsidR="00A4502D">
        <w:t xml:space="preserve"> </w:t>
      </w:r>
      <w:r w:rsidR="008305ED">
        <w:t>setup</w:t>
      </w:r>
      <w:r w:rsidR="00961BBC">
        <w:t>.</w:t>
      </w:r>
      <w:r w:rsidR="0066099C">
        <w:t xml:space="preserve"> Figure 3</w:t>
      </w:r>
      <w:r w:rsidR="00123313">
        <w:t>.</w:t>
      </w:r>
      <w:r w:rsidR="00B63996">
        <w:t>1</w:t>
      </w:r>
      <w:r w:rsidR="00F31A6D">
        <w:t>1</w:t>
      </w:r>
      <w:r w:rsidR="00123313">
        <w:t xml:space="preserve"> </w:t>
      </w:r>
      <w:r w:rsidR="00432F33">
        <w:t>shows a comparison of the quality of the image acquired</w:t>
      </w:r>
      <w:r w:rsidR="00BC7AAE">
        <w:t xml:space="preserve"> </w:t>
      </w:r>
      <w:r w:rsidR="00432F33">
        <w:t>by the capture device without decoding</w:t>
      </w:r>
      <w:r w:rsidR="00EB55D1">
        <w:t xml:space="preserve"> (</w:t>
      </w:r>
      <w:r w:rsidR="00C150E2">
        <w:t>Figure 3</w:t>
      </w:r>
      <w:r w:rsidR="008A3F72">
        <w:t>.</w:t>
      </w:r>
      <w:r w:rsidR="00B63996">
        <w:t>1</w:t>
      </w:r>
      <w:r w:rsidR="00F31A6D">
        <w:t>1</w:t>
      </w:r>
      <w:r w:rsidR="00C150E2">
        <w:t xml:space="preserve"> (</w:t>
      </w:r>
      <w:r w:rsidR="004B3238">
        <w:t>c</w:t>
      </w:r>
      <w:r w:rsidR="00C150E2">
        <w:t>)</w:t>
      </w:r>
      <w:r w:rsidR="00EB55D1">
        <w:t>)</w:t>
      </w:r>
      <w:r w:rsidR="00432F33">
        <w:t xml:space="preserve">, and </w:t>
      </w:r>
      <w:r w:rsidR="008A3F72">
        <w:t xml:space="preserve">with decoding </w:t>
      </w:r>
      <w:r w:rsidR="00EB55D1">
        <w:t>using</w:t>
      </w:r>
      <w:r w:rsidR="00123313">
        <w:t xml:space="preserve"> </w:t>
      </w:r>
      <w:r w:rsidR="00A6590F">
        <w:t xml:space="preserve">HDMI to </w:t>
      </w:r>
      <w:r w:rsidR="00123313">
        <w:t>VGA</w:t>
      </w:r>
      <w:r w:rsidR="008A3F72">
        <w:t xml:space="preserve"> </w:t>
      </w:r>
      <w:r w:rsidR="00C150E2">
        <w:t>converter (Figure 3</w:t>
      </w:r>
      <w:r w:rsidR="008A3F72">
        <w:t>.</w:t>
      </w:r>
      <w:r w:rsidR="00B63996">
        <w:t>1</w:t>
      </w:r>
      <w:r w:rsidR="00F31A6D">
        <w:t>1</w:t>
      </w:r>
      <w:r w:rsidR="008A3F72">
        <w:t xml:space="preserve">a) </w:t>
      </w:r>
      <w:r w:rsidR="00123313">
        <w:t xml:space="preserve">and </w:t>
      </w:r>
      <w:r w:rsidR="00A6590F">
        <w:t xml:space="preserve">HDMI to </w:t>
      </w:r>
      <w:r w:rsidR="00123313">
        <w:t>AV</w:t>
      </w:r>
      <w:r w:rsidR="00B16B6E">
        <w:t xml:space="preserve"> converter</w:t>
      </w:r>
      <w:r w:rsidR="00C150E2">
        <w:t xml:space="preserve"> (Figure 3</w:t>
      </w:r>
      <w:r w:rsidR="008A3F72">
        <w:t>.</w:t>
      </w:r>
      <w:r w:rsidR="00B63996">
        <w:t>1</w:t>
      </w:r>
      <w:r w:rsidR="00F31A6D">
        <w:t>1</w:t>
      </w:r>
      <w:r w:rsidR="008A3F72">
        <w:t>b)</w:t>
      </w:r>
      <w:r w:rsidR="00EB55D1">
        <w:t xml:space="preserve">. </w:t>
      </w:r>
      <w:r w:rsidR="00470547">
        <w:t xml:space="preserve">As </w:t>
      </w:r>
      <w:r w:rsidR="005512C3">
        <w:t>it is repre</w:t>
      </w:r>
      <w:r w:rsidR="006A6264">
        <w:t>sented in the Figure</w:t>
      </w:r>
      <w:r w:rsidR="005512C3">
        <w:t xml:space="preserve"> 3</w:t>
      </w:r>
      <w:r w:rsidR="00470547">
        <w:t>.</w:t>
      </w:r>
      <w:r w:rsidR="00B63996">
        <w:t>11</w:t>
      </w:r>
      <w:r w:rsidR="008B5E30">
        <w:t>,</w:t>
      </w:r>
      <w:r w:rsidR="00470547">
        <w:t xml:space="preserve"> </w:t>
      </w:r>
      <w:r w:rsidR="002351E5">
        <w:t>the</w:t>
      </w:r>
      <w:r w:rsidR="00470547">
        <w:t xml:space="preserve"> VGA converter </w:t>
      </w:r>
      <w:r w:rsidR="00470547">
        <w:lastRenderedPageBreak/>
        <w:t>provides</w:t>
      </w:r>
      <w:r w:rsidR="002351E5">
        <w:t xml:space="preserve"> the images with</w:t>
      </w:r>
      <w:r w:rsidR="00470547">
        <w:t xml:space="preserve"> higher resolution and</w:t>
      </w:r>
      <w:r w:rsidR="00AA45C5">
        <w:t xml:space="preserve"> contrast than the AV converter, but it is not compatible with MRI hardware system. An alternative to the capture device and converter is using a camera in front of the MRI monitor</w:t>
      </w:r>
      <w:r w:rsidR="00316C13">
        <w:t>, and acquiring the image</w:t>
      </w:r>
      <w:r w:rsidR="00AA45C5">
        <w:t xml:space="preserve"> directly</w:t>
      </w:r>
      <w:r w:rsidR="00316C13">
        <w:t xml:space="preserve"> from the MRI monitor</w:t>
      </w:r>
      <w:r w:rsidR="00AA45C5">
        <w:t>. Although this approach is compati</w:t>
      </w:r>
      <w:r w:rsidR="00316C13">
        <w:t>ble with</w:t>
      </w:r>
      <w:r w:rsidR="00AA45C5">
        <w:t xml:space="preserve"> all MRI systems</w:t>
      </w:r>
      <w:r w:rsidR="00316C13">
        <w:t xml:space="preserve"> without</w:t>
      </w:r>
      <w:r w:rsidR="0089557F">
        <w:t xml:space="preserve"> the</w:t>
      </w:r>
      <w:r w:rsidR="00316C13">
        <w:t xml:space="preserve"> decoding process</w:t>
      </w:r>
      <w:r w:rsidR="00AA45C5">
        <w:t xml:space="preserve">, it has several disadvantageous </w:t>
      </w:r>
      <w:r w:rsidR="00316C13">
        <w:t>such as low-quality images</w:t>
      </w:r>
      <w:r w:rsidR="00F31A6D">
        <w:t xml:space="preserve"> (Figure 3.10 (a)) </w:t>
      </w:r>
      <w:r w:rsidR="00316C13">
        <w:t>and</w:t>
      </w:r>
      <w:r w:rsidR="00AA45C5">
        <w:t xml:space="preserve"> calibration complexity</w:t>
      </w:r>
      <w:r w:rsidR="00316C13">
        <w:t>.</w:t>
      </w:r>
      <w:r w:rsidR="00816A6B">
        <w:t xml:space="preserve"> </w:t>
      </w:r>
      <w:r w:rsidR="00DA41FD">
        <w:t>I</w:t>
      </w:r>
      <w:r w:rsidR="00B84511">
        <w:t>n this work</w:t>
      </w:r>
      <w:r w:rsidR="001E033A">
        <w:t>,</w:t>
      </w:r>
      <w:r w:rsidR="00B84511">
        <w:t xml:space="preserve"> the </w:t>
      </w:r>
      <w:r w:rsidR="00582B24">
        <w:t xml:space="preserve">capture device with </w:t>
      </w:r>
      <w:r w:rsidR="00B84511">
        <w:t>AV con</w:t>
      </w:r>
      <w:r w:rsidR="00582B24">
        <w:t>verter</w:t>
      </w:r>
      <w:r w:rsidR="00EF57D2">
        <w:t xml:space="preserve"> are</w:t>
      </w:r>
      <w:r w:rsidR="00582B24">
        <w:t xml:space="preserve"> used since </w:t>
      </w:r>
      <w:r w:rsidR="007D549F">
        <w:t>they</w:t>
      </w:r>
      <w:r w:rsidR="00582B24">
        <w:t xml:space="preserve"> </w:t>
      </w:r>
      <w:r w:rsidR="00F31A6D">
        <w:t>are</w:t>
      </w:r>
      <w:r w:rsidR="00582B24">
        <w:t xml:space="preserve"> </w:t>
      </w:r>
      <w:r w:rsidR="00B84511">
        <w:t>compatible with MRI hardware system</w:t>
      </w:r>
      <w:r w:rsidR="00582B24">
        <w:t xml:space="preserve"> and provide the adequate image quality for the</w:t>
      </w:r>
      <w:r w:rsidR="00290E14">
        <w:t xml:space="preserve"> image</w:t>
      </w:r>
      <w:r w:rsidR="00582B24">
        <w:t xml:space="preserve"> processing </w:t>
      </w:r>
      <w:r w:rsidR="00290E14">
        <w:t>task</w:t>
      </w:r>
      <w:r w:rsidR="00B84511">
        <w:t>.</w:t>
      </w:r>
      <w:r w:rsidR="00D65FC3">
        <w:t xml:space="preserve"> Figure 3</w:t>
      </w:r>
      <w:r w:rsidR="00191AEB">
        <w:t>.</w:t>
      </w:r>
      <w:r w:rsidR="00EB25E6">
        <w:t>10</w:t>
      </w:r>
      <w:r w:rsidR="00D65FC3">
        <w:t>(b)</w:t>
      </w:r>
      <w:r w:rsidR="004B3238">
        <w:t xml:space="preserve"> </w:t>
      </w:r>
      <w:r w:rsidR="00191AEB">
        <w:t>shows a snapshot of the MRI screen from a T1W image of the Z-</w:t>
      </w:r>
      <w:r w:rsidR="006914C1">
        <w:t xml:space="preserve">frame </w:t>
      </w:r>
      <w:r w:rsidR="00191AEB">
        <w:t>marker using capture device and AV converter.</w:t>
      </w:r>
    </w:p>
    <w:p w:rsidR="007428D4" w:rsidRDefault="00F863CB" w:rsidP="003446F1">
      <w:pPr>
        <w:tabs>
          <w:tab w:val="left" w:pos="720"/>
          <w:tab w:val="left" w:pos="5228"/>
        </w:tabs>
      </w:pPr>
      <w:r>
        <w:rPr>
          <w:noProof/>
        </w:rPr>
        <mc:AlternateContent>
          <mc:Choice Requires="wps">
            <w:drawing>
              <wp:anchor distT="0" distB="0" distL="114300" distR="114300" simplePos="0" relativeHeight="251773440" behindDoc="0" locked="0" layoutInCell="1" allowOverlap="1" wp14:anchorId="36774C7A" wp14:editId="19BDBB2A">
                <wp:simplePos x="0" y="0"/>
                <wp:positionH relativeFrom="column">
                  <wp:posOffset>873324</wp:posOffset>
                </wp:positionH>
                <wp:positionV relativeFrom="paragraph">
                  <wp:posOffset>2411730</wp:posOffset>
                </wp:positionV>
                <wp:extent cx="907415" cy="174625"/>
                <wp:effectExtent l="0" t="0" r="6985" b="0"/>
                <wp:wrapTopAndBottom/>
                <wp:docPr id="42" name="Text Box 42"/>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010EE9" w:rsidRPr="00CF759E" w:rsidRDefault="00010EE9" w:rsidP="00751D32">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74C7A" id="Text Box 42" o:spid="_x0000_s1087" type="#_x0000_t202" style="position:absolute;left:0;text-align:left;margin-left:68.75pt;margin-top:189.9pt;width:71.45pt;height:13.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ndMQIAAGkEAAAOAAAAZHJzL2Uyb0RvYy54bWysVFFv2yAQfp+0/4B4X5xEabp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" stroked="f">
                <v:textbox inset="0,0,0,0">
                  <w:txbxContent>
                    <w:p w:rsidR="00010EE9" w:rsidRPr="00CF759E" w:rsidRDefault="00010EE9" w:rsidP="00751D32">
                      <w:pPr>
                        <w:pStyle w:val="Caption"/>
                      </w:pPr>
                      <w:r>
                        <w:t>(</w:t>
                      </w:r>
                      <w:r w:rsidRPr="00CF759E">
                        <w:t>a</w:t>
                      </w:r>
                      <w:r>
                        <w:t>)</w:t>
                      </w:r>
                    </w:p>
                  </w:txbxContent>
                </v:textbox>
                <w10:wrap type="topAndBottom"/>
              </v:shape>
            </w:pict>
          </mc:Fallback>
        </mc:AlternateContent>
      </w:r>
      <w:r w:rsidRPr="00855D47">
        <w:rPr>
          <w:noProof/>
        </w:rPr>
        <w:drawing>
          <wp:anchor distT="0" distB="0" distL="114300" distR="114300" simplePos="0" relativeHeight="251768320" behindDoc="0" locked="0" layoutInCell="1" allowOverlap="1" wp14:anchorId="784B67F9" wp14:editId="7FE0C5B2">
            <wp:simplePos x="0" y="0"/>
            <wp:positionH relativeFrom="margin">
              <wp:posOffset>190339</wp:posOffset>
            </wp:positionH>
            <wp:positionV relativeFrom="paragraph">
              <wp:posOffset>398780</wp:posOffset>
            </wp:positionV>
            <wp:extent cx="2534920" cy="1942465"/>
            <wp:effectExtent l="0" t="0" r="0" b="635"/>
            <wp:wrapTopAndBottom/>
            <wp:docPr id="22" name="Picture 22" descr="F:\HIWI\Zframe_MRI_camera\Z-Marker_CAMERA_24.1.2018\WIN_20180124_14_00_1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Zframe_MRI_camera\Z-Marker_CAMERA_24.1.2018\WIN_20180124_14_00_12_Pro.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2806" r="13804"/>
                    <a:stretch/>
                  </pic:blipFill>
                  <pic:spPr bwMode="auto">
                    <a:xfrm>
                      <a:off x="0" y="0"/>
                      <a:ext cx="2534920" cy="1942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1A33">
        <w:rPr>
          <w:noProof/>
        </w:rPr>
        <w:drawing>
          <wp:anchor distT="0" distB="0" distL="114300" distR="114300" simplePos="0" relativeHeight="251769344" behindDoc="0" locked="0" layoutInCell="1" allowOverlap="1" wp14:anchorId="6D0D42CF" wp14:editId="30C8F6DC">
            <wp:simplePos x="0" y="0"/>
            <wp:positionH relativeFrom="column">
              <wp:posOffset>3002280</wp:posOffset>
            </wp:positionH>
            <wp:positionV relativeFrom="paragraph">
              <wp:posOffset>398780</wp:posOffset>
            </wp:positionV>
            <wp:extent cx="2706370" cy="1924050"/>
            <wp:effectExtent l="0" t="0" r="0" b="0"/>
            <wp:wrapTopAndBottom/>
            <wp:docPr id="169" name="Picture 169" descr="F:\Thesis_parisa\image_processing\MRI10.07.2018\Snapshot_20180710_164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hesis_parisa\image_processing\MRI10.07.2018\Snapshot_20180710_164653.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06370"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335E2D">
        <w:rPr>
          <w:noProof/>
        </w:rPr>
        <mc:AlternateContent>
          <mc:Choice Requires="wps">
            <w:drawing>
              <wp:anchor distT="0" distB="0" distL="114300" distR="114300" simplePos="0" relativeHeight="251775488" behindDoc="0" locked="0" layoutInCell="1" allowOverlap="1" wp14:anchorId="28B332E9" wp14:editId="7DB4D814">
                <wp:simplePos x="0" y="0"/>
                <wp:positionH relativeFrom="column">
                  <wp:posOffset>3879474</wp:posOffset>
                </wp:positionH>
                <wp:positionV relativeFrom="paragraph">
                  <wp:posOffset>2495441</wp:posOffset>
                </wp:positionV>
                <wp:extent cx="1129665" cy="17462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1129665" cy="174625"/>
                        </a:xfrm>
                        <a:prstGeom prst="rect">
                          <a:avLst/>
                        </a:prstGeom>
                        <a:solidFill>
                          <a:prstClr val="white"/>
                        </a:solidFill>
                        <a:ln>
                          <a:noFill/>
                        </a:ln>
                      </wps:spPr>
                      <wps:txbx>
                        <w:txbxContent>
                          <w:p w:rsidR="00010EE9" w:rsidRPr="00CF759E" w:rsidRDefault="00010EE9" w:rsidP="00751D32">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B332E9" id="Text Box 44" o:spid="_x0000_s1088" type="#_x0000_t202" style="position:absolute;left:0;text-align:left;margin-left:305.45pt;margin-top:196.5pt;width:88.95pt;height:13.7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" stroked="f">
                <v:textbox inset="0,0,0,0">
                  <w:txbxContent>
                    <w:p w:rsidR="00010EE9" w:rsidRPr="00CF759E" w:rsidRDefault="00010EE9" w:rsidP="00751D32">
                      <w:pPr>
                        <w:pStyle w:val="Caption"/>
                      </w:pPr>
                      <w:r>
                        <w:t>(b)</w:t>
                      </w:r>
                    </w:p>
                  </w:txbxContent>
                </v:textbox>
                <w10:wrap type="topAndBottom"/>
              </v:shape>
            </w:pict>
          </mc:Fallback>
        </mc:AlternateContent>
      </w:r>
      <w:r w:rsidR="00AA545B">
        <w:tab/>
      </w:r>
      <w:r w:rsidR="003446F1">
        <w:tab/>
      </w:r>
    </w:p>
    <w:p w:rsidR="003446F1" w:rsidRDefault="00F84AF6" w:rsidP="003446F1">
      <w:pPr>
        <w:tabs>
          <w:tab w:val="left" w:pos="720"/>
          <w:tab w:val="left" w:pos="5228"/>
        </w:tabs>
      </w:pPr>
      <w:r>
        <w:rPr>
          <w:noProof/>
        </w:rPr>
        <mc:AlternateContent>
          <mc:Choice Requires="wps">
            <w:drawing>
              <wp:anchor distT="0" distB="0" distL="114300" distR="114300" simplePos="0" relativeHeight="251771392" behindDoc="0" locked="0" layoutInCell="1" allowOverlap="1" wp14:anchorId="0FB16790" wp14:editId="23DEB843">
                <wp:simplePos x="0" y="0"/>
                <wp:positionH relativeFrom="margin">
                  <wp:posOffset>-635</wp:posOffset>
                </wp:positionH>
                <wp:positionV relativeFrom="paragraph">
                  <wp:posOffset>2375875</wp:posOffset>
                </wp:positionV>
                <wp:extent cx="5904230" cy="290195"/>
                <wp:effectExtent l="0" t="0" r="1270" b="0"/>
                <wp:wrapTopAndBottom/>
                <wp:docPr id="40" name="Text Box 40"/>
                <wp:cNvGraphicFramePr/>
                <a:graphic xmlns:a="http://schemas.openxmlformats.org/drawingml/2006/main">
                  <a:graphicData uri="http://schemas.microsoft.com/office/word/2010/wordprocessingShape">
                    <wps:wsp>
                      <wps:cNvSpPr txBox="1"/>
                      <wps:spPr>
                        <a:xfrm>
                          <a:off x="0" y="0"/>
                          <a:ext cx="5904230" cy="290195"/>
                        </a:xfrm>
                        <a:prstGeom prst="rect">
                          <a:avLst/>
                        </a:prstGeom>
                        <a:solidFill>
                          <a:prstClr val="white"/>
                        </a:solidFill>
                        <a:ln>
                          <a:noFill/>
                        </a:ln>
                      </wps:spPr>
                      <wps:txbx>
                        <w:txbxContent>
                          <w:p w:rsidR="00010EE9" w:rsidRPr="0089557F" w:rsidRDefault="00010EE9" w:rsidP="00751D32">
                            <w:pPr>
                              <w:pStyle w:val="Caption"/>
                            </w:pPr>
                            <w:bookmarkStart w:id="55" w:name="_Toc523735294"/>
                            <w:r>
                              <w:t xml:space="preserve">Figure </w:t>
                            </w:r>
                            <w:r>
                              <w:fldChar w:fldCharType="begin"/>
                            </w:r>
                            <w:r>
                              <w:instrText xml:space="preserve"> STYLEREF 1 \s </w:instrText>
                            </w:r>
                            <w:r>
                              <w:fldChar w:fldCharType="separate"/>
                            </w:r>
                            <w:r w:rsidR="00B63996">
                              <w:rPr>
                                <w:cs/>
                              </w:rPr>
                              <w:t>‎</w:t>
                            </w:r>
                            <w:r w:rsidR="00B63996">
                              <w:t>3</w:t>
                            </w:r>
                            <w:r>
                              <w:fldChar w:fldCharType="end"/>
                            </w:r>
                            <w:r>
                              <w:t>.</w:t>
                            </w:r>
                            <w:r>
                              <w:fldChar w:fldCharType="begin"/>
                            </w:r>
                            <w:r>
                              <w:instrText xml:space="preserve"> SEQ Figure \* ARABIC \s 1 </w:instrText>
                            </w:r>
                            <w:r>
                              <w:fldChar w:fldCharType="separate"/>
                            </w:r>
                            <w:r w:rsidR="00B63996">
                              <w:t>10</w:t>
                            </w:r>
                            <w:r>
                              <w:fldChar w:fldCharType="end"/>
                            </w:r>
                            <w:r>
                              <w:t>: Captured MRI i</w:t>
                            </w:r>
                            <w:r w:rsidR="004A2E81">
                              <w:t>mages of the Z-frame marker</w:t>
                            </w:r>
                            <w:r>
                              <w:t>. (a) A web came in front of the MRI monitor capture</w:t>
                            </w:r>
                            <w:r w:rsidR="00F863CB">
                              <w:t>d</w:t>
                            </w:r>
                            <w:r>
                              <w:t xml:space="preserve"> screenshot of the MRI data. (b)</w:t>
                            </w:r>
                            <w:r w:rsidR="004A2E81">
                              <w:t xml:space="preserve"> A</w:t>
                            </w:r>
                            <w:r>
                              <w:t xml:space="preserve"> snapshot of the MRI screen from T1W image of the Z-marker using the setup shown in Figure 3.</w:t>
                            </w:r>
                            <w:r w:rsidR="00224171">
                              <w:t>9</w:t>
                            </w:r>
                            <w:r>
                              <w:t>.</w:t>
                            </w:r>
                            <w:bookmarkEnd w:id="5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16790" id="Text Box 40" o:spid="_x0000_s1089" type="#_x0000_t202" style="position:absolute;left:0;text-align:left;margin-left:-.05pt;margin-top:187.1pt;width:464.9pt;height:22.85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" stroked="f">
                <v:textbox style="mso-fit-shape-to-text:t" inset="0,0,0,0">
                  <w:txbxContent>
                    <w:p w:rsidR="00010EE9" w:rsidRPr="0089557F" w:rsidRDefault="00010EE9" w:rsidP="00751D32">
                      <w:pPr>
                        <w:pStyle w:val="Caption"/>
                      </w:pPr>
                      <w:bookmarkStart w:id="56" w:name="_Toc523735294"/>
                      <w:r>
                        <w:t xml:space="preserve">Figure </w:t>
                      </w:r>
                      <w:r>
                        <w:fldChar w:fldCharType="begin"/>
                      </w:r>
                      <w:r>
                        <w:instrText xml:space="preserve"> STYLEREF 1 \s </w:instrText>
                      </w:r>
                      <w:r>
                        <w:fldChar w:fldCharType="separate"/>
                      </w:r>
                      <w:r w:rsidR="00B63996">
                        <w:rPr>
                          <w:cs/>
                        </w:rPr>
                        <w:t>‎</w:t>
                      </w:r>
                      <w:r w:rsidR="00B63996">
                        <w:t>3</w:t>
                      </w:r>
                      <w:r>
                        <w:fldChar w:fldCharType="end"/>
                      </w:r>
                      <w:r>
                        <w:t>.</w:t>
                      </w:r>
                      <w:r>
                        <w:fldChar w:fldCharType="begin"/>
                      </w:r>
                      <w:r>
                        <w:instrText xml:space="preserve"> SEQ Figure \* ARABIC \s 1 </w:instrText>
                      </w:r>
                      <w:r>
                        <w:fldChar w:fldCharType="separate"/>
                      </w:r>
                      <w:r w:rsidR="00B63996">
                        <w:t>10</w:t>
                      </w:r>
                      <w:r>
                        <w:fldChar w:fldCharType="end"/>
                      </w:r>
                      <w:r>
                        <w:t>: Captured MRI i</w:t>
                      </w:r>
                      <w:r w:rsidR="004A2E81">
                        <w:t>mages of the Z-frame marker</w:t>
                      </w:r>
                      <w:r>
                        <w:t>. (a) A web came in front of the MRI monitor capture</w:t>
                      </w:r>
                      <w:r w:rsidR="00F863CB">
                        <w:t>d</w:t>
                      </w:r>
                      <w:r>
                        <w:t xml:space="preserve"> screenshot of the MRI data. (b)</w:t>
                      </w:r>
                      <w:r w:rsidR="004A2E81">
                        <w:t xml:space="preserve"> A</w:t>
                      </w:r>
                      <w:r>
                        <w:t xml:space="preserve"> snapshot of the MRI screen from T1W image of the Z-marker using the setup shown in Figure 3.</w:t>
                      </w:r>
                      <w:r w:rsidR="00224171">
                        <w:t>9</w:t>
                      </w:r>
                      <w:r>
                        <w:t>.</w:t>
                      </w:r>
                      <w:bookmarkEnd w:id="56"/>
                      <w:r>
                        <w:t xml:space="preserve"> </w:t>
                      </w:r>
                    </w:p>
                  </w:txbxContent>
                </v:textbox>
                <w10:wrap type="topAndBottom" anchorx="margin"/>
              </v:shape>
            </w:pict>
          </mc:Fallback>
        </mc:AlternateContent>
      </w:r>
    </w:p>
    <w:p w:rsidR="003446F1" w:rsidRDefault="003446F1" w:rsidP="003446F1">
      <w:pPr>
        <w:tabs>
          <w:tab w:val="left" w:pos="720"/>
          <w:tab w:val="left" w:pos="5228"/>
        </w:tabs>
      </w:pPr>
    </w:p>
    <w:p w:rsidR="003446F1" w:rsidRDefault="003446F1" w:rsidP="003446F1">
      <w:pPr>
        <w:tabs>
          <w:tab w:val="left" w:pos="720"/>
          <w:tab w:val="left" w:pos="5228"/>
        </w:tabs>
      </w:pPr>
    </w:p>
    <w:p w:rsidR="003446F1" w:rsidRDefault="003446F1" w:rsidP="003446F1">
      <w:pPr>
        <w:tabs>
          <w:tab w:val="left" w:pos="720"/>
          <w:tab w:val="left" w:pos="5228"/>
        </w:tabs>
      </w:pPr>
    </w:p>
    <w:p w:rsidR="00FC4BEB" w:rsidRDefault="0092347F" w:rsidP="0092347F">
      <w:r>
        <w:rPr>
          <w:noProof/>
        </w:rPr>
        <w:lastRenderedPageBreak/>
        <mc:AlternateContent>
          <mc:Choice Requires="wpg">
            <w:drawing>
              <wp:anchor distT="0" distB="0" distL="114300" distR="114300" simplePos="0" relativeHeight="251767296" behindDoc="0" locked="0" layoutInCell="1" allowOverlap="1" wp14:anchorId="324F979D" wp14:editId="3278417F">
                <wp:simplePos x="0" y="0"/>
                <wp:positionH relativeFrom="column">
                  <wp:posOffset>3115949</wp:posOffset>
                </wp:positionH>
                <wp:positionV relativeFrom="paragraph">
                  <wp:posOffset>372365</wp:posOffset>
                </wp:positionV>
                <wp:extent cx="2752725" cy="2649220"/>
                <wp:effectExtent l="0" t="0" r="9525" b="0"/>
                <wp:wrapNone/>
                <wp:docPr id="35" name="Group 35"/>
                <wp:cNvGraphicFramePr/>
                <a:graphic xmlns:a="http://schemas.openxmlformats.org/drawingml/2006/main">
                  <a:graphicData uri="http://schemas.microsoft.com/office/word/2010/wordprocessingGroup">
                    <wpg:wgp>
                      <wpg:cNvGrpSpPr/>
                      <wpg:grpSpPr>
                        <a:xfrm>
                          <a:off x="0" y="0"/>
                          <a:ext cx="2752725" cy="2649220"/>
                          <a:chOff x="0" y="0"/>
                          <a:chExt cx="2752725" cy="2649220"/>
                        </a:xfrm>
                      </wpg:grpSpPr>
                      <pic:pic xmlns:pic="http://schemas.openxmlformats.org/drawingml/2006/picture">
                        <pic:nvPicPr>
                          <pic:cNvPr id="60" name="Picture 60"/>
                          <pic:cNvPicPr>
                            <a:picLocks noChangeAspect="1"/>
                          </pic:cNvPicPr>
                        </pic:nvPicPr>
                        <pic:blipFill rotWithShape="1">
                          <a:blip r:embed="rId48" cstate="print">
                            <a:extLst>
                              <a:ext uri="{28A0092B-C50C-407E-A947-70E740481C1C}">
                                <a14:useLocalDpi xmlns:a14="http://schemas.microsoft.com/office/drawing/2010/main" val="0"/>
                              </a:ext>
                            </a:extLst>
                          </a:blip>
                          <a:srcRect l="22371" t="1838" r="22127" b="3874"/>
                          <a:stretch/>
                        </pic:blipFill>
                        <pic:spPr bwMode="auto">
                          <a:xfrm>
                            <a:off x="0" y="0"/>
                            <a:ext cx="2752725" cy="2649220"/>
                          </a:xfrm>
                          <a:prstGeom prst="rect">
                            <a:avLst/>
                          </a:prstGeom>
                          <a:ln>
                            <a:noFill/>
                          </a:ln>
                          <a:extLst>
                            <a:ext uri="{53640926-AAD7-44D8-BBD7-CCE9431645EC}">
                              <a14:shadowObscured xmlns:a14="http://schemas.microsoft.com/office/drawing/2010/main"/>
                            </a:ext>
                          </a:extLst>
                        </pic:spPr>
                      </pic:pic>
                      <wps:wsp>
                        <wps:cNvPr id="166" name="Oval 166"/>
                        <wps:cNvSpPr/>
                        <wps:spPr>
                          <a:xfrm>
                            <a:off x="1444403" y="139780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774619" y="326155"/>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321DF3" id="Group 35" o:spid="_x0000_s1026" style="position:absolute;margin-left:245.35pt;margin-top:29.3pt;width:216.75pt;height:208.6pt;z-index:251767296" coordsize="27527,264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">
                <v:shape id="Picture 60" o:spid="_x0000_s1027" type="#_x0000_t75" style="position:absolute;width:27527;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">
                  <v:imagedata r:id="rId49" o:title="" croptop="1205f" cropbottom="2539f" cropleft="14661f" cropright="14501f"/>
                  <v:path arrowok="t"/>
                </v:shape>
                <v:oval id="Oval 166" o:spid="_x0000_s1028" style="position:absolute;left:14444;top:13978;width:981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" filled="f" strokecolor="red" strokeweight="1pt">
                  <v:stroke joinstyle="miter"/>
                </v:oval>
                <v:oval id="Oval 26" o:spid="_x0000_s1029" style="position:absolute;left:7746;top:3261;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" filled="f" strokecolor="red" strokeweight="1pt">
                  <v:stroke joinstyle="miter"/>
                </v:oval>
              </v:group>
            </w:pict>
          </mc:Fallback>
        </mc:AlternateContent>
      </w:r>
      <w:r>
        <w:rPr>
          <w:noProof/>
        </w:rPr>
        <mc:AlternateContent>
          <mc:Choice Requires="wpg">
            <w:drawing>
              <wp:anchor distT="0" distB="0" distL="114300" distR="114300" simplePos="0" relativeHeight="251619840" behindDoc="0" locked="0" layoutInCell="1" allowOverlap="1" wp14:anchorId="4A756859" wp14:editId="1530F58D">
                <wp:simplePos x="0" y="0"/>
                <wp:positionH relativeFrom="column">
                  <wp:posOffset>-17473</wp:posOffset>
                </wp:positionH>
                <wp:positionV relativeFrom="paragraph">
                  <wp:posOffset>389837</wp:posOffset>
                </wp:positionV>
                <wp:extent cx="2757805" cy="2642235"/>
                <wp:effectExtent l="0" t="0" r="4445" b="5715"/>
                <wp:wrapNone/>
                <wp:docPr id="25" name="Group 25"/>
                <wp:cNvGraphicFramePr/>
                <a:graphic xmlns:a="http://schemas.openxmlformats.org/drawingml/2006/main">
                  <a:graphicData uri="http://schemas.microsoft.com/office/word/2010/wordprocessingGroup">
                    <wpg:wgp>
                      <wpg:cNvGrpSpPr/>
                      <wpg:grpSpPr>
                        <a:xfrm>
                          <a:off x="0" y="0"/>
                          <a:ext cx="2757805" cy="2642235"/>
                          <a:chOff x="0" y="0"/>
                          <a:chExt cx="2757805" cy="2642235"/>
                        </a:xfrm>
                      </wpg:grpSpPr>
                      <pic:pic xmlns:pic="http://schemas.openxmlformats.org/drawingml/2006/picture">
                        <pic:nvPicPr>
                          <pic:cNvPr id="57" name="Picture 57" descr="F:\Thesis_parisa\result\Capture device_resolution\secondexperiment\AV1.jpg"/>
                          <pic:cNvPicPr>
                            <a:picLocks noChangeAspect="1"/>
                          </pic:cNvPicPr>
                        </pic:nvPicPr>
                        <pic:blipFill rotWithShape="1">
                          <a:blip r:embed="rId50" cstate="print">
                            <a:extLst>
                              <a:ext uri="{28A0092B-C50C-407E-A947-70E740481C1C}">
                                <a14:useLocalDpi xmlns:a14="http://schemas.microsoft.com/office/drawing/2010/main" val="0"/>
                              </a:ext>
                            </a:extLst>
                          </a:blip>
                          <a:srcRect l="21159" r="20729" b="998"/>
                          <a:stretch/>
                        </pic:blipFill>
                        <pic:spPr bwMode="auto">
                          <a:xfrm>
                            <a:off x="0" y="0"/>
                            <a:ext cx="2757805" cy="2642235"/>
                          </a:xfrm>
                          <a:prstGeom prst="rect">
                            <a:avLst/>
                          </a:prstGeom>
                          <a:noFill/>
                          <a:ln>
                            <a:noFill/>
                          </a:ln>
                          <a:extLst>
                            <a:ext uri="{53640926-AAD7-44D8-BBD7-CCE9431645EC}">
                              <a14:shadowObscured xmlns:a14="http://schemas.microsoft.com/office/drawing/2010/main"/>
                            </a:ext>
                          </a:extLst>
                        </pic:spPr>
                      </pic:pic>
                      <wps:wsp>
                        <wps:cNvPr id="165" name="Oval 165"/>
                        <wps:cNvSpPr/>
                        <wps:spPr>
                          <a:xfrm>
                            <a:off x="751323" y="302859"/>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1456051" y="1374513"/>
                            <a:ext cx="981075" cy="3714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2EF57" id="Group 25" o:spid="_x0000_s1026" style="position:absolute;margin-left:-1.4pt;margin-top:30.7pt;width:217.15pt;height:208.05pt;z-index:251619840" coordsize="27578,264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">
                <v:shape id="Picture 57" o:spid="_x0000_s1027" type="#_x0000_t75" style="position:absolute;width:27578;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">
                  <v:imagedata r:id="rId51" o:title="AV1" cropbottom="654f" cropleft="13867f" cropright="13585f"/>
                  <v:path arrowok="t"/>
                </v:shape>
                <v:oval id="Oval 165" o:spid="_x0000_s1028" style="position:absolute;left:7513;top:3028;width:981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" filled="f" strokecolor="red" strokeweight="1pt">
                  <v:stroke joinstyle="miter"/>
                </v:oval>
                <v:oval id="Oval 167" o:spid="_x0000_s1029" style="position:absolute;left:14560;top:13745;width:981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" filled="f" strokecolor="red" strokeweight="1pt">
                  <v:stroke joinstyle="miter"/>
                </v:oval>
              </v:group>
            </w:pict>
          </mc:Fallback>
        </mc:AlternateContent>
      </w:r>
      <w:r w:rsidR="00CF759E">
        <w:rPr>
          <w:noProof/>
        </w:rPr>
        <mc:AlternateContent>
          <mc:Choice Requires="wps">
            <w:drawing>
              <wp:anchor distT="0" distB="0" distL="114300" distR="114300" simplePos="0" relativeHeight="251621888" behindDoc="0" locked="0" layoutInCell="1" allowOverlap="1" wp14:anchorId="1248E630" wp14:editId="11B36940">
                <wp:simplePos x="0" y="0"/>
                <wp:positionH relativeFrom="column">
                  <wp:posOffset>1362075</wp:posOffset>
                </wp:positionH>
                <wp:positionV relativeFrom="paragraph">
                  <wp:posOffset>6191885</wp:posOffset>
                </wp:positionV>
                <wp:extent cx="3348990" cy="635"/>
                <wp:effectExtent l="0" t="0" r="0" b="0"/>
                <wp:wrapTopAndBottom/>
                <wp:docPr id="171" name="Text Box 171"/>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010EE9" w:rsidRPr="00CF759E" w:rsidRDefault="00010EE9" w:rsidP="00751D32">
                            <w:pPr>
                              <w:pStyle w:val="Caption"/>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8E630" id="Text Box 171" o:spid="_x0000_s1090" type="#_x0000_t202" style="position:absolute;left:0;text-align:left;margin-left:107.25pt;margin-top:487.55pt;width:263.7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" stroked="f">
                <v:textbox style="mso-fit-shape-to-text:t" inset="0,0,0,0">
                  <w:txbxContent>
                    <w:p w:rsidR="00010EE9" w:rsidRPr="00CF759E" w:rsidRDefault="00010EE9" w:rsidP="00751D32">
                      <w:pPr>
                        <w:pStyle w:val="Caption"/>
                      </w:pPr>
                      <w:r>
                        <w:t>(c)</w:t>
                      </w:r>
                    </w:p>
                  </w:txbxContent>
                </v:textbox>
                <w10:wrap type="topAndBottom"/>
              </v:shape>
            </w:pict>
          </mc:Fallback>
        </mc:AlternateContent>
      </w:r>
      <w:r w:rsidR="00CF759E">
        <w:rPr>
          <w:noProof/>
        </w:rPr>
        <mc:AlternateContent>
          <mc:Choice Requires="wps">
            <w:drawing>
              <wp:anchor distT="0" distB="0" distL="114300" distR="114300" simplePos="0" relativeHeight="251620864" behindDoc="0" locked="0" layoutInCell="1" allowOverlap="1" wp14:anchorId="2AD97D5D" wp14:editId="74AB2CB4">
                <wp:simplePos x="0" y="0"/>
                <wp:positionH relativeFrom="column">
                  <wp:posOffset>2828925</wp:posOffset>
                </wp:positionH>
                <wp:positionV relativeFrom="paragraph">
                  <wp:posOffset>3114675</wp:posOffset>
                </wp:positionV>
                <wp:extent cx="3348990"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010EE9" w:rsidRPr="00CF759E" w:rsidRDefault="00010EE9" w:rsidP="00751D32">
                            <w:pPr>
                              <w:pStyle w:val="Caption"/>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97D5D" id="Text Box 170" o:spid="_x0000_s1091" type="#_x0000_t202" style="position:absolute;left:0;text-align:left;margin-left:222.75pt;margin-top:245.25pt;width:263.7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" stroked="f">
                <v:textbox style="mso-fit-shape-to-text:t" inset="0,0,0,0">
                  <w:txbxContent>
                    <w:p w:rsidR="00010EE9" w:rsidRPr="00CF759E" w:rsidRDefault="00010EE9" w:rsidP="00751D32">
                      <w:pPr>
                        <w:pStyle w:val="Caption"/>
                      </w:pPr>
                      <w:r>
                        <w:t>(b)</w:t>
                      </w:r>
                    </w:p>
                  </w:txbxContent>
                </v:textbox>
                <w10:wrap type="topAndBottom"/>
              </v:shape>
            </w:pict>
          </mc:Fallback>
        </mc:AlternateContent>
      </w:r>
      <w:r w:rsidR="00CF759E">
        <w:rPr>
          <w:noProof/>
        </w:rPr>
        <w:drawing>
          <wp:anchor distT="0" distB="0" distL="114300" distR="114300" simplePos="0" relativeHeight="251555328" behindDoc="0" locked="0" layoutInCell="1" allowOverlap="1" wp14:anchorId="65DEE003" wp14:editId="3244BF36">
            <wp:simplePos x="0" y="0"/>
            <wp:positionH relativeFrom="margin">
              <wp:posOffset>1694180</wp:posOffset>
            </wp:positionH>
            <wp:positionV relativeFrom="paragraph">
              <wp:posOffset>3463925</wp:posOffset>
            </wp:positionV>
            <wp:extent cx="2737170" cy="2642616"/>
            <wp:effectExtent l="0" t="0" r="635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1.jpg"/>
                    <pic:cNvPicPr/>
                  </pic:nvPicPr>
                  <pic:blipFill rotWithShape="1">
                    <a:blip r:embed="rId52" cstate="print">
                      <a:extLst>
                        <a:ext uri="{28A0092B-C50C-407E-A947-70E740481C1C}">
                          <a14:useLocalDpi xmlns:a14="http://schemas.microsoft.com/office/drawing/2010/main" val="0"/>
                        </a:ext>
                      </a:extLst>
                    </a:blip>
                    <a:srcRect l="22200" t="1836" r="22299" b="3606"/>
                    <a:stretch/>
                  </pic:blipFill>
                  <pic:spPr bwMode="auto">
                    <a:xfrm>
                      <a:off x="0" y="0"/>
                      <a:ext cx="2737170" cy="2642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59E">
        <w:rPr>
          <w:noProof/>
        </w:rPr>
        <mc:AlternateContent>
          <mc:Choice Requires="wps">
            <w:drawing>
              <wp:anchor distT="0" distB="0" distL="114300" distR="114300" simplePos="0" relativeHeight="251553280" behindDoc="0" locked="0" layoutInCell="1" allowOverlap="1" wp14:anchorId="12685895" wp14:editId="481AF710">
                <wp:simplePos x="0" y="0"/>
                <wp:positionH relativeFrom="column">
                  <wp:posOffset>-318770</wp:posOffset>
                </wp:positionH>
                <wp:positionV relativeFrom="paragraph">
                  <wp:posOffset>3164536</wp:posOffset>
                </wp:positionV>
                <wp:extent cx="33489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348990" cy="635"/>
                        </a:xfrm>
                        <a:prstGeom prst="rect">
                          <a:avLst/>
                        </a:prstGeom>
                        <a:solidFill>
                          <a:prstClr val="white"/>
                        </a:solidFill>
                        <a:ln>
                          <a:noFill/>
                        </a:ln>
                      </wps:spPr>
                      <wps:txbx>
                        <w:txbxContent>
                          <w:p w:rsidR="00010EE9" w:rsidRPr="00CF759E" w:rsidRDefault="00010EE9" w:rsidP="00751D32">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685895" id="Text Box 58" o:spid="_x0000_s1092" type="#_x0000_t202" style="position:absolute;left:0;text-align:left;margin-left:-25.1pt;margin-top:249.2pt;width:263.7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" stroked="f">
                <v:textbox style="mso-fit-shape-to-text:t" inset="0,0,0,0">
                  <w:txbxContent>
                    <w:p w:rsidR="00010EE9" w:rsidRPr="00CF759E" w:rsidRDefault="00010EE9" w:rsidP="00751D32">
                      <w:pPr>
                        <w:pStyle w:val="Caption"/>
                      </w:pPr>
                      <w:r>
                        <w:t>(</w:t>
                      </w:r>
                      <w:r w:rsidRPr="00CF759E">
                        <w:t>a</w:t>
                      </w:r>
                      <w:r>
                        <w:t>)</w:t>
                      </w:r>
                    </w:p>
                  </w:txbxContent>
                </v:textbox>
                <w10:wrap type="topAndBottom"/>
              </v:shape>
            </w:pict>
          </mc:Fallback>
        </mc:AlternateContent>
      </w:r>
      <w:r w:rsidR="00087179" w:rsidRPr="00087179">
        <w:rPr>
          <w:rFonts w:cstheme="minorHAnsi"/>
        </w:rPr>
        <w:t xml:space="preserve"> </w:t>
      </w:r>
    </w:p>
    <w:p w:rsidR="00CF759E" w:rsidRDefault="00CF759E" w:rsidP="00D31B09"/>
    <w:p w:rsidR="003446F1" w:rsidRDefault="003446F1" w:rsidP="00D31B09"/>
    <w:p w:rsidR="003446F1" w:rsidRDefault="003446F1" w:rsidP="00D31B09"/>
    <w:p w:rsidR="003446F1" w:rsidRDefault="003446F1" w:rsidP="00D31B09"/>
    <w:p w:rsidR="003446F1" w:rsidRDefault="003446F1" w:rsidP="00D31B09"/>
    <w:p w:rsidR="003446F1" w:rsidRDefault="003446F1" w:rsidP="00D31B09"/>
    <w:p w:rsidR="003446F1" w:rsidRDefault="00DC10EE" w:rsidP="00D31B09">
      <w:r>
        <w:rPr>
          <w:noProof/>
        </w:rPr>
        <mc:AlternateContent>
          <mc:Choice Requires="wps">
            <w:drawing>
              <wp:anchor distT="0" distB="0" distL="114300" distR="114300" simplePos="0" relativeHeight="251777536" behindDoc="0" locked="0" layoutInCell="1" allowOverlap="1" wp14:anchorId="4D84FDB9" wp14:editId="0206850B">
                <wp:simplePos x="0" y="0"/>
                <wp:positionH relativeFrom="margin">
                  <wp:posOffset>-99456</wp:posOffset>
                </wp:positionH>
                <wp:positionV relativeFrom="paragraph">
                  <wp:posOffset>3951318</wp:posOffset>
                </wp:positionV>
                <wp:extent cx="575373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53735" cy="635"/>
                        </a:xfrm>
                        <a:prstGeom prst="rect">
                          <a:avLst/>
                        </a:prstGeom>
                        <a:solidFill>
                          <a:prstClr val="white"/>
                        </a:solidFill>
                        <a:ln>
                          <a:noFill/>
                        </a:ln>
                      </wps:spPr>
                      <wps:txbx>
                        <w:txbxContent>
                          <w:p w:rsidR="00010EE9" w:rsidRPr="007D1D8B" w:rsidRDefault="00010EE9" w:rsidP="00751D32">
                            <w:pPr>
                              <w:pStyle w:val="Caption"/>
                            </w:pPr>
                            <w:bookmarkStart w:id="57" w:name="_Toc523735295"/>
                            <w:r>
                              <w:t xml:space="preserve">Figure </w:t>
                            </w:r>
                            <w:r>
                              <w:fldChar w:fldCharType="begin"/>
                            </w:r>
                            <w:r>
                              <w:instrText xml:space="preserve"> STYLEREF 1 \s </w:instrText>
                            </w:r>
                            <w:r>
                              <w:fldChar w:fldCharType="separate"/>
                            </w:r>
                            <w:r w:rsidR="00B63996">
                              <w:rPr>
                                <w:cs/>
                              </w:rPr>
                              <w:t>‎</w:t>
                            </w:r>
                            <w:r w:rsidR="00B63996">
                              <w:t>3</w:t>
                            </w:r>
                            <w:r>
                              <w:fldChar w:fldCharType="end"/>
                            </w:r>
                            <w:r>
                              <w:t>.</w:t>
                            </w:r>
                            <w:r>
                              <w:fldChar w:fldCharType="begin"/>
                            </w:r>
                            <w:r>
                              <w:instrText xml:space="preserve"> SEQ Figure \* ARABIC \s 1 </w:instrText>
                            </w:r>
                            <w:r>
                              <w:fldChar w:fldCharType="separate"/>
                            </w:r>
                            <w:r w:rsidR="00B63996">
                              <w:t>11</w:t>
                            </w:r>
                            <w:r>
                              <w:fldChar w:fldCharType="end"/>
                            </w:r>
                            <w:r>
                              <w:t xml:space="preserve">: </w:t>
                            </w:r>
                            <w:r w:rsidRPr="007F2238">
                              <w:t>One image is used to represent the VGA and AV converters influence on the resolutio</w:t>
                            </w:r>
                            <w:r w:rsidR="00551AAC">
                              <w:t>n of the captured image. Image (a)</w:t>
                            </w:r>
                            <w:r w:rsidRPr="007F2238">
                              <w:t xml:space="preserve"> is captured by using the capture device and the AV converter. Image </w:t>
                            </w:r>
                            <w:r w:rsidR="00551AAC">
                              <w:t>(b)</w:t>
                            </w:r>
                            <w:r w:rsidRPr="007F2238">
                              <w:t xml:space="preserve"> is captured using capture device and the VGA converter. Image </w:t>
                            </w:r>
                            <w:r w:rsidR="00551AAC">
                              <w:t>(c)</w:t>
                            </w:r>
                            <w:r w:rsidRPr="007F2238">
                              <w:t xml:space="preserve"> is captured using only the capture device and with HDMI cable (HDMI resolution). The red ellipses in the </w:t>
                            </w:r>
                            <w:r w:rsidR="00C47FAC">
                              <w:t>(a) and (b)</w:t>
                            </w:r>
                            <w:r w:rsidRPr="007F2238">
                              <w:t xml:space="preserve"> show the </w:t>
                            </w:r>
                            <w:r w:rsidR="00C47FAC">
                              <w:t>regions which</w:t>
                            </w:r>
                            <w:r w:rsidR="00332C5E">
                              <w:t xml:space="preserve"> are different from the image (</w:t>
                            </w:r>
                            <w:r w:rsidRPr="007F2238">
                              <w:t>c</w:t>
                            </w:r>
                            <w:r w:rsidR="00332C5E">
                              <w:t>)</w:t>
                            </w:r>
                            <w:r w:rsidRPr="007F2238">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84FDB9" id="Text Box 45" o:spid="_x0000_s1093" type="#_x0000_t202" style="position:absolute;left:0;text-align:left;margin-left:-7.85pt;margin-top:311.15pt;width:453.05pt;height:.05pt;z-index:251777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" stroked="f">
                <v:textbox style="mso-fit-shape-to-text:t" inset="0,0,0,0">
                  <w:txbxContent>
                    <w:p w:rsidR="00010EE9" w:rsidRPr="007D1D8B" w:rsidRDefault="00010EE9" w:rsidP="00751D32">
                      <w:pPr>
                        <w:pStyle w:val="Caption"/>
                      </w:pPr>
                      <w:bookmarkStart w:id="58" w:name="_Toc523735295"/>
                      <w:r>
                        <w:t xml:space="preserve">Figure </w:t>
                      </w:r>
                      <w:r>
                        <w:fldChar w:fldCharType="begin"/>
                      </w:r>
                      <w:r>
                        <w:instrText xml:space="preserve"> STYLEREF 1 \s </w:instrText>
                      </w:r>
                      <w:r>
                        <w:fldChar w:fldCharType="separate"/>
                      </w:r>
                      <w:r w:rsidR="00B63996">
                        <w:rPr>
                          <w:cs/>
                        </w:rPr>
                        <w:t>‎</w:t>
                      </w:r>
                      <w:r w:rsidR="00B63996">
                        <w:t>3</w:t>
                      </w:r>
                      <w:r>
                        <w:fldChar w:fldCharType="end"/>
                      </w:r>
                      <w:r>
                        <w:t>.</w:t>
                      </w:r>
                      <w:r>
                        <w:fldChar w:fldCharType="begin"/>
                      </w:r>
                      <w:r>
                        <w:instrText xml:space="preserve"> SEQ Figure \* ARABIC \s 1 </w:instrText>
                      </w:r>
                      <w:r>
                        <w:fldChar w:fldCharType="separate"/>
                      </w:r>
                      <w:r w:rsidR="00B63996">
                        <w:t>11</w:t>
                      </w:r>
                      <w:r>
                        <w:fldChar w:fldCharType="end"/>
                      </w:r>
                      <w:r>
                        <w:t xml:space="preserve">: </w:t>
                      </w:r>
                      <w:r w:rsidRPr="007F2238">
                        <w:t>One image is used to represent the VGA and AV converters influence on the resolutio</w:t>
                      </w:r>
                      <w:r w:rsidR="00551AAC">
                        <w:t>n of the captured image. Image (a)</w:t>
                      </w:r>
                      <w:r w:rsidRPr="007F2238">
                        <w:t xml:space="preserve"> is captured by using the capture device and the AV converter. Image </w:t>
                      </w:r>
                      <w:r w:rsidR="00551AAC">
                        <w:t>(b)</w:t>
                      </w:r>
                      <w:r w:rsidRPr="007F2238">
                        <w:t xml:space="preserve"> is captured using capture device and the VGA converter. Image </w:t>
                      </w:r>
                      <w:r w:rsidR="00551AAC">
                        <w:t>(c)</w:t>
                      </w:r>
                      <w:r w:rsidRPr="007F2238">
                        <w:t xml:space="preserve"> is captured using only the capture device and with HDMI cable (HDMI resolution). The red ellipses in the </w:t>
                      </w:r>
                      <w:r w:rsidR="00C47FAC">
                        <w:t>(a) and (b)</w:t>
                      </w:r>
                      <w:r w:rsidRPr="007F2238">
                        <w:t xml:space="preserve"> show the </w:t>
                      </w:r>
                      <w:r w:rsidR="00C47FAC">
                        <w:t>regions which</w:t>
                      </w:r>
                      <w:r w:rsidR="00332C5E">
                        <w:t xml:space="preserve"> are different from the image (</w:t>
                      </w:r>
                      <w:r w:rsidRPr="007F2238">
                        <w:t>c</w:t>
                      </w:r>
                      <w:r w:rsidR="00332C5E">
                        <w:t>)</w:t>
                      </w:r>
                      <w:r w:rsidRPr="007F2238">
                        <w:t>.</w:t>
                      </w:r>
                      <w:bookmarkEnd w:id="58"/>
                    </w:p>
                  </w:txbxContent>
                </v:textbox>
                <w10:wrap type="topAndBottom" anchorx="margin"/>
              </v:shape>
            </w:pict>
          </mc:Fallback>
        </mc:AlternateContent>
      </w:r>
    </w:p>
    <w:p w:rsidR="001D1C47" w:rsidRPr="00F42168" w:rsidRDefault="001D1C47" w:rsidP="00D31B09"/>
    <w:p w:rsidR="00347F08" w:rsidRPr="005A1A33" w:rsidRDefault="004830C6" w:rsidP="00605879">
      <w:pPr>
        <w:pStyle w:val="Heading3"/>
      </w:pPr>
      <w:bookmarkStart w:id="59" w:name="_Toc523730414"/>
      <w:r>
        <w:lastRenderedPageBreak/>
        <w:t>Image s</w:t>
      </w:r>
      <w:r w:rsidR="00C30659" w:rsidRPr="005A1A33">
        <w:t>egmentation</w:t>
      </w:r>
      <w:r w:rsidR="003A3BFE">
        <w:t xml:space="preserve"> and pre-p</w:t>
      </w:r>
      <w:r w:rsidR="0001297C" w:rsidRPr="005A1A33">
        <w:t>rocessing</w:t>
      </w:r>
      <w:bookmarkEnd w:id="59"/>
    </w:p>
    <w:p w:rsidR="005C587E" w:rsidRDefault="00CA2C4B" w:rsidP="0079341C">
      <w:pPr>
        <w:pStyle w:val="Heading4"/>
      </w:pPr>
      <w:bookmarkStart w:id="60" w:name="_Toc523730415"/>
      <w:r>
        <w:t xml:space="preserve">Z-frame </w:t>
      </w:r>
      <w:r w:rsidR="00F104C6">
        <w:t xml:space="preserve">marker </w:t>
      </w:r>
      <w:r w:rsidR="0079341C">
        <w:t>cropping</w:t>
      </w:r>
      <w:bookmarkEnd w:id="60"/>
    </w:p>
    <w:p w:rsidR="00F104C6" w:rsidRPr="00FC795E" w:rsidRDefault="00F104C6" w:rsidP="00D63F02">
      <w:r w:rsidRPr="006F2566">
        <w:t>Detection of the Z-</w:t>
      </w:r>
      <w:r w:rsidR="006F2566">
        <w:t>frame marker</w:t>
      </w:r>
      <w:r w:rsidRPr="006F2566">
        <w:t xml:space="preserve"> in different position, orientation and scaling from the</w:t>
      </w:r>
      <w:r w:rsidR="0079341C">
        <w:t xml:space="preserve"> captured-</w:t>
      </w:r>
      <w:r w:rsidRPr="006F2566">
        <w:t xml:space="preserve">MRI images is a very important step to determine the marker alignment. </w:t>
      </w:r>
      <w:r w:rsidR="0079341C">
        <w:t>One way to separate the Z-frame</w:t>
      </w:r>
      <w:r w:rsidRPr="006F2566">
        <w:t xml:space="preserve"> from the full-screen image is using the mouse to perform the crop operation interactively by defining a movable and resizable bounding box over the region of interest</w:t>
      </w:r>
      <w:r w:rsidR="009B01E8">
        <w:t xml:space="preserve"> as it is illustrated in Figure 3.</w:t>
      </w:r>
      <w:r w:rsidR="00D63F02">
        <w:t>12</w:t>
      </w:r>
      <w:r w:rsidRPr="006F2566">
        <w:t>.</w:t>
      </w:r>
      <w:r w:rsidR="00503C92">
        <w:t xml:space="preserve"> </w:t>
      </w:r>
      <w:r w:rsidR="00503C92" w:rsidRPr="00FC795E">
        <w:t>However, this technique requires the user to repeat the</w:t>
      </w:r>
      <w:r w:rsidR="00503C92">
        <w:t xml:space="preserve"> cropping</w:t>
      </w:r>
      <w:r w:rsidR="00503C92" w:rsidRPr="00FC795E">
        <w:t xml:space="preserve"> process separately for each new image.</w:t>
      </w:r>
    </w:p>
    <w:p w:rsidR="00F104C6" w:rsidRDefault="001D5454" w:rsidP="00D31B09">
      <w:pPr>
        <w:rPr>
          <w:rFonts w:eastAsia="Times New Roman" w:cs="Calibri"/>
          <w:color w:val="000000"/>
        </w:rPr>
      </w:pPr>
      <w:r>
        <w:rPr>
          <w:noProof/>
        </w:rPr>
        <mc:AlternateContent>
          <mc:Choice Requires="wpg">
            <w:drawing>
              <wp:anchor distT="0" distB="0" distL="114300" distR="114300" simplePos="0" relativeHeight="251734528" behindDoc="0" locked="0" layoutInCell="1" allowOverlap="1" wp14:anchorId="4F2A9A83" wp14:editId="3076712E">
                <wp:simplePos x="0" y="0"/>
                <wp:positionH relativeFrom="margin">
                  <wp:posOffset>1071654</wp:posOffset>
                </wp:positionH>
                <wp:positionV relativeFrom="paragraph">
                  <wp:posOffset>946381</wp:posOffset>
                </wp:positionV>
                <wp:extent cx="3115582" cy="1538151"/>
                <wp:effectExtent l="0" t="0" r="0" b="5080"/>
                <wp:wrapNone/>
                <wp:docPr id="41" name="Group 41"/>
                <wp:cNvGraphicFramePr/>
                <a:graphic xmlns:a="http://schemas.openxmlformats.org/drawingml/2006/main">
                  <a:graphicData uri="http://schemas.microsoft.com/office/word/2010/wordprocessingGroup">
                    <wpg:wgp>
                      <wpg:cNvGrpSpPr/>
                      <wpg:grpSpPr>
                        <a:xfrm>
                          <a:off x="0" y="0"/>
                          <a:ext cx="3115582" cy="1538151"/>
                          <a:chOff x="0" y="0"/>
                          <a:chExt cx="3115582" cy="1538151"/>
                        </a:xfrm>
                      </wpg:grpSpPr>
                      <pic:pic xmlns:pic="http://schemas.openxmlformats.org/drawingml/2006/picture">
                        <pic:nvPicPr>
                          <pic:cNvPr id="9" name="Grafik 8" descr="7.JPG"/>
                          <pic:cNvPicPr>
                            <a:picLocks noChangeAspect="1"/>
                          </pic:cNvPicPr>
                        </pic:nvPicPr>
                        <pic:blipFill rotWithShape="1">
                          <a:blip r:embed="rId53" cstate="print">
                            <a:extLst>
                              <a:ext uri="{28A0092B-C50C-407E-A947-70E740481C1C}">
                                <a14:useLocalDpi xmlns:a14="http://schemas.microsoft.com/office/drawing/2010/main" val="0"/>
                              </a:ext>
                            </a:extLst>
                          </a:blip>
                          <a:srcRect l="38862" t="59904" r="38450" b="12368"/>
                          <a:stretch/>
                        </pic:blipFill>
                        <pic:spPr bwMode="auto">
                          <a:xfrm>
                            <a:off x="1923803" y="783771"/>
                            <a:ext cx="774700" cy="754380"/>
                          </a:xfrm>
                          <a:prstGeom prst="rect">
                            <a:avLst/>
                          </a:prstGeom>
                          <a:ln>
                            <a:noFill/>
                          </a:ln>
                          <a:extLst>
                            <a:ext uri="{53640926-AAD7-44D8-BBD7-CCE9431645EC}">
                              <a14:shadowObscured xmlns:a14="http://schemas.microsoft.com/office/drawing/2010/main"/>
                            </a:ext>
                          </a:extLst>
                        </pic:spPr>
                      </pic:pic>
                      <wps:wsp>
                        <wps:cNvPr id="1073741888" name="Text Box 1073741888"/>
                        <wps:cNvSpPr txBox="1"/>
                        <wps:spPr>
                          <a:xfrm>
                            <a:off x="0" y="0"/>
                            <a:ext cx="1063486" cy="516697"/>
                          </a:xfrm>
                          <a:prstGeom prst="rect">
                            <a:avLst/>
                          </a:prstGeom>
                          <a:noFill/>
                          <a:ln w="6350">
                            <a:noFill/>
                          </a:ln>
                        </wps:spPr>
                        <wps:txbx>
                          <w:txbxContent>
                            <w:p w:rsidR="00010EE9" w:rsidRPr="004558CE" w:rsidRDefault="00010EE9" w:rsidP="004558CE">
                              <w:pPr>
                                <w:spacing w:line="240" w:lineRule="auto"/>
                                <w:rPr>
                                  <w:color w:val="FFFFFF" w:themeColor="background1"/>
                                  <w:sz w:val="20"/>
                                  <w:szCs w:val="20"/>
                                </w:rPr>
                              </w:pPr>
                              <w:r w:rsidRPr="004558CE">
                                <w:rPr>
                                  <w:color w:val="FFFFFF" w:themeColor="background1"/>
                                  <w:sz w:val="20"/>
                                  <w:szCs w:val="20"/>
                                </w:rPr>
                                <w:t>Crop rect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9" name="Text Box 1073741889"/>
                        <wps:cNvSpPr txBox="1"/>
                        <wps:spPr>
                          <a:xfrm>
                            <a:off x="2179781" y="249367"/>
                            <a:ext cx="935801" cy="462686"/>
                          </a:xfrm>
                          <a:prstGeom prst="rect">
                            <a:avLst/>
                          </a:prstGeom>
                          <a:noFill/>
                          <a:ln w="6350">
                            <a:noFill/>
                          </a:ln>
                        </wps:spPr>
                        <wps:txbx>
                          <w:txbxContent>
                            <w:p w:rsidR="00010EE9" w:rsidRPr="004558CE" w:rsidRDefault="00010EE9"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90" name="Straight Arrow Connector 1073741890"/>
                        <wps:cNvCnPr/>
                        <wps:spPr>
                          <a:xfrm flipH="1" flipV="1">
                            <a:off x="736270" y="249381"/>
                            <a:ext cx="308113" cy="298174"/>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1891" name="Straight Arrow Connector 1073741891"/>
                        <wps:cNvCnPr/>
                        <wps:spPr>
                          <a:xfrm flipV="1">
                            <a:off x="2731325" y="617516"/>
                            <a:ext cx="90280" cy="55603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F2A9A83" id="Group 41" o:spid="_x0000_s1094" style="position:absolute;left:0;text-align:left;margin-left:84.4pt;margin-top:74.5pt;width:245.3pt;height:121.1pt;z-index:251734528;mso-position-horizontal-relative:margin;mso-width-relative:margin;mso-height-relative:margin" coordsize="31155,15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lOS0EtQURN&#10;SU4AAAAFkAMAAgAAABQAABCkkAQAAgAAABQAABC4kpEAAgAAAAMzOQAAkpIAAgAAAAMzOQAA6hwA&#10;BwAACAwAAAiY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PD94cGFja2V0IGVuZD0ndyc/Pv/bAEMABwUFBgUEBwYFBggHBwgKEQsKCQkKFQ8QDBEY&#10;FRoZGBUYFxseJyEbHSUdFxgiLiIlKCkrLCsaIC8zLyoyJyorKv/bAEMBBwgICgkKFAsLFCocGBwq&#10;KioqKioqKioqKioqKioqKioqKioqKioqKioqKioqKioqKioqKioqKioqKioqKioqKv/AABEIAWUB&#10;w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">
                <v:shape id="Grafik 8" o:spid="_x0000_s1095" type="#_x0000_t75" alt="7.JPG" style="position:absolute;left:19238;top:7837;width:7747;height: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">
                  <v:imagedata r:id="rId54" o:title="7" croptop="39259f" cropbottom="8105f" cropleft="25469f" cropright="25199f"/>
                  <v:path arrowok="t"/>
                </v:shape>
                <v:shape id="Text Box 1073741888" o:spid="_x0000_s1096" type="#_x0000_t202" style="position:absolute;width:10634;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" filled="f" stroked="f" strokeweight=".5pt">
                  <v:textbox>
                    <w:txbxContent>
                      <w:p w:rsidR="00010EE9" w:rsidRPr="004558CE" w:rsidRDefault="00010EE9" w:rsidP="004558CE">
                        <w:pPr>
                          <w:spacing w:line="240" w:lineRule="auto"/>
                          <w:rPr>
                            <w:color w:val="FFFFFF" w:themeColor="background1"/>
                            <w:sz w:val="20"/>
                            <w:szCs w:val="20"/>
                          </w:rPr>
                        </w:pPr>
                        <w:r w:rsidRPr="004558CE">
                          <w:rPr>
                            <w:color w:val="FFFFFF" w:themeColor="background1"/>
                            <w:sz w:val="20"/>
                            <w:szCs w:val="20"/>
                          </w:rPr>
                          <w:t>Crop rectangle</w:t>
                        </w:r>
                      </w:p>
                    </w:txbxContent>
                  </v:textbox>
                </v:shape>
                <v:shape id="Text Box 1073741889" o:spid="_x0000_s1097" type="#_x0000_t202" style="position:absolute;left:21797;top:2493;width:9358;height:4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" filled="f" stroked="f" strokeweight=".5pt">
                  <v:textbox>
                    <w:txbxContent>
                      <w:p w:rsidR="00010EE9" w:rsidRPr="004558CE" w:rsidRDefault="00010EE9" w:rsidP="004558CE">
                        <w:pPr>
                          <w:spacing w:line="240" w:lineRule="auto"/>
                          <w:jc w:val="center"/>
                          <w:rPr>
                            <w:color w:val="FFFFFF" w:themeColor="background1"/>
                            <w:sz w:val="20"/>
                            <w:szCs w:val="20"/>
                          </w:rPr>
                        </w:pPr>
                        <w:r>
                          <w:rPr>
                            <w:color w:val="FFFFFF" w:themeColor="background1"/>
                            <w:sz w:val="20"/>
                            <w:szCs w:val="20"/>
                          </w:rPr>
                          <w:t xml:space="preserve">Crop </w:t>
                        </w:r>
                        <w:r w:rsidRPr="004558CE">
                          <w:rPr>
                            <w:color w:val="FFFFFF" w:themeColor="background1"/>
                            <w:sz w:val="20"/>
                            <w:szCs w:val="20"/>
                          </w:rPr>
                          <w:t>Image tool</w:t>
                        </w:r>
                        <w:r>
                          <w:rPr>
                            <w:color w:val="FFFFFF" w:themeColor="background1"/>
                            <w:sz w:val="20"/>
                            <w:szCs w:val="20"/>
                          </w:rPr>
                          <w:t xml:space="preserve"> </w:t>
                        </w:r>
                        <w:r w:rsidRPr="004558CE">
                          <w:rPr>
                            <w:color w:val="FFFFFF" w:themeColor="background1"/>
                            <w:sz w:val="20"/>
                            <w:szCs w:val="20"/>
                          </w:rPr>
                          <w:t>menu</w:t>
                        </w:r>
                      </w:p>
                    </w:txbxContent>
                  </v:textbox>
                </v:shape>
                <v:shapetype id="_x0000_t32" coordsize="21600,21600" o:spt="32" o:oned="t" path="m,l21600,21600e" filled="f">
                  <v:path arrowok="t" fillok="f" o:connecttype="none"/>
                  <o:lock v:ext="edit" shapetype="t"/>
                </v:shapetype>
                <v:shape id="Straight Arrow Connector 1073741890" o:spid="_x0000_s1098" type="#_x0000_t32" style="position:absolute;left:7362;top:2493;width:3081;height:29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" strokecolor="white [3212]" strokeweight=".5pt">
                  <v:stroke endarrow="block" joinstyle="miter"/>
                </v:shape>
                <v:shape id="Straight Arrow Connector 1073741891" o:spid="_x0000_s1099" type="#_x0000_t32" style="position:absolute;left:27313;top:6175;width:903;height:55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" strokecolor="white [3212]" strokeweight=".5pt">
                  <v:stroke endarrow="block" joinstyle="miter"/>
                </v:shape>
                <w10:wrap anchorx="margin"/>
              </v:group>
            </w:pict>
          </mc:Fallback>
        </mc:AlternateContent>
      </w:r>
      <w:r w:rsidR="0079341C">
        <w:rPr>
          <w:noProof/>
        </w:rPr>
        <mc:AlternateContent>
          <mc:Choice Requires="wps">
            <w:drawing>
              <wp:anchor distT="0" distB="0" distL="114300" distR="114300" simplePos="0" relativeHeight="251779584" behindDoc="0" locked="0" layoutInCell="1" allowOverlap="1" wp14:anchorId="4AE0B72B" wp14:editId="29DFD513">
                <wp:simplePos x="0" y="0"/>
                <wp:positionH relativeFrom="column">
                  <wp:posOffset>1044575</wp:posOffset>
                </wp:positionH>
                <wp:positionV relativeFrom="paragraph">
                  <wp:posOffset>3019425</wp:posOffset>
                </wp:positionV>
                <wp:extent cx="3905885"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3905885" cy="635"/>
                        </a:xfrm>
                        <a:prstGeom prst="rect">
                          <a:avLst/>
                        </a:prstGeom>
                        <a:solidFill>
                          <a:prstClr val="white"/>
                        </a:solidFill>
                        <a:ln>
                          <a:noFill/>
                        </a:ln>
                      </wps:spPr>
                      <wps:txbx>
                        <w:txbxContent>
                          <w:p w:rsidR="00010EE9" w:rsidRPr="00696ED8" w:rsidRDefault="00010EE9" w:rsidP="00751D32">
                            <w:pPr>
                              <w:pStyle w:val="Caption"/>
                            </w:pPr>
                            <w:bookmarkStart w:id="61" w:name="_Toc523735296"/>
                            <w:r>
                              <w:t xml:space="preserve">Figure </w:t>
                            </w:r>
                            <w:r>
                              <w:fldChar w:fldCharType="begin"/>
                            </w:r>
                            <w:r>
                              <w:instrText xml:space="preserve"> STYLEREF 1 \s </w:instrText>
                            </w:r>
                            <w:r>
                              <w:fldChar w:fldCharType="separate"/>
                            </w:r>
                            <w:r w:rsidR="00D63F02">
                              <w:rPr>
                                <w:cs/>
                              </w:rPr>
                              <w:t>‎</w:t>
                            </w:r>
                            <w:r w:rsidR="00D63F02">
                              <w:t>3</w:t>
                            </w:r>
                            <w:r>
                              <w:fldChar w:fldCharType="end"/>
                            </w:r>
                            <w:r>
                              <w:t>.</w:t>
                            </w:r>
                            <w:r>
                              <w:fldChar w:fldCharType="begin"/>
                            </w:r>
                            <w:r>
                              <w:instrText xml:space="preserve"> SEQ Figure \* ARABIC \s 1 </w:instrText>
                            </w:r>
                            <w:r>
                              <w:fldChar w:fldCharType="separate"/>
                            </w:r>
                            <w:r w:rsidR="00D63F02">
                              <w:t>12</w:t>
                            </w:r>
                            <w:r>
                              <w:fldChar w:fldCharType="end"/>
                            </w:r>
                            <w:r>
                              <w:t>:</w:t>
                            </w:r>
                            <w:r w:rsidRPr="0079341C">
                              <w:t xml:space="preserve"> </w:t>
                            </w:r>
                            <w:r>
                              <w:t>C</w:t>
                            </w:r>
                            <w:r w:rsidRPr="008D6AB0">
                              <w:t xml:space="preserve">ropping operation for extracting </w:t>
                            </w:r>
                            <w:r>
                              <w:t>Z-frame marker from the background</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E0B72B" id="Text Box 48" o:spid="_x0000_s1100" type="#_x0000_t202" style="position:absolute;left:0;text-align:left;margin-left:82.25pt;margin-top:237.75pt;width:307.55pt;height:.0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" stroked="f">
                <v:textbox style="mso-fit-shape-to-text:t" inset="0,0,0,0">
                  <w:txbxContent>
                    <w:p w:rsidR="00010EE9" w:rsidRPr="00696ED8" w:rsidRDefault="00010EE9" w:rsidP="00751D32">
                      <w:pPr>
                        <w:pStyle w:val="Caption"/>
                      </w:pPr>
                      <w:bookmarkStart w:id="62" w:name="_Toc523735296"/>
                      <w:r>
                        <w:t xml:space="preserve">Figure </w:t>
                      </w:r>
                      <w:r>
                        <w:fldChar w:fldCharType="begin"/>
                      </w:r>
                      <w:r>
                        <w:instrText xml:space="preserve"> STYLEREF 1 \s </w:instrText>
                      </w:r>
                      <w:r>
                        <w:fldChar w:fldCharType="separate"/>
                      </w:r>
                      <w:r w:rsidR="00D63F02">
                        <w:rPr>
                          <w:cs/>
                        </w:rPr>
                        <w:t>‎</w:t>
                      </w:r>
                      <w:r w:rsidR="00D63F02">
                        <w:t>3</w:t>
                      </w:r>
                      <w:r>
                        <w:fldChar w:fldCharType="end"/>
                      </w:r>
                      <w:r>
                        <w:t>.</w:t>
                      </w:r>
                      <w:r>
                        <w:fldChar w:fldCharType="begin"/>
                      </w:r>
                      <w:r>
                        <w:instrText xml:space="preserve"> SEQ Figure \* ARABIC \s 1 </w:instrText>
                      </w:r>
                      <w:r>
                        <w:fldChar w:fldCharType="separate"/>
                      </w:r>
                      <w:r w:rsidR="00D63F02">
                        <w:t>12</w:t>
                      </w:r>
                      <w:r>
                        <w:fldChar w:fldCharType="end"/>
                      </w:r>
                      <w:r>
                        <w:t>:</w:t>
                      </w:r>
                      <w:r w:rsidRPr="0079341C">
                        <w:t xml:space="preserve"> </w:t>
                      </w:r>
                      <w:r>
                        <w:t>C</w:t>
                      </w:r>
                      <w:r w:rsidRPr="008D6AB0">
                        <w:t xml:space="preserve">ropping operation for extracting </w:t>
                      </w:r>
                      <w:r>
                        <w:t>Z-frame marker from the background</w:t>
                      </w:r>
                      <w:bookmarkEnd w:id="62"/>
                    </w:p>
                  </w:txbxContent>
                </v:textbox>
                <w10:wrap type="topAndBottom"/>
              </v:shape>
            </w:pict>
          </mc:Fallback>
        </mc:AlternateContent>
      </w:r>
      <w:r>
        <w:rPr>
          <w:noProof/>
        </w:rPr>
        <w:drawing>
          <wp:anchor distT="0" distB="0" distL="114300" distR="114300" simplePos="0" relativeHeight="251733504" behindDoc="0" locked="0" layoutInCell="1" allowOverlap="1" wp14:anchorId="0AFDF553" wp14:editId="4BB92634">
            <wp:simplePos x="0" y="0"/>
            <wp:positionH relativeFrom="margin">
              <wp:posOffset>1044748</wp:posOffset>
            </wp:positionH>
            <wp:positionV relativeFrom="paragraph">
              <wp:posOffset>338901</wp:posOffset>
            </wp:positionV>
            <wp:extent cx="3905885" cy="2623820"/>
            <wp:effectExtent l="0" t="0" r="0" b="5080"/>
            <wp:wrapTopAndBottom/>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14568" t="17889" r="15017" b="10230"/>
                    <a:stretch/>
                  </pic:blipFill>
                  <pic:spPr bwMode="auto">
                    <a:xfrm>
                      <a:off x="0" y="0"/>
                      <a:ext cx="3905885" cy="2623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4C6" w:rsidRPr="00F104C6" w:rsidRDefault="00F104C6" w:rsidP="00D31B09"/>
    <w:p w:rsidR="004F176D" w:rsidRDefault="003A054C" w:rsidP="00201D21">
      <w:pPr>
        <w:pStyle w:val="Heading4"/>
      </w:pPr>
      <w:bookmarkStart w:id="63" w:name="_Toc523730416"/>
      <w:r w:rsidRPr="00FC0879">
        <w:t xml:space="preserve">Automatic detection of Z-frame </w:t>
      </w:r>
      <w:r w:rsidR="00C1246E">
        <w:t xml:space="preserve">marker </w:t>
      </w:r>
      <w:r w:rsidRPr="00FC0879">
        <w:t xml:space="preserve">using Faster </w:t>
      </w:r>
      <w:r w:rsidR="00C92E2D" w:rsidRPr="00FC0879">
        <w:t>R-</w:t>
      </w:r>
      <w:r w:rsidRPr="00FC0879">
        <w:t>CNN</w:t>
      </w:r>
      <w:bookmarkEnd w:id="63"/>
    </w:p>
    <w:p w:rsidR="00ED2797" w:rsidRDefault="004A61D9" w:rsidP="00C86089">
      <w:r w:rsidRPr="00FC795E">
        <w:t xml:space="preserve">In this study, a deep CNN framework is implemented </w:t>
      </w:r>
      <w:r w:rsidR="00571604" w:rsidRPr="00FC795E">
        <w:t xml:space="preserve">with non MRI-system-specific design </w:t>
      </w:r>
      <w:r w:rsidRPr="00FC795E">
        <w:t>to</w:t>
      </w:r>
      <w:r w:rsidR="00127B18" w:rsidRPr="00FC795E">
        <w:t xml:space="preserve"> </w:t>
      </w:r>
      <w:r w:rsidRPr="00FC795E">
        <w:t>perform the detection process automatically</w:t>
      </w:r>
      <w:r w:rsidR="006D592F" w:rsidRPr="00FC795E">
        <w:t xml:space="preserve">. This algorithm is able to detect </w:t>
      </w:r>
      <w:r w:rsidR="00EA45E5" w:rsidRPr="00FC795E">
        <w:t>the</w:t>
      </w:r>
      <w:r w:rsidR="00EA45E5">
        <w:t xml:space="preserve"> </w:t>
      </w:r>
      <w:r w:rsidR="00EA45E5" w:rsidRPr="00FC795E">
        <w:t>marker</w:t>
      </w:r>
      <w:r w:rsidR="006D592F" w:rsidRPr="00FC795E">
        <w:t xml:space="preserve"> from the images</w:t>
      </w:r>
      <w:r w:rsidR="00201D21">
        <w:t xml:space="preserve"> which are taken</w:t>
      </w:r>
      <w:r w:rsidR="006D592F" w:rsidRPr="00FC795E">
        <w:t xml:space="preserve"> </w:t>
      </w:r>
      <w:r w:rsidR="00201D21">
        <w:t>using</w:t>
      </w:r>
      <w:r w:rsidR="006D592F" w:rsidRPr="00FC795E">
        <w:t xml:space="preserve"> different</w:t>
      </w:r>
      <w:r w:rsidR="00C56560">
        <w:t xml:space="preserve"> imaging</w:t>
      </w:r>
      <w:r w:rsidR="006D592F" w:rsidRPr="00FC795E">
        <w:t xml:space="preserve"> properties </w:t>
      </w:r>
      <w:r w:rsidR="00ED2797">
        <w:t>and</w:t>
      </w:r>
      <w:r w:rsidR="006B5C45" w:rsidRPr="00FC795E">
        <w:t xml:space="preserve"> MRI user interfaces.</w:t>
      </w:r>
    </w:p>
    <w:p w:rsidR="006D592F" w:rsidRPr="00FC795E" w:rsidRDefault="007E5860" w:rsidP="00D31B09">
      <w:r w:rsidRPr="00FC795E">
        <w:t xml:space="preserve"> </w:t>
      </w:r>
    </w:p>
    <w:p w:rsidR="00CE5875" w:rsidRPr="005E2F9E" w:rsidRDefault="00B23C93" w:rsidP="00B953FA">
      <w:pPr>
        <w:rPr>
          <w:rFonts w:ascii="Calibri" w:hAnsi="Calibri"/>
        </w:rPr>
      </w:pPr>
      <w:r>
        <w:lastRenderedPageBreak/>
        <w:t>Commonly, t</w:t>
      </w:r>
      <w:r w:rsidR="00F43FE3" w:rsidRPr="00FC795E">
        <w:t xml:space="preserve">here are </w:t>
      </w:r>
      <w:r w:rsidR="00C137C9" w:rsidRPr="00FC795E">
        <w:t xml:space="preserve">three main </w:t>
      </w:r>
      <w:r w:rsidR="00C137C9" w:rsidRPr="006062AD">
        <w:t>frameworks</w:t>
      </w:r>
      <w:r w:rsidR="00F43FE3" w:rsidRPr="006062AD">
        <w:t xml:space="preserve"> in object detection based on deep CNNs. </w:t>
      </w:r>
      <w:r w:rsidR="00043FF8" w:rsidRPr="006062AD">
        <w:t>Regions with CNN features (RCNN), Fast Reg</w:t>
      </w:r>
      <w:r w:rsidR="00EB0CDB" w:rsidRPr="006062AD">
        <w:t>ion-based Convolutional Network</w:t>
      </w:r>
      <w:r w:rsidR="00043FF8" w:rsidRPr="006062AD">
        <w:t xml:space="preserve"> (</w:t>
      </w:r>
      <w:r w:rsidR="00760D2A" w:rsidRPr="006062AD">
        <w:t>Fast RCNN), and</w:t>
      </w:r>
      <w:r w:rsidR="00EB0CDB" w:rsidRPr="006062AD">
        <w:t xml:space="preserve"> Faster Region-based Convolutional Network (Faster</w:t>
      </w:r>
      <w:r w:rsidR="00EB0CDB" w:rsidRPr="00FC795E">
        <w:t xml:space="preserve"> RCNN)</w:t>
      </w:r>
      <w:r w:rsidR="00550AF9">
        <w:t xml:space="preserve"> </w:t>
      </w:r>
      <w:sdt>
        <w:sdtPr>
          <w:alias w:val="Don’t edit this field."/>
          <w:tag w:val="CitaviPlaceholder#59282ee6-38a0-416d-b164-d59a8ae146e7"/>
          <w:id w:val="-1372219647"/>
          <w:placeholder>
            <w:docPart w:val="DefaultPlaceholder_-1854013440"/>
          </w:placeholder>
        </w:sdtPr>
        <w:sdtContent>
          <w:r w:rsidR="00550AF9">
            <w:fldChar w:fldCharType="begin"/>
          </w:r>
          <w:r w:rsidR="00F5237C">
            <w:instrText>ADDIN CitaviPlaceholder{eyIkaWQiOiIxIiwiRW50cmllcyI6W3siJGlkIjoiMiIsIklkIjoiNThlMzhmNzktNzY1My00Nzk1LWJkNDMtZTk5OTZlZTYyMGY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NUMTQ6MjY6MjYiLCJQcm9qZWN0Ijp7IiRyZWYiOiI1In19LCJVc2VOdW1iZXJpbmdUeXBlT2ZQYXJlbnREb2N1bWVudCI6ZmFsc2V9XSwiRm9ybWF0dGVkVGV4dCI6eyIkaWQiOiIxNCIsIkNvdW50IjoxLCJUZXh0VW5pdHMiOlt7IiRpZCI6IjE1IiwiRm9udFN0eWxlIjp7IiRpZCI6IjE2IiwiTmV1dHJhbCI6dHJ1ZX0sIlJlYWRpbmdPcmRlciI6MSwiVGV4dCI6IlsyN10ifV19LCJUYWciOiJDaXRhdmlQbGFjZWhvbGRlciM1OTI4MmVlNi0zOGEwLTQxNmQtYjE2NC1kNTlhOGFlMTQ2ZTciLCJUZXh0IjoiWzI3XSIsIldBSVZlcnNpb24iOiI2LjEuMC4wIn0=}</w:instrText>
          </w:r>
          <w:r w:rsidR="00550AF9">
            <w:fldChar w:fldCharType="separate"/>
          </w:r>
          <w:r w:rsidR="00F5237C">
            <w:t>[27]</w:t>
          </w:r>
          <w:r w:rsidR="00550AF9">
            <w:fldChar w:fldCharType="end"/>
          </w:r>
        </w:sdtContent>
      </w:sdt>
      <w:r w:rsidR="005D5FD4" w:rsidRPr="00FC795E">
        <w:t>.</w:t>
      </w:r>
      <w:r w:rsidR="00142CA6">
        <w:rPr>
          <w:rFonts w:ascii="Calibri" w:hAnsi="Calibri"/>
        </w:rPr>
        <w:t xml:space="preserve"> </w:t>
      </w:r>
    </w:p>
    <w:p w:rsidR="00D81111" w:rsidRPr="005E2F9E" w:rsidRDefault="00617C5C" w:rsidP="00096C1F">
      <w:pPr>
        <w:pStyle w:val="ListParagraph"/>
        <w:numPr>
          <w:ilvl w:val="0"/>
          <w:numId w:val="32"/>
        </w:numPr>
        <w:rPr>
          <w:b/>
          <w:bCs/>
        </w:rPr>
      </w:pPr>
      <w:r>
        <w:rPr>
          <w:b/>
          <w:bCs/>
        </w:rPr>
        <w:t>Development and general principal</w:t>
      </w:r>
      <w:r w:rsidR="00096C1F">
        <w:rPr>
          <w:b/>
          <w:bCs/>
        </w:rPr>
        <w:t xml:space="preserve"> of c</w:t>
      </w:r>
      <w:r w:rsidR="00F923B3" w:rsidRPr="005E2F9E">
        <w:rPr>
          <w:b/>
          <w:bCs/>
        </w:rPr>
        <w:t>onvolutional neural network</w:t>
      </w:r>
    </w:p>
    <w:p w:rsidR="0098584E" w:rsidRDefault="002D73A3" w:rsidP="006037E0">
      <w:pPr>
        <w:rPr>
          <w:rFonts w:cstheme="majorHAnsi"/>
        </w:rPr>
      </w:pPr>
      <w:r w:rsidRPr="00FC795E">
        <w:t>CNN</w:t>
      </w:r>
      <w:r w:rsidR="00BB1B02" w:rsidRPr="00FC795E">
        <w:t xml:space="preserve"> is </w:t>
      </w:r>
      <w:r w:rsidR="00166F66" w:rsidRPr="00FC795E">
        <w:t>made</w:t>
      </w:r>
      <w:r w:rsidRPr="00FC795E">
        <w:t xml:space="preserve"> of </w:t>
      </w:r>
      <w:r w:rsidR="00166F66" w:rsidRPr="00FC795E">
        <w:t>several layers</w:t>
      </w:r>
      <w:r w:rsidRPr="00FC795E">
        <w:t xml:space="preserve">, </w:t>
      </w:r>
      <w:r w:rsidRPr="00C473A2">
        <w:t>a convolution layer, a feature pooling layer, and a fully connected (FC) layer</w:t>
      </w:r>
      <w:r w:rsidR="00C473A2">
        <w:t xml:space="preserve"> </w:t>
      </w:r>
      <w:sdt>
        <w:sdtPr>
          <w:alias w:val="Don’t edit this field."/>
          <w:tag w:val="CitaviPlaceholder#4a6f84f9-2f32-4b6b-9003-d6d52e2e03bf"/>
          <w:id w:val="1909644397"/>
          <w:placeholder>
            <w:docPart w:val="DefaultPlaceholder_-1854013440"/>
          </w:placeholder>
        </w:sdtPr>
        <w:sdtContent>
          <w:r w:rsidR="00C473A2">
            <w:fldChar w:fldCharType="begin"/>
          </w:r>
          <w:r w:rsidR="00F5237C">
            <w:instrText>ADDIN CitaviPlaceholder{eyIkaWQiOiIxIiwiRW50cmllcyI6W3siJGlkIjoiMiIsIklkIjoiYTRmMGY3NWEtZWY3Zi00MWI5LWI1ZmItYWVhYTQ0NWVlN2Vh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NUMTQ6MjY6MjYiLCJQcm9qZWN0Ijp7IiRyZWYiOiI1In19LCJVc2VOdW1iZXJpbmdUeXBlT2ZQYXJlbnREb2N1bWVudCI6ZmFsc2V9XSwiRm9ybWF0dGVkVGV4dCI6eyIkaWQiOiIxNCIsIkNvdW50IjoxLCJUZXh0VW5pdHMiOlt7IiRpZCI6IjE1IiwiRm9udFN0eWxlIjp7IiRpZCI6IjE2IiwiTmV1dHJhbCI6dHJ1ZX0sIlJlYWRpbmdPcmRlciI6MSwiVGV4dCI6IlsyN10ifV19LCJUYWciOiJDaXRhdmlQbGFjZWhvbGRlciM0YTZmODRmOS0yZjMyLTRiNmItOTAwMy1kNmQ1MmUyZTAzYmYiLCJUZXh0IjoiWzI3XSIsIldBSVZlcnNpb24iOiI2LjEuMC4wIn0=}</w:instrText>
          </w:r>
          <w:r w:rsidR="00C473A2">
            <w:fldChar w:fldCharType="separate"/>
          </w:r>
          <w:r w:rsidR="00F5237C">
            <w:t>[27]</w:t>
          </w:r>
          <w:r w:rsidR="00C473A2">
            <w:fldChar w:fldCharType="end"/>
          </w:r>
        </w:sdtContent>
      </w:sdt>
      <w:r w:rsidRPr="00C473A2">
        <w:t>.</w:t>
      </w:r>
      <w:r w:rsidR="002B3CAE">
        <w:t xml:space="preserve"> </w:t>
      </w:r>
      <w:r w:rsidR="00C473A2">
        <w:t>The</w:t>
      </w:r>
      <w:r w:rsidR="009F0D61">
        <w:rPr>
          <w:rFonts w:cstheme="majorHAnsi"/>
        </w:rPr>
        <w:t xml:space="preserve"> flowchart of a CNN</w:t>
      </w:r>
      <w:r w:rsidR="00C473A2">
        <w:rPr>
          <w:rFonts w:cstheme="majorHAnsi"/>
        </w:rPr>
        <w:t xml:space="preserve"> </w:t>
      </w:r>
      <w:r w:rsidR="0018166B">
        <w:rPr>
          <w:rFonts w:cstheme="majorHAnsi"/>
        </w:rPr>
        <w:t>is</w:t>
      </w:r>
      <w:r w:rsidR="00C473A2">
        <w:rPr>
          <w:rFonts w:cstheme="majorHAnsi"/>
        </w:rPr>
        <w:t xml:space="preserve"> provided in Figure </w:t>
      </w:r>
      <w:r w:rsidR="00654455">
        <w:rPr>
          <w:rFonts w:cstheme="majorHAnsi"/>
        </w:rPr>
        <w:t>3.</w:t>
      </w:r>
      <w:r w:rsidR="006037E0">
        <w:rPr>
          <w:rFonts w:cstheme="majorHAnsi"/>
        </w:rPr>
        <w:t>13</w:t>
      </w:r>
      <w:r w:rsidR="00E467A5" w:rsidRPr="00FC795E">
        <w:rPr>
          <w:rFonts w:cstheme="majorHAnsi"/>
        </w:rPr>
        <w:t>.</w:t>
      </w:r>
    </w:p>
    <w:p w:rsidR="002B3CAE" w:rsidRDefault="002B3CAE" w:rsidP="00D31B09"/>
    <w:p w:rsidR="00C473A2" w:rsidRDefault="00C473A2" w:rsidP="00C473A2">
      <w:pPr>
        <w:keepNext/>
      </w:pPr>
      <w:r>
        <w:rPr>
          <w:noProof/>
        </w:rPr>
        <mc:AlternateContent>
          <mc:Choice Requires="wps">
            <w:drawing>
              <wp:anchor distT="0" distB="0" distL="114300" distR="114300" simplePos="0" relativeHeight="251636224" behindDoc="0" locked="0" layoutInCell="1" allowOverlap="1" wp14:anchorId="18FB6372" wp14:editId="7F22DBFC">
                <wp:simplePos x="0" y="0"/>
                <wp:positionH relativeFrom="column">
                  <wp:posOffset>1056729</wp:posOffset>
                </wp:positionH>
                <wp:positionV relativeFrom="paragraph">
                  <wp:posOffset>1396037</wp:posOffset>
                </wp:positionV>
                <wp:extent cx="685800" cy="297815"/>
                <wp:effectExtent l="0" t="0" r="0" b="6985"/>
                <wp:wrapNone/>
                <wp:docPr id="61" name="Text Box 61"/>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10EE9" w:rsidRDefault="00010EE9" w:rsidP="00D31B09">
                            <w:r>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FB6372" id="Text Box 61" o:spid="_x0000_s1101" type="#_x0000_t202" style="position:absolute;left:0;text-align:left;margin-left:83.2pt;margin-top:109.9pt;width:54pt;height:23.4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" fillcolor="white [3201]" stroked="f" strokeweight=".5pt">
                <v:textbox>
                  <w:txbxContent>
                    <w:p w:rsidR="00010EE9" w:rsidRDefault="00010EE9" w:rsidP="00D31B09">
                      <w:r>
                        <w:t>CONV1</w:t>
                      </w:r>
                    </w:p>
                  </w:txbxContent>
                </v:textbox>
              </v:shape>
            </w:pict>
          </mc:Fallback>
        </mc:AlternateContent>
      </w:r>
      <w:r w:rsidR="00026C9A">
        <w:rPr>
          <w:noProof/>
        </w:rPr>
        <mc:AlternateContent>
          <mc:Choice Requires="wps">
            <w:drawing>
              <wp:anchor distT="0" distB="0" distL="114300" distR="114300" simplePos="0" relativeHeight="251638272" behindDoc="0" locked="0" layoutInCell="1" allowOverlap="1" wp14:anchorId="775E4F00" wp14:editId="7809A7F6">
                <wp:simplePos x="0" y="0"/>
                <wp:positionH relativeFrom="column">
                  <wp:posOffset>4107180</wp:posOffset>
                </wp:positionH>
                <wp:positionV relativeFrom="paragraph">
                  <wp:posOffset>1644650</wp:posOffset>
                </wp:positionV>
                <wp:extent cx="685800" cy="297815"/>
                <wp:effectExtent l="0" t="0" r="0" b="6985"/>
                <wp:wrapNone/>
                <wp:docPr id="1073741826" name="Text Box 1073741826"/>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10EE9" w:rsidRDefault="00010EE9" w:rsidP="00D31B09">
                            <w:r>
                              <w:t>Poo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5E4F00" id="Text Box 1073741826" o:spid="_x0000_s1102" type="#_x0000_t202" style="position:absolute;left:0;text-align:left;margin-left:323.4pt;margin-top:129.5pt;width:54pt;height:23.4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TpB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" fillcolor="white [3201]" stroked="f" strokeweight=".5pt">
                <v:textbox>
                  <w:txbxContent>
                    <w:p w:rsidR="00010EE9" w:rsidRDefault="00010EE9" w:rsidP="00D31B09">
                      <w:r>
                        <w:t>Pool2</w:t>
                      </w:r>
                    </w:p>
                  </w:txbxContent>
                </v:textbox>
              </v:shape>
            </w:pict>
          </mc:Fallback>
        </mc:AlternateContent>
      </w:r>
      <w:r w:rsidR="00026C9A">
        <w:rPr>
          <w:noProof/>
        </w:rPr>
        <mc:AlternateContent>
          <mc:Choice Requires="wps">
            <w:drawing>
              <wp:anchor distT="0" distB="0" distL="114300" distR="114300" simplePos="0" relativeHeight="251637248" behindDoc="0" locked="0" layoutInCell="1" allowOverlap="1" wp14:anchorId="257D770A" wp14:editId="594C790C">
                <wp:simplePos x="0" y="0"/>
                <wp:positionH relativeFrom="column">
                  <wp:posOffset>2466340</wp:posOffset>
                </wp:positionH>
                <wp:positionV relativeFrom="paragraph">
                  <wp:posOffset>1594706</wp:posOffset>
                </wp:positionV>
                <wp:extent cx="685800" cy="297815"/>
                <wp:effectExtent l="0" t="0" r="0" b="6985"/>
                <wp:wrapNone/>
                <wp:docPr id="1073741824" name="Text Box 1073741824"/>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10EE9" w:rsidRDefault="00010EE9" w:rsidP="00D31B09">
                            <w:r>
                              <w:t>Poo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7D770A" id="Text Box 1073741824" o:spid="_x0000_s1103" type="#_x0000_t202" style="position:absolute;left:0;text-align:left;margin-left:194.2pt;margin-top:125.55pt;width:54pt;height:23.4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" fillcolor="white [3201]" stroked="f" strokeweight=".5pt">
                <v:textbox>
                  <w:txbxContent>
                    <w:p w:rsidR="00010EE9" w:rsidRDefault="00010EE9" w:rsidP="00D31B09">
                      <w:r>
                        <w:t>Pool1</w:t>
                      </w:r>
                    </w:p>
                  </w:txbxContent>
                </v:textbox>
              </v:shape>
            </w:pict>
          </mc:Fallback>
        </mc:AlternateContent>
      </w:r>
      <w:r w:rsidR="00B77915">
        <w:rPr>
          <w:noProof/>
        </w:rPr>
        <mc:AlternateContent>
          <mc:Choice Requires="wps">
            <w:drawing>
              <wp:anchor distT="0" distB="0" distL="114300" distR="114300" simplePos="0" relativeHeight="251639296" behindDoc="0" locked="0" layoutInCell="1" allowOverlap="1" wp14:anchorId="65CCA6F6" wp14:editId="772E10E4">
                <wp:simplePos x="0" y="0"/>
                <wp:positionH relativeFrom="column">
                  <wp:posOffset>3390679</wp:posOffset>
                </wp:positionH>
                <wp:positionV relativeFrom="paragraph">
                  <wp:posOffset>1574800</wp:posOffset>
                </wp:positionV>
                <wp:extent cx="685800" cy="297815"/>
                <wp:effectExtent l="0" t="0" r="0" b="6985"/>
                <wp:wrapNone/>
                <wp:docPr id="1073741827" name="Text Box 1073741827"/>
                <wp:cNvGraphicFramePr/>
                <a:graphic xmlns:a="http://schemas.openxmlformats.org/drawingml/2006/main">
                  <a:graphicData uri="http://schemas.microsoft.com/office/word/2010/wordprocessingShape">
                    <wps:wsp>
                      <wps:cNvSpPr txBox="1"/>
                      <wps:spPr>
                        <a:xfrm>
                          <a:off x="0" y="0"/>
                          <a:ext cx="685800" cy="297815"/>
                        </a:xfrm>
                        <a:prstGeom prst="rect">
                          <a:avLst/>
                        </a:prstGeom>
                        <a:solidFill>
                          <a:schemeClr val="lt1"/>
                        </a:solidFill>
                        <a:ln w="6350">
                          <a:noFill/>
                        </a:ln>
                      </wps:spPr>
                      <wps:txbx>
                        <w:txbxContent>
                          <w:p w:rsidR="00010EE9" w:rsidRDefault="00010EE9" w:rsidP="00D31B09">
                            <w:r>
                              <w:t>CON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CCA6F6" id="Text Box 1073741827" o:spid="_x0000_s1104" type="#_x0000_t202" style="position:absolute;left:0;text-align:left;margin-left:267pt;margin-top:124pt;width:54pt;height:23.4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" fillcolor="white [3201]" stroked="f" strokeweight=".5pt">
                <v:textbox>
                  <w:txbxContent>
                    <w:p w:rsidR="00010EE9" w:rsidRDefault="00010EE9" w:rsidP="00D31B09">
                      <w:r>
                        <w:t>CONV2</w:t>
                      </w:r>
                    </w:p>
                  </w:txbxContent>
                </v:textbox>
              </v:shape>
            </w:pict>
          </mc:Fallback>
        </mc:AlternateContent>
      </w:r>
      <w:r w:rsidR="002B3CAE">
        <w:rPr>
          <w:noProof/>
        </w:rPr>
        <w:drawing>
          <wp:inline distT="0" distB="0" distL="0" distR="0" wp14:anchorId="3D4AFFC0" wp14:editId="01424B96">
            <wp:extent cx="6202181" cy="1798982"/>
            <wp:effectExtent l="0" t="0" r="8255" b="0"/>
            <wp:docPr id="5" name="Grafik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6" cstate="print"/>
                    <a:srcRect b="13784"/>
                    <a:stretch/>
                  </pic:blipFill>
                  <pic:spPr bwMode="auto">
                    <a:xfrm>
                      <a:off x="0" y="0"/>
                      <a:ext cx="6231649" cy="1807529"/>
                    </a:xfrm>
                    <a:prstGeom prst="rect">
                      <a:avLst/>
                    </a:prstGeom>
                    <a:ln>
                      <a:noFill/>
                    </a:ln>
                    <a:extLst>
                      <a:ext uri="{53640926-AAD7-44D8-BBD7-CCE9431645EC}">
                        <a14:shadowObscured xmlns:a14="http://schemas.microsoft.com/office/drawing/2010/main"/>
                      </a:ext>
                    </a:extLst>
                  </pic:spPr>
                </pic:pic>
              </a:graphicData>
            </a:graphic>
          </wp:inline>
        </w:drawing>
      </w:r>
    </w:p>
    <w:p w:rsidR="00EA45E5" w:rsidRDefault="00C473A2" w:rsidP="00751D32">
      <w:pPr>
        <w:pStyle w:val="Caption"/>
      </w:pPr>
      <w:bookmarkStart w:id="64" w:name="_Toc523735297"/>
      <w:r>
        <w:t xml:space="preserve">Figure </w:t>
      </w:r>
      <w:r w:rsidR="00F9118F">
        <w:fldChar w:fldCharType="begin"/>
      </w:r>
      <w:r w:rsidR="00F9118F">
        <w:instrText xml:space="preserve"> STYLEREF 1 \s </w:instrText>
      </w:r>
      <w:r w:rsidR="00F9118F">
        <w:fldChar w:fldCharType="separate"/>
      </w:r>
      <w:r w:rsidR="006037E0">
        <w:rPr>
          <w:cs/>
        </w:rPr>
        <w:t>‎</w:t>
      </w:r>
      <w:r w:rsidR="006037E0">
        <w:t>3</w:t>
      </w:r>
      <w:r w:rsidR="00F9118F">
        <w:fldChar w:fldCharType="end"/>
      </w:r>
      <w:r w:rsidR="00F9118F">
        <w:t>.</w:t>
      </w:r>
      <w:r w:rsidR="00F9118F">
        <w:fldChar w:fldCharType="begin"/>
      </w:r>
      <w:r w:rsidR="00F9118F">
        <w:instrText xml:space="preserve"> SEQ Figure \* ARABIC \s 1 </w:instrText>
      </w:r>
      <w:r w:rsidR="00F9118F">
        <w:fldChar w:fldCharType="separate"/>
      </w:r>
      <w:r w:rsidR="006037E0">
        <w:t>13</w:t>
      </w:r>
      <w:r w:rsidR="00F9118F">
        <w:fldChar w:fldCharType="end"/>
      </w:r>
      <w:r>
        <w:t xml:space="preserve">: </w:t>
      </w:r>
      <w:r w:rsidRPr="001C328D">
        <w:t>Flowchart of convolutional neural network</w:t>
      </w:r>
      <w:r>
        <w:t xml:space="preserve"> </w:t>
      </w:r>
      <w:sdt>
        <w:sdtPr>
          <w:alias w:val="Don’t edit this field."/>
          <w:tag w:val="CitaviPlaceholder#5774c728-60b7-4862-9c2a-8ae743f28160"/>
          <w:id w:val="-1099178854"/>
          <w:placeholder>
            <w:docPart w:val="DefaultPlaceholder_-1854013440"/>
          </w:placeholder>
        </w:sdtPr>
        <w:sdtContent>
          <w:r>
            <w:fldChar w:fldCharType="begin"/>
          </w:r>
          <w:r w:rsidR="00F5237C">
            <w:instrText>ADDIN CitaviPlaceholder{eyIkaWQiOiIxIiwiRW50cmllcyI6W3siJGlkIjoiMiIsIklkIjoiMGUwMmQ2YTctMzBkYy00ZTM5LTk4YzktMzM3NWNiNzU0M2Q5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NUMTQ6MjY6MjYiLCJQcm9qZWN0Ijp7IiRyZWYiOiI1In19LCJVc2VOdW1iZXJpbmdUeXBlT2ZQYXJlbnREb2N1bWVudCI6ZmFsc2V9XSwiRm9ybWF0dGVkVGV4dCI6eyIkaWQiOiIxNCIsIkNvdW50IjoxLCJUZXh0VW5pdHMiOlt7IiRpZCI6IjE1IiwiRm9udFN0eWxlIjp7IiRpZCI6IjE2IiwiTmV1dHJhbCI6dHJ1ZX0sIlJlYWRpbmdPcmRlciI6MSwiVGV4dCI6IlsyN10ifV19LCJUYWciOiJDaXRhdmlQbGFjZWhvbGRlciM1Nzc0YzcyOC02MGI3LTQ4NjItOWMyYS04YWU3NDNmMjgxNjAiLCJUZXh0IjoiWzI3XSIsIldBSVZlcnNpb24iOiI2LjEuMC4wIn0=}</w:instrText>
          </w:r>
          <w:r>
            <w:fldChar w:fldCharType="separate"/>
          </w:r>
          <w:r w:rsidR="00F5237C">
            <w:t>[27]</w:t>
          </w:r>
          <w:r>
            <w:fldChar w:fldCharType="end"/>
          </w:r>
        </w:sdtContent>
      </w:sdt>
      <w:bookmarkEnd w:id="64"/>
    </w:p>
    <w:p w:rsidR="002B3CAE" w:rsidRDefault="002B3CAE" w:rsidP="00D31B09"/>
    <w:p w:rsidR="00E62E29" w:rsidRDefault="00026FB8" w:rsidP="00D31B09">
      <w:r w:rsidRPr="00CE0EB1">
        <w:t>At t</w:t>
      </w:r>
      <w:r w:rsidR="0038096F" w:rsidRPr="00CE0EB1">
        <w:t xml:space="preserve">he </w:t>
      </w:r>
      <w:r w:rsidR="0038096F" w:rsidRPr="00CE0EB1">
        <w:rPr>
          <w:i/>
          <w:iCs/>
        </w:rPr>
        <w:t>convolution layer</w:t>
      </w:r>
      <w:r w:rsidR="00001D71" w:rsidRPr="00FC795E">
        <w:t>, an activation function determine</w:t>
      </w:r>
      <w:r w:rsidR="004363E1" w:rsidRPr="00FC795E">
        <w:t>s</w:t>
      </w:r>
      <w:r w:rsidR="00001D71" w:rsidRPr="00FC795E">
        <w:t xml:space="preserve"> </w:t>
      </w:r>
      <w:r w:rsidR="00001D71" w:rsidRPr="00CE0EB1">
        <w:t xml:space="preserve">the output of </w:t>
      </w:r>
      <w:r w:rsidR="008A3EAE" w:rsidRPr="00CE0EB1">
        <w:t xml:space="preserve">the </w:t>
      </w:r>
      <w:r w:rsidR="00001D71" w:rsidRPr="00CE0EB1">
        <w:t>neural network</w:t>
      </w:r>
      <w:r w:rsidR="004363E1" w:rsidRPr="00CE0EB1">
        <w:t xml:space="preserve"> when </w:t>
      </w:r>
      <w:r w:rsidRPr="00CE0EB1">
        <w:t>the feature maps from previous layers are convolved with learnable kernels</w:t>
      </w:r>
      <w:r w:rsidR="0038096F" w:rsidRPr="00CE0EB1">
        <w:t xml:space="preserve"> </w:t>
      </w:r>
      <w:r w:rsidR="004363E1" w:rsidRPr="00CE0EB1">
        <w:t xml:space="preserve">and </w:t>
      </w:r>
      <w:r w:rsidR="006C3A4E" w:rsidRPr="00CE0EB1">
        <w:t xml:space="preserve">are added with </w:t>
      </w:r>
      <w:r w:rsidR="004363E1" w:rsidRPr="00CE0EB1">
        <w:t>a trainable bias parameter</w:t>
      </w:r>
      <w:r w:rsidR="006C3A4E" w:rsidRPr="00FC795E">
        <w:t>.</w:t>
      </w:r>
      <w:r w:rsidR="00670F00" w:rsidRPr="00FC795E">
        <w:t xml:space="preserve"> </w:t>
      </w:r>
      <w:r w:rsidR="002D73A3" w:rsidRPr="00FC795E">
        <w:t>This process can be expressed as:</w:t>
      </w:r>
    </w:p>
    <w:p w:rsidR="00374500" w:rsidRDefault="00374500" w:rsidP="00D31B09"/>
    <w:p w:rsidR="00D6419C" w:rsidRPr="00D6419C" w:rsidRDefault="00010EE9" w:rsidP="000F3B29">
      <w:pPr>
        <w:ind w:left="2160"/>
      </w:pP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f</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Mj</m:t>
            </m:r>
          </m:sub>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i</m:t>
                </m:r>
                <m:acc>
                  <m:accPr>
                    <m:chr m:val="̇"/>
                    <m:ctrlPr>
                      <w:rPr>
                        <w:rFonts w:ascii="Cambria Math" w:hAnsi="Cambria Math"/>
                      </w:rPr>
                    </m:ctrlPr>
                  </m:accPr>
                  <m:e>
                    <m:r>
                      <w:rPr>
                        <w:rFonts w:ascii="Cambria Math" w:hAnsi="Cambria Math"/>
                      </w:rPr>
                      <m:t>j</m:t>
                    </m:r>
                  </m:e>
                </m:acc>
              </m:sub>
              <m:sup>
                <m:r>
                  <w:rPr>
                    <w:rFonts w:ascii="Cambria Math" w:hAnsi="Cambria Math"/>
                  </w:rPr>
                  <m:t>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r>
          <m:rPr>
            <m:sty m:val="p"/>
          </m:rPr>
          <w:rPr>
            <w:rFonts w:ascii="Cambria Math" w:hAnsi="Cambria Math"/>
          </w:rPr>
          <m:t>)</m:t>
        </m:r>
      </m:oMath>
      <w:r w:rsidR="00D6419C">
        <w:rPr>
          <w:sz w:val="32"/>
          <w:szCs w:val="32"/>
        </w:rPr>
        <w:t xml:space="preserve">    </w:t>
      </w:r>
      <w:r w:rsidR="00D6419C">
        <w:rPr>
          <w:sz w:val="32"/>
          <w:szCs w:val="32"/>
        </w:rPr>
        <w:tab/>
      </w:r>
      <w:r w:rsidR="00D6419C">
        <w:rPr>
          <w:sz w:val="32"/>
          <w:szCs w:val="32"/>
        </w:rPr>
        <w:tab/>
      </w:r>
      <w:r w:rsidR="0089554E">
        <w:rPr>
          <w:sz w:val="32"/>
          <w:szCs w:val="32"/>
        </w:rPr>
        <w:tab/>
      </w:r>
      <w:r w:rsidR="0089554E">
        <w:rPr>
          <w:sz w:val="32"/>
          <w:szCs w:val="32"/>
        </w:rPr>
        <w:tab/>
      </w:r>
      <w:r w:rsidR="00D6419C">
        <w:rPr>
          <w:sz w:val="32"/>
          <w:szCs w:val="32"/>
        </w:rPr>
        <w:t xml:space="preserve">   </w:t>
      </w:r>
      <w:r w:rsidR="00D6419C" w:rsidRPr="00F631BC">
        <w:t>(</w:t>
      </w:r>
      <w:r w:rsidR="000F3B29">
        <w:t>3</w:t>
      </w:r>
      <w:r w:rsidR="00D6419C" w:rsidRPr="00F631BC">
        <w:t>.1)</w:t>
      </w:r>
    </w:p>
    <w:p w:rsidR="00374500" w:rsidRPr="00F631BC" w:rsidRDefault="00F631BC" w:rsidP="00D31B09">
      <w:r>
        <w:tab/>
      </w:r>
      <w:r>
        <w:tab/>
      </w:r>
    </w:p>
    <w:p w:rsidR="00670F00" w:rsidRPr="00FC795E" w:rsidRDefault="00411340" w:rsidP="00964721">
      <w:r w:rsidRPr="00FC795E">
        <w:t xml:space="preserve">In which,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1</m:t>
            </m:r>
          </m:sup>
        </m:sSubSup>
      </m:oMath>
      <w:r w:rsidRPr="007757B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i</m:t>
            </m:r>
            <m:acc>
              <m:accPr>
                <m:chr m:val="̇"/>
                <m:ctrlPr>
                  <w:rPr>
                    <w:rFonts w:ascii="Cambria Math" w:hAnsi="Cambria Math"/>
                    <w:i/>
                  </w:rPr>
                </m:ctrlPr>
              </m:accPr>
              <m:e>
                <m:r>
                  <w:rPr>
                    <w:rFonts w:ascii="Cambria Math" w:hAnsi="Cambria Math"/>
                  </w:rPr>
                  <m:t>j</m:t>
                </m:r>
              </m:e>
            </m:acc>
          </m:sub>
          <m:sup>
            <m:r>
              <w:rPr>
                <w:rFonts w:ascii="Cambria Math" w:hAnsi="Cambria Math"/>
              </w:rPr>
              <m:t>l</m:t>
            </m:r>
          </m:sup>
        </m:sSubSup>
        <m:r>
          <w:rPr>
            <w:rFonts w:ascii="Cambria Math" w:hAnsi="Cambria Math"/>
            <w:sz w:val="32"/>
            <w:szCs w:val="32"/>
          </w:rPr>
          <m:t xml:space="preserve"> </m:t>
        </m:r>
      </m:oMath>
      <w:r w:rsidRPr="00FC795E">
        <w:t xml:space="preserve">are feature map and </w:t>
      </w:r>
      <w:r w:rsidR="008A3EAE" w:rsidRPr="00FC795E">
        <w:t xml:space="preserve">kernel </w:t>
      </w:r>
      <w:r w:rsidR="009B5C4B" w:rsidRPr="00FC795E">
        <w:t>respectively,</w:t>
      </w:r>
      <w:r w:rsidR="00964721">
        <w:t xml:space="preserve"> </w:t>
      </w:r>
      <m:oMath>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m:t>
            </m:r>
          </m:sup>
        </m:sSubSup>
      </m:oMath>
      <w:r w:rsidR="00964721" w:rsidRPr="00FC795E">
        <w:t xml:space="preserve"> </w:t>
      </w:r>
      <w:r w:rsidR="00ED4D0D" w:rsidRPr="00FC795E">
        <w:t>represents</w:t>
      </w:r>
      <w:r w:rsidR="009B5C4B" w:rsidRPr="00FC795E">
        <w:t xml:space="preserve"> bias parameter</w:t>
      </w:r>
      <w:r w:rsidR="00ED4D0D" w:rsidRPr="00FC795E">
        <w:t>,</w:t>
      </w:r>
      <w:r w:rsidR="009B5C4B" w:rsidRPr="00FC795E">
        <w:t xml:space="preserve"> </w:t>
      </w:r>
      <m:oMath>
        <m:r>
          <w:rPr>
            <w:rFonts w:ascii="Cambria Math" w:hAnsi="Cambria Math"/>
          </w:rPr>
          <m:t>f</m:t>
        </m:r>
      </m:oMath>
      <w:r w:rsidR="00192618" w:rsidRPr="00FC795E">
        <w:t xml:space="preserve"> </w:t>
      </w:r>
      <w:r w:rsidR="00D567EF" w:rsidRPr="00FC795E">
        <w:t>(</w:t>
      </w:r>
      <w:r w:rsidR="009B5C4B" w:rsidRPr="00FC795E">
        <w:t xml:space="preserve">.) </w:t>
      </w:r>
      <w:r w:rsidR="00ED4D0D" w:rsidRPr="00FC795E">
        <w:t>is</w:t>
      </w:r>
      <w:r w:rsidR="003B70EC" w:rsidRPr="00FC795E">
        <w:t xml:space="preserve"> the activation function and</w:t>
      </w:r>
      <w:r w:rsidR="009B5C4B" w:rsidRPr="00FC795E">
        <w:t xml:space="preserve"> </w:t>
      </w:r>
      <m:oMath>
        <m:r>
          <w:rPr>
            <w:rFonts w:ascii="Cambria Math" w:hAnsi="Cambria Math"/>
          </w:rPr>
          <m:t>Mj</m:t>
        </m:r>
      </m:oMath>
      <w:r w:rsidR="002C10A0" w:rsidRPr="00FC795E">
        <w:t xml:space="preserve"> </w:t>
      </w:r>
      <w:r w:rsidR="009B5C4B" w:rsidRPr="00FC795E">
        <w:t>s</w:t>
      </w:r>
      <w:r w:rsidR="00D567EF" w:rsidRPr="00FC795E">
        <w:t>hows a selection of</w:t>
      </w:r>
      <w:r w:rsidR="00014326">
        <w:t xml:space="preserve"> the</w:t>
      </w:r>
      <w:r w:rsidR="00D567EF" w:rsidRPr="00FC795E">
        <w:t xml:space="preserve"> input maps</w:t>
      </w:r>
      <w:r w:rsidR="00CE0EB1">
        <w:t xml:space="preserve"> </w:t>
      </w:r>
      <w:sdt>
        <w:sdtPr>
          <w:alias w:val="Don’t edit this field."/>
          <w:tag w:val="CitaviPlaceholder#3fb65664-378f-454f-988e-840a47b3a519"/>
          <w:id w:val="1679308639"/>
          <w:placeholder>
            <w:docPart w:val="DefaultPlaceholder_-1854013440"/>
          </w:placeholder>
        </w:sdtPr>
        <w:sdtContent>
          <w:r w:rsidR="00CE0EB1">
            <w:fldChar w:fldCharType="begin"/>
          </w:r>
          <w:r w:rsidR="00F5237C">
            <w:instrText>ADDIN CitaviPlaceholder{eyIkaWQiOiIxIiwiRW50cmllcyI6W3siJGlkIjoiMiIsIklkIjoiNmYyZmI5NzUtYTczMi00Y2Q4LWJmY2UtMjFmMTFiOWE5YTNi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NUMTQ6MjY6MjYiLCJQcm9qZWN0Ijp7IiRyZWYiOiI1In19LCJVc2VOdW1iZXJpbmdUeXBlT2ZQYXJlbnREb2N1bWVudCI6ZmFsc2V9LHsiJGlkIjoiMTQiLCJJZCI6ImQyYzJlZjIwLWRjZmEtNDBhZS05MjM2LTNmYmI3OWM1NWM0MSIsIlJhbmdlU3RhcnQiOjMsIlJhbmdlTGVuZ3RoIjo1LCJSZWZlcmVuY2VJZCI6IjRlODdhMWRhLTBlOTgtNDAxNy1iOGUyLTU5ZjFmOWVmMzIwZSIsIlJlZmVyZW5jZSI6eyIkaWQiOiIxNSIsIkFic3RyYWN0Q29tcGxleGl0eSI6MCwiQWJzdHJhY3RTb3VyY2VUZXh0Rm9ybWF0IjowLCJBdXRob3JzIjpbeyIkaWQiOiIxNi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HJlZiI6IjUifX0seyIkaWQiOiIxNyIsIkZpcnN0TmFtZSI6IkplZmYiLCJMYXN0TmFtZSI6IkRvbmFodWUiLCJQcm90ZWN0ZWQiOmZhbHNlLCJTZXgiOjIsIkNyZWF0ZWRCeSI6Il9QYXJpc2EiLCJDcmVhdGVkT24iOiIyMDE4LTA4LTI4VDE2OjM0OjU5IiwiTW9kaWZpZWRCeSI6Il9QYXJpc2EiLCJJZCI6ImFiODIwY2JkLTRhYWMtNGI5Ny05NzQ5LWNhYjVhMmZmNjRiNCIsIk1vZGlmaWVkT24iOiIyMDE4LTA4LTI4VDE2OjM0OjU5IiwiUHJvamVjdCI6eyIkcmVmIjoiNSJ9fSx7IiRpZCI6IjE4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}</w:instrText>
          </w:r>
          <w:r w:rsidR="00CE0EB1">
            <w:fldChar w:fldCharType="separate"/>
          </w:r>
          <w:r w:rsidR="00F5237C">
            <w:t>[27, 28]</w:t>
          </w:r>
          <w:r w:rsidR="00CE0EB1">
            <w:fldChar w:fldCharType="end"/>
          </w:r>
        </w:sdtContent>
      </w:sdt>
      <w:r w:rsidR="00D567EF" w:rsidRPr="00FC795E">
        <w:t>.</w:t>
      </w:r>
    </w:p>
    <w:p w:rsidR="00F137A8" w:rsidRPr="00F43336" w:rsidRDefault="000F2647" w:rsidP="00992007">
      <w:r w:rsidRPr="00FC795E">
        <w:t>The activation function</w:t>
      </w:r>
      <w:r w:rsidR="002976B0" w:rsidRPr="00FC795E">
        <w:t xml:space="preserve"> in </w:t>
      </w:r>
      <w:r w:rsidR="00291BAA">
        <w:t xml:space="preserve">the </w:t>
      </w:r>
      <w:r w:rsidR="002976B0" w:rsidRPr="00FC795E">
        <w:t>convolution layers has a significant effe</w:t>
      </w:r>
      <w:r w:rsidR="0060656C" w:rsidRPr="00FC795E">
        <w:t>ct on the training performance.</w:t>
      </w:r>
      <w:r w:rsidR="00014326">
        <w:t xml:space="preserve"> </w:t>
      </w:r>
      <w:r w:rsidR="000761C5">
        <w:t xml:space="preserve">Sigmoid, hyperbolic tangent, and </w:t>
      </w:r>
      <w:r w:rsidR="002C5D71">
        <w:t>r</w:t>
      </w:r>
      <w:r w:rsidR="002C5D71" w:rsidRPr="00FC795E">
        <w:t>e</w:t>
      </w:r>
      <w:r w:rsidR="002C5D71">
        <w:t>ctified linear u</w:t>
      </w:r>
      <w:r w:rsidR="002C5D71" w:rsidRPr="00FC795E">
        <w:t>nit</w:t>
      </w:r>
      <w:r w:rsidR="00DE4D93">
        <w:t xml:space="preserve"> </w:t>
      </w:r>
      <w:r w:rsidR="00872631">
        <w:t xml:space="preserve">(ReLU) </w:t>
      </w:r>
      <w:r w:rsidR="00014326">
        <w:t>are three</w:t>
      </w:r>
      <w:r w:rsidR="000761C5">
        <w:t xml:space="preserve"> </w:t>
      </w:r>
      <w:r w:rsidR="00D60158">
        <w:t>widely-</w:t>
      </w:r>
      <w:r w:rsidR="00D60158">
        <w:lastRenderedPageBreak/>
        <w:t>used</w:t>
      </w:r>
      <w:r w:rsidR="007838A1">
        <w:t xml:space="preserve"> </w:t>
      </w:r>
      <w:r w:rsidR="00014326">
        <w:t>activation</w:t>
      </w:r>
      <w:r w:rsidR="00D42B04">
        <w:t xml:space="preserve"> </w:t>
      </w:r>
      <w:r w:rsidR="00014326">
        <w:t>function</w:t>
      </w:r>
      <w:r w:rsidR="007838A1">
        <w:t>s</w:t>
      </w:r>
      <w:r w:rsidR="00DE4D93">
        <w:t xml:space="preserve"> in CNN</w:t>
      </w:r>
      <w:r w:rsidR="008E67C4">
        <w:t xml:space="preserve"> </w:t>
      </w:r>
      <w:sdt>
        <w:sdtPr>
          <w:alias w:val="Don’t edit this field."/>
          <w:tag w:val="CitaviPlaceholder#65fb6233-d8b2-41c7-b566-34a0a5cbc2c4"/>
          <w:id w:val="-2121604475"/>
          <w:placeholder>
            <w:docPart w:val="DefaultPlaceholder_-1854013440"/>
          </w:placeholder>
        </w:sdtPr>
        <w:sdtContent>
          <w:r w:rsidR="008E67C4">
            <w:fldChar w:fldCharType="begin"/>
          </w:r>
          <w:r w:rsidR="00F5237C">
            <w:instrText>ADDIN CitaviPlaceholder{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}</w:instrText>
          </w:r>
          <w:r w:rsidR="008E67C4">
            <w:fldChar w:fldCharType="separate"/>
          </w:r>
          <w:r w:rsidR="00F5237C">
            <w:t>[28]</w:t>
          </w:r>
          <w:r w:rsidR="008E67C4">
            <w:fldChar w:fldCharType="end"/>
          </w:r>
        </w:sdtContent>
      </w:sdt>
      <w:r w:rsidR="00014326">
        <w:t>.</w:t>
      </w:r>
      <w:r w:rsidR="004F504B" w:rsidRPr="004F504B">
        <w:t xml:space="preserve"> </w:t>
      </w:r>
      <w:r w:rsidR="004F504B" w:rsidRPr="00FC795E">
        <w:t>In this work, ReLU</w:t>
      </w:r>
      <w:r w:rsidR="004F504B">
        <w:t xml:space="preserve"> is applied</w:t>
      </w:r>
      <w:r w:rsidR="004F504B" w:rsidRPr="00FC795E">
        <w:t xml:space="preserve"> </w:t>
      </w:r>
      <w:r w:rsidR="004F504B">
        <w:t>as the activation functions due to its better performance</w:t>
      </w:r>
      <w:r w:rsidR="00291BAA">
        <w:t xml:space="preserve"> on the captured images</w:t>
      </w:r>
      <w:r w:rsidR="004F504B">
        <w:t xml:space="preserve"> </w:t>
      </w:r>
      <w:r w:rsidR="004F504B" w:rsidRPr="00FC795E">
        <w:t xml:space="preserve">than the </w:t>
      </w:r>
      <w:r w:rsidR="004F504B">
        <w:t>other two</w:t>
      </w:r>
      <w:r w:rsidR="004F504B" w:rsidRPr="00FC795E">
        <w:t xml:space="preserve"> functions.</w:t>
      </w:r>
      <w:r w:rsidR="004F504B">
        <w:t xml:space="preserve"> </w:t>
      </w:r>
    </w:p>
    <w:p w:rsidR="00BF4174" w:rsidRDefault="002A09FE" w:rsidP="006037E0">
      <w:pPr>
        <w:rPr>
          <w:rFonts w:cs="CMMI10"/>
        </w:rPr>
      </w:pPr>
      <w:r w:rsidRPr="002A09FE">
        <w:t xml:space="preserve">The next layer in CNN is </w:t>
      </w:r>
      <w:r w:rsidRPr="002A09FE">
        <w:rPr>
          <w:bCs/>
          <w:i/>
          <w:iCs/>
        </w:rPr>
        <w:t>Feature pooling layer</w:t>
      </w:r>
      <w:r>
        <w:rPr>
          <w:bCs/>
          <w:i/>
          <w:iCs/>
        </w:rPr>
        <w:t xml:space="preserve"> </w:t>
      </w:r>
      <w:r>
        <w:rPr>
          <w:bCs/>
        </w:rPr>
        <w:t>that</w:t>
      </w:r>
      <w:r w:rsidRPr="002A09FE">
        <w:rPr>
          <w:bCs/>
          <w:i/>
          <w:iCs/>
        </w:rPr>
        <w:t xml:space="preserve"> </w:t>
      </w:r>
      <w:r>
        <w:t>aggregate</w:t>
      </w:r>
      <w:r w:rsidR="008E67C4">
        <w:t>s</w:t>
      </w:r>
      <w:r w:rsidR="00AE01D5" w:rsidRPr="002A09FE">
        <w:t xml:space="preserve"> the results of</w:t>
      </w:r>
      <w:r w:rsidR="00025CA5" w:rsidRPr="002A09FE">
        <w:t xml:space="preserve"> the</w:t>
      </w:r>
      <w:r w:rsidR="00AE01D5" w:rsidRPr="002A09FE">
        <w:t xml:space="preserve"> convolutional layers</w:t>
      </w:r>
      <w:r w:rsidR="00AE01D5" w:rsidRPr="00FC795E">
        <w:t xml:space="preserve"> and passes only the </w:t>
      </w:r>
      <w:r w:rsidR="00D03D4D">
        <w:t>relevant</w:t>
      </w:r>
      <w:r w:rsidR="00142149">
        <w:t xml:space="preserve"> and strong</w:t>
      </w:r>
      <w:r w:rsidR="00D03D4D">
        <w:t xml:space="preserve"> signals to the next layers.</w:t>
      </w:r>
      <w:r>
        <w:t xml:space="preserve"> As it is shown in Figure </w:t>
      </w:r>
      <w:r w:rsidR="004E7432">
        <w:t>3</w:t>
      </w:r>
      <w:r>
        <w:t>.</w:t>
      </w:r>
      <w:r w:rsidR="006037E0">
        <w:t>13</w:t>
      </w:r>
      <w:r>
        <w:t xml:space="preserve">, this layer selects </w:t>
      </w:r>
      <w:r w:rsidR="00FD5F12">
        <w:t>the input</w:t>
      </w:r>
      <w:r>
        <w:t xml:space="preserve">s from the small patches in the image where </w:t>
      </w:r>
      <w:r w:rsidR="00041E47" w:rsidRPr="002A09FE">
        <w:t>pooling window can have different size</w:t>
      </w:r>
      <w:r w:rsidR="00142149">
        <w:t>s</w:t>
      </w:r>
      <w:r>
        <w:t>.</w:t>
      </w:r>
      <w:r w:rsidR="00142149">
        <w:t xml:space="preserve"> </w:t>
      </w:r>
      <w:r w:rsidR="00712394">
        <w:t>In this project</w:t>
      </w:r>
      <w:r w:rsidR="00142149">
        <w:t>,</w:t>
      </w:r>
      <w:r w:rsidR="00712394">
        <w:t xml:space="preserve"> maxPoolingLayer operation is </w:t>
      </w:r>
      <w:r w:rsidR="009B0049">
        <w:t>applied in the pooling layer</w:t>
      </w:r>
      <w:r w:rsidR="00712394">
        <w:t>.</w:t>
      </w:r>
      <w:r w:rsidR="00F436B7">
        <w:t xml:space="preserve"> Equation </w:t>
      </w:r>
      <w:r w:rsidR="001B7E9B">
        <w:t>3</w:t>
      </w:r>
      <w:r w:rsidR="00142149">
        <w:t>.2</w:t>
      </w:r>
      <w:r w:rsidR="00F436B7">
        <w:t xml:space="preserve"> represents the</w:t>
      </w:r>
      <w:r w:rsidR="00C5718C" w:rsidRPr="00FC795E">
        <w:rPr>
          <w:rFonts w:cs="CMMI10"/>
        </w:rPr>
        <w:t xml:space="preserve"> max pooling function</w:t>
      </w:r>
      <w:r w:rsidR="00F436B7">
        <w:rPr>
          <w:rFonts w:cs="CMMI10"/>
        </w:rPr>
        <w:t xml:space="preserve"> where u(x,y) is a window function  that can be applied to </w:t>
      </w:r>
      <w:r w:rsidR="00FD5F12">
        <w:rPr>
          <w:rFonts w:cs="CMMI10"/>
        </w:rPr>
        <w:t>each</w:t>
      </w:r>
      <w:r w:rsidR="00F436B7">
        <w:rPr>
          <w:rFonts w:cs="CMMI10"/>
        </w:rPr>
        <w:t xml:space="preserve"> input patch for computing </w:t>
      </w:r>
      <w:r w:rsidR="00C14C3D">
        <w:rPr>
          <w:rFonts w:cs="CMMI10"/>
        </w:rPr>
        <w:t>a feature map</w:t>
      </w:r>
      <w:r w:rsidR="00307B84">
        <w:rPr>
          <w:rFonts w:cs="CMMI10"/>
        </w:rPr>
        <w:t xml:space="preserve"> </w:t>
      </w:r>
      <w:sdt>
        <w:sdtPr>
          <w:rPr>
            <w:rFonts w:cs="CMMI10"/>
          </w:rPr>
          <w:alias w:val="Don’t edit this field."/>
          <w:tag w:val="CitaviPlaceholder#62706fd4-9b22-4e5a-9415-051199c325d9"/>
          <w:id w:val="2125804522"/>
          <w:placeholder>
            <w:docPart w:val="DefaultPlaceholder_-1854013440"/>
          </w:placeholder>
        </w:sdtPr>
        <w:sdtContent>
          <w:r w:rsidR="00307B84">
            <w:rPr>
              <w:rFonts w:cs="CMMI10"/>
            </w:rPr>
            <w:fldChar w:fldCharType="begin"/>
          </w:r>
          <w:r w:rsidR="00F5237C">
            <w:rPr>
              <w:rFonts w:cs="CMMI10"/>
            </w:rPr>
            <w:instrText>ADDIN CitaviPlaceholder{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}</w:instrText>
          </w:r>
          <w:r w:rsidR="00307B84">
            <w:rPr>
              <w:rFonts w:cs="CMMI10"/>
            </w:rPr>
            <w:fldChar w:fldCharType="separate"/>
          </w:r>
          <w:r w:rsidR="00F5237C">
            <w:rPr>
              <w:rFonts w:cs="CMMI10"/>
            </w:rPr>
            <w:t>[29]</w:t>
          </w:r>
          <w:r w:rsidR="00307B84">
            <w:rPr>
              <w:rFonts w:cs="CMMI10"/>
            </w:rPr>
            <w:fldChar w:fldCharType="end"/>
          </w:r>
        </w:sdtContent>
      </w:sdt>
      <w:r w:rsidR="00BF4174">
        <w:rPr>
          <w:rFonts w:cs="CMMI10"/>
        </w:rPr>
        <w:t>.</w:t>
      </w:r>
    </w:p>
    <w:p w:rsidR="00BF4174" w:rsidRDefault="00BF4174" w:rsidP="00D31B09"/>
    <w:p w:rsidR="00BF4174" w:rsidRDefault="00BF4174" w:rsidP="00B46575">
      <w:r>
        <w:t xml:space="preserve">                                             </w:t>
      </w:r>
      <m:oMath>
        <m:sSub>
          <m:sSubPr>
            <m:ctrlPr>
              <w:rPr>
                <w:rFonts w:ascii="Cambria Math" w:eastAsia="Times New Roman" w:hAnsi="Cambria Math" w:cs="Calibri"/>
                <w:i/>
              </w:rPr>
            </m:ctrlPr>
          </m:sSubPr>
          <m:e>
            <m:r>
              <w:rPr>
                <w:rFonts w:ascii="Cambria Math" w:eastAsia="Times New Roman" w:hAnsi="Cambria Math" w:cs="Calibri"/>
              </w:rPr>
              <m:t>a</m:t>
            </m:r>
          </m:e>
          <m:sub>
            <m:r>
              <w:rPr>
                <w:rFonts w:ascii="Cambria Math" w:eastAsia="Times New Roman" w:hAnsi="Cambria Math" w:cs="Calibri"/>
              </w:rPr>
              <m:t xml:space="preserve">j </m:t>
            </m:r>
          </m:sub>
        </m:sSub>
        <m:r>
          <w:rPr>
            <w:rFonts w:ascii="Cambria Math" w:eastAsia="Times New Roman" w:hAnsi="Cambria Math" w:cs="Calibri"/>
          </w:rPr>
          <m:t xml:space="preserve">= </m:t>
        </m:r>
        <m:func>
          <m:funcPr>
            <m:ctrlPr>
              <w:rPr>
                <w:rFonts w:ascii="Cambria Math" w:eastAsia="Times New Roman" w:hAnsi="Cambria Math" w:cs="Calibri"/>
                <w:i/>
              </w:rPr>
            </m:ctrlPr>
          </m:funcPr>
          <m:fName>
            <m:limLow>
              <m:limLowPr>
                <m:ctrlPr>
                  <w:rPr>
                    <w:rFonts w:ascii="Cambria Math" w:eastAsia="Times New Roman" w:hAnsi="Cambria Math" w:cs="Calibri"/>
                    <w:i/>
                  </w:rPr>
                </m:ctrlPr>
              </m:limLowPr>
              <m:e>
                <m:r>
                  <m:rPr>
                    <m:sty m:val="p"/>
                  </m:rPr>
                  <w:rPr>
                    <w:rFonts w:ascii="Cambria Math" w:eastAsia="Times New Roman" w:hAnsi="Cambria Math" w:cs="Calibri"/>
                  </w:rPr>
                  <m:t>max</m:t>
                </m:r>
              </m:e>
              <m:lim>
                <m:r>
                  <w:rPr>
                    <w:rFonts w:ascii="Cambria Math" w:eastAsia="Times New Roman" w:hAnsi="Cambria Math" w:cs="Calibri"/>
                  </w:rPr>
                  <m:t>N×N</m:t>
                </m:r>
              </m:lim>
            </m:limLow>
          </m:fName>
          <m:e>
            <m:d>
              <m:dPr>
                <m:ctrlPr>
                  <w:rPr>
                    <w:rFonts w:ascii="Cambria Math" w:eastAsia="Times New Roman" w:hAnsi="Cambria Math" w:cs="Calibri"/>
                    <w:i/>
                  </w:rPr>
                </m:ctrlPr>
              </m:dPr>
              <m:e>
                <m:sSubSup>
                  <m:sSubSupPr>
                    <m:ctrlPr>
                      <w:rPr>
                        <w:rFonts w:ascii="Cambria Math" w:eastAsia="Times New Roman" w:hAnsi="Cambria Math" w:cs="Calibri"/>
                        <w:i/>
                      </w:rPr>
                    </m:ctrlPr>
                  </m:sSubSupPr>
                  <m:e>
                    <m:r>
                      <w:rPr>
                        <w:rFonts w:ascii="Cambria Math" w:eastAsia="Times New Roman" w:hAnsi="Cambria Math" w:cs="Calibri"/>
                      </w:rPr>
                      <m:t>a</m:t>
                    </m:r>
                  </m:e>
                  <m:sub>
                    <m:r>
                      <w:rPr>
                        <w:rFonts w:ascii="Cambria Math" w:eastAsia="Times New Roman" w:hAnsi="Cambria Math" w:cs="Calibri"/>
                      </w:rPr>
                      <m:t>i</m:t>
                    </m:r>
                  </m:sub>
                  <m:sup>
                    <m:r>
                      <w:rPr>
                        <w:rFonts w:ascii="Cambria Math" w:eastAsia="Times New Roman" w:hAnsi="Cambria Math" w:cs="Calibri"/>
                      </w:rPr>
                      <m:t>n×n</m:t>
                    </m:r>
                  </m:sup>
                </m:sSubSup>
                <m:r>
                  <w:rPr>
                    <w:rFonts w:ascii="Cambria Math" w:eastAsia="Times New Roman" w:hAnsi="Cambria Math" w:cs="Calibri"/>
                  </w:rPr>
                  <m:t>u</m:t>
                </m:r>
                <m:d>
                  <m:dPr>
                    <m:ctrlPr>
                      <w:rPr>
                        <w:rFonts w:ascii="Cambria Math" w:eastAsia="Times New Roman" w:hAnsi="Cambria Math" w:cs="Calibri"/>
                        <w:i/>
                      </w:rPr>
                    </m:ctrlPr>
                  </m:dPr>
                  <m:e>
                    <m:r>
                      <w:rPr>
                        <w:rFonts w:ascii="Cambria Math" w:eastAsia="Times New Roman" w:hAnsi="Cambria Math" w:cs="Calibri"/>
                      </w:rPr>
                      <m:t>n,n</m:t>
                    </m:r>
                  </m:e>
                </m:d>
              </m:e>
            </m:d>
          </m:e>
        </m:func>
      </m:oMath>
      <w:r>
        <w:tab/>
      </w:r>
      <w:r w:rsidR="009B0049">
        <w:tab/>
      </w:r>
      <w:r>
        <w:tab/>
      </w:r>
      <w:r>
        <w:tab/>
        <w:t xml:space="preserve">              </w:t>
      </w:r>
      <w:r w:rsidRPr="0083353D">
        <w:rPr>
          <w:rFonts w:eastAsia="Times New Roman" w:cs="Calibri"/>
        </w:rPr>
        <w:t>(</w:t>
      </w:r>
      <w:r w:rsidR="00B46575">
        <w:rPr>
          <w:rFonts w:eastAsia="Times New Roman" w:cs="Calibri"/>
        </w:rPr>
        <w:t>3</w:t>
      </w:r>
      <w:r w:rsidRPr="0083353D">
        <w:rPr>
          <w:rFonts w:eastAsia="Times New Roman" w:cs="Calibri"/>
        </w:rPr>
        <w:t>.2)</w:t>
      </w:r>
    </w:p>
    <w:p w:rsidR="00FB627F" w:rsidRPr="00307B84" w:rsidRDefault="00BF4174" w:rsidP="00307B84">
      <w:pPr>
        <w:rPr>
          <w:rFonts w:eastAsiaTheme="minorEastAsia" w:cs="CMMI10"/>
        </w:rPr>
      </w:pPr>
      <w:r>
        <w:t xml:space="preserve">                                     </w:t>
      </w:r>
      <w:r w:rsidR="0083353D">
        <w:tab/>
      </w:r>
      <w:r w:rsidR="0083353D">
        <w:tab/>
        <w:t xml:space="preserve"> </w:t>
      </w:r>
      <w:r w:rsidR="0083353D">
        <w:tab/>
      </w:r>
    </w:p>
    <w:p w:rsidR="00F86B1A" w:rsidRDefault="0076166C" w:rsidP="00941A07">
      <w:r>
        <w:t>The last layer in CNN is the</w:t>
      </w:r>
      <w:r w:rsidR="000238AB" w:rsidRPr="00FC795E">
        <w:t xml:space="preserve"> </w:t>
      </w:r>
      <w:r w:rsidR="0040274C" w:rsidRPr="0076166C">
        <w:rPr>
          <w:i/>
          <w:iCs/>
        </w:rPr>
        <w:t>fully connected</w:t>
      </w:r>
      <w:r w:rsidRPr="0076166C">
        <w:rPr>
          <w:i/>
          <w:iCs/>
        </w:rPr>
        <w:t xml:space="preserve"> (FC)</w:t>
      </w:r>
      <w:r w:rsidR="0040274C" w:rsidRPr="0076166C">
        <w:rPr>
          <w:i/>
          <w:iCs/>
        </w:rPr>
        <w:t xml:space="preserve"> layer</w:t>
      </w:r>
      <w:r w:rsidR="0040274C" w:rsidRPr="00FC795E">
        <w:t xml:space="preserve"> </w:t>
      </w:r>
      <w:r w:rsidR="00460CCA">
        <w:t>that has</w:t>
      </w:r>
      <w:r w:rsidR="0040274C" w:rsidRPr="00FC795E">
        <w:t xml:space="preserve"> a </w:t>
      </w:r>
      <w:r w:rsidR="009D3325">
        <w:t>high-level</w:t>
      </w:r>
      <w:r w:rsidR="0040274C" w:rsidRPr="00FC795E">
        <w:t xml:space="preserve"> neural</w:t>
      </w:r>
      <w:r w:rsidR="006A5BDB">
        <w:t xml:space="preserve"> network structure</w:t>
      </w:r>
      <w:r w:rsidR="00460CCA">
        <w:t>.</w:t>
      </w:r>
      <w:r w:rsidR="006A5BDB">
        <w:t xml:space="preserve"> </w:t>
      </w:r>
      <w:r w:rsidR="00460CCA">
        <w:t>N</w:t>
      </w:r>
      <w:r w:rsidR="0040274C" w:rsidRPr="00FC795E">
        <w:t>eurons</w:t>
      </w:r>
      <w:r w:rsidR="00B74BFF">
        <w:t xml:space="preserve"> in this layer are connected</w:t>
      </w:r>
      <w:r w:rsidR="0040274C" w:rsidRPr="00FC795E">
        <w:t xml:space="preserve"> </w:t>
      </w:r>
      <w:r w:rsidR="006A5BDB">
        <w:t>to the</w:t>
      </w:r>
      <w:r w:rsidR="00B74BFF" w:rsidRPr="00FC795E">
        <w:t xml:space="preserve"> ac</w:t>
      </w:r>
      <w:r w:rsidR="00B74BFF">
        <w:t>tivations in the previous layer</w:t>
      </w:r>
      <w:r w:rsidR="00460CCA">
        <w:t xml:space="preserve">, </w:t>
      </w:r>
      <w:r w:rsidR="00A015B8">
        <w:t xml:space="preserve">and </w:t>
      </w:r>
      <w:r w:rsidR="00460CCA">
        <w:t xml:space="preserve">activations in this layer are computed </w:t>
      </w:r>
      <w:r w:rsidR="00BF4174">
        <w:t>via</w:t>
      </w:r>
      <w:r w:rsidR="00460CCA">
        <w:t xml:space="preserve"> the matrix multiplication</w:t>
      </w:r>
      <w:r w:rsidR="0010140D">
        <w:t xml:space="preserve"> with a bias offset</w:t>
      </w:r>
      <w:r w:rsidR="00EB493B">
        <w:t xml:space="preserve"> </w:t>
      </w:r>
      <w:sdt>
        <w:sdtPr>
          <w:alias w:val="Don’t edit this field."/>
          <w:tag w:val="CitaviPlaceholder#00a69e03-7df0-4d96-ad89-61b2f66f6ecd"/>
          <w:id w:val="-539443509"/>
          <w:placeholder>
            <w:docPart w:val="DefaultPlaceholder_-1854013440"/>
          </w:placeholder>
        </w:sdtPr>
        <w:sdtContent>
          <w:r w:rsidR="00EB493B">
            <w:fldChar w:fldCharType="begin"/>
          </w:r>
          <w:r w:rsidR="00F5237C">
            <w:instrText>ADDIN CitaviPlaceholder{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}</w:instrText>
          </w:r>
          <w:r w:rsidR="00EB493B">
            <w:fldChar w:fldCharType="separate"/>
          </w:r>
          <w:r w:rsidR="00F5237C">
            <w:t>[30]</w:t>
          </w:r>
          <w:r w:rsidR="00EB493B">
            <w:fldChar w:fldCharType="end"/>
          </w:r>
        </w:sdtContent>
      </w:sdt>
      <w:r w:rsidR="00A015B8">
        <w:t>.</w:t>
      </w:r>
    </w:p>
    <w:p w:rsidR="000D7519" w:rsidRDefault="004871FD" w:rsidP="009F3115">
      <w:r w:rsidRPr="00FC795E">
        <w:t xml:space="preserve">Training </w:t>
      </w:r>
      <w:r>
        <w:t>of the all CNN layers</w:t>
      </w:r>
      <w:r w:rsidR="003128B9" w:rsidRPr="00FC795E">
        <w:t xml:space="preserve"> is performed </w:t>
      </w:r>
      <w:r>
        <w:t>using</w:t>
      </w:r>
      <w:r w:rsidR="003128B9" w:rsidRPr="00FC795E">
        <w:t xml:space="preserve"> the backpropagat</w:t>
      </w:r>
      <w:r w:rsidR="00F95804" w:rsidRPr="00FC795E">
        <w:t xml:space="preserve">ion algorithm to minimize the </w:t>
      </w:r>
      <w:r w:rsidR="00444F89">
        <w:t>difference</w:t>
      </w:r>
      <w:r w:rsidR="003128B9" w:rsidRPr="00FC795E">
        <w:t xml:space="preserve"> between the </w:t>
      </w:r>
      <w:r w:rsidR="00444F89">
        <w:t xml:space="preserve">desired </w:t>
      </w:r>
      <w:r w:rsidR="00C1619F" w:rsidRPr="00FC795E">
        <w:t xml:space="preserve">output and the actual output of the CNNs. </w:t>
      </w:r>
      <w:r w:rsidR="00EA7107">
        <w:t>Basically</w:t>
      </w:r>
      <w:r w:rsidR="00784D15">
        <w:t xml:space="preserve">, </w:t>
      </w:r>
      <w:r w:rsidR="002C2AD7">
        <w:t>R</w:t>
      </w:r>
      <w:r w:rsidR="00C1619F" w:rsidRPr="00FC795E">
        <w:t>CNN</w:t>
      </w:r>
      <w:r w:rsidR="00B02DDA" w:rsidRPr="00FC795E">
        <w:t xml:space="preserve"> </w:t>
      </w:r>
      <w:r w:rsidR="002C2AD7">
        <w:t>is considered an outstanding</w:t>
      </w:r>
      <w:r w:rsidR="00784D15">
        <w:t xml:space="preserve"> method</w:t>
      </w:r>
      <w:r w:rsidR="00540B08" w:rsidRPr="00FC795E">
        <w:t xml:space="preserve"> in object detection.</w:t>
      </w:r>
      <w:r w:rsidR="00345A7B">
        <w:t xml:space="preserve"> Th</w:t>
      </w:r>
      <w:r w:rsidR="005F7EF9">
        <w:t>is</w:t>
      </w:r>
      <w:r w:rsidR="00345A7B">
        <w:t xml:space="preserve"> technique uses</w:t>
      </w:r>
      <w:r w:rsidR="00540B08" w:rsidRPr="00FC795E">
        <w:t xml:space="preserve"> CNNs and a support vector machine (SVM) as well as bounding </w:t>
      </w:r>
      <w:r w:rsidR="00354B94" w:rsidRPr="00FC795E">
        <w:t>boxes</w:t>
      </w:r>
      <w:r w:rsidR="007B2D2F">
        <w:t xml:space="preserve"> </w:t>
      </w:r>
      <w:r w:rsidR="005F0A3C">
        <w:t>for object detection task</w:t>
      </w:r>
      <w:r w:rsidR="00526DE8" w:rsidRPr="00FC795E">
        <w:t>. However, e</w:t>
      </w:r>
      <w:r w:rsidR="00B90389">
        <w:t xml:space="preserve">ach </w:t>
      </w:r>
      <w:r w:rsidR="00EF39A5">
        <w:t>training</w:t>
      </w:r>
      <w:r w:rsidR="00526DE8" w:rsidRPr="00FC795E">
        <w:t xml:space="preserve"> </w:t>
      </w:r>
      <w:r w:rsidR="00B7256F" w:rsidRPr="00FC795E">
        <w:t>i</w:t>
      </w:r>
      <w:r w:rsidR="00B90389">
        <w:t>mage should</w:t>
      </w:r>
      <w:r w:rsidR="008475A8">
        <w:t xml:space="preserve"> be cropped to a defined size based on the FC layers and</w:t>
      </w:r>
      <w:r w:rsidR="00B90389">
        <w:t xml:space="preserve"> repeatedly undergo CNN process which is time-consuming</w:t>
      </w:r>
      <w:r w:rsidR="00D434B0">
        <w:t>.</w:t>
      </w:r>
      <w:r w:rsidR="00D73E14">
        <w:t xml:space="preserve"> </w:t>
      </w:r>
      <w:r w:rsidR="00D7768C">
        <w:t>Consequently, t</w:t>
      </w:r>
      <w:r w:rsidR="00662D61">
        <w:t xml:space="preserve">he Fast </w:t>
      </w:r>
      <w:r w:rsidR="00B90706">
        <w:t>RCNN is</w:t>
      </w:r>
      <w:r w:rsidR="00450816">
        <w:t xml:space="preserve"> </w:t>
      </w:r>
      <w:r w:rsidR="00267A7C">
        <w:t xml:space="preserve">introduced </w:t>
      </w:r>
      <w:r w:rsidR="00450816">
        <w:t>to address the</w:t>
      </w:r>
      <w:r w:rsidR="00662D61">
        <w:t>s</w:t>
      </w:r>
      <w:r w:rsidR="00450816">
        <w:t>e iss</w:t>
      </w:r>
      <w:r w:rsidR="00662D61">
        <w:t>ue</w:t>
      </w:r>
      <w:r w:rsidR="00450816">
        <w:t>s</w:t>
      </w:r>
      <w:r w:rsidR="00662D61">
        <w:t>.</w:t>
      </w:r>
      <w:r w:rsidR="00FA0E57">
        <w:t xml:space="preserve"> In this approach,</w:t>
      </w:r>
      <w:r w:rsidR="00D7768C">
        <w:t xml:space="preserve"> a single stage </w:t>
      </w:r>
      <w:r w:rsidR="00137F9E">
        <w:t xml:space="preserve">training </w:t>
      </w:r>
      <w:r w:rsidR="00D7768C">
        <w:t xml:space="preserve">is performed </w:t>
      </w:r>
      <w:r w:rsidR="00FA0E57">
        <w:t>via</w:t>
      </w:r>
      <w:r w:rsidR="00137F9E">
        <w:t xml:space="preserve"> multi-</w:t>
      </w:r>
      <w:r w:rsidR="00137F9E" w:rsidRPr="00FC795E">
        <w:t>task loss</w:t>
      </w:r>
      <w:r w:rsidR="00251076">
        <w:t xml:space="preserve"> </w:t>
      </w:r>
      <w:r w:rsidR="00FA0E57">
        <w:t xml:space="preserve">process </w:t>
      </w:r>
      <w:r w:rsidR="00251076">
        <w:t>that improve</w:t>
      </w:r>
      <w:r w:rsidR="00B90706">
        <w:t>s</w:t>
      </w:r>
      <w:r w:rsidR="00251076">
        <w:t xml:space="preserve"> the accuracy and speed of the training.</w:t>
      </w:r>
      <w:r w:rsidR="006A0D55">
        <w:t xml:space="preserve"> Moreover, with the use of Fast RCNN, the </w:t>
      </w:r>
      <w:r w:rsidR="006A0D55" w:rsidRPr="00FC795E">
        <w:t>feature caching</w:t>
      </w:r>
      <w:r w:rsidR="006A0D55">
        <w:t xml:space="preserve"> does not require disk storage as SVM approach. Alternatively, t</w:t>
      </w:r>
      <w:r w:rsidR="006A0D55" w:rsidRPr="00FC795E">
        <w:t>he</w:t>
      </w:r>
      <w:r w:rsidR="006A0D55">
        <w:t xml:space="preserve"> Softmax layer is inserted directly into the network as a replacement for SVM.</w:t>
      </w:r>
      <w:r w:rsidR="0016099F">
        <w:t xml:space="preserve"> T</w:t>
      </w:r>
      <w:r w:rsidR="00054375" w:rsidRPr="00FC795E">
        <w:t xml:space="preserve">his </w:t>
      </w:r>
      <w:r w:rsidR="00814282">
        <w:t>technique</w:t>
      </w:r>
      <w:r w:rsidR="00054375">
        <w:t xml:space="preserve"> exhibit</w:t>
      </w:r>
      <w:r w:rsidR="0016099F">
        <w:t>s</w:t>
      </w:r>
      <w:r w:rsidR="00054375">
        <w:t xml:space="preserve"> significant improvements </w:t>
      </w:r>
      <w:r w:rsidR="00054375" w:rsidRPr="00FC795E">
        <w:t>in finding reasonable parameters</w:t>
      </w:r>
      <w:r w:rsidR="00B90706">
        <w:t>, but</w:t>
      </w:r>
      <w:r w:rsidR="0028643A" w:rsidRPr="00764E07">
        <w:t xml:space="preserve">, </w:t>
      </w:r>
      <w:r w:rsidR="00B90706">
        <w:t>it</w:t>
      </w:r>
      <w:r w:rsidR="0028643A" w:rsidRPr="00764E07">
        <w:t xml:space="preserve"> still </w:t>
      </w:r>
      <w:r w:rsidR="002A1427">
        <w:t xml:space="preserve">is not enough powerful for real-time </w:t>
      </w:r>
      <w:r w:rsidR="006D64D9">
        <w:t>applications</w:t>
      </w:r>
      <w:r w:rsidR="002A1427">
        <w:t xml:space="preserve">. </w:t>
      </w:r>
      <w:r w:rsidR="00746A9D">
        <w:t>Consequently</w:t>
      </w:r>
      <w:r w:rsidR="002A1427">
        <w:t xml:space="preserve">, </w:t>
      </w:r>
      <w:r w:rsidR="00746A9D">
        <w:t>to improve the performance and speed in Fast</w:t>
      </w:r>
      <w:r w:rsidR="002A1427">
        <w:t xml:space="preserve"> RCNN, F</w:t>
      </w:r>
      <w:r w:rsidR="00B22885">
        <w:t>aster RCNN</w:t>
      </w:r>
      <w:r w:rsidR="006D64D9">
        <w:t xml:space="preserve"> approach</w:t>
      </w:r>
      <w:r w:rsidR="00B22885">
        <w:t xml:space="preserve"> </w:t>
      </w:r>
      <w:r w:rsidR="006F6C38">
        <w:t>is</w:t>
      </w:r>
      <w:r w:rsidR="00B909AA">
        <w:t xml:space="preserve"> proposed</w:t>
      </w:r>
      <w:r w:rsidR="00BA653F">
        <w:t>. This model</w:t>
      </w:r>
      <w:r w:rsidR="004563D4">
        <w:t xml:space="preserve"> proposes regions </w:t>
      </w:r>
      <w:r w:rsidR="00BA653F">
        <w:lastRenderedPageBreak/>
        <w:t>us</w:t>
      </w:r>
      <w:r w:rsidR="004563D4">
        <w:t>ing</w:t>
      </w:r>
      <w:r w:rsidR="00BA653F">
        <w:t xml:space="preserve"> </w:t>
      </w:r>
      <w:r w:rsidR="00BA653F" w:rsidRPr="00734BCB">
        <w:t>a deep fully convolutional network called Region Proposal Network</w:t>
      </w:r>
      <w:r w:rsidR="004563D4" w:rsidRPr="00734BCB">
        <w:t xml:space="preserve"> (RPN).</w:t>
      </w:r>
      <w:r w:rsidR="00766355" w:rsidRPr="00734BCB">
        <w:t xml:space="preserve"> </w:t>
      </w:r>
      <w:r w:rsidR="00FC45F1">
        <w:t xml:space="preserve"> Figure </w:t>
      </w:r>
      <w:r w:rsidR="00A36DF9">
        <w:t>3</w:t>
      </w:r>
      <w:r w:rsidR="00FC45F1">
        <w:t>.</w:t>
      </w:r>
      <w:r w:rsidR="009F3115">
        <w:t>14</w:t>
      </w:r>
      <w:r w:rsidR="00FC45F1">
        <w:t xml:space="preserve"> rep</w:t>
      </w:r>
      <w:r w:rsidR="006D64D9" w:rsidRPr="00E83471">
        <w:t>resents the Faster RCNN configuration.</w:t>
      </w:r>
    </w:p>
    <w:p w:rsidR="002E028E" w:rsidRDefault="000D7519" w:rsidP="00B953FA">
      <w:r>
        <w:t xml:space="preserve">In comparison with the </w:t>
      </w:r>
      <w:r w:rsidRPr="00FC795E">
        <w:t xml:space="preserve">mentioned frameworks, Faster RCNN (FRCNN) </w:t>
      </w:r>
      <w:r>
        <w:t>offers</w:t>
      </w:r>
      <w:r w:rsidR="00B953FA">
        <w:t xml:space="preserve"> a higher accuracy for object detection task</w:t>
      </w:r>
      <w:r w:rsidRPr="00FC795E">
        <w:t xml:space="preserve">. </w:t>
      </w:r>
      <w:r>
        <w:t>Therefore, i</w:t>
      </w:r>
      <w:r w:rsidRPr="00FC795E">
        <w:t xml:space="preserve">n this </w:t>
      </w:r>
      <w:r>
        <w:t>project</w:t>
      </w:r>
      <w:r w:rsidRPr="00FC795E">
        <w:t>,</w:t>
      </w:r>
      <w:r>
        <w:t xml:space="preserve"> </w:t>
      </w:r>
      <w:r w:rsidRPr="00FC795E">
        <w:t>Faster</w:t>
      </w:r>
      <w:r>
        <w:t xml:space="preserve"> RCNN is selected as the</w:t>
      </w:r>
      <w:r w:rsidRPr="00FC795E">
        <w:t xml:space="preserve"> framework</w:t>
      </w:r>
      <w:r w:rsidR="00733F3F">
        <w:t xml:space="preserve"> </w:t>
      </w:r>
      <w:sdt>
        <w:sdtPr>
          <w:alias w:val="Don’t edit this field."/>
          <w:tag w:val="CitaviPlaceholder#3aa79489-29e9-40f1-b14c-fc7ddd3e526a"/>
          <w:id w:val="-389891515"/>
          <w:placeholder>
            <w:docPart w:val="DefaultPlaceholder_-1854013440"/>
          </w:placeholder>
        </w:sdtPr>
        <w:sdtContent>
          <w:r w:rsidR="00733F3F">
            <w:fldChar w:fldCharType="begin"/>
          </w:r>
          <w:r w:rsidR="00F5237C">
            <w:instrText>ADDIN CitaviPlaceholder{eyIkaWQiOiIxIiwiRW50cmllcyI6W3siJGlkIjoiMiIsIklkIjoiYzU3NWI0YTUtMzUyMi00ZDg2LWFhNTYtZDVlNGY4Yzc4MDE2IiwiUmFuZ2VMZW5ndGgiOjQ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NUMTQ6MjY6MjYiLCJQcm9qZWN0Ijp7IiRyZWYiOiI1In19LCJVc2VOdW1iZXJpbmdUeXBlT2ZQYXJlbnREb2N1bWVudCI6ZmFsc2V9XSwiRm9ybWF0dGVkVGV4dCI6eyIkaWQiOiIxNCIsIkNvdW50IjoxLCJUZXh0VW5pdHMiOlt7IiRpZCI6IjE1IiwiRm9udFN0eWxlIjp7IiRpZCI6IjE2IiwiTmV1dHJhbCI6dHJ1ZX0sIlJlYWRpbmdPcmRlciI6MSwiVGV4dCI6IlsyN10ifV19LCJUYWciOiJDaXRhdmlQbGFjZWhvbGRlciMzYWE3OTQ4OS0yOWU5LTQwZjEtYjE0Yy1mYzdkZGQzZTUyNmEiLCJUZXh0IjoiWzI3XSIsIldBSVZlcnNpb24iOiI2LjEuMC4wIn0=}</w:instrText>
          </w:r>
          <w:r w:rsidR="00733F3F">
            <w:fldChar w:fldCharType="separate"/>
          </w:r>
          <w:r w:rsidR="00F5237C">
            <w:t>[27]</w:t>
          </w:r>
          <w:r w:rsidR="00733F3F">
            <w:fldChar w:fldCharType="end"/>
          </w:r>
        </w:sdtContent>
      </w:sdt>
      <w:r w:rsidRPr="00FC795E">
        <w:t>.</w:t>
      </w:r>
    </w:p>
    <w:p w:rsidR="002E028E" w:rsidRDefault="002E028E" w:rsidP="00D31B09"/>
    <w:p w:rsidR="002E028E" w:rsidRDefault="002E028E" w:rsidP="00D31B09"/>
    <w:p w:rsidR="00A25D2D" w:rsidRDefault="00BB5EDB" w:rsidP="00D31B09">
      <w:r>
        <w:rPr>
          <w:noProof/>
        </w:rPr>
        <mc:AlternateContent>
          <mc:Choice Requires="wps">
            <w:drawing>
              <wp:anchor distT="0" distB="0" distL="114300" distR="114300" simplePos="0" relativeHeight="251672064" behindDoc="0" locked="0" layoutInCell="1" allowOverlap="1" wp14:anchorId="675A5D02" wp14:editId="10AEF351">
                <wp:simplePos x="0" y="0"/>
                <wp:positionH relativeFrom="column">
                  <wp:posOffset>6214110</wp:posOffset>
                </wp:positionH>
                <wp:positionV relativeFrom="paragraph">
                  <wp:posOffset>290195</wp:posOffset>
                </wp:positionV>
                <wp:extent cx="0" cy="2725727"/>
                <wp:effectExtent l="0" t="0" r="19050" b="36830"/>
                <wp:wrapNone/>
                <wp:docPr id="94" name="Straight Connector 94"/>
                <wp:cNvGraphicFramePr/>
                <a:graphic xmlns:a="http://schemas.openxmlformats.org/drawingml/2006/main">
                  <a:graphicData uri="http://schemas.microsoft.com/office/word/2010/wordprocessingShape">
                    <wps:wsp>
                      <wps:cNvCnPr/>
                      <wps:spPr>
                        <a:xfrm>
                          <a:off x="0" y="0"/>
                          <a:ext cx="0" cy="27257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8B6A6E" id="Straight Connector 9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3pt,22.85pt" to="489.3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" strokecolor="black [3213]" strokeweight=".5pt">
                <v:stroke joinstyle="miter"/>
              </v:line>
            </w:pict>
          </mc:Fallback>
        </mc:AlternateContent>
      </w:r>
      <w:r w:rsidR="00473C0A">
        <w:rPr>
          <w:noProof/>
        </w:rPr>
        <mc:AlternateContent>
          <mc:Choice Requires="wps">
            <w:drawing>
              <wp:anchor distT="0" distB="0" distL="114300" distR="114300" simplePos="0" relativeHeight="251675136" behindDoc="0" locked="0" layoutInCell="1" allowOverlap="1" wp14:anchorId="22B92459" wp14:editId="33B42D78">
                <wp:simplePos x="0" y="0"/>
                <wp:positionH relativeFrom="column">
                  <wp:posOffset>6141941</wp:posOffset>
                </wp:positionH>
                <wp:positionV relativeFrom="paragraph">
                  <wp:posOffset>292100</wp:posOffset>
                </wp:positionV>
                <wp:extent cx="73152"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7EC56" id="Straight Connector 100"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6pt,23pt" to="489.3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lM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" strokecolor="black [3213]" strokeweight=".5pt">
                <v:stroke joinstyle="miter"/>
              </v:line>
            </w:pict>
          </mc:Fallback>
        </mc:AlternateContent>
      </w:r>
      <w:r w:rsidR="002266DF">
        <w:rPr>
          <w:noProof/>
        </w:rPr>
        <mc:AlternateContent>
          <mc:Choice Requires="wps">
            <w:drawing>
              <wp:anchor distT="0" distB="0" distL="114300" distR="114300" simplePos="0" relativeHeight="251670016" behindDoc="0" locked="0" layoutInCell="1" allowOverlap="1" wp14:anchorId="224124D8" wp14:editId="382F3A8D">
                <wp:simplePos x="0" y="0"/>
                <wp:positionH relativeFrom="column">
                  <wp:posOffset>4800600</wp:posOffset>
                </wp:positionH>
                <wp:positionV relativeFrom="paragraph">
                  <wp:posOffset>302122</wp:posOffset>
                </wp:positionV>
                <wp:extent cx="228462" cy="337930"/>
                <wp:effectExtent l="0" t="38100" r="57785" b="24130"/>
                <wp:wrapNone/>
                <wp:docPr id="73" name="Straight Arrow Connector 73"/>
                <wp:cNvGraphicFramePr/>
                <a:graphic xmlns:a="http://schemas.openxmlformats.org/drawingml/2006/main">
                  <a:graphicData uri="http://schemas.microsoft.com/office/word/2010/wordprocessingShape">
                    <wps:wsp>
                      <wps:cNvCnPr/>
                      <wps:spPr>
                        <a:xfrm flipV="1">
                          <a:off x="0" y="0"/>
                          <a:ext cx="228462" cy="337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DF7ED" id="Straight Arrow Connector 73" o:spid="_x0000_s1026" type="#_x0000_t32" style="position:absolute;margin-left:378pt;margin-top:23.8pt;width:18pt;height:26.6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" strokecolor="black [3213]" strokeweight=".5pt">
                <v:stroke endarrow="block" joinstyle="miter"/>
              </v:shape>
            </w:pict>
          </mc:Fallback>
        </mc:AlternateContent>
      </w:r>
      <w:r w:rsidR="00A25D2D">
        <w:rPr>
          <w:noProof/>
        </w:rPr>
        <mc:AlternateContent>
          <mc:Choice Requires="wps">
            <w:drawing>
              <wp:anchor distT="0" distB="0" distL="114300" distR="114300" simplePos="0" relativeHeight="251646464" behindDoc="0" locked="0" layoutInCell="1" allowOverlap="1" wp14:anchorId="06E60306" wp14:editId="410EC1D0">
                <wp:simplePos x="0" y="0"/>
                <wp:positionH relativeFrom="column">
                  <wp:posOffset>5059018</wp:posOffset>
                </wp:positionH>
                <wp:positionV relativeFrom="paragraph">
                  <wp:posOffset>153035</wp:posOffset>
                </wp:positionV>
                <wp:extent cx="1073426" cy="278296"/>
                <wp:effectExtent l="0" t="0" r="12700" b="26670"/>
                <wp:wrapNone/>
                <wp:docPr id="1073741857" name="Text Box 1073741857"/>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010EE9" w:rsidRDefault="00010EE9" w:rsidP="00D31B09">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60306" id="Text Box 1073741857" o:spid="_x0000_s1105" type="#_x0000_t202" style="position:absolute;left:0;text-align:left;margin-left:398.35pt;margin-top:12.05pt;width:84.5pt;height:21.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" fillcolor="white [3201]" strokeweight=".5pt">
                <v:textbox>
                  <w:txbxContent>
                    <w:p w:rsidR="00010EE9" w:rsidRDefault="00010EE9" w:rsidP="00D31B09">
                      <w:r>
                        <w:t>Classification</w:t>
                      </w:r>
                    </w:p>
                  </w:txbxContent>
                </v:textbox>
              </v:shape>
            </w:pict>
          </mc:Fallback>
        </mc:AlternateContent>
      </w:r>
      <w:r w:rsidR="00A25D2D">
        <w:rPr>
          <w:noProof/>
        </w:rPr>
        <mc:AlternateContent>
          <mc:Choice Requires="wps">
            <w:drawing>
              <wp:anchor distT="0" distB="0" distL="114300" distR="114300" simplePos="0" relativeHeight="251668992" behindDoc="0" locked="0" layoutInCell="1" allowOverlap="1" wp14:anchorId="6E2E3116" wp14:editId="7D1E01BD">
                <wp:simplePos x="0" y="0"/>
                <wp:positionH relativeFrom="column">
                  <wp:posOffset>4054861</wp:posOffset>
                </wp:positionH>
                <wp:positionV relativeFrom="paragraph">
                  <wp:posOffset>302039</wp:posOffset>
                </wp:positionV>
                <wp:extent cx="735495" cy="695601"/>
                <wp:effectExtent l="0" t="0" r="26670" b="28575"/>
                <wp:wrapNone/>
                <wp:docPr id="72" name="Rectangle 72"/>
                <wp:cNvGraphicFramePr/>
                <a:graphic xmlns:a="http://schemas.openxmlformats.org/drawingml/2006/main">
                  <a:graphicData uri="http://schemas.microsoft.com/office/word/2010/wordprocessingShape">
                    <wps:wsp>
                      <wps:cNvSpPr/>
                      <wps:spPr>
                        <a:xfrm>
                          <a:off x="0" y="0"/>
                          <a:ext cx="735495" cy="69560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32842" id="Rectangle 72" o:spid="_x0000_s1026" style="position:absolute;margin-left:319.3pt;margin-top:23.8pt;width:57.9pt;height:5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" fillcolor="white [3212]" strokecolor="black [3213]" strokeweight="1pt"/>
            </w:pict>
          </mc:Fallback>
        </mc:AlternateContent>
      </w:r>
    </w:p>
    <w:p w:rsidR="00A55FED" w:rsidRPr="0004637F" w:rsidRDefault="00B550EB" w:rsidP="00D31B09">
      <w:r>
        <w:rPr>
          <w:noProof/>
        </w:rPr>
        <mc:AlternateContent>
          <mc:Choice Requires="wps">
            <w:drawing>
              <wp:anchor distT="0" distB="0" distL="114300" distR="114300" simplePos="0" relativeHeight="251696640" behindDoc="0" locked="0" layoutInCell="1" allowOverlap="1" wp14:anchorId="0335AD78" wp14:editId="3D4C872C">
                <wp:simplePos x="0" y="0"/>
                <wp:positionH relativeFrom="margin">
                  <wp:posOffset>4114800</wp:posOffset>
                </wp:positionH>
                <wp:positionV relativeFrom="paragraph">
                  <wp:posOffset>140418</wp:posOffset>
                </wp:positionV>
                <wp:extent cx="635911" cy="278296"/>
                <wp:effectExtent l="0" t="0" r="0" b="7620"/>
                <wp:wrapNone/>
                <wp:docPr id="190" name="Text Box 190"/>
                <wp:cNvGraphicFramePr/>
                <a:graphic xmlns:a="http://schemas.openxmlformats.org/drawingml/2006/main">
                  <a:graphicData uri="http://schemas.microsoft.com/office/word/2010/wordprocessingShape">
                    <wps:wsp>
                      <wps:cNvSpPr txBox="1"/>
                      <wps:spPr>
                        <a:xfrm>
                          <a:off x="0" y="0"/>
                          <a:ext cx="635911" cy="278296"/>
                        </a:xfrm>
                        <a:prstGeom prst="rect">
                          <a:avLst/>
                        </a:prstGeom>
                        <a:solidFill>
                          <a:schemeClr val="lt1"/>
                        </a:solidFill>
                        <a:ln w="6350">
                          <a:noFill/>
                        </a:ln>
                      </wps:spPr>
                      <wps:txbx>
                        <w:txbxContent>
                          <w:p w:rsidR="00010EE9" w:rsidRDefault="00010EE9" w:rsidP="00D31B09">
                            <w:r>
                              <w:t>CONV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5AD78" id="Text Box 190" o:spid="_x0000_s1106" type="#_x0000_t202" style="position:absolute;left:0;text-align:left;margin-left:324pt;margin-top:11.05pt;width:50.05pt;height:21.9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" fillcolor="white [3201]" stroked="f" strokeweight=".5pt">
                <v:textbox>
                  <w:txbxContent>
                    <w:p w:rsidR="00010EE9" w:rsidRDefault="00010EE9" w:rsidP="00D31B09">
                      <w:r>
                        <w:t>CONV6</w:t>
                      </w:r>
                    </w:p>
                  </w:txbxContent>
                </v:textbox>
                <w10:wrap anchorx="margin"/>
              </v:shape>
            </w:pict>
          </mc:Fallback>
        </mc:AlternateContent>
      </w:r>
      <w:r w:rsidR="002266DF">
        <w:rPr>
          <w:noProof/>
        </w:rPr>
        <mc:AlternateContent>
          <mc:Choice Requires="wps">
            <w:drawing>
              <wp:anchor distT="0" distB="0" distL="114300" distR="114300" simplePos="0" relativeHeight="251671040" behindDoc="0" locked="0" layoutInCell="1" allowOverlap="1" wp14:anchorId="3BEA6DC4" wp14:editId="2B81CD53">
                <wp:simplePos x="0" y="0"/>
                <wp:positionH relativeFrom="column">
                  <wp:posOffset>4800600</wp:posOffset>
                </wp:positionH>
                <wp:positionV relativeFrom="paragraph">
                  <wp:posOffset>269627</wp:posOffset>
                </wp:positionV>
                <wp:extent cx="227965" cy="258417"/>
                <wp:effectExtent l="0" t="0" r="76835" b="66040"/>
                <wp:wrapNone/>
                <wp:docPr id="82" name="Straight Arrow Connector 82"/>
                <wp:cNvGraphicFramePr/>
                <a:graphic xmlns:a="http://schemas.openxmlformats.org/drawingml/2006/main">
                  <a:graphicData uri="http://schemas.microsoft.com/office/word/2010/wordprocessingShape">
                    <wps:wsp>
                      <wps:cNvCnPr/>
                      <wps:spPr>
                        <a:xfrm>
                          <a:off x="0" y="0"/>
                          <a:ext cx="227965" cy="258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7AA49" id="Straight Arrow Connector 82" o:spid="_x0000_s1026" type="#_x0000_t32" style="position:absolute;margin-left:378pt;margin-top:21.25pt;width:17.95pt;height:20.3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" strokecolor="black [3213]" strokeweight=".5pt">
                <v:stroke endarrow="block" joinstyle="miter"/>
              </v:shape>
            </w:pict>
          </mc:Fallback>
        </mc:AlternateContent>
      </w:r>
    </w:p>
    <w:p w:rsidR="00EC7B57" w:rsidRDefault="00FF2DE3" w:rsidP="00D31B09">
      <w:r>
        <w:rPr>
          <w:noProof/>
        </w:rPr>
        <w:drawing>
          <wp:anchor distT="0" distB="0" distL="114300" distR="114300" simplePos="0" relativeHeight="251648512" behindDoc="0" locked="0" layoutInCell="1" allowOverlap="1" wp14:anchorId="5D4503A9" wp14:editId="3BAA44E9">
            <wp:simplePos x="0" y="0"/>
            <wp:positionH relativeFrom="margin">
              <wp:posOffset>-314619</wp:posOffset>
            </wp:positionH>
            <wp:positionV relativeFrom="paragraph">
              <wp:posOffset>360680</wp:posOffset>
            </wp:positionV>
            <wp:extent cx="1571338" cy="1161659"/>
            <wp:effectExtent l="0" t="0" r="0" b="635"/>
            <wp:wrapNone/>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napshot_20180807_16440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571338" cy="1161659"/>
                    </a:xfrm>
                    <a:prstGeom prst="rect">
                      <a:avLst/>
                    </a:prstGeom>
                  </pic:spPr>
                </pic:pic>
              </a:graphicData>
            </a:graphic>
            <wp14:sizeRelH relativeFrom="page">
              <wp14:pctWidth>0</wp14:pctWidth>
            </wp14:sizeRelH>
            <wp14:sizeRelV relativeFrom="page">
              <wp14:pctHeight>0</wp14:pctHeight>
            </wp14:sizeRelV>
          </wp:anchor>
        </w:drawing>
      </w:r>
      <w:r w:rsidR="00473C0A">
        <w:rPr>
          <w:noProof/>
        </w:rPr>
        <mc:AlternateContent>
          <mc:Choice Requires="wps">
            <w:drawing>
              <wp:anchor distT="0" distB="0" distL="114300" distR="114300" simplePos="0" relativeHeight="251676160" behindDoc="0" locked="0" layoutInCell="1" allowOverlap="1" wp14:anchorId="384C62F7" wp14:editId="657D6117">
                <wp:simplePos x="0" y="0"/>
                <wp:positionH relativeFrom="column">
                  <wp:posOffset>6135591</wp:posOffset>
                </wp:positionH>
                <wp:positionV relativeFrom="paragraph">
                  <wp:posOffset>149225</wp:posOffset>
                </wp:positionV>
                <wp:extent cx="73152" cy="0"/>
                <wp:effectExtent l="0" t="0" r="22225" b="19050"/>
                <wp:wrapNone/>
                <wp:docPr id="101" name="Straight Connector 101"/>
                <wp:cNvGraphicFramePr/>
                <a:graphic xmlns:a="http://schemas.openxmlformats.org/drawingml/2006/main">
                  <a:graphicData uri="http://schemas.microsoft.com/office/word/2010/wordprocessingShape">
                    <wps:wsp>
                      <wps:cNvCnPr/>
                      <wps:spPr>
                        <a:xfrm>
                          <a:off x="0" y="0"/>
                          <a:ext cx="731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A38A3" id="Straight Connector 101"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1pt,11.75pt" to="48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" strokecolor="black [3213]" strokeweight=".5pt">
                <v:stroke joinstyle="miter"/>
              </v:line>
            </w:pict>
          </mc:Fallback>
        </mc:AlternateContent>
      </w:r>
      <w:r w:rsidR="00A25D2D">
        <w:rPr>
          <w:noProof/>
        </w:rPr>
        <mc:AlternateContent>
          <mc:Choice Requires="wps">
            <w:drawing>
              <wp:anchor distT="0" distB="0" distL="114300" distR="114300" simplePos="0" relativeHeight="251647488" behindDoc="0" locked="0" layoutInCell="1" allowOverlap="1" wp14:anchorId="1602A260" wp14:editId="7E1BE961">
                <wp:simplePos x="0" y="0"/>
                <wp:positionH relativeFrom="margin">
                  <wp:posOffset>5038725</wp:posOffset>
                </wp:positionH>
                <wp:positionV relativeFrom="paragraph">
                  <wp:posOffset>7620</wp:posOffset>
                </wp:positionV>
                <wp:extent cx="1069848" cy="274320"/>
                <wp:effectExtent l="0" t="0" r="16510" b="11430"/>
                <wp:wrapNone/>
                <wp:docPr id="1073741859" name="Text Box 1073741859"/>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010EE9" w:rsidRDefault="00010EE9"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2A260" id="Text Box 1073741859" o:spid="_x0000_s1107" type="#_x0000_t202" style="position:absolute;left:0;text-align:left;margin-left:396.75pt;margin-top:.6pt;width:84.25pt;height:21.6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" fillcolor="white [3201]" strokeweight=".5pt">
                <v:textbox>
                  <w:txbxContent>
                    <w:p w:rsidR="00010EE9" w:rsidRDefault="00010EE9" w:rsidP="0067548D">
                      <w:pPr>
                        <w:jc w:val="center"/>
                      </w:pPr>
                      <w:r>
                        <w:t>Bbox Regressor</w:t>
                      </w:r>
                    </w:p>
                  </w:txbxContent>
                </v:textbox>
                <w10:wrap anchorx="margin"/>
              </v:shape>
            </w:pict>
          </mc:Fallback>
        </mc:AlternateContent>
      </w:r>
      <w:r w:rsidR="00FB43A2">
        <w:rPr>
          <w:noProof/>
        </w:rPr>
        <mc:AlternateContent>
          <mc:Choice Requires="wps">
            <w:drawing>
              <wp:anchor distT="0" distB="0" distL="114300" distR="114300" simplePos="0" relativeHeight="251666944" behindDoc="0" locked="0" layoutInCell="1" allowOverlap="1" wp14:anchorId="0FD52A66" wp14:editId="7FC83DC7">
                <wp:simplePos x="0" y="0"/>
                <wp:positionH relativeFrom="column">
                  <wp:posOffset>4422913</wp:posOffset>
                </wp:positionH>
                <wp:positionV relativeFrom="paragraph">
                  <wp:posOffset>271863</wp:posOffset>
                </wp:positionV>
                <wp:extent cx="0" cy="238539"/>
                <wp:effectExtent l="76200" t="38100" r="57150" b="9525"/>
                <wp:wrapNone/>
                <wp:docPr id="1073741881" name="Straight Arrow Connector 1073741881"/>
                <wp:cNvGraphicFramePr/>
                <a:graphic xmlns:a="http://schemas.openxmlformats.org/drawingml/2006/main">
                  <a:graphicData uri="http://schemas.microsoft.com/office/word/2010/wordprocessingShape">
                    <wps:wsp>
                      <wps:cNvCnPr/>
                      <wps:spPr>
                        <a:xfrm flipV="1">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7B45E9" id="Straight Arrow Connector 1073741881" o:spid="_x0000_s1026" type="#_x0000_t32" style="position:absolute;margin-left:348.25pt;margin-top:21.4pt;width:0;height:18.8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" strokecolor="black [3213]" strokeweight=".5pt">
                <v:stroke endarrow="block" joinstyle="miter"/>
              </v:shape>
            </w:pict>
          </mc:Fallback>
        </mc:AlternateContent>
      </w:r>
      <w:r w:rsidR="00A623EF">
        <w:rPr>
          <w:noProof/>
        </w:rPr>
        <mc:AlternateContent>
          <mc:Choice Requires="wps">
            <w:drawing>
              <wp:anchor distT="0" distB="0" distL="114300" distR="114300" simplePos="0" relativeHeight="251649536" behindDoc="0" locked="0" layoutInCell="1" allowOverlap="1" wp14:anchorId="3FF6FA5F" wp14:editId="00EFEAC1">
                <wp:simplePos x="0" y="0"/>
                <wp:positionH relativeFrom="column">
                  <wp:posOffset>1451114</wp:posOffset>
                </wp:positionH>
                <wp:positionV relativeFrom="paragraph">
                  <wp:posOffset>202289</wp:posOffset>
                </wp:positionV>
                <wp:extent cx="2374872" cy="1340678"/>
                <wp:effectExtent l="0" t="0" r="26035" b="12065"/>
                <wp:wrapNone/>
                <wp:docPr id="1073741861" name="Rectangle 1073741861"/>
                <wp:cNvGraphicFramePr/>
                <a:graphic xmlns:a="http://schemas.openxmlformats.org/drawingml/2006/main">
                  <a:graphicData uri="http://schemas.microsoft.com/office/word/2010/wordprocessingShape">
                    <wps:wsp>
                      <wps:cNvSpPr/>
                      <wps:spPr>
                        <a:xfrm>
                          <a:off x="0" y="0"/>
                          <a:ext cx="2374872" cy="1340678"/>
                        </a:xfrm>
                        <a:prstGeom prst="rect">
                          <a:avLst/>
                        </a:prstGeom>
                        <a:noFill/>
                        <a:ln w="1905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781BC" id="Rectangle 1073741861" o:spid="_x0000_s1026" style="position:absolute;margin-left:114.25pt;margin-top:15.95pt;width:187pt;height:105.5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" filled="f" strokecolor="black [3213]" strokeweight="1.5pt">
                <v:stroke dashstyle="1 1"/>
              </v:rect>
            </w:pict>
          </mc:Fallback>
        </mc:AlternateContent>
      </w:r>
    </w:p>
    <w:p w:rsidR="00EC7B57" w:rsidRDefault="00813095" w:rsidP="00D31B09">
      <w:r>
        <w:rPr>
          <w:noProof/>
        </w:rPr>
        <mc:AlternateContent>
          <mc:Choice Requires="wps">
            <w:drawing>
              <wp:anchor distT="0" distB="0" distL="114300" distR="114300" simplePos="0" relativeHeight="251652608" behindDoc="0" locked="0" layoutInCell="1" allowOverlap="1" wp14:anchorId="651FDD27" wp14:editId="127418D5">
                <wp:simplePos x="0" y="0"/>
                <wp:positionH relativeFrom="column">
                  <wp:posOffset>1728056</wp:posOffset>
                </wp:positionH>
                <wp:positionV relativeFrom="paragraph">
                  <wp:posOffset>111760</wp:posOffset>
                </wp:positionV>
                <wp:extent cx="536575" cy="934085"/>
                <wp:effectExtent l="19050" t="0" r="34925" b="18415"/>
                <wp:wrapNone/>
                <wp:docPr id="1073741863" name="Parallelogram 1073741863"/>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Default="00010EE9" w:rsidP="00D31B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51FDD27"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3741863" o:spid="_x0000_s1108" type="#_x0000_t7" style="position:absolute;left:0;text-align:left;margin-left:136.05pt;margin-top:8.8pt;width:42.25pt;height:73.5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" fillcolor="white [3212]" strokecolor="black [3213]" strokeweight="1pt">
                <v:textbox>
                  <w:txbxContent>
                    <w:p w:rsidR="00010EE9" w:rsidRDefault="00010EE9" w:rsidP="00D31B09"/>
                  </w:txbxContent>
                </v:textbox>
              </v:shape>
            </w:pict>
          </mc:Fallback>
        </mc:AlternateContent>
      </w:r>
      <w:r w:rsidR="00527F06">
        <w:rPr>
          <w:noProof/>
        </w:rPr>
        <mc:AlternateContent>
          <mc:Choice Requires="wps">
            <w:drawing>
              <wp:anchor distT="0" distB="0" distL="114300" distR="114300" simplePos="0" relativeHeight="251662848" behindDoc="0" locked="0" layoutInCell="1" allowOverlap="1" wp14:anchorId="0AE959EE" wp14:editId="352BBBEE">
                <wp:simplePos x="0" y="0"/>
                <wp:positionH relativeFrom="column">
                  <wp:posOffset>4089179</wp:posOffset>
                </wp:positionH>
                <wp:positionV relativeFrom="paragraph">
                  <wp:posOffset>168275</wp:posOffset>
                </wp:positionV>
                <wp:extent cx="765175" cy="765175"/>
                <wp:effectExtent l="0" t="0" r="15875" b="15875"/>
                <wp:wrapNone/>
                <wp:docPr id="1073741877" name="Rectangle 1073741877"/>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B8464" id="Rectangle 1073741877" o:spid="_x0000_s1026" style="position:absolute;margin-left:322pt;margin-top:13.25pt;width:60.25pt;height:60.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" fillcolor="white [3212]" strokecolor="black [3213]" strokeweight="1pt"/>
            </w:pict>
          </mc:Fallback>
        </mc:AlternateContent>
      </w:r>
      <w:r w:rsidR="00527F06">
        <w:rPr>
          <w:noProof/>
        </w:rPr>
        <mc:AlternateContent>
          <mc:Choice Requires="wps">
            <w:drawing>
              <wp:anchor distT="0" distB="0" distL="114300" distR="114300" simplePos="0" relativeHeight="251663872" behindDoc="0" locked="0" layoutInCell="1" allowOverlap="1" wp14:anchorId="69D56357" wp14:editId="3A50DE31">
                <wp:simplePos x="0" y="0"/>
                <wp:positionH relativeFrom="column">
                  <wp:posOffset>4174904</wp:posOffset>
                </wp:positionH>
                <wp:positionV relativeFrom="paragraph">
                  <wp:posOffset>262255</wp:posOffset>
                </wp:positionV>
                <wp:extent cx="765175" cy="765175"/>
                <wp:effectExtent l="0" t="0" r="15875" b="15875"/>
                <wp:wrapNone/>
                <wp:docPr id="1073741878" name="Rectangle 1073741878"/>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AEE86" id="Rectangle 1073741878" o:spid="_x0000_s1026" style="position:absolute;margin-left:328.75pt;margin-top:20.65pt;width:60.25pt;height:6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" fillcolor="white [3212]" strokecolor="black [3213]" strokeweight="1pt"/>
            </w:pict>
          </mc:Fallback>
        </mc:AlternateContent>
      </w:r>
      <w:r w:rsidR="00F60511">
        <w:rPr>
          <w:noProof/>
        </w:rPr>
        <mc:AlternateContent>
          <mc:Choice Requires="wps">
            <w:drawing>
              <wp:anchor distT="0" distB="0" distL="114300" distR="114300" simplePos="0" relativeHeight="251653632" behindDoc="0" locked="0" layoutInCell="1" allowOverlap="1" wp14:anchorId="4B68D29F" wp14:editId="0F64E8EB">
                <wp:simplePos x="0" y="0"/>
                <wp:positionH relativeFrom="margin">
                  <wp:posOffset>2269904</wp:posOffset>
                </wp:positionH>
                <wp:positionV relativeFrom="paragraph">
                  <wp:posOffset>125095</wp:posOffset>
                </wp:positionV>
                <wp:extent cx="536575" cy="934085"/>
                <wp:effectExtent l="19050" t="0" r="34925" b="18415"/>
                <wp:wrapNone/>
                <wp:docPr id="1073741867" name="Parallelogram 1073741867"/>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1EA294" id="Parallelogram 1073741867" o:spid="_x0000_s1026" type="#_x0000_t7" style="position:absolute;margin-left:178.75pt;margin-top:9.85pt;width:42.25pt;height:73.55pt;z-index:251653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Rh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" filled="f" strokecolor="black [3213]" strokeweight="1pt">
                <w10:wrap anchorx="margin"/>
              </v:shape>
            </w:pict>
          </mc:Fallback>
        </mc:AlternateContent>
      </w:r>
      <w:r w:rsidR="00F60511">
        <w:rPr>
          <w:noProof/>
        </w:rPr>
        <mc:AlternateContent>
          <mc:Choice Requires="wps">
            <w:drawing>
              <wp:anchor distT="0" distB="0" distL="114300" distR="114300" simplePos="0" relativeHeight="251654656" behindDoc="0" locked="0" layoutInCell="1" allowOverlap="1" wp14:anchorId="2D4839F7" wp14:editId="46E49438">
                <wp:simplePos x="0" y="0"/>
                <wp:positionH relativeFrom="column">
                  <wp:posOffset>2355850</wp:posOffset>
                </wp:positionH>
                <wp:positionV relativeFrom="paragraph">
                  <wp:posOffset>123825</wp:posOffset>
                </wp:positionV>
                <wp:extent cx="536575" cy="934085"/>
                <wp:effectExtent l="19050" t="0" r="34925" b="18415"/>
                <wp:wrapNone/>
                <wp:docPr id="1073741868" name="Parallelogram 1073741868"/>
                <wp:cNvGraphicFramePr/>
                <a:graphic xmlns:a="http://schemas.openxmlformats.org/drawingml/2006/main">
                  <a:graphicData uri="http://schemas.microsoft.com/office/word/2010/wordprocessingShape">
                    <wps:wsp>
                      <wps:cNvSpPr/>
                      <wps:spPr>
                        <a:xfrm>
                          <a:off x="0" y="0"/>
                          <a:ext cx="536575" cy="93408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92C4F" id="Parallelogram 1073741868" o:spid="_x0000_s1026" type="#_x0000_t7" style="position:absolute;margin-left:185.5pt;margin-top:9.75pt;width:42.25pt;height:73.5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3MngIAAKIFAAAOAAAAZHJzL2Uyb0RvYy54bWysVFFP2zAQfp+0/2D5fSQpLY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" filled="f" strokecolor="black [3213]" strokeweight="1pt"/>
            </w:pict>
          </mc:Fallback>
        </mc:AlternateContent>
      </w:r>
      <w:r w:rsidR="00F60511">
        <w:rPr>
          <w:noProof/>
        </w:rPr>
        <mc:AlternateContent>
          <mc:Choice Requires="wps">
            <w:drawing>
              <wp:anchor distT="0" distB="0" distL="114300" distR="114300" simplePos="0" relativeHeight="251655680" behindDoc="0" locked="0" layoutInCell="1" allowOverlap="1" wp14:anchorId="4A16F9DE" wp14:editId="6E7C8519">
                <wp:simplePos x="0" y="0"/>
                <wp:positionH relativeFrom="margin">
                  <wp:posOffset>2436274</wp:posOffset>
                </wp:positionH>
                <wp:positionV relativeFrom="paragraph">
                  <wp:posOffset>124460</wp:posOffset>
                </wp:positionV>
                <wp:extent cx="536575" cy="934085"/>
                <wp:effectExtent l="19050" t="0" r="34925" b="18415"/>
                <wp:wrapNone/>
                <wp:docPr id="1073741866" name="Parallelogram 1073741866"/>
                <wp:cNvGraphicFramePr/>
                <a:graphic xmlns:a="http://schemas.openxmlformats.org/drawingml/2006/main">
                  <a:graphicData uri="http://schemas.microsoft.com/office/word/2010/wordprocessingShape">
                    <wps:wsp>
                      <wps:cNvSpPr/>
                      <wps:spPr>
                        <a:xfrm>
                          <a:off x="0" y="0"/>
                          <a:ext cx="536575" cy="93408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62601E" id="Parallelogram 1073741866" o:spid="_x0000_s1026" type="#_x0000_t7" style="position:absolute;margin-left:191.85pt;margin-top:9.8pt;width:42.25pt;height:73.55pt;z-index:251655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8752" behindDoc="0" locked="0" layoutInCell="1" allowOverlap="1" wp14:anchorId="3A0B0CEA" wp14:editId="54FB3829">
                <wp:simplePos x="0" y="0"/>
                <wp:positionH relativeFrom="margin">
                  <wp:posOffset>3222625</wp:posOffset>
                </wp:positionH>
                <wp:positionV relativeFrom="paragraph">
                  <wp:posOffset>134399</wp:posOffset>
                </wp:positionV>
                <wp:extent cx="536713" cy="934278"/>
                <wp:effectExtent l="19050" t="0" r="34925" b="18415"/>
                <wp:wrapNone/>
                <wp:docPr id="1073741869" name="Parallelogram 1073741869"/>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5F88B5" id="Parallelogram 1073741869" o:spid="_x0000_s1026" type="#_x0000_t7" style="position:absolute;margin-left:253.75pt;margin-top:10.6pt;width:42.25pt;height:73.55pt;z-index:251658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Djnw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6704" behindDoc="0" locked="0" layoutInCell="1" allowOverlap="1" wp14:anchorId="44A65DDA" wp14:editId="3D6B4FAF">
                <wp:simplePos x="0" y="0"/>
                <wp:positionH relativeFrom="margin">
                  <wp:posOffset>3123841</wp:posOffset>
                </wp:positionH>
                <wp:positionV relativeFrom="paragraph">
                  <wp:posOffset>135449</wp:posOffset>
                </wp:positionV>
                <wp:extent cx="536713" cy="934278"/>
                <wp:effectExtent l="19050" t="0" r="34925" b="18415"/>
                <wp:wrapNone/>
                <wp:docPr id="1073741870" name="Parallelogram 1073741870"/>
                <wp:cNvGraphicFramePr/>
                <a:graphic xmlns:a="http://schemas.openxmlformats.org/drawingml/2006/main">
                  <a:graphicData uri="http://schemas.microsoft.com/office/word/2010/wordprocessingShape">
                    <wps:wsp>
                      <wps:cNvSpPr/>
                      <wps:spPr>
                        <a:xfrm>
                          <a:off x="0" y="0"/>
                          <a:ext cx="536713" cy="934278"/>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E359C0" id="Parallelogram 1073741870" o:spid="_x0000_s1026" type="#_x0000_t7" style="position:absolute;margin-left:245.95pt;margin-top:10.65pt;width:42.25pt;height:73.55pt;z-index:251656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" fillcolor="white [3212]" strokecolor="black [3213]" strokeweight="1pt">
                <w10:wrap anchorx="margin"/>
              </v:shape>
            </w:pict>
          </mc:Fallback>
        </mc:AlternateContent>
      </w:r>
      <w:r w:rsidR="00671154">
        <w:rPr>
          <w:noProof/>
        </w:rPr>
        <mc:AlternateContent>
          <mc:Choice Requires="wps">
            <w:drawing>
              <wp:anchor distT="0" distB="0" distL="114300" distR="114300" simplePos="0" relativeHeight="251657728" behindDoc="0" locked="0" layoutInCell="1" allowOverlap="1" wp14:anchorId="58DCBE18" wp14:editId="27759089">
                <wp:simplePos x="0" y="0"/>
                <wp:positionH relativeFrom="margin">
                  <wp:posOffset>3004212</wp:posOffset>
                </wp:positionH>
                <wp:positionV relativeFrom="paragraph">
                  <wp:posOffset>133129</wp:posOffset>
                </wp:positionV>
                <wp:extent cx="536713" cy="934278"/>
                <wp:effectExtent l="19050" t="0" r="34925" b="18415"/>
                <wp:wrapNone/>
                <wp:docPr id="1073741871" name="Parallelogram 1073741871"/>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D05802" id="Parallelogram 1073741871" o:spid="_x0000_s1026" type="#_x0000_t7" style="position:absolute;margin-left:236.55pt;margin-top:10.5pt;width:42.25pt;height:73.55pt;z-index:251657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" filled="f" strokecolor="black [3213]" strokeweight="1pt">
                <w10:wrap anchorx="margin"/>
              </v:shape>
            </w:pict>
          </mc:Fallback>
        </mc:AlternateContent>
      </w:r>
      <w:r w:rsidR="00EC7B57">
        <w:rPr>
          <w:noProof/>
        </w:rPr>
        <mc:AlternateContent>
          <mc:Choice Requires="wps">
            <w:drawing>
              <wp:anchor distT="0" distB="0" distL="114300" distR="114300" simplePos="0" relativeHeight="251650560" behindDoc="0" locked="0" layoutInCell="1" allowOverlap="1" wp14:anchorId="6436AE3C" wp14:editId="20C7252A">
                <wp:simplePos x="0" y="0"/>
                <wp:positionH relativeFrom="column">
                  <wp:posOffset>1553293</wp:posOffset>
                </wp:positionH>
                <wp:positionV relativeFrom="paragraph">
                  <wp:posOffset>105824</wp:posOffset>
                </wp:positionV>
                <wp:extent cx="536713" cy="934278"/>
                <wp:effectExtent l="19050" t="0" r="34925" b="18415"/>
                <wp:wrapNone/>
                <wp:docPr id="1073741864" name="Parallelogram 1073741864"/>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333231" id="Parallelogram 1073741864" o:spid="_x0000_s1026" type="#_x0000_t7" style="position:absolute;margin-left:122.3pt;margin-top:8.35pt;width:42.25pt;height:73.5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" filled="f" strokecolor="black [3213]" strokeweight="1pt"/>
            </w:pict>
          </mc:Fallback>
        </mc:AlternateContent>
      </w:r>
      <w:r w:rsidR="00EC7B57">
        <w:rPr>
          <w:noProof/>
        </w:rPr>
        <mc:AlternateContent>
          <mc:Choice Requires="wps">
            <w:drawing>
              <wp:anchor distT="0" distB="0" distL="114300" distR="114300" simplePos="0" relativeHeight="251651584" behindDoc="0" locked="0" layoutInCell="1" allowOverlap="1" wp14:anchorId="12E98F48" wp14:editId="252A7A86">
                <wp:simplePos x="0" y="0"/>
                <wp:positionH relativeFrom="column">
                  <wp:posOffset>1632585</wp:posOffset>
                </wp:positionH>
                <wp:positionV relativeFrom="paragraph">
                  <wp:posOffset>105962</wp:posOffset>
                </wp:positionV>
                <wp:extent cx="536713" cy="934278"/>
                <wp:effectExtent l="19050" t="0" r="34925" b="18415"/>
                <wp:wrapNone/>
                <wp:docPr id="1073741865" name="Parallelogram 1073741865"/>
                <wp:cNvGraphicFramePr/>
                <a:graphic xmlns:a="http://schemas.openxmlformats.org/drawingml/2006/main">
                  <a:graphicData uri="http://schemas.microsoft.com/office/word/2010/wordprocessingShape">
                    <wps:wsp>
                      <wps:cNvSpPr/>
                      <wps:spPr>
                        <a:xfrm>
                          <a:off x="0" y="0"/>
                          <a:ext cx="536713" cy="934278"/>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Default="00010EE9" w:rsidP="00D31B09">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E98F48" id="Parallelogram 1073741865" o:spid="_x0000_s1109" type="#_x0000_t7" style="position:absolute;left:0;text-align:left;margin-left:128.55pt;margin-top:8.35pt;width:42.25pt;height:73.5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" filled="f" strokecolor="black [3213]" strokeweight="1pt">
                <v:textbox>
                  <w:txbxContent>
                    <w:p w:rsidR="00010EE9" w:rsidRDefault="00010EE9" w:rsidP="00D31B09">
                      <w:r>
                        <w:t>g</w:t>
                      </w:r>
                    </w:p>
                  </w:txbxContent>
                </v:textbox>
              </v:shape>
            </w:pict>
          </mc:Fallback>
        </mc:AlternateContent>
      </w:r>
    </w:p>
    <w:p w:rsidR="00FC45F1" w:rsidRDefault="00D364D3" w:rsidP="00D31B09">
      <w:r>
        <w:rPr>
          <w:noProof/>
        </w:rPr>
        <mc:AlternateContent>
          <mc:Choice Requires="wps">
            <w:drawing>
              <wp:anchor distT="0" distB="0" distL="114300" distR="114300" simplePos="0" relativeHeight="251661824" behindDoc="0" locked="0" layoutInCell="1" allowOverlap="1" wp14:anchorId="5581662D" wp14:editId="6039B2D9">
                <wp:simplePos x="0" y="0"/>
                <wp:positionH relativeFrom="column">
                  <wp:posOffset>1278444</wp:posOffset>
                </wp:positionH>
                <wp:positionV relativeFrom="paragraph">
                  <wp:posOffset>184624</wp:posOffset>
                </wp:positionV>
                <wp:extent cx="155448" cy="0"/>
                <wp:effectExtent l="0" t="76200" r="16510" b="95250"/>
                <wp:wrapNone/>
                <wp:docPr id="1073741876" name="Straight Arrow Connector 1073741876"/>
                <wp:cNvGraphicFramePr/>
                <a:graphic xmlns:a="http://schemas.openxmlformats.org/drawingml/2006/main">
                  <a:graphicData uri="http://schemas.microsoft.com/office/word/2010/wordprocessingShape">
                    <wps:wsp>
                      <wps:cNvCnPr/>
                      <wps:spPr>
                        <a:xfrm>
                          <a:off x="0" y="0"/>
                          <a:ext cx="1554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B88BBA0" id="Straight Arrow Connector 1073741876" o:spid="_x0000_s1026" type="#_x0000_t32" style="position:absolute;margin-left:100.65pt;margin-top:14.55pt;width:12.25pt;height:0;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665920" behindDoc="0" locked="0" layoutInCell="1" allowOverlap="1" wp14:anchorId="50B9C3ED" wp14:editId="019E4859">
                <wp:simplePos x="0" y="0"/>
                <wp:positionH relativeFrom="column">
                  <wp:posOffset>3731260</wp:posOffset>
                </wp:positionH>
                <wp:positionV relativeFrom="paragraph">
                  <wp:posOffset>208280</wp:posOffset>
                </wp:positionV>
                <wp:extent cx="297815" cy="0"/>
                <wp:effectExtent l="0" t="76200" r="26035" b="95250"/>
                <wp:wrapNone/>
                <wp:docPr id="1073741880" name="Straight Arrow Connector 1073741880"/>
                <wp:cNvGraphicFramePr/>
                <a:graphic xmlns:a="http://schemas.openxmlformats.org/drawingml/2006/main">
                  <a:graphicData uri="http://schemas.microsoft.com/office/word/2010/wordprocessingShape">
                    <wps:wsp>
                      <wps:cNvCnPr/>
                      <wps:spPr>
                        <a:xfrm>
                          <a:off x="0" y="0"/>
                          <a:ext cx="297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A94FB7" id="Straight Arrow Connector 1073741880" o:spid="_x0000_s1026" type="#_x0000_t32" style="position:absolute;margin-left:293.8pt;margin-top:16.4pt;width:23.45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" strokecolor="black [3213]" strokeweight=".5pt">
                <v:stroke endarrow="block" joinstyle="miter"/>
              </v:shape>
            </w:pict>
          </mc:Fallback>
        </mc:AlternateContent>
      </w:r>
      <w:r w:rsidR="00B27CA2">
        <w:rPr>
          <w:noProof/>
        </w:rPr>
        <mc:AlternateContent>
          <mc:Choice Requires="wps">
            <w:drawing>
              <wp:anchor distT="0" distB="0" distL="114300" distR="114300" simplePos="0" relativeHeight="251695616" behindDoc="0" locked="0" layoutInCell="1" allowOverlap="1" wp14:anchorId="65AB235D" wp14:editId="7178814C">
                <wp:simplePos x="0" y="0"/>
                <wp:positionH relativeFrom="column">
                  <wp:posOffset>3122612</wp:posOffset>
                </wp:positionH>
                <wp:positionV relativeFrom="paragraph">
                  <wp:posOffset>148908</wp:posOffset>
                </wp:positionV>
                <wp:extent cx="695739" cy="278296"/>
                <wp:effectExtent l="56198" t="20002" r="46672" b="27623"/>
                <wp:wrapNone/>
                <wp:docPr id="184" name="Text Box 184"/>
                <wp:cNvGraphicFramePr/>
                <a:graphic xmlns:a="http://schemas.openxmlformats.org/drawingml/2006/main">
                  <a:graphicData uri="http://schemas.microsoft.com/office/word/2010/wordprocessingShape">
                    <wps:wsp>
                      <wps:cNvSpPr txBox="1"/>
                      <wps:spPr>
                        <a:xfrm rot="16620614">
                          <a:off x="0" y="0"/>
                          <a:ext cx="695739" cy="278296"/>
                        </a:xfrm>
                        <a:prstGeom prst="rect">
                          <a:avLst/>
                        </a:prstGeom>
                        <a:solidFill>
                          <a:schemeClr val="lt1"/>
                        </a:solidFill>
                        <a:ln w="6350">
                          <a:noFill/>
                        </a:ln>
                      </wps:spPr>
                      <wps:txbx>
                        <w:txbxContent>
                          <w:p w:rsidR="00010EE9" w:rsidRDefault="00010EE9" w:rsidP="00D31B09">
                            <w:r>
                              <w:t>CONV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B235D" id="Text Box 184" o:spid="_x0000_s1110" type="#_x0000_t202" style="position:absolute;left:0;text-align:left;margin-left:245.85pt;margin-top:11.75pt;width:54.8pt;height:21.9pt;rotation:-5438817fd;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" fillcolor="white [3201]" stroked="f" strokeweight=".5pt">
                <v:textbox>
                  <w:txbxContent>
                    <w:p w:rsidR="00010EE9" w:rsidRDefault="00010EE9" w:rsidP="00D31B09">
                      <w:r>
                        <w:t>CONV5</w:t>
                      </w:r>
                    </w:p>
                  </w:txbxContent>
                </v:textbox>
              </v:shape>
            </w:pict>
          </mc:Fallback>
        </mc:AlternateContent>
      </w:r>
      <w:r w:rsidR="00B27CA2">
        <w:rPr>
          <w:noProof/>
        </w:rPr>
        <mc:AlternateContent>
          <mc:Choice Requires="wps">
            <w:drawing>
              <wp:anchor distT="0" distB="0" distL="114300" distR="114300" simplePos="0" relativeHeight="251694592" behindDoc="0" locked="0" layoutInCell="1" allowOverlap="1" wp14:anchorId="37052AA2" wp14:editId="5C416397">
                <wp:simplePos x="0" y="0"/>
                <wp:positionH relativeFrom="margin">
                  <wp:posOffset>2342274</wp:posOffset>
                </wp:positionH>
                <wp:positionV relativeFrom="paragraph">
                  <wp:posOffset>139033</wp:posOffset>
                </wp:positionV>
                <wp:extent cx="705678" cy="278296"/>
                <wp:effectExtent l="61278" t="33972" r="60642" b="22543"/>
                <wp:wrapNone/>
                <wp:docPr id="174" name="Text Box 174"/>
                <wp:cNvGraphicFramePr/>
                <a:graphic xmlns:a="http://schemas.openxmlformats.org/drawingml/2006/main">
                  <a:graphicData uri="http://schemas.microsoft.com/office/word/2010/wordprocessingShape">
                    <wps:wsp>
                      <wps:cNvSpPr txBox="1"/>
                      <wps:spPr>
                        <a:xfrm rot="16681291">
                          <a:off x="0" y="0"/>
                          <a:ext cx="705678" cy="278296"/>
                        </a:xfrm>
                        <a:prstGeom prst="rect">
                          <a:avLst/>
                        </a:prstGeom>
                        <a:solidFill>
                          <a:schemeClr val="lt1"/>
                        </a:solidFill>
                        <a:ln w="6350">
                          <a:noFill/>
                        </a:ln>
                      </wps:spPr>
                      <wps:txbx>
                        <w:txbxContent>
                          <w:p w:rsidR="00010EE9" w:rsidRDefault="00010EE9" w:rsidP="00D31B09">
                            <w:r>
                              <w:t>CON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52AA2" id="Text Box 174" o:spid="_x0000_s1111" type="#_x0000_t202" style="position:absolute;left:0;text-align:left;margin-left:184.45pt;margin-top:10.95pt;width:55.55pt;height:21.9pt;rotation:-5372542fd;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" fillcolor="white [3201]" stroked="f" strokeweight=".5pt">
                <v:textbox>
                  <w:txbxContent>
                    <w:p w:rsidR="00010EE9" w:rsidRDefault="00010EE9" w:rsidP="00D31B09">
                      <w:r>
                        <w:t>CONV3</w:t>
                      </w:r>
                    </w:p>
                  </w:txbxContent>
                </v:textbox>
                <w10:wrap anchorx="margin"/>
              </v:shape>
            </w:pict>
          </mc:Fallback>
        </mc:AlternateContent>
      </w:r>
      <w:r w:rsidR="00813095">
        <w:rPr>
          <w:noProof/>
        </w:rPr>
        <mc:AlternateContent>
          <mc:Choice Requires="wps">
            <w:drawing>
              <wp:anchor distT="0" distB="0" distL="114300" distR="114300" simplePos="0" relativeHeight="251693568" behindDoc="0" locked="0" layoutInCell="1" allowOverlap="1" wp14:anchorId="5396706B" wp14:editId="4D63AD89">
                <wp:simplePos x="0" y="0"/>
                <wp:positionH relativeFrom="column">
                  <wp:posOffset>1710200</wp:posOffset>
                </wp:positionH>
                <wp:positionV relativeFrom="paragraph">
                  <wp:posOffset>75809</wp:posOffset>
                </wp:positionV>
                <wp:extent cx="598578" cy="318052"/>
                <wp:effectExtent l="45085" t="31115" r="37465" b="18415"/>
                <wp:wrapNone/>
                <wp:docPr id="173" name="Text Box 173"/>
                <wp:cNvGraphicFramePr/>
                <a:graphic xmlns:a="http://schemas.openxmlformats.org/drawingml/2006/main">
                  <a:graphicData uri="http://schemas.microsoft.com/office/word/2010/wordprocessingShape">
                    <wps:wsp>
                      <wps:cNvSpPr txBox="1"/>
                      <wps:spPr>
                        <a:xfrm rot="16543056">
                          <a:off x="0" y="0"/>
                          <a:ext cx="598578" cy="318052"/>
                        </a:xfrm>
                        <a:prstGeom prst="rect">
                          <a:avLst/>
                        </a:prstGeom>
                        <a:solidFill>
                          <a:schemeClr val="lt1"/>
                        </a:solidFill>
                        <a:ln w="6350">
                          <a:noFill/>
                        </a:ln>
                      </wps:spPr>
                      <wps:txbx>
                        <w:txbxContent>
                          <w:p w:rsidR="00010EE9" w:rsidRPr="00B27CA2" w:rsidRDefault="00010EE9" w:rsidP="00D31B09">
                            <w:r w:rsidRPr="00B27CA2">
                              <w:t>CON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6706B" id="Text Box 173" o:spid="_x0000_s1112" type="#_x0000_t202" style="position:absolute;left:0;text-align:left;margin-left:134.65pt;margin-top:5.95pt;width:47.15pt;height:25.05pt;rotation:-5523531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" fillcolor="white [3201]" stroked="f" strokeweight=".5pt">
                <v:textbox>
                  <w:txbxContent>
                    <w:p w:rsidR="00010EE9" w:rsidRPr="00B27CA2" w:rsidRDefault="00010EE9" w:rsidP="00D31B09">
                      <w:r w:rsidRPr="00B27CA2">
                        <w:t>CONV1</w:t>
                      </w:r>
                    </w:p>
                  </w:txbxContent>
                </v:textbox>
              </v:shape>
            </w:pict>
          </mc:Fallback>
        </mc:AlternateContent>
      </w:r>
      <w:r w:rsidR="00527F06">
        <w:rPr>
          <w:noProof/>
        </w:rPr>
        <mc:AlternateContent>
          <mc:Choice Requires="wps">
            <w:drawing>
              <wp:anchor distT="0" distB="0" distL="114300" distR="114300" simplePos="0" relativeHeight="251664896" behindDoc="0" locked="0" layoutInCell="1" allowOverlap="1" wp14:anchorId="2649F994" wp14:editId="7EF87987">
                <wp:simplePos x="0" y="0"/>
                <wp:positionH relativeFrom="column">
                  <wp:posOffset>4266703</wp:posOffset>
                </wp:positionH>
                <wp:positionV relativeFrom="paragraph">
                  <wp:posOffset>16786</wp:posOffset>
                </wp:positionV>
                <wp:extent cx="765175" cy="765175"/>
                <wp:effectExtent l="0" t="0" r="15875" b="15875"/>
                <wp:wrapNone/>
                <wp:docPr id="1073741879" name="Rectangle 1073741879"/>
                <wp:cNvGraphicFramePr/>
                <a:graphic xmlns:a="http://schemas.openxmlformats.org/drawingml/2006/main">
                  <a:graphicData uri="http://schemas.microsoft.com/office/word/2010/wordprocessingShape">
                    <wps:wsp>
                      <wps:cNvSpPr/>
                      <wps:spPr>
                        <a:xfrm>
                          <a:off x="0" y="0"/>
                          <a:ext cx="765175" cy="765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5D142" id="Rectangle 1073741879" o:spid="_x0000_s1026" style="position:absolute;margin-left:335.95pt;margin-top:1.3pt;width:60.25pt;height:60.2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" fillcolor="white [3212]" strokecolor="black [3213]" strokeweight="1pt"/>
            </w:pict>
          </mc:Fallback>
        </mc:AlternateContent>
      </w:r>
      <w:r w:rsidR="006D0175">
        <w:rPr>
          <w:noProof/>
        </w:rPr>
        <mc:AlternateContent>
          <mc:Choice Requires="wps">
            <w:drawing>
              <wp:anchor distT="0" distB="0" distL="114300" distR="114300" simplePos="0" relativeHeight="251660800" behindDoc="0" locked="0" layoutInCell="1" allowOverlap="1" wp14:anchorId="390425E5" wp14:editId="6F2E8C71">
                <wp:simplePos x="0" y="0"/>
                <wp:positionH relativeFrom="column">
                  <wp:posOffset>2912110</wp:posOffset>
                </wp:positionH>
                <wp:positionV relativeFrom="paragraph">
                  <wp:posOffset>232410</wp:posOffset>
                </wp:positionV>
                <wp:extent cx="149087" cy="0"/>
                <wp:effectExtent l="0" t="0" r="22860" b="19050"/>
                <wp:wrapNone/>
                <wp:docPr id="1073741875" name="Straight Connector 1073741875"/>
                <wp:cNvGraphicFramePr/>
                <a:graphic xmlns:a="http://schemas.openxmlformats.org/drawingml/2006/main">
                  <a:graphicData uri="http://schemas.microsoft.com/office/word/2010/wordprocessingShape">
                    <wps:wsp>
                      <wps:cNvCnPr/>
                      <wps:spPr>
                        <a:xfrm>
                          <a:off x="0" y="0"/>
                          <a:ext cx="1490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7EE52B" id="Straight Connector 1073741875" o:spid="_x0000_s1026" style="position:absolute;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3pt,18.3pt" to="241.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" strokecolor="black [3213]" strokeweight="1pt">
                <v:stroke joinstyle="miter"/>
              </v:line>
            </w:pict>
          </mc:Fallback>
        </mc:AlternateContent>
      </w:r>
      <w:r w:rsidR="006D0175">
        <w:rPr>
          <w:noProof/>
        </w:rPr>
        <mc:AlternateContent>
          <mc:Choice Requires="wps">
            <w:drawing>
              <wp:anchor distT="0" distB="0" distL="114300" distR="114300" simplePos="0" relativeHeight="251659776" behindDoc="0" locked="0" layoutInCell="1" allowOverlap="1" wp14:anchorId="67CECB7A" wp14:editId="0360EE0D">
                <wp:simplePos x="0" y="0"/>
                <wp:positionH relativeFrom="column">
                  <wp:posOffset>2206487</wp:posOffset>
                </wp:positionH>
                <wp:positionV relativeFrom="paragraph">
                  <wp:posOffset>222775</wp:posOffset>
                </wp:positionV>
                <wp:extent cx="119270" cy="0"/>
                <wp:effectExtent l="0" t="0" r="33655" b="19050"/>
                <wp:wrapNone/>
                <wp:docPr id="1073741872" name="Straight Connector 1073741872"/>
                <wp:cNvGraphicFramePr/>
                <a:graphic xmlns:a="http://schemas.openxmlformats.org/drawingml/2006/main">
                  <a:graphicData uri="http://schemas.microsoft.com/office/word/2010/wordprocessingShape">
                    <wps:wsp>
                      <wps:cNvCnPr/>
                      <wps:spPr>
                        <a:xfrm>
                          <a:off x="0" y="0"/>
                          <a:ext cx="119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DC23C" id="Straight Connector 107374187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173.75pt,17.55pt" to="183.1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" strokecolor="black [3213]" strokeweight="1pt">
                <v:stroke joinstyle="miter"/>
              </v:line>
            </w:pict>
          </mc:Fallback>
        </mc:AlternateContent>
      </w:r>
    </w:p>
    <w:p w:rsidR="00EC7B57" w:rsidRDefault="00E246EF" w:rsidP="00D31B09">
      <w:r>
        <w:rPr>
          <w:noProof/>
        </w:rPr>
        <mc:AlternateContent>
          <mc:Choice Requires="wps">
            <w:drawing>
              <wp:anchor distT="0" distB="0" distL="114300" distR="114300" simplePos="0" relativeHeight="251682304" behindDoc="0" locked="0" layoutInCell="1" allowOverlap="1" wp14:anchorId="38991D53" wp14:editId="6506C042">
                <wp:simplePos x="0" y="0"/>
                <wp:positionH relativeFrom="column">
                  <wp:posOffset>5417298</wp:posOffset>
                </wp:positionH>
                <wp:positionV relativeFrom="paragraph">
                  <wp:posOffset>23495</wp:posOffset>
                </wp:positionV>
                <wp:extent cx="1165" cy="2043847"/>
                <wp:effectExtent l="0" t="0" r="37465" b="33020"/>
                <wp:wrapNone/>
                <wp:docPr id="108" name="Straight Connector 108"/>
                <wp:cNvGraphicFramePr/>
                <a:graphic xmlns:a="http://schemas.openxmlformats.org/drawingml/2006/main">
                  <a:graphicData uri="http://schemas.microsoft.com/office/word/2010/wordprocessingShape">
                    <wps:wsp>
                      <wps:cNvCnPr/>
                      <wps:spPr>
                        <a:xfrm flipH="1">
                          <a:off x="0" y="0"/>
                          <a:ext cx="1165" cy="204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BD3C7" id="Straight Connector 108"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85pt" to="426.65pt,1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" strokecolor="black [3213]" strokeweight=".5pt">
                <v:stroke joinstyle="miter"/>
              </v:line>
            </w:pict>
          </mc:Fallback>
        </mc:AlternateContent>
      </w:r>
      <w:r>
        <w:rPr>
          <w:noProof/>
        </w:rPr>
        <mc:AlternateContent>
          <mc:Choice Requires="wps">
            <w:drawing>
              <wp:anchor distT="0" distB="0" distL="114300" distR="114300" simplePos="0" relativeHeight="251681280" behindDoc="0" locked="0" layoutInCell="1" allowOverlap="1" wp14:anchorId="4F0A8C47" wp14:editId="62B453A3">
                <wp:simplePos x="0" y="0"/>
                <wp:positionH relativeFrom="column">
                  <wp:posOffset>5038725</wp:posOffset>
                </wp:positionH>
                <wp:positionV relativeFrom="paragraph">
                  <wp:posOffset>19050</wp:posOffset>
                </wp:positionV>
                <wp:extent cx="365760" cy="0"/>
                <wp:effectExtent l="0" t="0" r="34290" b="19050"/>
                <wp:wrapNone/>
                <wp:docPr id="107" name="Straight Connector 107"/>
                <wp:cNvGraphicFramePr/>
                <a:graphic xmlns:a="http://schemas.openxmlformats.org/drawingml/2006/main">
                  <a:graphicData uri="http://schemas.microsoft.com/office/word/2010/wordprocessingShape">
                    <wps:wsp>
                      <wps:cNvCnPr/>
                      <wps:spPr>
                        <a:xfrm>
                          <a:off x="0" y="0"/>
                          <a:ext cx="365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AD65C" id="Straight Connector 107" o:spid="_x0000_s1026" style="position:absolute;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6.75pt,1.5pt" to="425.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" strokecolor="black [3213]" strokeweight=".5pt">
                <v:stroke joinstyle="miter"/>
              </v:line>
            </w:pict>
          </mc:Fallback>
        </mc:AlternateContent>
      </w:r>
    </w:p>
    <w:p w:rsidR="00EC7B57" w:rsidRDefault="00D364D3" w:rsidP="00D31B09">
      <w:pPr>
        <w:rPr>
          <w:b/>
          <w:bCs/>
        </w:rPr>
      </w:pPr>
      <w:r>
        <w:rPr>
          <w:noProof/>
        </w:rPr>
        <mc:AlternateContent>
          <mc:Choice Requires="wps">
            <w:drawing>
              <wp:anchor distT="0" distB="0" distL="114300" distR="114300" simplePos="0" relativeHeight="251640320" behindDoc="0" locked="0" layoutInCell="1" allowOverlap="1" wp14:anchorId="4A6E1674" wp14:editId="7C604883">
                <wp:simplePos x="0" y="0"/>
                <wp:positionH relativeFrom="column">
                  <wp:posOffset>23552</wp:posOffset>
                </wp:positionH>
                <wp:positionV relativeFrom="paragraph">
                  <wp:posOffset>163650</wp:posOffset>
                </wp:positionV>
                <wp:extent cx="954156" cy="337930"/>
                <wp:effectExtent l="0" t="0" r="0" b="5080"/>
                <wp:wrapNone/>
                <wp:docPr id="1073741851" name="Text Box 1073741851"/>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010EE9" w:rsidRDefault="00010EE9" w:rsidP="0067548D">
                            <w:pPr>
                              <w:jc w:val="center"/>
                            </w:pPr>
                            <w:r>
                              <w:t>Inpu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6E1674" id="Text Box 1073741851" o:spid="_x0000_s1113" type="#_x0000_t202" style="position:absolute;left:0;text-align:left;margin-left:1.85pt;margin-top:12.9pt;width:75.15pt;height:26.6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" fillcolor="white [3201]" stroked="f" strokeweight=".5pt">
                <v:textbox>
                  <w:txbxContent>
                    <w:p w:rsidR="00010EE9" w:rsidRDefault="00010EE9" w:rsidP="0067548D">
                      <w:pPr>
                        <w:jc w:val="center"/>
                      </w:pPr>
                      <w:r>
                        <w:t>Input image</w:t>
                      </w:r>
                    </w:p>
                  </w:txbxContent>
                </v:textbox>
              </v:shape>
            </w:pict>
          </mc:Fallback>
        </mc:AlternateContent>
      </w:r>
      <w:r w:rsidR="000F5B6C">
        <w:rPr>
          <w:noProof/>
        </w:rPr>
        <mc:AlternateContent>
          <mc:Choice Requires="wps">
            <w:drawing>
              <wp:anchor distT="0" distB="0" distL="114300" distR="114300" simplePos="0" relativeHeight="251642368" behindDoc="0" locked="0" layoutInCell="1" allowOverlap="1" wp14:anchorId="0D612D3F" wp14:editId="64117CFC">
                <wp:simplePos x="0" y="0"/>
                <wp:positionH relativeFrom="column">
                  <wp:posOffset>3977931</wp:posOffset>
                </wp:positionH>
                <wp:positionV relativeFrom="paragraph">
                  <wp:posOffset>172862</wp:posOffset>
                </wp:positionV>
                <wp:extent cx="1311965" cy="576596"/>
                <wp:effectExtent l="0" t="0" r="2540" b="0"/>
                <wp:wrapNone/>
                <wp:docPr id="1073741853" name="Text Box 1073741853"/>
                <wp:cNvGraphicFramePr/>
                <a:graphic xmlns:a="http://schemas.openxmlformats.org/drawingml/2006/main">
                  <a:graphicData uri="http://schemas.microsoft.com/office/word/2010/wordprocessingShape">
                    <wps:wsp>
                      <wps:cNvSpPr txBox="1"/>
                      <wps:spPr>
                        <a:xfrm>
                          <a:off x="0" y="0"/>
                          <a:ext cx="1311965" cy="576596"/>
                        </a:xfrm>
                        <a:prstGeom prst="rect">
                          <a:avLst/>
                        </a:prstGeom>
                        <a:solidFill>
                          <a:schemeClr val="lt1"/>
                        </a:solidFill>
                        <a:ln w="6350">
                          <a:noFill/>
                        </a:ln>
                      </wps:spPr>
                      <wps:txbx>
                        <w:txbxContent>
                          <w:p w:rsidR="00010EE9" w:rsidRDefault="00010EE9" w:rsidP="0067548D">
                            <w:pPr>
                              <w:spacing w:line="240" w:lineRule="auto"/>
                              <w:jc w:val="center"/>
                            </w:pPr>
                            <w:r>
                              <w:t>Conv Feature 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612D3F" id="Text Box 1073741853" o:spid="_x0000_s1114" type="#_x0000_t202" style="position:absolute;left:0;text-align:left;margin-left:313.2pt;margin-top:13.6pt;width:103.3pt;height:45.4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" fillcolor="white [3201]" stroked="f" strokeweight=".5pt">
                <v:textbox>
                  <w:txbxContent>
                    <w:p w:rsidR="00010EE9" w:rsidRDefault="00010EE9" w:rsidP="0067548D">
                      <w:pPr>
                        <w:spacing w:line="240" w:lineRule="auto"/>
                        <w:jc w:val="center"/>
                      </w:pPr>
                      <w:r>
                        <w:t>Conv Feature maps</w:t>
                      </w:r>
                    </w:p>
                  </w:txbxContent>
                </v:textbox>
              </v:shape>
            </w:pict>
          </mc:Fallback>
        </mc:AlternateContent>
      </w:r>
      <w:r w:rsidR="006D0175">
        <w:rPr>
          <w:noProof/>
        </w:rPr>
        <mc:AlternateContent>
          <mc:Choice Requires="wps">
            <w:drawing>
              <wp:anchor distT="0" distB="0" distL="114300" distR="114300" simplePos="0" relativeHeight="251641344" behindDoc="0" locked="0" layoutInCell="1" allowOverlap="1" wp14:anchorId="0DF4CB1B" wp14:editId="03209272">
                <wp:simplePos x="0" y="0"/>
                <wp:positionH relativeFrom="page">
                  <wp:posOffset>2584036</wp:posOffset>
                </wp:positionH>
                <wp:positionV relativeFrom="paragraph">
                  <wp:posOffset>252675</wp:posOffset>
                </wp:positionV>
                <wp:extent cx="1928191" cy="575945"/>
                <wp:effectExtent l="0" t="0" r="0" b="0"/>
                <wp:wrapNone/>
                <wp:docPr id="1073741852" name="Text Box 1073741852"/>
                <wp:cNvGraphicFramePr/>
                <a:graphic xmlns:a="http://schemas.openxmlformats.org/drawingml/2006/main">
                  <a:graphicData uri="http://schemas.microsoft.com/office/word/2010/wordprocessingShape">
                    <wps:wsp>
                      <wps:cNvSpPr txBox="1"/>
                      <wps:spPr>
                        <a:xfrm>
                          <a:off x="0" y="0"/>
                          <a:ext cx="1928191" cy="575945"/>
                        </a:xfrm>
                        <a:prstGeom prst="rect">
                          <a:avLst/>
                        </a:prstGeom>
                        <a:solidFill>
                          <a:schemeClr val="lt1"/>
                        </a:solidFill>
                        <a:ln w="6350">
                          <a:noFill/>
                        </a:ln>
                      </wps:spPr>
                      <wps:txbx>
                        <w:txbxContent>
                          <w:p w:rsidR="00010EE9" w:rsidRDefault="00010EE9" w:rsidP="0067548D">
                            <w:pPr>
                              <w:spacing w:line="240" w:lineRule="auto"/>
                              <w:jc w:val="center"/>
                            </w:pPr>
                            <w:r>
                              <w:t>Layers from Backboned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4CB1B" id="Text Box 1073741852" o:spid="_x0000_s1115" type="#_x0000_t202" style="position:absolute;left:0;text-align:left;margin-left:203.45pt;margin-top:19.9pt;width:151.85pt;height:45.35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" fillcolor="white [3201]" stroked="f" strokeweight=".5pt">
                <v:textbox>
                  <w:txbxContent>
                    <w:p w:rsidR="00010EE9" w:rsidRDefault="00010EE9" w:rsidP="0067548D">
                      <w:pPr>
                        <w:spacing w:line="240" w:lineRule="auto"/>
                        <w:jc w:val="center"/>
                      </w:pPr>
                      <w:r>
                        <w:t>Layers from Backboned Model</w:t>
                      </w:r>
                    </w:p>
                  </w:txbxContent>
                </v:textbox>
                <w10:wrap anchorx="page"/>
              </v:shape>
            </w:pict>
          </mc:Fallback>
        </mc:AlternateContent>
      </w:r>
    </w:p>
    <w:p w:rsidR="000F5B6C" w:rsidRDefault="00BB5EDB" w:rsidP="00D31B09">
      <w:r>
        <w:rPr>
          <w:noProof/>
        </w:rPr>
        <mc:AlternateContent>
          <mc:Choice Requires="wps">
            <w:drawing>
              <wp:anchor distT="0" distB="0" distL="114300" distR="114300" simplePos="0" relativeHeight="251674112" behindDoc="0" locked="0" layoutInCell="1" allowOverlap="1" wp14:anchorId="687E7BD8" wp14:editId="5762037B">
                <wp:simplePos x="0" y="0"/>
                <wp:positionH relativeFrom="column">
                  <wp:posOffset>4620895</wp:posOffset>
                </wp:positionH>
                <wp:positionV relativeFrom="paragraph">
                  <wp:posOffset>359936</wp:posOffset>
                </wp:positionV>
                <wp:extent cx="0" cy="640080"/>
                <wp:effectExtent l="0" t="0" r="19050" b="26670"/>
                <wp:wrapNone/>
                <wp:docPr id="97" name="Straight Connector 97"/>
                <wp:cNvGraphicFramePr/>
                <a:graphic xmlns:a="http://schemas.openxmlformats.org/drawingml/2006/main">
                  <a:graphicData uri="http://schemas.microsoft.com/office/word/2010/wordprocessingShape">
                    <wps:wsp>
                      <wps:cNvCnPr/>
                      <wps:spPr>
                        <a:xfrm flipH="1">
                          <a:off x="0" y="0"/>
                          <a:ext cx="0" cy="64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9DB16" id="Straight Connector 97"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5pt,28.35pt" to="363.85pt,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" strokecolor="black [3213]" strokeweight=".5pt">
                <v:stroke joinstyle="miter"/>
              </v:line>
            </w:pict>
          </mc:Fallback>
        </mc:AlternateContent>
      </w:r>
      <w:r w:rsidR="00065FC7">
        <w:rPr>
          <w:noProof/>
        </w:rPr>
        <mc:AlternateContent>
          <mc:Choice Requires="wps">
            <w:drawing>
              <wp:anchor distT="0" distB="0" distL="114300" distR="114300" simplePos="0" relativeHeight="251673088" behindDoc="0" locked="0" layoutInCell="1" allowOverlap="1" wp14:anchorId="662C62BE" wp14:editId="4FD503CA">
                <wp:simplePos x="0" y="0"/>
                <wp:positionH relativeFrom="column">
                  <wp:posOffset>4621530</wp:posOffset>
                </wp:positionH>
                <wp:positionV relativeFrom="paragraph">
                  <wp:posOffset>357505</wp:posOffset>
                </wp:positionV>
                <wp:extent cx="1600200" cy="0"/>
                <wp:effectExtent l="0" t="0" r="19050" b="19050"/>
                <wp:wrapNone/>
                <wp:docPr id="96" name="Straight Connector 96"/>
                <wp:cNvGraphicFramePr/>
                <a:graphic xmlns:a="http://schemas.openxmlformats.org/drawingml/2006/main">
                  <a:graphicData uri="http://schemas.microsoft.com/office/word/2010/wordprocessingShape">
                    <wps:wsp>
                      <wps:cNvCnPr/>
                      <wps:spPr>
                        <a:xfrm flipH="1">
                          <a:off x="0" y="0"/>
                          <a:ext cx="1600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951D7" id="Straight Connector 96" o:spid="_x0000_s1026" style="position:absolute;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pt,28.15pt" to="48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" strokecolor="black [3213]" strokeweight=".5pt">
                <v:stroke joinstyle="miter"/>
              </v:line>
            </w:pict>
          </mc:Fallback>
        </mc:AlternateContent>
      </w:r>
    </w:p>
    <w:p w:rsidR="000F5B6C" w:rsidRDefault="00A9209A" w:rsidP="00D31B09">
      <w:r>
        <w:rPr>
          <w:noProof/>
        </w:rPr>
        <mc:AlternateContent>
          <mc:Choice Requires="wpg">
            <w:drawing>
              <wp:anchor distT="0" distB="0" distL="114300" distR="114300" simplePos="0" relativeHeight="251688448" behindDoc="0" locked="0" layoutInCell="1" allowOverlap="1" wp14:anchorId="39FF4462" wp14:editId="10EF41F1">
                <wp:simplePos x="0" y="0"/>
                <wp:positionH relativeFrom="column">
                  <wp:posOffset>3210339</wp:posOffset>
                </wp:positionH>
                <wp:positionV relativeFrom="paragraph">
                  <wp:posOffset>219075</wp:posOffset>
                </wp:positionV>
                <wp:extent cx="227965" cy="1361440"/>
                <wp:effectExtent l="0" t="0" r="19685" b="10160"/>
                <wp:wrapNone/>
                <wp:docPr id="134" name="Group 134"/>
                <wp:cNvGraphicFramePr/>
                <a:graphic xmlns:a="http://schemas.openxmlformats.org/drawingml/2006/main">
                  <a:graphicData uri="http://schemas.microsoft.com/office/word/2010/wordprocessingGroup">
                    <wpg:wgp>
                      <wpg:cNvGrpSpPr/>
                      <wpg:grpSpPr>
                        <a:xfrm>
                          <a:off x="0" y="0"/>
                          <a:ext cx="227965" cy="1361440"/>
                          <a:chOff x="0" y="0"/>
                          <a:chExt cx="228186" cy="1361661"/>
                        </a:xfrm>
                      </wpg:grpSpPr>
                      <wps:wsp>
                        <wps:cNvPr id="111" name="Rectangle 111"/>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9503"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998311" id="Group 134" o:spid="_x0000_s1026" style="position:absolute;margin-left:252.8pt;margin-top:17.25pt;width:17.95pt;height:107.2pt;z-index:251688448"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">
                <v:rect id="Rectangle 111"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oval id="Oval 114"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" filled="f" strokecolor="black [1600]" strokeweight="1pt">
                  <v:stroke joinstyle="miter"/>
                </v:oval>
                <v:oval id="Oval 116"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" filled="f" strokecolor="black [1600]" strokeweight="1pt">
                  <v:stroke joinstyle="miter"/>
                </v:oval>
                <v:oval id="Oval 118"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" filled="f" strokecolor="black [1600]" strokeweight="1pt">
                  <v:stroke joinstyle="miter"/>
                </v:oval>
                <v:oval id="Oval 126" o:spid="_x0000_s1031" style="position:absolute;left:795;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" fillcolor="black [3213]" strokecolor="black [1600]" strokeweight="1pt">
                  <v:stroke joinstyle="miter"/>
                </v:oval>
              </v:group>
            </w:pict>
          </mc:Fallback>
        </mc:AlternateContent>
      </w:r>
      <w:r>
        <w:rPr>
          <w:noProof/>
        </w:rPr>
        <mc:AlternateContent>
          <mc:Choice Requires="wpg">
            <w:drawing>
              <wp:anchor distT="0" distB="0" distL="114300" distR="114300" simplePos="0" relativeHeight="251689472" behindDoc="0" locked="0" layoutInCell="1" allowOverlap="1" wp14:anchorId="45C161F7" wp14:editId="26D8090A">
                <wp:simplePos x="0" y="0"/>
                <wp:positionH relativeFrom="column">
                  <wp:posOffset>2782957</wp:posOffset>
                </wp:positionH>
                <wp:positionV relativeFrom="paragraph">
                  <wp:posOffset>219075</wp:posOffset>
                </wp:positionV>
                <wp:extent cx="228186" cy="1361661"/>
                <wp:effectExtent l="0" t="0" r="19685" b="10160"/>
                <wp:wrapNone/>
                <wp:docPr id="139" name="Group 139"/>
                <wp:cNvGraphicFramePr/>
                <a:graphic xmlns:a="http://schemas.openxmlformats.org/drawingml/2006/main">
                  <a:graphicData uri="http://schemas.microsoft.com/office/word/2010/wordprocessingGroup">
                    <wpg:wgp>
                      <wpg:cNvGrpSpPr/>
                      <wpg:grpSpPr>
                        <a:xfrm>
                          <a:off x="0" y="0"/>
                          <a:ext cx="228186" cy="1361661"/>
                          <a:chOff x="0" y="0"/>
                          <a:chExt cx="228186" cy="1361661"/>
                        </a:xfrm>
                      </wpg:grpSpPr>
                      <wps:wsp>
                        <wps:cNvPr id="140" name="Rectangle 140"/>
                        <wps:cNvSpPr/>
                        <wps:spPr>
                          <a:xfrm>
                            <a:off x="0" y="0"/>
                            <a:ext cx="228186" cy="13616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Oval 143"/>
                        <wps:cNvSpPr/>
                        <wps:spPr>
                          <a:xfrm>
                            <a:off x="69574" y="11927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69574" y="268357"/>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69574" y="1192696"/>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89452" y="775252"/>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5E0972" id="Group 139" o:spid="_x0000_s1026" style="position:absolute;margin-left:219.15pt;margin-top:17.25pt;width:17.95pt;height:107.2pt;z-index:251689472" coordsize="2281,13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">
                <v:rect id="Rectangle 140" o:spid="_x0000_s1027" style="position:absolute;width:2281;height:1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8KoxgAAANwAAAAPAAAAZHJzL2Rvd25yZXYueG1sRI9BSwNB&#10;DIXvQv/DkIKXYmcrIr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U6PCqMYAAADcAAAA&#10;DwAAAAAAAAAAAAAAAAAHAgAAZHJzL2Rvd25yZXYueG1sUEsFBgAAAAADAAMAtwAAAPoCAAAAAA==&#10;" filled="f" strokecolor="black [3213]" strokeweight="1pt"/>
                <v:oval id="Oval 143" o:spid="_x0000_s1028" style="position:absolute;left:695;top:1192;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" filled="f" strokecolor="black [1600]" strokeweight="1pt">
                  <v:stroke joinstyle="miter"/>
                </v:oval>
                <v:oval id="Oval 151" o:spid="_x0000_s1029" style="position:absolute;left:695;top:2683;width:795;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" filled="f" strokecolor="black [1600]" strokeweight="1pt">
                  <v:stroke joinstyle="miter"/>
                </v:oval>
                <v:oval id="Oval 152" o:spid="_x0000_s1030" style="position:absolute;left:695;top:11926;width:795;height: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" filled="f" strokecolor="black [1600]" strokeweight="1pt">
                  <v:stroke joinstyle="miter"/>
                </v:oval>
                <v:oval id="Oval 153" o:spid="_x0000_s1031" style="position:absolute;left:894;top:77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" fillcolor="black [3213]" strokecolor="black [1600]" strokeweight="1pt">
                  <v:stroke joinstyle="miter"/>
                </v:oval>
              </v:group>
            </w:pict>
          </mc:Fallback>
        </mc:AlternateContent>
      </w:r>
    </w:p>
    <w:p w:rsidR="000F5B6C" w:rsidRDefault="00266677" w:rsidP="00D31B09">
      <w:pPr>
        <w:rPr>
          <w:b/>
          <w:bCs/>
        </w:rPr>
      </w:pPr>
      <w:r>
        <w:rPr>
          <w:noProof/>
        </w:rPr>
        <mc:AlternateContent>
          <mc:Choice Requires="wps">
            <w:drawing>
              <wp:anchor distT="0" distB="0" distL="114300" distR="114300" simplePos="0" relativeHeight="251683328" behindDoc="0" locked="0" layoutInCell="1" allowOverlap="1" wp14:anchorId="48DF82F9" wp14:editId="41B06917">
                <wp:simplePos x="0" y="0"/>
                <wp:positionH relativeFrom="column">
                  <wp:posOffset>2276060</wp:posOffset>
                </wp:positionH>
                <wp:positionV relativeFrom="paragraph">
                  <wp:posOffset>288952</wp:posOffset>
                </wp:positionV>
                <wp:extent cx="506537" cy="298174"/>
                <wp:effectExtent l="38100" t="38100" r="27305" b="26035"/>
                <wp:wrapNone/>
                <wp:docPr id="112" name="Straight Arrow Connector 112"/>
                <wp:cNvGraphicFramePr/>
                <a:graphic xmlns:a="http://schemas.openxmlformats.org/drawingml/2006/main">
                  <a:graphicData uri="http://schemas.microsoft.com/office/word/2010/wordprocessingShape">
                    <wps:wsp>
                      <wps:cNvCnPr/>
                      <wps:spPr>
                        <a:xfrm flipH="1" flipV="1">
                          <a:off x="0" y="0"/>
                          <a:ext cx="506537" cy="2981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C377D" id="Straight Arrow Connector 112" o:spid="_x0000_s1026" type="#_x0000_t32" style="position:absolute;margin-left:179.2pt;margin-top:22.75pt;width:39.9pt;height:23.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67968" behindDoc="0" locked="0" layoutInCell="1" allowOverlap="1" wp14:anchorId="27BC8102" wp14:editId="05ADE18D">
                <wp:simplePos x="0" y="0"/>
                <wp:positionH relativeFrom="column">
                  <wp:posOffset>4021676</wp:posOffset>
                </wp:positionH>
                <wp:positionV relativeFrom="paragraph">
                  <wp:posOffset>231775</wp:posOffset>
                </wp:positionV>
                <wp:extent cx="1113155" cy="575945"/>
                <wp:effectExtent l="0" t="0" r="10795" b="14605"/>
                <wp:wrapNone/>
                <wp:docPr id="69" name="Rectangle 69"/>
                <wp:cNvGraphicFramePr/>
                <a:graphic xmlns:a="http://schemas.openxmlformats.org/drawingml/2006/main">
                  <a:graphicData uri="http://schemas.microsoft.com/office/word/2010/wordprocessingShape">
                    <wps:wsp>
                      <wps:cNvSpPr/>
                      <wps:spPr>
                        <a:xfrm>
                          <a:off x="0" y="0"/>
                          <a:ext cx="1113155" cy="575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980F6" id="Rectangle 69" o:spid="_x0000_s1026" style="position:absolute;margin-left:316.65pt;margin-top:18.25pt;width:87.65pt;height:45.3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" filled="f" strokecolor="black [3213]" strokeweight="1pt"/>
            </w:pict>
          </mc:Fallback>
        </mc:AlternateContent>
      </w:r>
      <w:r w:rsidR="00E246EF">
        <w:rPr>
          <w:noProof/>
        </w:rPr>
        <mc:AlternateContent>
          <mc:Choice Requires="wps">
            <w:drawing>
              <wp:anchor distT="0" distB="0" distL="114300" distR="114300" simplePos="0" relativeHeight="251678208" behindDoc="0" locked="0" layoutInCell="1" allowOverlap="1" wp14:anchorId="7AB29E0F" wp14:editId="31669C5D">
                <wp:simplePos x="0" y="0"/>
                <wp:positionH relativeFrom="column">
                  <wp:posOffset>1185021</wp:posOffset>
                </wp:positionH>
                <wp:positionV relativeFrom="paragraph">
                  <wp:posOffset>152732</wp:posOffset>
                </wp:positionV>
                <wp:extent cx="1073426" cy="278296"/>
                <wp:effectExtent l="0" t="0" r="12700" b="26670"/>
                <wp:wrapNone/>
                <wp:docPr id="104" name="Text Box 104"/>
                <wp:cNvGraphicFramePr/>
                <a:graphic xmlns:a="http://schemas.openxmlformats.org/drawingml/2006/main">
                  <a:graphicData uri="http://schemas.microsoft.com/office/word/2010/wordprocessingShape">
                    <wps:wsp>
                      <wps:cNvSpPr txBox="1"/>
                      <wps:spPr>
                        <a:xfrm>
                          <a:off x="0" y="0"/>
                          <a:ext cx="1073426" cy="278296"/>
                        </a:xfrm>
                        <a:prstGeom prst="rect">
                          <a:avLst/>
                        </a:prstGeom>
                        <a:solidFill>
                          <a:schemeClr val="lt1"/>
                        </a:solidFill>
                        <a:ln w="6350">
                          <a:solidFill>
                            <a:prstClr val="black"/>
                          </a:solidFill>
                        </a:ln>
                      </wps:spPr>
                      <wps:txbx>
                        <w:txbxContent>
                          <w:p w:rsidR="00010EE9" w:rsidRDefault="00010EE9" w:rsidP="0067548D">
                            <w:pPr>
                              <w:jc w:val="center"/>
                            </w:pPr>
                            <w:r>
                              <w:t>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29E0F" id="Text Box 104" o:spid="_x0000_s1116" type="#_x0000_t202" style="position:absolute;left:0;text-align:left;margin-left:93.3pt;margin-top:12.05pt;width:84.5pt;height:21.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" fillcolor="white [3201]" strokeweight=".5pt">
                <v:textbox>
                  <w:txbxContent>
                    <w:p w:rsidR="00010EE9" w:rsidRDefault="00010EE9" w:rsidP="0067548D">
                      <w:pPr>
                        <w:jc w:val="center"/>
                      </w:pPr>
                      <w:r>
                        <w:t>Classification</w:t>
                      </w:r>
                    </w:p>
                  </w:txbxContent>
                </v:textbox>
              </v:shape>
            </w:pict>
          </mc:Fallback>
        </mc:AlternateContent>
      </w:r>
    </w:p>
    <w:p w:rsidR="000F5B6C" w:rsidRDefault="00A9209A" w:rsidP="00D31B09">
      <w:r>
        <w:rPr>
          <w:noProof/>
        </w:rPr>
        <mc:AlternateContent>
          <mc:Choice Requires="wps">
            <w:drawing>
              <wp:anchor distT="0" distB="0" distL="114300" distR="114300" simplePos="0" relativeHeight="251691520" behindDoc="0" locked="0" layoutInCell="1" allowOverlap="1" wp14:anchorId="48895973" wp14:editId="58397D6C">
                <wp:simplePos x="0" y="0"/>
                <wp:positionH relativeFrom="column">
                  <wp:posOffset>2872409</wp:posOffset>
                </wp:positionH>
                <wp:positionV relativeFrom="paragraph">
                  <wp:posOffset>69105</wp:posOffset>
                </wp:positionV>
                <wp:extent cx="45720" cy="45720"/>
                <wp:effectExtent l="0" t="0" r="11430" b="11430"/>
                <wp:wrapNone/>
                <wp:docPr id="168" name="Oval 168"/>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7283E" id="Oval 168" o:spid="_x0000_s1026" style="position:absolute;margin-left:226.15pt;margin-top:5.45pt;width:3.6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" fillcolor="black [3213]" strokecolor="black [1600]" strokeweight="1pt">
                <v:stroke joinstyle="miter"/>
              </v:oval>
            </w:pict>
          </mc:Fallback>
        </mc:AlternateContent>
      </w:r>
      <w:r>
        <w:rPr>
          <w:noProof/>
        </w:rPr>
        <mc:AlternateContent>
          <mc:Choice Requires="wps">
            <w:drawing>
              <wp:anchor distT="0" distB="0" distL="114300" distR="114300" simplePos="0" relativeHeight="251690496" behindDoc="0" locked="0" layoutInCell="1" allowOverlap="1" wp14:anchorId="308D809C" wp14:editId="3F8BBB7C">
                <wp:simplePos x="0" y="0"/>
                <wp:positionH relativeFrom="column">
                  <wp:posOffset>2876329</wp:posOffset>
                </wp:positionH>
                <wp:positionV relativeFrom="paragraph">
                  <wp:posOffset>182245</wp:posOffset>
                </wp:positionV>
                <wp:extent cx="45720" cy="45720"/>
                <wp:effectExtent l="0" t="0" r="11430" b="11430"/>
                <wp:wrapNone/>
                <wp:docPr id="154" name="Oval 15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7C904" id="Oval 154" o:spid="_x0000_s1026" style="position:absolute;margin-left:226.5pt;margin-top:14.35pt;width:3.6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2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7424" behindDoc="0" locked="0" layoutInCell="1" allowOverlap="1" wp14:anchorId="6EA46394" wp14:editId="338D154F">
                <wp:simplePos x="0" y="0"/>
                <wp:positionH relativeFrom="column">
                  <wp:posOffset>3292613</wp:posOffset>
                </wp:positionH>
                <wp:positionV relativeFrom="paragraph">
                  <wp:posOffset>163665</wp:posOffset>
                </wp:positionV>
                <wp:extent cx="45720" cy="45720"/>
                <wp:effectExtent l="0" t="0" r="11430" b="11430"/>
                <wp:wrapNone/>
                <wp:docPr id="125" name="Oval 125"/>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23E02" id="Oval 125" o:spid="_x0000_s1026" style="position:absolute;margin-left:259.25pt;margin-top:12.9pt;width:3.6pt;height:3.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" fillcolor="black [3213]" strokecolor="black [1600]" strokeweight="1pt">
                <v:stroke joinstyle="miter"/>
              </v:oval>
            </w:pict>
          </mc:Fallback>
        </mc:AlternateContent>
      </w:r>
      <w:r w:rsidR="00777936">
        <w:rPr>
          <w:noProof/>
        </w:rPr>
        <mc:AlternateContent>
          <mc:Choice Requires="wps">
            <w:drawing>
              <wp:anchor distT="0" distB="0" distL="114300" distR="114300" simplePos="0" relativeHeight="251686400" behindDoc="0" locked="0" layoutInCell="1" allowOverlap="1" wp14:anchorId="46774AF2" wp14:editId="6982F82F">
                <wp:simplePos x="0" y="0"/>
                <wp:positionH relativeFrom="column">
                  <wp:posOffset>3289300</wp:posOffset>
                </wp:positionH>
                <wp:positionV relativeFrom="paragraph">
                  <wp:posOffset>60960</wp:posOffset>
                </wp:positionV>
                <wp:extent cx="45720" cy="45720"/>
                <wp:effectExtent l="0" t="0" r="11430" b="11430"/>
                <wp:wrapNone/>
                <wp:docPr id="124" name="Oval 124"/>
                <wp:cNvGraphicFramePr/>
                <a:graphic xmlns:a="http://schemas.openxmlformats.org/drawingml/2006/main">
                  <a:graphicData uri="http://schemas.microsoft.com/office/word/2010/wordprocessingShape">
                    <wps:wsp>
                      <wps:cNvSpPr/>
                      <wps:spPr>
                        <a:xfrm>
                          <a:off x="0" y="0"/>
                          <a:ext cx="45720" cy="457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9202" id="Oval 124" o:spid="_x0000_s1026" style="position:absolute;margin-left:259pt;margin-top:4.8pt;width:3.6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" fillcolor="black [3213]" strokecolor="black [1600]" strokeweight="1pt">
                <v:stroke joinstyle="miter"/>
              </v:oval>
            </w:pict>
          </mc:Fallback>
        </mc:AlternateContent>
      </w:r>
      <w:r w:rsidR="00266677">
        <w:rPr>
          <w:noProof/>
        </w:rPr>
        <mc:AlternateContent>
          <mc:Choice Requires="wps">
            <w:drawing>
              <wp:anchor distT="0" distB="0" distL="114300" distR="114300" simplePos="0" relativeHeight="251684352" behindDoc="0" locked="0" layoutInCell="1" allowOverlap="1" wp14:anchorId="60780DD8" wp14:editId="78B81173">
                <wp:simplePos x="0" y="0"/>
                <wp:positionH relativeFrom="column">
                  <wp:posOffset>2256182</wp:posOffset>
                </wp:positionH>
                <wp:positionV relativeFrom="paragraph">
                  <wp:posOffset>250134</wp:posOffset>
                </wp:positionV>
                <wp:extent cx="525973" cy="285971"/>
                <wp:effectExtent l="38100" t="0" r="26670" b="57150"/>
                <wp:wrapNone/>
                <wp:docPr id="113" name="Straight Arrow Connector 113"/>
                <wp:cNvGraphicFramePr/>
                <a:graphic xmlns:a="http://schemas.openxmlformats.org/drawingml/2006/main">
                  <a:graphicData uri="http://schemas.microsoft.com/office/word/2010/wordprocessingShape">
                    <wps:wsp>
                      <wps:cNvCnPr/>
                      <wps:spPr>
                        <a:xfrm flipH="1">
                          <a:off x="0" y="0"/>
                          <a:ext cx="525973" cy="2859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53C82" id="Straight Arrow Connector 113" o:spid="_x0000_s1026" type="#_x0000_t32" style="position:absolute;margin-left:177.65pt;margin-top:19.7pt;width:41.4pt;height:22.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" strokecolor="black [3213]" strokeweight=".5pt">
                <v:stroke endarrow="block" joinstyle="miter"/>
              </v:shape>
            </w:pict>
          </mc:Fallback>
        </mc:AlternateContent>
      </w:r>
      <w:r w:rsidR="00654743">
        <w:rPr>
          <w:noProof/>
        </w:rPr>
        <mc:AlternateContent>
          <mc:Choice Requires="wps">
            <w:drawing>
              <wp:anchor distT="0" distB="0" distL="114300" distR="114300" simplePos="0" relativeHeight="251680256" behindDoc="0" locked="0" layoutInCell="1" allowOverlap="1" wp14:anchorId="48825DE4" wp14:editId="4C58CA12">
                <wp:simplePos x="0" y="0"/>
                <wp:positionH relativeFrom="column">
                  <wp:posOffset>3458210</wp:posOffset>
                </wp:positionH>
                <wp:positionV relativeFrom="paragraph">
                  <wp:posOffset>170180</wp:posOffset>
                </wp:positionV>
                <wp:extent cx="572494"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57249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1CDCF" id="Straight Arrow Connector 106" o:spid="_x0000_s1026" type="#_x0000_t32" style="position:absolute;margin-left:272.3pt;margin-top:13.4pt;width:45.1pt;height: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77184" behindDoc="0" locked="0" layoutInCell="1" allowOverlap="1" wp14:anchorId="054CF101" wp14:editId="73C66C62">
                <wp:simplePos x="0" y="0"/>
                <wp:positionH relativeFrom="column">
                  <wp:posOffset>5138254</wp:posOffset>
                </wp:positionH>
                <wp:positionV relativeFrom="paragraph">
                  <wp:posOffset>161290</wp:posOffset>
                </wp:positionV>
                <wp:extent cx="274320" cy="0"/>
                <wp:effectExtent l="38100" t="76200" r="0" b="95250"/>
                <wp:wrapNone/>
                <wp:docPr id="102" name="Straight Arrow Connector 102"/>
                <wp:cNvGraphicFramePr/>
                <a:graphic xmlns:a="http://schemas.openxmlformats.org/drawingml/2006/main">
                  <a:graphicData uri="http://schemas.microsoft.com/office/word/2010/wordprocessingShape">
                    <wps:wsp>
                      <wps:cNvCnPr/>
                      <wps:spPr>
                        <a:xfrm flipH="1">
                          <a:off x="0" y="0"/>
                          <a:ext cx="2743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01BFF" id="Straight Arrow Connector 102" o:spid="_x0000_s1026" type="#_x0000_t32" style="position:absolute;margin-left:404.6pt;margin-top:12.7pt;width:21.6pt;height: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" strokecolor="black [3213]" strokeweight=".5pt">
                <v:stroke endarrow="block" joinstyle="miter"/>
              </v:shape>
            </w:pict>
          </mc:Fallback>
        </mc:AlternateContent>
      </w:r>
      <w:r w:rsidR="00E246EF">
        <w:rPr>
          <w:noProof/>
        </w:rPr>
        <mc:AlternateContent>
          <mc:Choice Requires="wps">
            <w:drawing>
              <wp:anchor distT="0" distB="0" distL="114300" distR="114300" simplePos="0" relativeHeight="251643392" behindDoc="0" locked="0" layoutInCell="1" allowOverlap="1" wp14:anchorId="1E38CE36" wp14:editId="044BA298">
                <wp:simplePos x="0" y="0"/>
                <wp:positionH relativeFrom="column">
                  <wp:posOffset>4107262</wp:posOffset>
                </wp:positionH>
                <wp:positionV relativeFrom="paragraph">
                  <wp:posOffset>7620</wp:posOffset>
                </wp:positionV>
                <wp:extent cx="954156" cy="337930"/>
                <wp:effectExtent l="0" t="0" r="0" b="5080"/>
                <wp:wrapNone/>
                <wp:docPr id="1073741854" name="Text Box 1073741854"/>
                <wp:cNvGraphicFramePr/>
                <a:graphic xmlns:a="http://schemas.openxmlformats.org/drawingml/2006/main">
                  <a:graphicData uri="http://schemas.microsoft.com/office/word/2010/wordprocessingShape">
                    <wps:wsp>
                      <wps:cNvSpPr txBox="1"/>
                      <wps:spPr>
                        <a:xfrm>
                          <a:off x="0" y="0"/>
                          <a:ext cx="954156" cy="337930"/>
                        </a:xfrm>
                        <a:prstGeom prst="rect">
                          <a:avLst/>
                        </a:prstGeom>
                        <a:solidFill>
                          <a:schemeClr val="lt1"/>
                        </a:solidFill>
                        <a:ln w="6350">
                          <a:noFill/>
                        </a:ln>
                      </wps:spPr>
                      <wps:txbx>
                        <w:txbxContent>
                          <w:p w:rsidR="00010EE9" w:rsidRDefault="00010EE9" w:rsidP="00D31B09">
                            <w:r>
                              <w:t>ROI 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38CE36" id="Text Box 1073741854" o:spid="_x0000_s1117" type="#_x0000_t202" style="position:absolute;left:0;text-align:left;margin-left:323.4pt;margin-top:.6pt;width:75.15pt;height:26.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" fillcolor="white [3201]" stroked="f" strokeweight=".5pt">
                <v:textbox>
                  <w:txbxContent>
                    <w:p w:rsidR="00010EE9" w:rsidRDefault="00010EE9" w:rsidP="00D31B09">
                      <w:r>
                        <w:t>ROI Pooling</w:t>
                      </w:r>
                    </w:p>
                  </w:txbxContent>
                </v:textbox>
              </v:shape>
            </w:pict>
          </mc:Fallback>
        </mc:AlternateContent>
      </w:r>
    </w:p>
    <w:p w:rsidR="000F5B6C" w:rsidRDefault="00FD6B3A" w:rsidP="00D31B09">
      <w:r>
        <w:rPr>
          <w:noProof/>
        </w:rPr>
        <mc:AlternateContent>
          <mc:Choice Requires="wps">
            <w:drawing>
              <wp:anchor distT="0" distB="0" distL="114300" distR="114300" simplePos="0" relativeHeight="251692544" behindDoc="0" locked="0" layoutInCell="1" allowOverlap="1" wp14:anchorId="64A964CD" wp14:editId="518D0688">
                <wp:simplePos x="0" y="0"/>
                <wp:positionH relativeFrom="column">
                  <wp:posOffset>2855700</wp:posOffset>
                </wp:positionH>
                <wp:positionV relativeFrom="paragraph">
                  <wp:posOffset>223658</wp:posOffset>
                </wp:positionV>
                <wp:extent cx="79513" cy="79513"/>
                <wp:effectExtent l="0" t="0" r="15875" b="15875"/>
                <wp:wrapNone/>
                <wp:docPr id="172" name="Oval 172"/>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6CD17" id="Oval 172" o:spid="_x0000_s1026" style="position:absolute;margin-left:224.85pt;margin-top:17.6pt;width:6.25pt;height:6.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" filled="f" strokecolor="black [1600]" strokeweight="1pt">
                <v:stroke joinstyle="miter"/>
              </v:oval>
            </w:pict>
          </mc:Fallback>
        </mc:AlternateContent>
      </w:r>
      <w:r w:rsidR="00D0668A">
        <w:rPr>
          <w:noProof/>
        </w:rPr>
        <mc:AlternateContent>
          <mc:Choice Requires="wps">
            <w:drawing>
              <wp:anchor distT="0" distB="0" distL="114300" distR="114300" simplePos="0" relativeHeight="251685376" behindDoc="0" locked="0" layoutInCell="1" allowOverlap="1" wp14:anchorId="2A406520" wp14:editId="03744EAD">
                <wp:simplePos x="0" y="0"/>
                <wp:positionH relativeFrom="column">
                  <wp:posOffset>3282729</wp:posOffset>
                </wp:positionH>
                <wp:positionV relativeFrom="paragraph">
                  <wp:posOffset>222885</wp:posOffset>
                </wp:positionV>
                <wp:extent cx="79513" cy="79513"/>
                <wp:effectExtent l="0" t="0" r="15875" b="15875"/>
                <wp:wrapNone/>
                <wp:docPr id="119" name="Oval 119"/>
                <wp:cNvGraphicFramePr/>
                <a:graphic xmlns:a="http://schemas.openxmlformats.org/drawingml/2006/main">
                  <a:graphicData uri="http://schemas.microsoft.com/office/word/2010/wordprocessingShape">
                    <wps:wsp>
                      <wps:cNvSpPr/>
                      <wps:spPr>
                        <a:xfrm>
                          <a:off x="0" y="0"/>
                          <a:ext cx="79513" cy="79513"/>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826FD" id="Oval 119" o:spid="_x0000_s1026" style="position:absolute;margin-left:258.5pt;margin-top:17.55pt;width:6.25pt;height:6.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" filled="f" strokecolor="black [1600]" strokeweight="1pt">
                <v:stroke joinstyle="miter"/>
              </v:oval>
            </w:pict>
          </mc:Fallback>
        </mc:AlternateContent>
      </w:r>
      <w:r w:rsidR="00E246EF">
        <w:rPr>
          <w:noProof/>
        </w:rPr>
        <mc:AlternateContent>
          <mc:Choice Requires="wps">
            <w:drawing>
              <wp:anchor distT="0" distB="0" distL="114300" distR="114300" simplePos="0" relativeHeight="251679232" behindDoc="0" locked="0" layoutInCell="1" allowOverlap="1" wp14:anchorId="1FFAF25B" wp14:editId="793046AD">
                <wp:simplePos x="0" y="0"/>
                <wp:positionH relativeFrom="margin">
                  <wp:posOffset>1185435</wp:posOffset>
                </wp:positionH>
                <wp:positionV relativeFrom="paragraph">
                  <wp:posOffset>14605</wp:posOffset>
                </wp:positionV>
                <wp:extent cx="1069848" cy="274320"/>
                <wp:effectExtent l="0" t="0" r="16510" b="11430"/>
                <wp:wrapNone/>
                <wp:docPr id="105" name="Text Box 105"/>
                <wp:cNvGraphicFramePr/>
                <a:graphic xmlns:a="http://schemas.openxmlformats.org/drawingml/2006/main">
                  <a:graphicData uri="http://schemas.microsoft.com/office/word/2010/wordprocessingShape">
                    <wps:wsp>
                      <wps:cNvSpPr txBox="1"/>
                      <wps:spPr>
                        <a:xfrm>
                          <a:off x="0" y="0"/>
                          <a:ext cx="1069848" cy="274320"/>
                        </a:xfrm>
                        <a:prstGeom prst="rect">
                          <a:avLst/>
                        </a:prstGeom>
                        <a:solidFill>
                          <a:schemeClr val="lt1"/>
                        </a:solidFill>
                        <a:ln w="6350">
                          <a:solidFill>
                            <a:prstClr val="black"/>
                          </a:solidFill>
                        </a:ln>
                      </wps:spPr>
                      <wps:txbx>
                        <w:txbxContent>
                          <w:p w:rsidR="00010EE9" w:rsidRDefault="00010EE9" w:rsidP="0067548D">
                            <w:pPr>
                              <w:jc w:val="center"/>
                            </w:pPr>
                            <w:r>
                              <w:t>Bbox Regres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AF25B" id="Text Box 105" o:spid="_x0000_s1118" type="#_x0000_t202" style="position:absolute;left:0;text-align:left;margin-left:93.35pt;margin-top:1.15pt;width:84.25pt;height:21.6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" fillcolor="white [3201]" strokeweight=".5pt">
                <v:textbox>
                  <w:txbxContent>
                    <w:p w:rsidR="00010EE9" w:rsidRDefault="00010EE9" w:rsidP="0067548D">
                      <w:pPr>
                        <w:jc w:val="center"/>
                      </w:pPr>
                      <w:r>
                        <w:t>Bbox Regressor</w:t>
                      </w:r>
                    </w:p>
                  </w:txbxContent>
                </v:textbox>
                <w10:wrap anchorx="margin"/>
              </v:shape>
            </w:pict>
          </mc:Fallback>
        </mc:AlternateContent>
      </w:r>
    </w:p>
    <w:p w:rsidR="000F5B6C" w:rsidRDefault="00813095" w:rsidP="00D31B09">
      <w:pPr>
        <w:rPr>
          <w:b/>
          <w:bCs/>
        </w:rPr>
      </w:pPr>
      <w:r>
        <w:rPr>
          <w:noProof/>
        </w:rPr>
        <mc:AlternateContent>
          <mc:Choice Requires="wps">
            <w:drawing>
              <wp:anchor distT="0" distB="0" distL="114300" distR="114300" simplePos="0" relativeHeight="251644416" behindDoc="0" locked="0" layoutInCell="1" allowOverlap="1" wp14:anchorId="4C144ED6" wp14:editId="4221487A">
                <wp:simplePos x="0" y="0"/>
                <wp:positionH relativeFrom="margin">
                  <wp:posOffset>3084719</wp:posOffset>
                </wp:positionH>
                <wp:positionV relativeFrom="paragraph">
                  <wp:posOffset>234895</wp:posOffset>
                </wp:positionV>
                <wp:extent cx="457200" cy="337930"/>
                <wp:effectExtent l="0" t="0" r="0" b="5080"/>
                <wp:wrapNone/>
                <wp:docPr id="1073741855" name="Text Box 1073741855"/>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010EE9" w:rsidRDefault="00010EE9" w:rsidP="0067548D">
                            <w:pPr>
                              <w:jc w:val="center"/>
                            </w:pPr>
                            <w:r>
                              <w:t>FC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144ED6" id="Text Box 1073741855" o:spid="_x0000_s1119" type="#_x0000_t202" style="position:absolute;left:0;text-align:left;margin-left:242.9pt;margin-top:18.5pt;width:36pt;height:26.6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" fillcolor="white [3201]" stroked="f" strokeweight=".5pt">
                <v:textbox>
                  <w:txbxContent>
                    <w:p w:rsidR="00010EE9" w:rsidRDefault="00010EE9" w:rsidP="0067548D">
                      <w:pPr>
                        <w:jc w:val="center"/>
                      </w:pPr>
                      <w:r>
                        <w:t>FC6</w:t>
                      </w:r>
                    </w:p>
                  </w:txbxContent>
                </v:textbox>
                <w10:wrap anchorx="margin"/>
              </v:shape>
            </w:pict>
          </mc:Fallback>
        </mc:AlternateContent>
      </w:r>
      <w:r>
        <w:rPr>
          <w:noProof/>
        </w:rPr>
        <mc:AlternateContent>
          <mc:Choice Requires="wps">
            <w:drawing>
              <wp:anchor distT="0" distB="0" distL="114300" distR="114300" simplePos="0" relativeHeight="251645440" behindDoc="0" locked="0" layoutInCell="1" allowOverlap="1" wp14:anchorId="11E636E8" wp14:editId="47D519CE">
                <wp:simplePos x="0" y="0"/>
                <wp:positionH relativeFrom="rightMargin">
                  <wp:posOffset>-3041236</wp:posOffset>
                </wp:positionH>
                <wp:positionV relativeFrom="paragraph">
                  <wp:posOffset>218054</wp:posOffset>
                </wp:positionV>
                <wp:extent cx="457200" cy="337930"/>
                <wp:effectExtent l="0" t="0" r="0" b="5080"/>
                <wp:wrapNone/>
                <wp:docPr id="1073741856" name="Text Box 1073741856"/>
                <wp:cNvGraphicFramePr/>
                <a:graphic xmlns:a="http://schemas.openxmlformats.org/drawingml/2006/main">
                  <a:graphicData uri="http://schemas.microsoft.com/office/word/2010/wordprocessingShape">
                    <wps:wsp>
                      <wps:cNvSpPr txBox="1"/>
                      <wps:spPr>
                        <a:xfrm>
                          <a:off x="0" y="0"/>
                          <a:ext cx="457200" cy="337930"/>
                        </a:xfrm>
                        <a:prstGeom prst="rect">
                          <a:avLst/>
                        </a:prstGeom>
                        <a:solidFill>
                          <a:schemeClr val="lt1"/>
                        </a:solidFill>
                        <a:ln w="6350">
                          <a:noFill/>
                        </a:ln>
                      </wps:spPr>
                      <wps:txbx>
                        <w:txbxContent>
                          <w:p w:rsidR="00010EE9" w:rsidRDefault="00010EE9" w:rsidP="0067548D">
                            <w:pPr>
                              <w:jc w:val="center"/>
                            </w:pPr>
                            <w:r>
                              <w:t>FC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E636E8" id="Text Box 1073741856" o:spid="_x0000_s1120" type="#_x0000_t202" style="position:absolute;left:0;text-align:left;margin-left:-239.45pt;margin-top:17.15pt;width:36pt;height:26.6pt;z-index:25164544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" fillcolor="white [3201]" stroked="f" strokeweight=".5pt">
                <v:textbox>
                  <w:txbxContent>
                    <w:p w:rsidR="00010EE9" w:rsidRDefault="00010EE9" w:rsidP="0067548D">
                      <w:pPr>
                        <w:jc w:val="center"/>
                      </w:pPr>
                      <w:r>
                        <w:t>FC7</w:t>
                      </w:r>
                    </w:p>
                  </w:txbxContent>
                </v:textbox>
                <w10:wrap anchorx="margin"/>
              </v:shape>
            </w:pict>
          </mc:Fallback>
        </mc:AlternateContent>
      </w:r>
    </w:p>
    <w:p w:rsidR="006226AF" w:rsidRDefault="00626DD9" w:rsidP="00D31B09">
      <w:r>
        <w:rPr>
          <w:noProof/>
        </w:rPr>
        <mc:AlternateContent>
          <mc:Choice Requires="wps">
            <w:drawing>
              <wp:anchor distT="0" distB="0" distL="114300" distR="114300" simplePos="0" relativeHeight="251781632" behindDoc="0" locked="0" layoutInCell="1" allowOverlap="1" wp14:anchorId="554BBE2A" wp14:editId="55CB324A">
                <wp:simplePos x="0" y="0"/>
                <wp:positionH relativeFrom="column">
                  <wp:posOffset>96371</wp:posOffset>
                </wp:positionH>
                <wp:positionV relativeFrom="paragraph">
                  <wp:posOffset>280136</wp:posOffset>
                </wp:positionV>
                <wp:extent cx="5934301" cy="635"/>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5934301" cy="635"/>
                        </a:xfrm>
                        <a:prstGeom prst="rect">
                          <a:avLst/>
                        </a:prstGeom>
                        <a:solidFill>
                          <a:prstClr val="white"/>
                        </a:solidFill>
                        <a:ln>
                          <a:noFill/>
                        </a:ln>
                      </wps:spPr>
                      <wps:txbx>
                        <w:txbxContent>
                          <w:p w:rsidR="00010EE9" w:rsidRPr="005B489B" w:rsidRDefault="00010EE9" w:rsidP="00751D32">
                            <w:pPr>
                              <w:pStyle w:val="Caption"/>
                            </w:pPr>
                            <w:bookmarkStart w:id="65" w:name="_Toc523735298"/>
                            <w:r>
                              <w:t xml:space="preserve">Figure </w:t>
                            </w:r>
                            <w:r>
                              <w:fldChar w:fldCharType="begin"/>
                            </w:r>
                            <w:r>
                              <w:instrText xml:space="preserve"> STYLEREF 1 \s </w:instrText>
                            </w:r>
                            <w:r>
                              <w:fldChar w:fldCharType="separate"/>
                            </w:r>
                            <w:r w:rsidR="009F3115">
                              <w:rPr>
                                <w:cs/>
                              </w:rPr>
                              <w:t>‎</w:t>
                            </w:r>
                            <w:r w:rsidR="009F3115">
                              <w:t>3</w:t>
                            </w:r>
                            <w:r>
                              <w:fldChar w:fldCharType="end"/>
                            </w:r>
                            <w:r>
                              <w:t>.</w:t>
                            </w:r>
                            <w:r>
                              <w:fldChar w:fldCharType="begin"/>
                            </w:r>
                            <w:r>
                              <w:instrText xml:space="preserve"> SEQ Figure \* ARABIC \s 1 </w:instrText>
                            </w:r>
                            <w:r>
                              <w:fldChar w:fldCharType="separate"/>
                            </w:r>
                            <w:r w:rsidR="009F3115">
                              <w:t>14</w:t>
                            </w:r>
                            <w:r>
                              <w:fldChar w:fldCharType="end"/>
                            </w:r>
                            <w:r>
                              <w:t xml:space="preserve">: </w:t>
                            </w:r>
                            <w:r w:rsidRPr="0091252D">
                              <w:t>Flowchart of Faster region CNN approach</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4BBE2A" id="Text Box 50" o:spid="_x0000_s1121" type="#_x0000_t202" style="position:absolute;left:0;text-align:left;margin-left:7.6pt;margin-top:22.05pt;width:467.25pt;height:.0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" stroked="f">
                <v:textbox style="mso-fit-shape-to-text:t" inset="0,0,0,0">
                  <w:txbxContent>
                    <w:p w:rsidR="00010EE9" w:rsidRPr="005B489B" w:rsidRDefault="00010EE9" w:rsidP="00751D32">
                      <w:pPr>
                        <w:pStyle w:val="Caption"/>
                      </w:pPr>
                      <w:bookmarkStart w:id="66" w:name="_Toc523735298"/>
                      <w:r>
                        <w:t xml:space="preserve">Figure </w:t>
                      </w:r>
                      <w:r>
                        <w:fldChar w:fldCharType="begin"/>
                      </w:r>
                      <w:r>
                        <w:instrText xml:space="preserve"> STYLEREF 1 \s </w:instrText>
                      </w:r>
                      <w:r>
                        <w:fldChar w:fldCharType="separate"/>
                      </w:r>
                      <w:r w:rsidR="009F3115">
                        <w:rPr>
                          <w:cs/>
                        </w:rPr>
                        <w:t>‎</w:t>
                      </w:r>
                      <w:r w:rsidR="009F3115">
                        <w:t>3</w:t>
                      </w:r>
                      <w:r>
                        <w:fldChar w:fldCharType="end"/>
                      </w:r>
                      <w:r>
                        <w:t>.</w:t>
                      </w:r>
                      <w:r>
                        <w:fldChar w:fldCharType="begin"/>
                      </w:r>
                      <w:r>
                        <w:instrText xml:space="preserve"> SEQ Figure \* ARABIC \s 1 </w:instrText>
                      </w:r>
                      <w:r>
                        <w:fldChar w:fldCharType="separate"/>
                      </w:r>
                      <w:r w:rsidR="009F3115">
                        <w:t>14</w:t>
                      </w:r>
                      <w:r>
                        <w:fldChar w:fldCharType="end"/>
                      </w:r>
                      <w:r>
                        <w:t xml:space="preserve">: </w:t>
                      </w:r>
                      <w:r w:rsidRPr="0091252D">
                        <w:t>Flowchart of Faster region CNN approach</w:t>
                      </w:r>
                      <w:bookmarkEnd w:id="66"/>
                    </w:p>
                  </w:txbxContent>
                </v:textbox>
              </v:shape>
            </w:pict>
          </mc:Fallback>
        </mc:AlternateContent>
      </w:r>
    </w:p>
    <w:p w:rsidR="0052474B" w:rsidRDefault="0052474B" w:rsidP="00D31B09"/>
    <w:p w:rsidR="00C4710D" w:rsidRPr="00724DB4" w:rsidRDefault="00C4710D" w:rsidP="00D31B09">
      <w:pPr>
        <w:rPr>
          <w:b/>
          <w:bCs/>
        </w:rPr>
      </w:pPr>
    </w:p>
    <w:p w:rsidR="00D2390E" w:rsidRPr="00724DB4" w:rsidRDefault="00D2390E" w:rsidP="00724DB4">
      <w:pPr>
        <w:pStyle w:val="ListParagraph"/>
        <w:numPr>
          <w:ilvl w:val="0"/>
          <w:numId w:val="32"/>
        </w:numPr>
        <w:rPr>
          <w:b/>
          <w:bCs/>
        </w:rPr>
      </w:pPr>
      <w:r w:rsidRPr="00724DB4">
        <w:rPr>
          <w:b/>
          <w:bCs/>
        </w:rPr>
        <w:lastRenderedPageBreak/>
        <w:t>Precision and recall analysis</w:t>
      </w:r>
    </w:p>
    <w:p w:rsidR="00BC54FB" w:rsidRDefault="00477CD7" w:rsidP="00D31B09">
      <w:r>
        <w:t xml:space="preserve">Generally, there are two criteria in deep learning to evaluate </w:t>
      </w:r>
      <w:r w:rsidR="00B60822">
        <w:t xml:space="preserve">the performance of the detector: </w:t>
      </w:r>
      <w:r w:rsidR="00BC54FB" w:rsidRPr="00FC795E">
        <w:t>average precision (AP) and recall. These parameters</w:t>
      </w:r>
      <w:r w:rsidR="002937DA">
        <w:t xml:space="preserve"> are</w:t>
      </w:r>
      <w:r w:rsidR="00BC54FB" w:rsidRPr="00FC795E">
        <w:t xml:space="preserve"> defined as follows:</w:t>
      </w:r>
    </w:p>
    <w:p w:rsidR="004B3457" w:rsidRDefault="004B3457" w:rsidP="00D31B09"/>
    <w:p w:rsidR="002A12AF" w:rsidRPr="004B3457" w:rsidRDefault="002A12AF" w:rsidP="005B2A43">
      <w:pPr>
        <w:ind w:left="1440" w:firstLine="720"/>
        <w:rPr>
          <w:rFonts w:eastAsiaTheme="minorEastAsia"/>
        </w:rPr>
      </w:pPr>
      <m:oMath>
        <m:r>
          <w:rPr>
            <w:rFonts w:ascii="Cambria Math" w:hAnsi="Cambria Math"/>
          </w:rPr>
          <m:t>average</m:t>
        </m:r>
        <m:r>
          <m:rPr>
            <m:sty m:val="p"/>
          </m:rPr>
          <w:rPr>
            <w:rFonts w:ascii="Cambria Math" w:hAnsi="Cambria Math"/>
          </w:rPr>
          <m:t>-</m:t>
        </m:r>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True</m:t>
            </m:r>
            <m:r>
              <m:rPr>
                <m:sty m:val="p"/>
              </m:rPr>
              <w:rPr>
                <w:rFonts w:ascii="Cambria Math" w:hAnsi="Cambria Math"/>
              </w:rPr>
              <m:t xml:space="preserve"> </m:t>
            </m:r>
            <m:r>
              <w:rPr>
                <w:rFonts w:ascii="Cambria Math" w:hAnsi="Cambria Math"/>
              </w:rPr>
              <m:t>negative</m:t>
            </m:r>
          </m:den>
        </m:f>
        <m:r>
          <m:rPr>
            <m:sty m:val="p"/>
          </m:rPr>
          <w:rPr>
            <w:rFonts w:ascii="Cambria Math" w:hAnsi="Cambria Math"/>
          </w:rPr>
          <m:t xml:space="preserve">                   </m:t>
        </m:r>
        <m:r>
          <m:rPr>
            <m:sty m:val="p"/>
          </m:rPr>
          <w:rPr>
            <w:rFonts w:ascii="Cambria Math" w:hAnsi="Cambria Math"/>
          </w:rPr>
          <m:t xml:space="preserve"> </m:t>
        </m:r>
      </m:oMath>
      <w:r w:rsidR="004B3457">
        <w:rPr>
          <w:rFonts w:eastAsiaTheme="minorEastAsia"/>
        </w:rPr>
        <w:t>(4.3)</w:t>
      </w:r>
    </w:p>
    <w:p w:rsidR="002A12AF" w:rsidRPr="00FC795E" w:rsidRDefault="00E73FBE" w:rsidP="00D31B09">
      <w:r>
        <w:rPr>
          <w:rFonts w:eastAsiaTheme="minorEastAsia"/>
        </w:rPr>
        <w:t xml:space="preserve">  </w:t>
      </w:r>
      <w:r w:rsidR="00715B93">
        <w:rPr>
          <w:rFonts w:eastAsiaTheme="minorEastAsia"/>
        </w:rPr>
        <w:tab/>
      </w:r>
      <w:r w:rsidR="00715B93">
        <w:rPr>
          <w:rFonts w:eastAsiaTheme="minorEastAsia"/>
        </w:rPr>
        <w:tab/>
      </w:r>
      <w:r>
        <w:rPr>
          <w:rFonts w:eastAsiaTheme="minorEastAsia"/>
        </w:rPr>
        <w:t xml:space="preserve">  </w:t>
      </w:r>
      <w:r w:rsidR="005B2A43">
        <w:rPr>
          <w:rFonts w:eastAsiaTheme="minorEastAsia"/>
        </w:rPr>
        <w:tab/>
      </w:r>
      <m:oMath>
        <m:r>
          <m:rPr>
            <m:sty m:val="p"/>
          </m:rPr>
          <w:rPr>
            <w:rFonts w:ascii="Cambria Math" w:eastAsiaTheme="minorEastAsia" w:hAnsi="Cambria Math"/>
          </w:rPr>
          <m:t xml:space="preserve"> </m:t>
        </m:r>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m:t>
            </m:r>
            <m:r>
              <w:rPr>
                <w:rFonts w:ascii="Cambria Math" w:hAnsi="Cambria Math"/>
              </w:rPr>
              <m:t>False</m:t>
            </m:r>
            <m:r>
              <m:rPr>
                <m:sty m:val="p"/>
              </m:rPr>
              <w:rPr>
                <w:rFonts w:ascii="Cambria Math" w:hAnsi="Cambria Math"/>
              </w:rPr>
              <m:t xml:space="preserve"> </m:t>
            </m:r>
            <m:r>
              <w:rPr>
                <w:rFonts w:ascii="Cambria Math" w:hAnsi="Cambria Math"/>
              </w:rPr>
              <m:t>negative</m:t>
            </m:r>
          </m:den>
        </m:f>
      </m:oMath>
      <w:r w:rsidR="00715B93">
        <w:rPr>
          <w:rFonts w:eastAsiaTheme="minorEastAsia"/>
        </w:rPr>
        <w:tab/>
      </w:r>
      <w:r w:rsidR="00715B93">
        <w:rPr>
          <w:rFonts w:eastAsiaTheme="minorEastAsia"/>
        </w:rPr>
        <w:tab/>
        <w:t xml:space="preserve">         </w:t>
      </w:r>
      <w:r>
        <w:rPr>
          <w:rFonts w:eastAsiaTheme="minorEastAsia"/>
        </w:rPr>
        <w:t xml:space="preserve">            </w:t>
      </w:r>
      <w:r w:rsidR="00715B93">
        <w:rPr>
          <w:rFonts w:eastAsiaTheme="minorEastAsia"/>
        </w:rPr>
        <w:t xml:space="preserve">      </w:t>
      </w:r>
      <w:r>
        <w:rPr>
          <w:rFonts w:eastAsiaTheme="minorEastAsia"/>
        </w:rPr>
        <w:t xml:space="preserve">    </w:t>
      </w:r>
      <w:r w:rsidR="004B3457">
        <w:rPr>
          <w:rFonts w:eastAsiaTheme="minorEastAsia"/>
        </w:rPr>
        <w:t>(4.4)</w:t>
      </w:r>
    </w:p>
    <w:p w:rsidR="00E60181" w:rsidRDefault="00E60181" w:rsidP="00D31B09"/>
    <w:p w:rsidR="00100B37" w:rsidRDefault="00100B37" w:rsidP="00D31B09">
      <w:pPr>
        <w:rPr>
          <w:highlight w:val="yellow"/>
        </w:rPr>
      </w:pPr>
    </w:p>
    <w:p w:rsidR="00393A51" w:rsidRDefault="00023E8B" w:rsidP="00D31B09">
      <w:r w:rsidRPr="00661E83">
        <w:t>Where,</w:t>
      </w:r>
      <w:r w:rsidR="005333F7" w:rsidRPr="00661E83">
        <w:t xml:space="preserve"> “</w:t>
      </w:r>
      <w:r w:rsidRPr="00661E83">
        <w:t>False</w:t>
      </w:r>
      <w:r w:rsidR="001C48CB" w:rsidRPr="00661E83">
        <w:t xml:space="preserve"> negative’’ is a test result </w:t>
      </w:r>
      <w:r w:rsidR="00863912" w:rsidRPr="00661E83">
        <w:t>which wrongly indicates</w:t>
      </w:r>
      <w:r w:rsidR="001C48CB" w:rsidRPr="00661E83">
        <w:t xml:space="preserve"> </w:t>
      </w:r>
      <w:r w:rsidR="00863912" w:rsidRPr="00661E83">
        <w:t xml:space="preserve">that </w:t>
      </w:r>
      <w:r w:rsidR="001C48CB" w:rsidRPr="00661E83">
        <w:t>a condition does not hold</w:t>
      </w:r>
      <w:r w:rsidR="00863912" w:rsidRPr="00661E83">
        <w:t>.</w:t>
      </w:r>
      <w:r w:rsidR="005333F7" w:rsidRPr="00661E83">
        <w:t xml:space="preserve"> “</w:t>
      </w:r>
      <w:r w:rsidR="00D951EB" w:rsidRPr="00661E83">
        <w:t>True negative</w:t>
      </w:r>
      <w:r w:rsidR="00DE4225" w:rsidRPr="00661E83">
        <w:t>’’</w:t>
      </w:r>
      <w:r w:rsidR="00D951EB" w:rsidRPr="00661E83">
        <w:t xml:space="preserve"> is a test result</w:t>
      </w:r>
      <w:r w:rsidR="006321FF" w:rsidRPr="00661E83">
        <w:t xml:space="preserve"> which correctly</w:t>
      </w:r>
      <w:r w:rsidR="00D951EB" w:rsidRPr="00661E83">
        <w:t xml:space="preserve"> </w:t>
      </w:r>
      <w:r w:rsidR="006321FF" w:rsidRPr="00661E83">
        <w:t>identifies</w:t>
      </w:r>
      <w:r w:rsidR="00D951EB" w:rsidRPr="00661E83">
        <w:t xml:space="preserve"> that a condition does not</w:t>
      </w:r>
      <w:r w:rsidR="005333F7" w:rsidRPr="00661E83">
        <w:t xml:space="preserve"> hold. “</w:t>
      </w:r>
      <w:r w:rsidR="00D951EB" w:rsidRPr="00661E83">
        <w:t>True positive’’ is a result indicating that a given condition exists and it does exist</w:t>
      </w:r>
      <w:r w:rsidR="00CC61B1">
        <w:t xml:space="preserve"> </w:t>
      </w:r>
      <w:sdt>
        <w:sdtPr>
          <w:alias w:val="Don’t edit this field."/>
          <w:tag w:val="CitaviPlaceholder#62a3a3f2-693c-4ade-8b29-b01cd96d5871"/>
          <w:id w:val="1157341990"/>
          <w:placeholder>
            <w:docPart w:val="DefaultPlaceholder_-1854013440"/>
          </w:placeholder>
        </w:sdtPr>
        <w:sdtContent>
          <w:r w:rsidR="00CC61B1">
            <w:fldChar w:fldCharType="begin"/>
          </w:r>
          <w:r w:rsidR="00F5237C">
            <w:instrText>ADDIN CitaviPlaceholder{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}</w:instrText>
          </w:r>
          <w:r w:rsidR="00CC61B1">
            <w:fldChar w:fldCharType="separate"/>
          </w:r>
          <w:r w:rsidR="00F5237C">
            <w:t>[27, 31]</w:t>
          </w:r>
          <w:r w:rsidR="00CC61B1">
            <w:fldChar w:fldCharType="end"/>
          </w:r>
        </w:sdtContent>
      </w:sdt>
      <w:r w:rsidR="00D951EB" w:rsidRPr="00661E83">
        <w:t>.</w:t>
      </w:r>
      <w:r w:rsidR="00393A51">
        <w:t xml:space="preserve"> </w:t>
      </w:r>
    </w:p>
    <w:p w:rsidR="00FA4050" w:rsidRDefault="008F5292" w:rsidP="006011B3">
      <w:r w:rsidRPr="0099221B">
        <w:t>In this work</w:t>
      </w:r>
      <w:r w:rsidR="00393A51" w:rsidRPr="0099221B">
        <w:t>,</w:t>
      </w:r>
      <w:r w:rsidR="003B6E86">
        <w:t xml:space="preserve"> in order </w:t>
      </w:r>
      <w:r w:rsidR="003B6E86" w:rsidRPr="0099221B">
        <w:t>to evaluate the accuracy</w:t>
      </w:r>
      <w:r w:rsidR="003B6E86">
        <w:t xml:space="preserve"> of the detector,</w:t>
      </w:r>
      <w:r w:rsidR="00914F94" w:rsidRPr="0099221B">
        <w:t xml:space="preserve"> the precision and recall rate of the detector is estimated </w:t>
      </w:r>
      <w:r w:rsidR="003B6E86">
        <w:t>on</w:t>
      </w:r>
      <w:r w:rsidR="00914F94" w:rsidRPr="0099221B">
        <w:t xml:space="preserve"> </w:t>
      </w:r>
      <w:r w:rsidR="006011B3">
        <w:t xml:space="preserve">the test </w:t>
      </w:r>
      <w:r w:rsidR="003B6E86">
        <w:t>images</w:t>
      </w:r>
      <w:r w:rsidR="00914F94" w:rsidRPr="0099221B">
        <w:t>.</w:t>
      </w:r>
      <w:r w:rsidR="003B6E86">
        <w:t xml:space="preserve"> The a</w:t>
      </w:r>
      <w:r w:rsidR="00E815A8">
        <w:t>verage precision result of a de</w:t>
      </w:r>
      <w:r w:rsidR="00342F83">
        <w:t xml:space="preserve">tector trained </w:t>
      </w:r>
      <w:r w:rsidR="00E815A8">
        <w:t xml:space="preserve">with </w:t>
      </w:r>
      <w:r w:rsidR="00342F83">
        <w:t>53 image</w:t>
      </w:r>
      <w:r w:rsidR="00B33192">
        <w:t>s</w:t>
      </w:r>
      <w:r w:rsidR="00342F83">
        <w:t xml:space="preserve"> </w:t>
      </w:r>
      <w:r w:rsidR="003B6E86">
        <w:t>is shown in Figure 3</w:t>
      </w:r>
      <w:r w:rsidR="00401C4F">
        <w:t>.</w:t>
      </w:r>
      <w:r w:rsidR="006011B3">
        <w:t>15</w:t>
      </w:r>
      <w:r w:rsidR="000B3040">
        <w:t>, and the Figure 4.1</w:t>
      </w:r>
      <w:r w:rsidR="006011B3">
        <w:t>6</w:t>
      </w:r>
      <w:r w:rsidR="00B33192">
        <w:t xml:space="preserve"> represents the automatic detection of the Z-</w:t>
      </w:r>
      <w:r w:rsidR="006011B3">
        <w:t>frame</w:t>
      </w:r>
      <w:r w:rsidR="00B33192">
        <w:t xml:space="preserve"> with the</w:t>
      </w:r>
      <w:r w:rsidR="00BA7151">
        <w:t xml:space="preserve"> trained</w:t>
      </w:r>
      <w:r w:rsidR="00B33192">
        <w:t xml:space="preserve"> detector. </w:t>
      </w:r>
    </w:p>
    <w:p w:rsidR="00D576DC" w:rsidRDefault="00D576DC" w:rsidP="00D31B09"/>
    <w:p w:rsidR="00D5451B" w:rsidRDefault="00D576DC" w:rsidP="006011B3">
      <w:pPr>
        <w:keepNext/>
        <w:jc w:val="center"/>
      </w:pPr>
      <w:r>
        <w:rPr>
          <w:noProof/>
        </w:rPr>
        <w:lastRenderedPageBreak/>
        <w:drawing>
          <wp:inline distT="0" distB="0" distL="0" distR="0" wp14:anchorId="6F552356" wp14:editId="30398E02">
            <wp:extent cx="4145279" cy="31089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8imageleftscreen.jpg"/>
                    <pic:cNvPicPr/>
                  </pic:nvPicPr>
                  <pic:blipFill>
                    <a:blip r:embed="rId58">
                      <a:extLst>
                        <a:ext uri="{28A0092B-C50C-407E-A947-70E740481C1C}">
                          <a14:useLocalDpi xmlns:a14="http://schemas.microsoft.com/office/drawing/2010/main" val="0"/>
                        </a:ext>
                      </a:extLst>
                    </a:blip>
                    <a:stretch>
                      <a:fillRect/>
                    </a:stretch>
                  </pic:blipFill>
                  <pic:spPr>
                    <a:xfrm>
                      <a:off x="0" y="0"/>
                      <a:ext cx="4145279" cy="3108960"/>
                    </a:xfrm>
                    <a:prstGeom prst="rect">
                      <a:avLst/>
                    </a:prstGeom>
                  </pic:spPr>
                </pic:pic>
              </a:graphicData>
            </a:graphic>
          </wp:inline>
        </w:drawing>
      </w:r>
    </w:p>
    <w:p w:rsidR="00D576DC" w:rsidRPr="00FC795E" w:rsidRDefault="00D5451B" w:rsidP="00751D32">
      <w:pPr>
        <w:pStyle w:val="Caption"/>
      </w:pPr>
      <w:bookmarkStart w:id="67" w:name="_Toc523735299"/>
      <w:r>
        <w:t xml:space="preserve">Figure </w:t>
      </w:r>
      <w:r w:rsidR="00F9118F">
        <w:fldChar w:fldCharType="begin"/>
      </w:r>
      <w:r w:rsidR="00F9118F">
        <w:instrText xml:space="preserve"> STYLEREF 1 \s </w:instrText>
      </w:r>
      <w:r w:rsidR="00F9118F">
        <w:fldChar w:fldCharType="separate"/>
      </w:r>
      <w:r w:rsidR="006011B3">
        <w:rPr>
          <w:cs/>
        </w:rPr>
        <w:t>‎</w:t>
      </w:r>
      <w:r w:rsidR="006011B3">
        <w:t>3</w:t>
      </w:r>
      <w:r w:rsidR="00F9118F">
        <w:fldChar w:fldCharType="end"/>
      </w:r>
      <w:r w:rsidR="00F9118F">
        <w:t>.</w:t>
      </w:r>
      <w:r w:rsidR="00F9118F">
        <w:fldChar w:fldCharType="begin"/>
      </w:r>
      <w:r w:rsidR="00F9118F">
        <w:instrText xml:space="preserve"> SEQ Figure \* ARABIC \s 1 </w:instrText>
      </w:r>
      <w:r w:rsidR="00F9118F">
        <w:fldChar w:fldCharType="separate"/>
      </w:r>
      <w:r w:rsidR="006011B3">
        <w:t>15</w:t>
      </w:r>
      <w:r w:rsidR="00F9118F">
        <w:fldChar w:fldCharType="end"/>
      </w:r>
      <w:r>
        <w:t>: Precision and recall rate plot of the detector. The whole input data is 88 images, with 60 percent for training and 40 percent for testing.</w:t>
      </w:r>
      <w:bookmarkEnd w:id="67"/>
    </w:p>
    <w:p w:rsidR="003E126F" w:rsidRDefault="00E5657A" w:rsidP="00D5451B">
      <w:r>
        <w:rPr>
          <w:noProof/>
        </w:rPr>
        <mc:AlternateContent>
          <mc:Choice Requires="wps">
            <w:drawing>
              <wp:anchor distT="0" distB="0" distL="114300" distR="114300" simplePos="0" relativeHeight="251783680" behindDoc="0" locked="0" layoutInCell="1" allowOverlap="1" wp14:anchorId="5D6D27D9" wp14:editId="3F9E8EFE">
                <wp:simplePos x="0" y="0"/>
                <wp:positionH relativeFrom="margin">
                  <wp:posOffset>-106358</wp:posOffset>
                </wp:positionH>
                <wp:positionV relativeFrom="paragraph">
                  <wp:posOffset>3074471</wp:posOffset>
                </wp:positionV>
                <wp:extent cx="5701665" cy="635"/>
                <wp:effectExtent l="0" t="0" r="0" b="1270"/>
                <wp:wrapTopAndBottom/>
                <wp:docPr id="51" name="Text Box 51"/>
                <wp:cNvGraphicFramePr/>
                <a:graphic xmlns:a="http://schemas.openxmlformats.org/drawingml/2006/main">
                  <a:graphicData uri="http://schemas.microsoft.com/office/word/2010/wordprocessingShape">
                    <wps:wsp>
                      <wps:cNvSpPr txBox="1"/>
                      <wps:spPr>
                        <a:xfrm>
                          <a:off x="0" y="0"/>
                          <a:ext cx="5701665" cy="635"/>
                        </a:xfrm>
                        <a:prstGeom prst="rect">
                          <a:avLst/>
                        </a:prstGeom>
                        <a:solidFill>
                          <a:prstClr val="white"/>
                        </a:solidFill>
                        <a:ln>
                          <a:noFill/>
                        </a:ln>
                      </wps:spPr>
                      <wps:txbx>
                        <w:txbxContent>
                          <w:p w:rsidR="00134C7D" w:rsidRPr="00134C7D" w:rsidRDefault="00010EE9" w:rsidP="00751D32">
                            <w:pPr>
                              <w:pStyle w:val="Caption"/>
                            </w:pPr>
                            <w:bookmarkStart w:id="68" w:name="_Toc523735300"/>
                            <w:r>
                              <w:t xml:space="preserve">Figure </w:t>
                            </w:r>
                            <w:r>
                              <w:fldChar w:fldCharType="begin"/>
                            </w:r>
                            <w:r>
                              <w:instrText xml:space="preserve"> STYLEREF 1 \s </w:instrText>
                            </w:r>
                            <w:r>
                              <w:fldChar w:fldCharType="separate"/>
                            </w:r>
                            <w:r w:rsidR="006011B3">
                              <w:rPr>
                                <w:cs/>
                              </w:rPr>
                              <w:t>‎</w:t>
                            </w:r>
                            <w:r w:rsidR="006011B3">
                              <w:t>3</w:t>
                            </w:r>
                            <w:r>
                              <w:fldChar w:fldCharType="end"/>
                            </w:r>
                            <w:r>
                              <w:t>.</w:t>
                            </w:r>
                            <w:r>
                              <w:fldChar w:fldCharType="begin"/>
                            </w:r>
                            <w:r>
                              <w:instrText xml:space="preserve"> SEQ Figure \* ARABIC \s 1 </w:instrText>
                            </w:r>
                            <w:r>
                              <w:fldChar w:fldCharType="separate"/>
                            </w:r>
                            <w:r w:rsidR="006011B3">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6D27D9" id="Text Box 51" o:spid="_x0000_s1122" type="#_x0000_t202" style="position:absolute;left:0;text-align:left;margin-left:-8.35pt;margin-top:242.1pt;width:448.95pt;height:.05pt;z-index:25178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" stroked="f">
                <v:textbox style="mso-fit-shape-to-text:t" inset="0,0,0,0">
                  <w:txbxContent>
                    <w:p w:rsidR="00134C7D" w:rsidRPr="00134C7D" w:rsidRDefault="00010EE9" w:rsidP="00751D32">
                      <w:pPr>
                        <w:pStyle w:val="Caption"/>
                      </w:pPr>
                      <w:bookmarkStart w:id="69" w:name="_Toc523735300"/>
                      <w:r>
                        <w:t xml:space="preserve">Figure </w:t>
                      </w:r>
                      <w:r>
                        <w:fldChar w:fldCharType="begin"/>
                      </w:r>
                      <w:r>
                        <w:instrText xml:space="preserve"> STYLEREF 1 \s </w:instrText>
                      </w:r>
                      <w:r>
                        <w:fldChar w:fldCharType="separate"/>
                      </w:r>
                      <w:r w:rsidR="006011B3">
                        <w:rPr>
                          <w:cs/>
                        </w:rPr>
                        <w:t>‎</w:t>
                      </w:r>
                      <w:r w:rsidR="006011B3">
                        <w:t>3</w:t>
                      </w:r>
                      <w:r>
                        <w:fldChar w:fldCharType="end"/>
                      </w:r>
                      <w:r>
                        <w:t>.</w:t>
                      </w:r>
                      <w:r>
                        <w:fldChar w:fldCharType="begin"/>
                      </w:r>
                      <w:r>
                        <w:instrText xml:space="preserve"> SEQ Figure \* ARABIC \s 1 </w:instrText>
                      </w:r>
                      <w:r>
                        <w:fldChar w:fldCharType="separate"/>
                      </w:r>
                      <w:r w:rsidR="006011B3">
                        <w:t>16</w:t>
                      </w:r>
                      <w:r>
                        <w:fldChar w:fldCharType="end"/>
                      </w:r>
                      <w:r>
                        <w:t>: The detected Z-marker in the whole captured image of the MRI screen. In the left image, Z-marker structure is detected correctly, but in the right image the bounding box does not positioned correctly and some other objects from the background detected as the Z-marker.</w:t>
                      </w:r>
                      <w:bookmarkEnd w:id="69"/>
                    </w:p>
                  </w:txbxContent>
                </v:textbox>
                <w10:wrap type="topAndBottom" anchorx="margin"/>
              </v:shape>
            </w:pict>
          </mc:Fallback>
        </mc:AlternateContent>
      </w:r>
      <w:r w:rsidR="00206479">
        <w:rPr>
          <w:noProof/>
        </w:rPr>
        <mc:AlternateContent>
          <mc:Choice Requires="wps">
            <w:drawing>
              <wp:anchor distT="0" distB="0" distL="114300" distR="114300" simplePos="0" relativeHeight="251899392" behindDoc="0" locked="0" layoutInCell="1" allowOverlap="1" wp14:anchorId="5763CC8A" wp14:editId="2AAAA300">
                <wp:simplePos x="0" y="0"/>
                <wp:positionH relativeFrom="column">
                  <wp:posOffset>3732331</wp:posOffset>
                </wp:positionH>
                <wp:positionV relativeFrom="paragraph">
                  <wp:posOffset>2739020</wp:posOffset>
                </wp:positionV>
                <wp:extent cx="907415" cy="174625"/>
                <wp:effectExtent l="0" t="0" r="6985" b="0"/>
                <wp:wrapTopAndBottom/>
                <wp:docPr id="1073741954" name="Text Box 1073741954"/>
                <wp:cNvGraphicFramePr/>
                <a:graphic xmlns:a="http://schemas.openxmlformats.org/drawingml/2006/main">
                  <a:graphicData uri="http://schemas.microsoft.com/office/word/2010/wordprocessingShape">
                    <wps:wsp>
                      <wps:cNvSpPr txBox="1"/>
                      <wps:spPr>
                        <a:xfrm>
                          <a:off x="0" y="0"/>
                          <a:ext cx="907415" cy="174625"/>
                        </a:xfrm>
                        <a:prstGeom prst="rect">
                          <a:avLst/>
                        </a:prstGeom>
                        <a:solidFill>
                          <a:prstClr val="white"/>
                        </a:solidFill>
                        <a:ln>
                          <a:noFill/>
                        </a:ln>
                      </wps:spPr>
                      <wps:txbx>
                        <w:txbxContent>
                          <w:p w:rsidR="00206479" w:rsidRPr="00CF759E" w:rsidRDefault="00206479" w:rsidP="00751D32">
                            <w:pPr>
                              <w:pStyle w:val="Caption"/>
                            </w:pPr>
                            <w:r>
                              <w:t>(</w:t>
                            </w:r>
                            <w:r>
                              <w:t>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63CC8A" id="Text Box 1073741954" o:spid="_x0000_s1123" type="#_x0000_t202" style="position:absolute;left:0;text-align:left;margin-left:293.9pt;margin-top:215.65pt;width:71.45pt;height:13.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" stroked="f">
                <v:textbox inset="0,0,0,0">
                  <w:txbxContent>
                    <w:p w:rsidR="00206479" w:rsidRPr="00CF759E" w:rsidRDefault="00206479" w:rsidP="00751D32">
                      <w:pPr>
                        <w:pStyle w:val="Caption"/>
                      </w:pPr>
                      <w:r>
                        <w:t>(</w:t>
                      </w:r>
                      <w:r>
                        <w:t>b</w:t>
                      </w:r>
                      <w:r>
                        <w:t>)</w:t>
                      </w:r>
                    </w:p>
                  </w:txbxContent>
                </v:textbox>
                <w10:wrap type="topAndBottom"/>
              </v:shape>
            </w:pict>
          </mc:Fallback>
        </mc:AlternateContent>
      </w:r>
      <w:r w:rsidR="00206479">
        <w:rPr>
          <w:noProof/>
        </w:rPr>
        <mc:AlternateContent>
          <mc:Choice Requires="wps">
            <w:drawing>
              <wp:anchor distT="0" distB="0" distL="114300" distR="114300" simplePos="0" relativeHeight="251897344" behindDoc="0" locked="0" layoutInCell="1" allowOverlap="1" wp14:anchorId="6F3BFACF" wp14:editId="6B11BFCC">
                <wp:simplePos x="0" y="0"/>
                <wp:positionH relativeFrom="column">
                  <wp:posOffset>777875</wp:posOffset>
                </wp:positionH>
                <wp:positionV relativeFrom="paragraph">
                  <wp:posOffset>2780030</wp:posOffset>
                </wp:positionV>
                <wp:extent cx="893445" cy="174625"/>
                <wp:effectExtent l="0" t="0" r="1905" b="0"/>
                <wp:wrapTopAndBottom/>
                <wp:docPr id="1073741953" name="Text Box 1073741953"/>
                <wp:cNvGraphicFramePr/>
                <a:graphic xmlns:a="http://schemas.openxmlformats.org/drawingml/2006/main">
                  <a:graphicData uri="http://schemas.microsoft.com/office/word/2010/wordprocessingShape">
                    <wps:wsp>
                      <wps:cNvSpPr txBox="1"/>
                      <wps:spPr>
                        <a:xfrm>
                          <a:off x="0" y="0"/>
                          <a:ext cx="893445" cy="174625"/>
                        </a:xfrm>
                        <a:prstGeom prst="rect">
                          <a:avLst/>
                        </a:prstGeom>
                        <a:solidFill>
                          <a:prstClr val="white"/>
                        </a:solidFill>
                        <a:ln>
                          <a:noFill/>
                        </a:ln>
                      </wps:spPr>
                      <wps:txbx>
                        <w:txbxContent>
                          <w:p w:rsidR="00206479" w:rsidRPr="00CF759E" w:rsidRDefault="00206479" w:rsidP="00751D32">
                            <w:pPr>
                              <w:pStyle w:val="Caption"/>
                            </w:pPr>
                            <w:r>
                              <w:t>(</w:t>
                            </w:r>
                            <w:r w:rsidRPr="00CF759E">
                              <w:t>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BFACF" id="Text Box 1073741953" o:spid="_x0000_s1124" type="#_x0000_t202" style="position:absolute;left:0;text-align:left;margin-left:61.25pt;margin-top:218.9pt;width:70.35pt;height:13.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" stroked="f">
                <v:textbox inset="0,0,0,0">
                  <w:txbxContent>
                    <w:p w:rsidR="00206479" w:rsidRPr="00CF759E" w:rsidRDefault="00206479" w:rsidP="00751D32">
                      <w:pPr>
                        <w:pStyle w:val="Caption"/>
                      </w:pPr>
                      <w:r>
                        <w:t>(</w:t>
                      </w:r>
                      <w:r w:rsidRPr="00CF759E">
                        <w:t>a</w:t>
                      </w:r>
                      <w:r>
                        <w:t>)</w:t>
                      </w:r>
                    </w:p>
                  </w:txbxContent>
                </v:textbox>
                <w10:wrap type="topAndBottom"/>
              </v:shape>
            </w:pict>
          </mc:Fallback>
        </mc:AlternateContent>
      </w:r>
      <w:r w:rsidR="00134C7D">
        <w:rPr>
          <w:noProof/>
        </w:rPr>
        <w:drawing>
          <wp:anchor distT="0" distB="0" distL="114300" distR="114300" simplePos="0" relativeHeight="251709952" behindDoc="0" locked="0" layoutInCell="1" allowOverlap="1" wp14:anchorId="22F7E4D4" wp14:editId="1B126C43">
            <wp:simplePos x="0" y="0"/>
            <wp:positionH relativeFrom="margin">
              <wp:posOffset>2988633</wp:posOffset>
            </wp:positionH>
            <wp:positionV relativeFrom="paragraph">
              <wp:posOffset>391785</wp:posOffset>
            </wp:positionV>
            <wp:extent cx="2312035" cy="2334260"/>
            <wp:effectExtent l="0" t="0" r="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6.jpg"/>
                    <pic:cNvPicPr/>
                  </pic:nvPicPr>
                  <pic:blipFill rotWithShape="1">
                    <a:blip r:embed="rId59">
                      <a:extLst>
                        <a:ext uri="{28A0092B-C50C-407E-A947-70E740481C1C}">
                          <a14:useLocalDpi xmlns:a14="http://schemas.microsoft.com/office/drawing/2010/main" val="0"/>
                        </a:ext>
                      </a:extLst>
                    </a:blip>
                    <a:srcRect l="13129" t="4914" r="13084" b="11028"/>
                    <a:stretch/>
                  </pic:blipFill>
                  <pic:spPr bwMode="auto">
                    <a:xfrm>
                      <a:off x="0" y="0"/>
                      <a:ext cx="2312035" cy="2334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4C7D">
        <w:rPr>
          <w:noProof/>
        </w:rPr>
        <w:drawing>
          <wp:anchor distT="0" distB="0" distL="114300" distR="114300" simplePos="0" relativeHeight="251710976" behindDoc="0" locked="0" layoutInCell="1" allowOverlap="1" wp14:anchorId="2CD0189D" wp14:editId="464D0372">
            <wp:simplePos x="0" y="0"/>
            <wp:positionH relativeFrom="margin">
              <wp:posOffset>224894</wp:posOffset>
            </wp:positionH>
            <wp:positionV relativeFrom="paragraph">
              <wp:posOffset>391776</wp:posOffset>
            </wp:positionV>
            <wp:extent cx="2272665" cy="236474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7.jpg"/>
                    <pic:cNvPicPr/>
                  </pic:nvPicPr>
                  <pic:blipFill rotWithShape="1">
                    <a:blip r:embed="rId60">
                      <a:extLst>
                        <a:ext uri="{28A0092B-C50C-407E-A947-70E740481C1C}">
                          <a14:useLocalDpi xmlns:a14="http://schemas.microsoft.com/office/drawing/2010/main" val="0"/>
                        </a:ext>
                      </a:extLst>
                    </a:blip>
                    <a:srcRect l="12630" t="4753" r="13583" b="10786"/>
                    <a:stretch/>
                  </pic:blipFill>
                  <pic:spPr bwMode="auto">
                    <a:xfrm>
                      <a:off x="0" y="0"/>
                      <a:ext cx="227266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582A" w:rsidRPr="003E126F" w:rsidRDefault="00A7582A" w:rsidP="00D31B09"/>
    <w:p w:rsidR="00134C7D" w:rsidRDefault="00134C7D" w:rsidP="00BC5D97"/>
    <w:p w:rsidR="00977EB8" w:rsidRDefault="00A55016" w:rsidP="00BC5D97">
      <w:r>
        <w:lastRenderedPageBreak/>
        <w:t>The</w:t>
      </w:r>
      <w:r w:rsidR="00E95ED6">
        <w:t xml:space="preserve"> average precision of the convolutional network can be improved by adding more images to the data set and increasing the numbers of the convolution layer. </w:t>
      </w:r>
    </w:p>
    <w:p w:rsidR="002A02D7" w:rsidRDefault="002A02D7" w:rsidP="0007793C">
      <w:pPr>
        <w:pStyle w:val="Heading4"/>
      </w:pPr>
      <w:bookmarkStart w:id="70" w:name="_Toc523730417"/>
      <w:r>
        <w:t>Noise removal of MRI images</w:t>
      </w:r>
      <w:bookmarkEnd w:id="70"/>
    </w:p>
    <w:p w:rsidR="002A02D7" w:rsidRDefault="00937A5D" w:rsidP="00426986">
      <w:r>
        <w:t xml:space="preserve">As it is explained in </w:t>
      </w:r>
      <w:r w:rsidR="00426986">
        <w:t>literature survey</w:t>
      </w:r>
      <w:r>
        <w:t>, i</w:t>
      </w:r>
      <w:r w:rsidR="00BE17B4">
        <w:t>n magnetic resonance</w:t>
      </w:r>
      <w:r w:rsidR="00AC6401">
        <w:t xml:space="preserve"> images, noise is commonly </w:t>
      </w:r>
      <w:r w:rsidR="004744D0">
        <w:t>represented by means of a Rician distribution, since</w:t>
      </w:r>
      <w:r w:rsidR="00BC4228">
        <w:t xml:space="preserve"> </w:t>
      </w:r>
      <w:r w:rsidR="004744D0">
        <w:t>it is assumed</w:t>
      </w:r>
      <w:r w:rsidR="00BC4228">
        <w:t xml:space="preserve"> that </w:t>
      </w:r>
      <w:r w:rsidR="004744D0">
        <w:t xml:space="preserve">a zero-mean uncorrelated Gaussian </w:t>
      </w:r>
      <w:r w:rsidR="00BC4228">
        <w:t>noise exists</w:t>
      </w:r>
      <w:r w:rsidR="004744D0">
        <w:t xml:space="preserve"> in both the real and imaginary parts</w:t>
      </w:r>
      <w:r w:rsidR="00BC4228">
        <w:t xml:space="preserve"> of the</w:t>
      </w:r>
      <w:r w:rsidR="00752E69">
        <w:t xml:space="preserve"> k-space </w:t>
      </w:r>
      <w:r w:rsidR="00833353">
        <w:t>MR</w:t>
      </w:r>
      <w:r w:rsidR="003E09B5">
        <w:t>I</w:t>
      </w:r>
      <w:r w:rsidR="00833353">
        <w:t xml:space="preserve"> </w:t>
      </w:r>
      <w:r w:rsidR="00752E69">
        <w:t>data</w:t>
      </w:r>
      <w:r w:rsidR="004744D0">
        <w:t>.</w:t>
      </w:r>
      <w:r w:rsidR="00EB5DCA">
        <w:t xml:space="preserve"> T</w:t>
      </w:r>
      <w:r w:rsidR="001C19FD">
        <w:t xml:space="preserve">his noise </w:t>
      </w:r>
      <w:r w:rsidR="008B089F">
        <w:t xml:space="preserve">affects the </w:t>
      </w:r>
      <w:r w:rsidR="00804972">
        <w:t>results</w:t>
      </w:r>
      <w:r w:rsidR="008B089F">
        <w:t xml:space="preserve"> of </w:t>
      </w:r>
      <w:r w:rsidR="00697602">
        <w:t xml:space="preserve">the </w:t>
      </w:r>
      <w:r w:rsidR="008B089F">
        <w:t xml:space="preserve">processing </w:t>
      </w:r>
      <w:r w:rsidR="00697602">
        <w:t>techniques applied in the MR</w:t>
      </w:r>
      <w:r w:rsidR="00EB5DCA">
        <w:t>I</w:t>
      </w:r>
      <w:r w:rsidR="00FF2B52">
        <w:t xml:space="preserve"> images</w:t>
      </w:r>
      <w:r w:rsidR="00697602">
        <w:t>, such as registration, segmentation, and localization.</w:t>
      </w:r>
      <w:r w:rsidR="00BE17B4">
        <w:t xml:space="preserve"> However, in the noise removal techniques,</w:t>
      </w:r>
      <w:r w:rsidR="003823C7">
        <w:t xml:space="preserve"> </w:t>
      </w:r>
      <w:r w:rsidR="00BE17B4">
        <w:t xml:space="preserve">a </w:t>
      </w:r>
      <w:r w:rsidR="00993DFB">
        <w:t>tradeoff between noise reduction and</w:t>
      </w:r>
      <w:r w:rsidR="00D06D0E">
        <w:t xml:space="preserve"> the </w:t>
      </w:r>
      <w:r w:rsidR="00844576">
        <w:t>preservation o</w:t>
      </w:r>
      <w:r w:rsidR="00FA465A">
        <w:t>f the</w:t>
      </w:r>
      <w:r w:rsidR="00993DFB">
        <w:t xml:space="preserve"> relevant image features </w:t>
      </w:r>
      <w:r w:rsidR="00DF440F">
        <w:t xml:space="preserve">should be </w:t>
      </w:r>
      <w:r w:rsidR="006F57F3">
        <w:t>considered.</w:t>
      </w:r>
      <w:r w:rsidR="00000E11">
        <w:t xml:space="preserve"> </w:t>
      </w:r>
      <w:r w:rsidR="003823C7">
        <w:t>Consequently,</w:t>
      </w:r>
      <w:r w:rsidR="00C44598">
        <w:t xml:space="preserve"> several</w:t>
      </w:r>
      <w:r w:rsidR="003823C7">
        <w:t xml:space="preserve"> dif</w:t>
      </w:r>
      <w:r w:rsidR="000D0914">
        <w:t>ferent</w:t>
      </w:r>
      <w:r w:rsidR="00675F41">
        <w:t xml:space="preserve"> and robust</w:t>
      </w:r>
      <w:r w:rsidR="000D0914">
        <w:t xml:space="preserve"> noise removal methods have</w:t>
      </w:r>
      <w:r w:rsidR="003823C7">
        <w:t xml:space="preserve"> been </w:t>
      </w:r>
      <w:r w:rsidR="0068764E">
        <w:t>implemented</w:t>
      </w:r>
      <w:r w:rsidR="0093086E">
        <w:t xml:space="preserve"> </w:t>
      </w:r>
      <w:r w:rsidR="000D0914">
        <w:t>in this project</w:t>
      </w:r>
      <w:r w:rsidR="0093086E">
        <w:t xml:space="preserve"> that are applicable to</w:t>
      </w:r>
      <w:r w:rsidR="00A216E5">
        <w:t xml:space="preserve"> the</w:t>
      </w:r>
      <w:r w:rsidR="0093086E">
        <w:t xml:space="preserve"> various circumstances.</w:t>
      </w:r>
      <w:r w:rsidR="007606B1">
        <w:t xml:space="preserve"> </w:t>
      </w:r>
    </w:p>
    <w:p w:rsidR="0051436D" w:rsidRPr="00BE17B4" w:rsidRDefault="00D56730" w:rsidP="00BE17B4">
      <w:pPr>
        <w:pStyle w:val="ListParagraph"/>
        <w:numPr>
          <w:ilvl w:val="0"/>
          <w:numId w:val="32"/>
        </w:numPr>
        <w:rPr>
          <w:b/>
          <w:bCs/>
        </w:rPr>
      </w:pPr>
      <w:r w:rsidRPr="00BE17B4">
        <w:rPr>
          <w:b/>
          <w:bCs/>
        </w:rPr>
        <w:t>Image denoising</w:t>
      </w:r>
      <w:r w:rsidR="0051436D" w:rsidRPr="00BE17B4">
        <w:rPr>
          <w:b/>
          <w:bCs/>
        </w:rPr>
        <w:t xml:space="preserve"> using Gaussian Smoothing Filter</w:t>
      </w:r>
    </w:p>
    <w:p w:rsidR="0051436D" w:rsidRDefault="0051436D" w:rsidP="00155F6B">
      <w:r>
        <w:t xml:space="preserve">The Gaussian filter is a type of image-smoothing filter that commonly reduces noise by blurring the image. </w:t>
      </w:r>
      <w:r w:rsidR="00436A93">
        <w:t>The</w:t>
      </w:r>
      <w:r>
        <w:t xml:space="preserve"> Gaussian function</w:t>
      </w:r>
      <w:r w:rsidR="00BF0047">
        <w:t xml:space="preserve"> that is defined in equation </w:t>
      </w:r>
      <w:r w:rsidR="008306EC">
        <w:t>3</w:t>
      </w:r>
      <w:r w:rsidR="00BF0047">
        <w:t>.5</w:t>
      </w:r>
      <w:r w:rsidR="00293168">
        <w:t>, calculates</w:t>
      </w:r>
      <w:r w:rsidR="005F17B1">
        <w:t xml:space="preserve"> a transformation for</w:t>
      </w:r>
      <w:r w:rsidR="00293168">
        <w:t xml:space="preserve"> filter</w:t>
      </w:r>
      <w:r w:rsidR="005F17B1">
        <w:t>ing</w:t>
      </w:r>
      <w:r w:rsidR="00293168">
        <w:t xml:space="preserve"> the image based on the standard deviation </w:t>
      </w:r>
      <w:r w:rsidR="00293168">
        <w:rPr>
          <w:rFonts w:eastAsiaTheme="minorEastAsia"/>
        </w:rPr>
        <w:t>σ</w:t>
      </w:r>
      <w:r w:rsidR="003E4FCA">
        <w:rPr>
          <w:rFonts w:eastAsiaTheme="minorEastAsia"/>
        </w:rPr>
        <w:t>, and</w:t>
      </w:r>
      <w:r w:rsidR="00004972">
        <w:rPr>
          <w:rFonts w:eastAsiaTheme="minorEastAsia"/>
        </w:rPr>
        <w:t xml:space="preserve"> the distance</w:t>
      </w:r>
      <w:r w:rsidR="004F192C">
        <w:rPr>
          <w:rFonts w:eastAsiaTheme="minorEastAsia"/>
        </w:rPr>
        <w:t>s</w:t>
      </w:r>
      <w:r w:rsidR="005F17B1">
        <w:rPr>
          <w:rFonts w:eastAsiaTheme="minorEastAsia"/>
        </w:rPr>
        <w:t xml:space="preserve"> x and y</w:t>
      </w:r>
      <w:r w:rsidR="00004972">
        <w:rPr>
          <w:rFonts w:eastAsiaTheme="minorEastAsia"/>
        </w:rPr>
        <w:t xml:space="preserve"> of the points from the origin in the horizontal and vertical axes</w:t>
      </w:r>
      <w:r w:rsidR="00155F6B">
        <w:rPr>
          <w:rFonts w:eastAsiaTheme="minorEastAsia"/>
        </w:rPr>
        <w:t xml:space="preserve"> </w:t>
      </w:r>
      <w:sdt>
        <w:sdtPr>
          <w:rPr>
            <w:rFonts w:eastAsiaTheme="minorEastAsia"/>
          </w:rPr>
          <w:alias w:val="Don’t edit this field."/>
          <w:tag w:val="CitaviPlaceholder#dfd6548d-9a3f-43fe-be57-ba5cf2154e1c"/>
          <w:id w:val="-598640604"/>
          <w:placeholder>
            <w:docPart w:val="DefaultPlaceholder_-1854013440"/>
          </w:placeholder>
        </w:sdtPr>
        <w:sdtContent>
          <w:r w:rsidR="00155F6B">
            <w:rPr>
              <w:rFonts w:eastAsiaTheme="minorEastAsia"/>
            </w:rPr>
            <w:fldChar w:fldCharType="begin"/>
          </w:r>
          <w:r w:rsidR="00F5237C">
            <w:rPr>
              <w:rFonts w:eastAsiaTheme="minorEastAsia"/>
            </w:rPr>
            <w:instrText>ADDIN CitaviPlaceholder{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}</w:instrText>
          </w:r>
          <w:r w:rsidR="00155F6B">
            <w:rPr>
              <w:rFonts w:eastAsiaTheme="minorEastAsia"/>
            </w:rPr>
            <w:fldChar w:fldCharType="separate"/>
          </w:r>
          <w:r w:rsidR="00F5237C">
            <w:rPr>
              <w:rFonts w:eastAsiaTheme="minorEastAsia"/>
            </w:rPr>
            <w:t>[32]</w:t>
          </w:r>
          <w:r w:rsidR="00155F6B">
            <w:rPr>
              <w:rFonts w:eastAsiaTheme="minorEastAsia"/>
            </w:rPr>
            <w:fldChar w:fldCharType="end"/>
          </w:r>
        </w:sdtContent>
      </w:sdt>
      <w:r>
        <w:t xml:space="preserve">. </w:t>
      </w:r>
    </w:p>
    <w:p w:rsidR="00425BEF" w:rsidRDefault="00B72A09" w:rsidP="008306EC">
      <w:r>
        <w:tab/>
      </w:r>
      <w:r>
        <w:tab/>
      </w:r>
    </w:p>
    <w:p w:rsidR="008F782A" w:rsidRPr="001A5D64" w:rsidRDefault="008F782A" w:rsidP="00B72A09">
      <w:pPr>
        <w:ind w:left="2880" w:firstLine="720"/>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r>
                  <w:rPr>
                    <w:rFonts w:ascii="Cambria Math" w:hAnsi="Cambria Math"/>
                  </w:rPr>
                  <m:t>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w:r w:rsidR="00B72A09">
        <w:rPr>
          <w:rFonts w:eastAsiaTheme="minorEastAsia"/>
        </w:rPr>
        <w:tab/>
      </w:r>
      <w:r w:rsidR="00B72A09">
        <w:rPr>
          <w:rFonts w:eastAsiaTheme="minorEastAsia"/>
        </w:rPr>
        <w:tab/>
      </w:r>
      <w:r w:rsidR="00B72A09">
        <w:rPr>
          <w:rFonts w:eastAsiaTheme="minorEastAsia"/>
        </w:rPr>
        <w:tab/>
      </w:r>
      <w:r w:rsidR="001A5D64" w:rsidRPr="001A5D64">
        <w:rPr>
          <w:rFonts w:eastAsiaTheme="minorEastAsia"/>
        </w:rPr>
        <w:t>(</w:t>
      </w:r>
      <w:r w:rsidR="008306EC">
        <w:rPr>
          <w:rFonts w:eastAsiaTheme="minorEastAsia"/>
        </w:rPr>
        <w:t>3</w:t>
      </w:r>
      <w:r w:rsidR="001A5D64" w:rsidRPr="001A5D64">
        <w:rPr>
          <w:rFonts w:eastAsiaTheme="minorEastAsia"/>
        </w:rPr>
        <w:t>.5)</w:t>
      </w:r>
    </w:p>
    <w:p w:rsidR="00425BEF" w:rsidRDefault="00425BEF" w:rsidP="00425BEF"/>
    <w:p w:rsidR="00425BEF" w:rsidRPr="00955E92" w:rsidRDefault="00306DE2" w:rsidP="0039355E">
      <w:r>
        <w:t>Figure 3.1</w:t>
      </w:r>
      <w:r w:rsidR="0039355E">
        <w:t>7</w:t>
      </w:r>
      <w:r w:rsidR="00B32A83">
        <w:t xml:space="preserve"> represents</w:t>
      </w:r>
      <w:r w:rsidR="00C72EDD">
        <w:t xml:space="preserve"> </w:t>
      </w:r>
      <w:r w:rsidR="0051436D">
        <w:t>the 2D Gaussian distribution</w:t>
      </w:r>
      <w:r>
        <w:t xml:space="preserve"> plot</w:t>
      </w:r>
      <w:r w:rsidR="0051436D">
        <w:t xml:space="preserve"> with </w:t>
      </w:r>
      <m:oMath>
        <m:r>
          <m:rPr>
            <m:sty m:val="p"/>
          </m:rPr>
          <w:rPr>
            <w:rFonts w:ascii="Cambria Math" w:hAnsi="Cambria Math"/>
            <w:vertAlign w:val="superscript"/>
          </w:rPr>
          <m:t>σ</m:t>
        </m:r>
      </m:oMath>
      <w:r w:rsidR="0051436D" w:rsidRPr="00A349E2">
        <w:t xml:space="preserve">= </w:t>
      </w:r>
      <w:r w:rsidR="0051436D">
        <w:t>1</w:t>
      </w:r>
      <w:r w:rsidR="00B32A83">
        <w:t>.</w:t>
      </w:r>
      <w:r w:rsidR="0051436D" w:rsidRPr="00A349E2">
        <w:t xml:space="preserve"> </w:t>
      </w:r>
    </w:p>
    <w:p w:rsidR="004049C2" w:rsidRDefault="00D27C71" w:rsidP="005579B2">
      <w:r>
        <w:t>The Gaussian</w:t>
      </w:r>
      <w:r w:rsidR="004049C2">
        <w:t xml:space="preserve"> smoothing filter is applied to the captured MRI images</w:t>
      </w:r>
      <w:r>
        <w:t xml:space="preserve"> of the Z-frame</w:t>
      </w:r>
      <w:r w:rsidR="004049C2">
        <w:t xml:space="preserve"> to </w:t>
      </w:r>
      <w:r w:rsidR="00F25CAA">
        <w:t xml:space="preserve">suppress the Gaussian distributed noise. Figure </w:t>
      </w:r>
      <w:r w:rsidR="005579B2">
        <w:t>3.12</w:t>
      </w:r>
      <w:r w:rsidR="00F25CAA">
        <w:t xml:space="preserve"> shows the </w:t>
      </w:r>
      <w:r w:rsidR="000C3043">
        <w:t>image before and after filtering operation.</w:t>
      </w:r>
      <w:r w:rsidR="00F25CAA">
        <w:t xml:space="preserve"> </w:t>
      </w:r>
    </w:p>
    <w:p w:rsidR="003239A9" w:rsidRDefault="008967AE" w:rsidP="00757386">
      <w:r>
        <w:rPr>
          <w:noProof/>
        </w:rPr>
        <w:lastRenderedPageBreak/>
        <mc:AlternateContent>
          <mc:Choice Requires="wps">
            <w:drawing>
              <wp:anchor distT="0" distB="0" distL="114300" distR="114300" simplePos="0" relativeHeight="251785728" behindDoc="0" locked="0" layoutInCell="1" allowOverlap="1" wp14:anchorId="5F3DA5AD" wp14:editId="5B09C09A">
                <wp:simplePos x="0" y="0"/>
                <wp:positionH relativeFrom="margin">
                  <wp:align>center</wp:align>
                </wp:positionH>
                <wp:positionV relativeFrom="paragraph">
                  <wp:posOffset>1998800</wp:posOffset>
                </wp:positionV>
                <wp:extent cx="3440430" cy="635"/>
                <wp:effectExtent l="0" t="0" r="7620" b="0"/>
                <wp:wrapTopAndBottom/>
                <wp:docPr id="55" name="Text Box 55"/>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010EE9" w:rsidRPr="00A11B2A" w:rsidRDefault="00010EE9" w:rsidP="00751D32">
                            <w:pPr>
                              <w:pStyle w:val="Caption"/>
                            </w:pPr>
                            <w:bookmarkStart w:id="71" w:name="_Toc523735301"/>
                            <w:r>
                              <w:t xml:space="preserve">Figure </w:t>
                            </w:r>
                            <w:r>
                              <w:fldChar w:fldCharType="begin"/>
                            </w:r>
                            <w:r>
                              <w:instrText xml:space="preserve"> STYLEREF 1 \s </w:instrText>
                            </w:r>
                            <w:r>
                              <w:fldChar w:fldCharType="separate"/>
                            </w:r>
                            <w:r w:rsidR="0039355E">
                              <w:rPr>
                                <w:cs/>
                              </w:rPr>
                              <w:t>‎</w:t>
                            </w:r>
                            <w:r w:rsidR="0039355E">
                              <w:t>3</w:t>
                            </w:r>
                            <w:r>
                              <w:fldChar w:fldCharType="end"/>
                            </w:r>
                            <w:r>
                              <w:t>.</w:t>
                            </w:r>
                            <w:r>
                              <w:fldChar w:fldCharType="begin"/>
                            </w:r>
                            <w:r>
                              <w:instrText xml:space="preserve"> SEQ Figure \* ARABIC \s 1 </w:instrText>
                            </w:r>
                            <w:r>
                              <w:fldChar w:fldCharType="separate"/>
                            </w:r>
                            <w:r w:rsidR="0039355E">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DA5AD" id="Text Box 55" o:spid="_x0000_s1125" type="#_x0000_t202" style="position:absolute;left:0;text-align:left;margin-left:0;margin-top:157.4pt;width:270.9pt;height:.05pt;z-index:251785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" stroked="f">
                <v:textbox style="mso-fit-shape-to-text:t" inset="0,0,0,0">
                  <w:txbxContent>
                    <w:p w:rsidR="00010EE9" w:rsidRPr="00A11B2A" w:rsidRDefault="00010EE9" w:rsidP="00751D32">
                      <w:pPr>
                        <w:pStyle w:val="Caption"/>
                      </w:pPr>
                      <w:bookmarkStart w:id="72" w:name="_Toc523735301"/>
                      <w:r>
                        <w:t xml:space="preserve">Figure </w:t>
                      </w:r>
                      <w:r>
                        <w:fldChar w:fldCharType="begin"/>
                      </w:r>
                      <w:r>
                        <w:instrText xml:space="preserve"> STYLEREF 1 \s </w:instrText>
                      </w:r>
                      <w:r>
                        <w:fldChar w:fldCharType="separate"/>
                      </w:r>
                      <w:r w:rsidR="0039355E">
                        <w:rPr>
                          <w:cs/>
                        </w:rPr>
                        <w:t>‎</w:t>
                      </w:r>
                      <w:r w:rsidR="0039355E">
                        <w:t>3</w:t>
                      </w:r>
                      <w:r>
                        <w:fldChar w:fldCharType="end"/>
                      </w:r>
                      <w:r>
                        <w:t>.</w:t>
                      </w:r>
                      <w:r>
                        <w:fldChar w:fldCharType="begin"/>
                      </w:r>
                      <w:r>
                        <w:instrText xml:space="preserve"> SEQ Figure \* ARABIC \s 1 </w:instrText>
                      </w:r>
                      <w:r>
                        <w:fldChar w:fldCharType="separate"/>
                      </w:r>
                      <w:r w:rsidR="0039355E">
                        <w:t>17</w:t>
                      </w:r>
                      <w:r>
                        <w:fldChar w:fldCharType="end"/>
                      </w:r>
                      <w:r>
                        <w:t xml:space="preserve">: the 2D Gaussian distribution with </w:t>
                      </w:r>
                      <m:oMath>
                        <m:r>
                          <w:rPr>
                            <w:rFonts w:ascii="Cambria Math" w:eastAsiaTheme="minorEastAsia" w:hAnsi="Cambria Math"/>
                            <w:vertAlign w:val="superscript"/>
                          </w:rPr>
                          <m:t>σ</m:t>
                        </m:r>
                      </m:oMath>
                      <w:r w:rsidRPr="00A349E2">
                        <w:rPr>
                          <w:rFonts w:eastAsiaTheme="minorEastAsia"/>
                        </w:rPr>
                        <w:t xml:space="preserve">= </w:t>
                      </w:r>
                      <w:r>
                        <w:rPr>
                          <w:rFonts w:eastAsiaTheme="minorEastAsia"/>
                        </w:rPr>
                        <w:t>1 and mean(0,0).</w:t>
                      </w:r>
                      <w:bookmarkEnd w:id="72"/>
                    </w:p>
                  </w:txbxContent>
                </v:textbox>
                <w10:wrap type="topAndBottom" anchorx="margin"/>
              </v:shape>
            </w:pict>
          </mc:Fallback>
        </mc:AlternateContent>
      </w:r>
      <w:r>
        <w:rPr>
          <w:noProof/>
        </w:rPr>
        <w:drawing>
          <wp:anchor distT="0" distB="0" distL="114300" distR="114300" simplePos="0" relativeHeight="251556352" behindDoc="0" locked="0" layoutInCell="1" allowOverlap="1" wp14:anchorId="202EBD39" wp14:editId="3C1DEF0D">
            <wp:simplePos x="0" y="0"/>
            <wp:positionH relativeFrom="margin">
              <wp:posOffset>1032381</wp:posOffset>
            </wp:positionH>
            <wp:positionV relativeFrom="page">
              <wp:posOffset>1074553</wp:posOffset>
            </wp:positionV>
            <wp:extent cx="3440430" cy="2085975"/>
            <wp:effectExtent l="0" t="0" r="762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ussian.JPG"/>
                    <pic:cNvPicPr/>
                  </pic:nvPicPr>
                  <pic:blipFill>
                    <a:blip r:embed="rId61">
                      <a:extLst>
                        <a:ext uri="{28A0092B-C50C-407E-A947-70E740481C1C}">
                          <a14:useLocalDpi xmlns:a14="http://schemas.microsoft.com/office/drawing/2010/main" val="0"/>
                        </a:ext>
                      </a:extLst>
                    </a:blip>
                    <a:stretch>
                      <a:fillRect/>
                    </a:stretch>
                  </pic:blipFill>
                  <pic:spPr>
                    <a:xfrm>
                      <a:off x="0" y="0"/>
                      <a:ext cx="3440430" cy="2085975"/>
                    </a:xfrm>
                    <a:prstGeom prst="rect">
                      <a:avLst/>
                    </a:prstGeom>
                  </pic:spPr>
                </pic:pic>
              </a:graphicData>
            </a:graphic>
            <wp14:sizeRelH relativeFrom="page">
              <wp14:pctWidth>0</wp14:pctWidth>
            </wp14:sizeRelH>
            <wp14:sizeRelV relativeFrom="page">
              <wp14:pctHeight>0</wp14:pctHeight>
            </wp14:sizeRelV>
          </wp:anchor>
        </w:drawing>
      </w:r>
    </w:p>
    <w:p w:rsidR="00BF0047" w:rsidRDefault="00BF0047" w:rsidP="00D31B09"/>
    <w:p w:rsidR="00570936" w:rsidRDefault="008C78AC" w:rsidP="00D31B09">
      <w:r>
        <w:rPr>
          <w:noProof/>
        </w:rPr>
        <w:drawing>
          <wp:anchor distT="0" distB="0" distL="114300" distR="114300" simplePos="0" relativeHeight="251697664" behindDoc="1" locked="0" layoutInCell="1" allowOverlap="1" wp14:anchorId="3ECEAAA2" wp14:editId="1974E551">
            <wp:simplePos x="0" y="0"/>
            <wp:positionH relativeFrom="column">
              <wp:posOffset>3050034</wp:posOffset>
            </wp:positionH>
            <wp:positionV relativeFrom="paragraph">
              <wp:posOffset>35004</wp:posOffset>
            </wp:positionV>
            <wp:extent cx="2269720" cy="2231136"/>
            <wp:effectExtent l="31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ussian.jpg"/>
                    <pic:cNvPicPr/>
                  </pic:nvPicPr>
                  <pic:blipFill rotWithShape="1">
                    <a:blip r:embed="rId62">
                      <a:extLst>
                        <a:ext uri="{28A0092B-C50C-407E-A947-70E740481C1C}">
                          <a14:useLocalDpi xmlns:a14="http://schemas.microsoft.com/office/drawing/2010/main" val="0"/>
                        </a:ext>
                      </a:extLst>
                    </a:blip>
                    <a:srcRect l="16090" t="7246" r="17739" b="14907"/>
                    <a:stretch/>
                  </pic:blipFill>
                  <pic:spPr bwMode="auto">
                    <a:xfrm rot="5400000">
                      <a:off x="0" y="0"/>
                      <a:ext cx="226972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8688" behindDoc="1" locked="0" layoutInCell="1" allowOverlap="1" wp14:anchorId="4006F6DF" wp14:editId="6639AD6A">
            <wp:simplePos x="0" y="0"/>
            <wp:positionH relativeFrom="column">
              <wp:posOffset>441379</wp:posOffset>
            </wp:positionH>
            <wp:positionV relativeFrom="paragraph">
              <wp:posOffset>50585</wp:posOffset>
            </wp:positionV>
            <wp:extent cx="2308405" cy="2226997"/>
            <wp:effectExtent l="254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iginal.jpg"/>
                    <pic:cNvPicPr/>
                  </pic:nvPicPr>
                  <pic:blipFill rotWithShape="1">
                    <a:blip r:embed="rId63">
                      <a:extLst>
                        <a:ext uri="{28A0092B-C50C-407E-A947-70E740481C1C}">
                          <a14:useLocalDpi xmlns:a14="http://schemas.microsoft.com/office/drawing/2010/main" val="0"/>
                        </a:ext>
                      </a:extLst>
                    </a:blip>
                    <a:srcRect l="16665" t="9697" r="16960" b="13665"/>
                    <a:stretch/>
                  </pic:blipFill>
                  <pic:spPr bwMode="auto">
                    <a:xfrm rot="5400000">
                      <a:off x="0" y="0"/>
                      <a:ext cx="2309747" cy="2228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0936">
        <w:tab/>
      </w:r>
    </w:p>
    <w:p w:rsidR="00570936" w:rsidRDefault="00570936" w:rsidP="00D31B09"/>
    <w:p w:rsidR="00570936" w:rsidRDefault="000E21C4" w:rsidP="00D31B09">
      <w:r>
        <w:tab/>
      </w:r>
      <w:r>
        <w:tab/>
      </w:r>
    </w:p>
    <w:p w:rsidR="00570936" w:rsidRDefault="008E767C" w:rsidP="008C78AC">
      <w:pPr>
        <w:tabs>
          <w:tab w:val="left" w:pos="720"/>
          <w:tab w:val="left" w:pos="3267"/>
          <w:tab w:val="left" w:pos="6104"/>
        </w:tabs>
      </w:pPr>
      <w:r>
        <w:tab/>
      </w:r>
      <w:r w:rsidR="008C78AC">
        <w:tab/>
      </w:r>
      <w:r w:rsidR="008C78AC">
        <w:tab/>
      </w:r>
    </w:p>
    <w:p w:rsidR="00570936" w:rsidRDefault="008E767C" w:rsidP="008C78AC">
      <w:pPr>
        <w:tabs>
          <w:tab w:val="left" w:pos="720"/>
          <w:tab w:val="left" w:pos="2687"/>
        </w:tabs>
      </w:pPr>
      <w:r>
        <w:tab/>
      </w:r>
      <w:r w:rsidR="008C78AC">
        <w:tab/>
      </w:r>
    </w:p>
    <w:p w:rsidR="00570936" w:rsidRDefault="00570936" w:rsidP="00D31B09"/>
    <w:p w:rsidR="00562A4D" w:rsidRDefault="00562A4D" w:rsidP="00D31B09">
      <w:pPr>
        <w:rPr>
          <w:b/>
        </w:rPr>
      </w:pPr>
      <w:r>
        <w:rPr>
          <w:noProof/>
        </w:rPr>
        <mc:AlternateContent>
          <mc:Choice Requires="wps">
            <w:drawing>
              <wp:anchor distT="0" distB="0" distL="114300" distR="114300" simplePos="0" relativeHeight="251787776" behindDoc="1" locked="0" layoutInCell="1" allowOverlap="1" wp14:anchorId="3DB4F0B1" wp14:editId="61829C0D">
                <wp:simplePos x="0" y="0"/>
                <wp:positionH relativeFrom="column">
                  <wp:posOffset>110660</wp:posOffset>
                </wp:positionH>
                <wp:positionV relativeFrom="paragraph">
                  <wp:posOffset>243355</wp:posOffset>
                </wp:positionV>
                <wp:extent cx="5596562" cy="1060005"/>
                <wp:effectExtent l="0" t="0" r="4445" b="6985"/>
                <wp:wrapNone/>
                <wp:docPr id="1073741846" name="Text Box 1073741846"/>
                <wp:cNvGraphicFramePr/>
                <a:graphic xmlns:a="http://schemas.openxmlformats.org/drawingml/2006/main">
                  <a:graphicData uri="http://schemas.microsoft.com/office/word/2010/wordprocessingShape">
                    <wps:wsp>
                      <wps:cNvSpPr txBox="1"/>
                      <wps:spPr>
                        <a:xfrm>
                          <a:off x="0" y="0"/>
                          <a:ext cx="5596562" cy="1060005"/>
                        </a:xfrm>
                        <a:prstGeom prst="rect">
                          <a:avLst/>
                        </a:prstGeom>
                        <a:solidFill>
                          <a:prstClr val="white"/>
                        </a:solidFill>
                        <a:ln>
                          <a:noFill/>
                        </a:ln>
                      </wps:spPr>
                      <wps:txbx>
                        <w:txbxContent>
                          <w:p w:rsidR="00010EE9" w:rsidRPr="005163E8" w:rsidRDefault="00010EE9" w:rsidP="00751D32">
                            <w:pPr>
                              <w:pStyle w:val="Caption"/>
                            </w:pPr>
                            <w:bookmarkStart w:id="73" w:name="_Toc523735302"/>
                            <w:r>
                              <w:t xml:space="preserve">Figure </w:t>
                            </w:r>
                            <w:r>
                              <w:fldChar w:fldCharType="begin"/>
                            </w:r>
                            <w:r>
                              <w:instrText xml:space="preserve"> STYLEREF 1 \s </w:instrText>
                            </w:r>
                            <w:r>
                              <w:fldChar w:fldCharType="separate"/>
                            </w:r>
                            <w:r w:rsidR="00751D32">
                              <w:rPr>
                                <w:cs/>
                              </w:rPr>
                              <w:t>‎</w:t>
                            </w:r>
                            <w:r w:rsidR="00751D32">
                              <w:t>3</w:t>
                            </w:r>
                            <w:r>
                              <w:fldChar w:fldCharType="end"/>
                            </w:r>
                            <w:r>
                              <w:t>.</w:t>
                            </w:r>
                            <w:r>
                              <w:fldChar w:fldCharType="begin"/>
                            </w:r>
                            <w:r>
                              <w:instrText xml:space="preserve"> SEQ Figure \* ARABIC \s 1 </w:instrText>
                            </w:r>
                            <w:r>
                              <w:fldChar w:fldCharType="separate"/>
                            </w:r>
                            <w:r w:rsidR="00751D32">
                              <w:t>18</w:t>
                            </w:r>
                            <w:r>
                              <w:fldChar w:fldCharType="end"/>
                            </w:r>
                            <w:r>
                              <w:t>: The left image shows the T1W image of the Z- frame marker structures acquired with capture device and AV converter from the MRI monitor. The right image shows the denoised image by blurring the image using Gaussian smoothing operatio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4F0B1" id="Text Box 1073741846" o:spid="_x0000_s1126" type="#_x0000_t202" style="position:absolute;left:0;text-align:left;margin-left:8.7pt;margin-top:19.15pt;width:440.65pt;height:83.45pt;z-index:-25152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" stroked="f">
                <v:textbox inset="0,0,0,0">
                  <w:txbxContent>
                    <w:p w:rsidR="00010EE9" w:rsidRPr="005163E8" w:rsidRDefault="00010EE9" w:rsidP="00751D32">
                      <w:pPr>
                        <w:pStyle w:val="Caption"/>
                      </w:pPr>
                      <w:bookmarkStart w:id="74" w:name="_Toc523735302"/>
                      <w:r>
                        <w:t xml:space="preserve">Figure </w:t>
                      </w:r>
                      <w:r>
                        <w:fldChar w:fldCharType="begin"/>
                      </w:r>
                      <w:r>
                        <w:instrText xml:space="preserve"> STYLEREF 1 \s </w:instrText>
                      </w:r>
                      <w:r>
                        <w:fldChar w:fldCharType="separate"/>
                      </w:r>
                      <w:r w:rsidR="00751D32">
                        <w:rPr>
                          <w:cs/>
                        </w:rPr>
                        <w:t>‎</w:t>
                      </w:r>
                      <w:r w:rsidR="00751D32">
                        <w:t>3</w:t>
                      </w:r>
                      <w:r>
                        <w:fldChar w:fldCharType="end"/>
                      </w:r>
                      <w:r>
                        <w:t>.</w:t>
                      </w:r>
                      <w:r>
                        <w:fldChar w:fldCharType="begin"/>
                      </w:r>
                      <w:r>
                        <w:instrText xml:space="preserve"> SEQ Figure \* ARABIC \s 1 </w:instrText>
                      </w:r>
                      <w:r>
                        <w:fldChar w:fldCharType="separate"/>
                      </w:r>
                      <w:r w:rsidR="00751D32">
                        <w:t>18</w:t>
                      </w:r>
                      <w:r>
                        <w:fldChar w:fldCharType="end"/>
                      </w:r>
                      <w:r>
                        <w:t>: The left image shows the T1W image of the Z- frame marker structures acquired with capture device and AV converter from the MRI monitor. The right image shows the denoised image by blurring the image using Gaussian smoothing operation.</w:t>
                      </w:r>
                      <w:bookmarkEnd w:id="74"/>
                    </w:p>
                  </w:txbxContent>
                </v:textbox>
              </v:shape>
            </w:pict>
          </mc:Fallback>
        </mc:AlternateContent>
      </w:r>
    </w:p>
    <w:p w:rsidR="00562A4D" w:rsidRDefault="00562A4D" w:rsidP="00D31B09">
      <w:pPr>
        <w:rPr>
          <w:b/>
        </w:rPr>
      </w:pPr>
    </w:p>
    <w:p w:rsidR="00562A4D" w:rsidRDefault="00562A4D" w:rsidP="00D31B09">
      <w:pPr>
        <w:rPr>
          <w:b/>
        </w:rPr>
      </w:pPr>
    </w:p>
    <w:p w:rsidR="00814765" w:rsidRPr="000E21C4" w:rsidRDefault="00814765" w:rsidP="00D31B09"/>
    <w:p w:rsidR="002A02D7" w:rsidRPr="00D27C71" w:rsidRDefault="001863BD" w:rsidP="00283E2B">
      <w:pPr>
        <w:pStyle w:val="ListParagraph"/>
        <w:numPr>
          <w:ilvl w:val="0"/>
          <w:numId w:val="32"/>
        </w:numPr>
        <w:rPr>
          <w:b/>
          <w:bCs/>
        </w:rPr>
      </w:pPr>
      <w:r w:rsidRPr="00D27C71">
        <w:rPr>
          <w:b/>
          <w:bCs/>
        </w:rPr>
        <w:t>I</w:t>
      </w:r>
      <w:r w:rsidR="00D944EB" w:rsidRPr="00D27C71">
        <w:rPr>
          <w:b/>
          <w:bCs/>
        </w:rPr>
        <w:t>mage denoising</w:t>
      </w:r>
      <w:r w:rsidR="000F63A3" w:rsidRPr="00D27C71">
        <w:rPr>
          <w:b/>
          <w:bCs/>
        </w:rPr>
        <w:t xml:space="preserve"> using wavelets</w:t>
      </w:r>
      <w:r w:rsidR="00283E2B">
        <w:rPr>
          <w:b/>
          <w:bCs/>
        </w:rPr>
        <w:t xml:space="preserve"> </w:t>
      </w:r>
    </w:p>
    <w:p w:rsidR="00136F18" w:rsidRDefault="006871C2" w:rsidP="000C0335">
      <w:r>
        <w:t xml:space="preserve">The nature characteristics of wavelet transforms for preserving the edge features in images make this filter as one of the most applicable denoising technique.  </w:t>
      </w:r>
      <w:r w:rsidRPr="006C420A">
        <w:t xml:space="preserve">By </w:t>
      </w:r>
      <w:r w:rsidR="006A272D">
        <w:t>applying</w:t>
      </w:r>
      <w:r w:rsidRPr="006C420A">
        <w:t xml:space="preserve"> the Di</w:t>
      </w:r>
      <w:r>
        <w:t xml:space="preserve">screte </w:t>
      </w:r>
      <w:r w:rsidR="00B367A3">
        <w:t>Wavelets T</w:t>
      </w:r>
      <w:r>
        <w:t>ransform (DWT)</w:t>
      </w:r>
      <w:r w:rsidR="006A272D">
        <w:t xml:space="preserve"> to an image, the</w:t>
      </w:r>
      <w:r>
        <w:t xml:space="preserve"> image</w:t>
      </w:r>
      <w:r w:rsidRPr="006C420A">
        <w:t xml:space="preserve"> is decomposed in</w:t>
      </w:r>
      <w:r w:rsidR="00064C64">
        <w:t>to a series of coefficients, such as:</w:t>
      </w:r>
      <w:r>
        <w:t xml:space="preserve"> </w:t>
      </w:r>
      <w:r w:rsidR="00A31777" w:rsidRPr="00552E00">
        <w:t>Scaling coefficients (approximation sub-band) and wavelet coefficients (detail sub-</w:t>
      </w:r>
      <w:r w:rsidR="00A31777" w:rsidRPr="00552E00">
        <w:lastRenderedPageBreak/>
        <w:t>band).</w:t>
      </w:r>
      <w:r w:rsidR="00A31777">
        <w:t xml:space="preserve"> </w:t>
      </w:r>
      <w:r w:rsidR="00290A7B">
        <w:t>The DWT tends to dominate small coefficients</w:t>
      </w:r>
      <w:r w:rsidR="009E23F3">
        <w:t xml:space="preserve"> with low SNR</w:t>
      </w:r>
      <w:r w:rsidR="00290A7B">
        <w:t xml:space="preserve"> by noise, while coefficients with a large absolute value</w:t>
      </w:r>
      <w:r w:rsidR="009E23F3">
        <w:t xml:space="preserve"> and high SNR</w:t>
      </w:r>
      <w:r w:rsidR="00290A7B">
        <w:t xml:space="preserve"> represent more signal information.</w:t>
      </w:r>
      <w:r w:rsidR="0067781F">
        <w:t xml:space="preserve"> Therefore, t</w:t>
      </w:r>
      <w:r w:rsidR="005C5745">
        <w:t>he</w:t>
      </w:r>
      <w:r w:rsidR="00D63517">
        <w:t xml:space="preserve"> DWT</w:t>
      </w:r>
      <w:r w:rsidR="00F64079">
        <w:t xml:space="preserve"> noise reduction algorithm </w:t>
      </w:r>
      <w:r w:rsidR="00746544" w:rsidRPr="00064C64">
        <w:t>remove</w:t>
      </w:r>
      <w:r w:rsidR="009E23F3" w:rsidRPr="00064C64">
        <w:t>s</w:t>
      </w:r>
      <w:r w:rsidR="00746544" w:rsidRPr="00064C64">
        <w:t xml:space="preserve"> low SNR coefficient</w:t>
      </w:r>
      <w:r w:rsidR="00FA4CB5" w:rsidRPr="00064C64">
        <w:t xml:space="preserve">s and keep the </w:t>
      </w:r>
      <w:r w:rsidR="00064C64" w:rsidRPr="00064C64">
        <w:t>prominent</w:t>
      </w:r>
      <w:r w:rsidR="00FA4CB5" w:rsidRPr="00064C64">
        <w:t xml:space="preserve"> ones,</w:t>
      </w:r>
      <w:r w:rsidR="00FA4CB5">
        <w:t xml:space="preserve"> </w:t>
      </w:r>
      <w:r w:rsidR="00552E00">
        <w:t>where</w:t>
      </w:r>
      <w:r w:rsidR="00FA4CB5">
        <w:t xml:space="preserve"> </w:t>
      </w:r>
      <w:r w:rsidR="00FA4CB5" w:rsidRPr="00552E00">
        <w:t>the Inverse Discrete Wavelet</w:t>
      </w:r>
      <w:r w:rsidR="00FA4CB5">
        <w:t xml:space="preserve"> Transform (IDWT) provides the </w:t>
      </w:r>
      <w:r w:rsidR="00C97B41">
        <w:t>denoised</w:t>
      </w:r>
      <w:r w:rsidR="00FA4CB5">
        <w:t xml:space="preserve"> image</w:t>
      </w:r>
      <w:r w:rsidR="000C0335">
        <w:t xml:space="preserve"> </w:t>
      </w:r>
      <w:sdt>
        <w:sdtPr>
          <w:alias w:val="Don't edit this field"/>
          <w:tag w:val="CitaviPlaceholder#5044ee5d-e97c-44a7-ba9f-4dcdaeb82b3b"/>
          <w:id w:val="-65812273"/>
          <w:placeholder>
            <w:docPart w:val="DefaultPlaceholder_-1854013440"/>
          </w:placeholder>
        </w:sdtPr>
        <w:sdtContent>
          <w:r w:rsidR="000C0335">
            <w:fldChar w:fldCharType="begin"/>
          </w:r>
          <w:r w:rsidR="00F5237C">
            <w:instrText>ADDIN CitaviPlaceholder{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}</w:instrText>
          </w:r>
          <w:r w:rsidR="000C0335">
            <w:fldChar w:fldCharType="separate"/>
          </w:r>
          <w:r w:rsidR="00F5237C">
            <w:t>[33, 34]</w:t>
          </w:r>
          <w:r w:rsidR="000C0335">
            <w:fldChar w:fldCharType="end"/>
          </w:r>
        </w:sdtContent>
      </w:sdt>
      <w:r w:rsidR="00FA4CB5">
        <w:t>.</w:t>
      </w:r>
      <w:r w:rsidR="00996DCD">
        <w:t xml:space="preserve"> </w:t>
      </w:r>
      <w:r w:rsidR="00A92886">
        <w:t xml:space="preserve">The core task of the whole wavelet denoising is to select a suitable threshold for wavelet coefficients that preserves the </w:t>
      </w:r>
      <w:r w:rsidR="00786CCF" w:rsidRPr="00786CCF">
        <w:t>features of interest</w:t>
      </w:r>
      <w:r w:rsidR="00A92886" w:rsidRPr="00786CCF">
        <w:t xml:space="preserve"> in the image and suppress </w:t>
      </w:r>
      <w:r w:rsidR="00786CCF">
        <w:t>more noise</w:t>
      </w:r>
      <w:r w:rsidR="00A92886">
        <w:t>.</w:t>
      </w:r>
      <w:r w:rsidR="00BF1F18">
        <w:t xml:space="preserve"> </w:t>
      </w:r>
    </w:p>
    <w:p w:rsidR="001A37EF" w:rsidRDefault="002244E0" w:rsidP="004279E5">
      <w:r>
        <w:t xml:space="preserve">One </w:t>
      </w:r>
      <w:r w:rsidR="00136F18">
        <w:t>practical technique to find the most suitable threshold for denoising MRI images</w:t>
      </w:r>
      <w:r w:rsidR="00987C21">
        <w:t xml:space="preserve"> has been proposed by Donoho</w:t>
      </w:r>
      <w:r w:rsidR="000C0335">
        <w:t xml:space="preserve"> </w:t>
      </w:r>
      <w:sdt>
        <w:sdtPr>
          <w:alias w:val="Don't edit this field"/>
          <w:tag w:val="CitaviPlaceholder#94d00de3-db70-459b-9f47-3fa93cbdc132"/>
          <w:id w:val="925152992"/>
          <w:placeholder>
            <w:docPart w:val="DefaultPlaceholder_-1854013440"/>
          </w:placeholder>
        </w:sdtPr>
        <w:sdtContent>
          <w:r w:rsidR="000C0335">
            <w:fldChar w:fldCharType="begin"/>
          </w:r>
          <w:r w:rsidR="00F5237C">
            <w:instrText>ADDIN CitaviPlaceholder{eyIkaWQiOiIxIiwiRW50cmllcyI6W3siJGlkIjoiMiIsIklkIjoiNzQ3ZDI0NTctNDVkNS00NzE4LThhMTctYzI3MGJhY2Y2NDg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zVDE0OjI2OjI2IiwiUHJvamVjdCI6eyIkcmVmIjoiNSJ9fSwiVXNlTnVtYmVyaW5nVHlwZU9mUGFyZW50RG9jdW1lbnQiOmZhbHNlfV0sIkZvcm1hdHRlZFRleHQiOnsiJGlkIjoiMTAiLCJDb3VudCI6MSwiVGV4dFVuaXRzIjpbeyIkaWQiOiIxMSIsIkZvbnRTdHlsZSI6eyIkaWQiOiIxMiIsIk5ldXRyYWwiOnRydWV9LCJSZWFkaW5nT3JkZXIiOjEsIlRleHQiOiJbMzVdIn1dfSwiVGFnIjoiQ2l0YXZpUGxhY2Vob2xkZXIjOTRkMDBkZTMtZGI3MC00NTliLTlmNDctM2ZhOTNjYmRjMTMyIiwiVGV4dCI6IlszNV0iLCJXQUlWZXJzaW9uIjoiNi4xLjAuMCJ9}</w:instrText>
          </w:r>
          <w:r w:rsidR="000C0335">
            <w:fldChar w:fldCharType="separate"/>
          </w:r>
          <w:r w:rsidR="00F5237C">
            <w:t>[35]</w:t>
          </w:r>
          <w:r w:rsidR="000C0335">
            <w:fldChar w:fldCharType="end"/>
          </w:r>
        </w:sdtContent>
      </w:sdt>
      <w:r w:rsidR="00136F18">
        <w:t>.</w:t>
      </w:r>
      <w:r w:rsidR="00C02DB0">
        <w:t xml:space="preserve"> In this method, t</w:t>
      </w:r>
      <w:r w:rsidR="00A073BA">
        <w:t>he global threshold</w:t>
      </w:r>
      <w:r w:rsidR="00A40132">
        <w:t xml:space="preserve"> </w:t>
      </w:r>
      <w:r>
        <w:t xml:space="preserve">is </w:t>
      </w:r>
      <w:r w:rsidR="009569FA">
        <w:t>estimated according to</w:t>
      </w:r>
      <w:r w:rsidR="00BE47CB">
        <w:t xml:space="preserve"> </w:t>
      </w:r>
      <w:r w:rsidR="00CB2C0A">
        <w:t>E</w:t>
      </w:r>
      <w:r w:rsidR="00BE47CB">
        <w:t>quation 3</w:t>
      </w:r>
      <w:r>
        <w:t>.6</w:t>
      </w:r>
      <w:r w:rsidR="00735A4D">
        <w:t xml:space="preserve">, </w:t>
      </w:r>
      <w:r w:rsidR="00735A4D" w:rsidRPr="0080538D">
        <w:t>w</w:t>
      </w:r>
      <w:r w:rsidR="00465E52" w:rsidRPr="0080538D">
        <w:t>here N is the size and σ is the</w:t>
      </w:r>
      <w:r w:rsidR="00445D71" w:rsidRPr="0080538D">
        <w:t xml:space="preserve"> standard deviation o</w:t>
      </w:r>
      <w:r w:rsidR="00465E52" w:rsidRPr="0080538D">
        <w:t>f the wavelet coefficients</w:t>
      </w:r>
      <w:r w:rsidR="004279E5">
        <w:t xml:space="preserve"> </w:t>
      </w:r>
      <w:sdt>
        <w:sdtPr>
          <w:alias w:val="Don't edit this field"/>
          <w:tag w:val="CitaviPlaceholder#fefc51d0-27b1-467d-97be-1cdac364454e"/>
          <w:id w:val="471177658"/>
          <w:placeholder>
            <w:docPart w:val="DefaultPlaceholder_-1854013440"/>
          </w:placeholder>
        </w:sdtPr>
        <w:sdtContent>
          <w:r w:rsidR="004279E5">
            <w:fldChar w:fldCharType="begin"/>
          </w:r>
          <w:r w:rsidR="004279E5">
            <w:instrText>ADDIN CitaviPlaceholder{eyIkaWQiOiIxIiwiRW50cmllcyI6W3siJGlkIjoiMiIsIklkIjoiOWU3NDA1ODktYzg4My00YTk3LWFkZWQtMTZjNjk2OThjZjE3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zVDE0OjI2OjI2IiwiUHJvamVjdCI6eyIkcmVmIjoiNSJ9fSwiVXNlTnVtYmVyaW5nVHlwZU9mUGFyZW50RG9jdW1lbnQiOmZhbHNlfV0sIkZvcm1hdHRlZFRleHQiOnsiJGlkIjoiMTAiLCJDb3VudCI6MSwiVGV4dFVuaXRzIjpbeyIkaWQiOiIxMSIsIkZvbnRTdHlsZSI6eyIkaWQiOiIxMiIsIk5ldXRyYWwiOnRydWV9LCJSZWFkaW5nT3JkZXIiOjEsIlRleHQiOiJbMzVdIn1dfSwiVGFnIjoiQ2l0YXZpUGxhY2Vob2xkZXIjZmVmYzUxZDAtMjdiMS00NjdkLTk3YmUtMWNkYWMzNjQ0NTRlIiwiVGV4dCI6IlszNV0iLCJXQUlWZXJzaW9uIjoiNi4xLjAuMCJ9}</w:instrText>
          </w:r>
          <w:r w:rsidR="004279E5">
            <w:fldChar w:fldCharType="separate"/>
          </w:r>
          <w:r w:rsidR="004279E5">
            <w:t>[35]</w:t>
          </w:r>
          <w:r w:rsidR="004279E5">
            <w:fldChar w:fldCharType="end"/>
          </w:r>
        </w:sdtContent>
      </w:sdt>
      <w:r w:rsidR="00445D71" w:rsidRPr="0080538D">
        <w:t>.</w:t>
      </w:r>
      <w:r w:rsidR="005071A0">
        <w:t xml:space="preserve"> </w:t>
      </w:r>
    </w:p>
    <w:p w:rsidR="00B55809" w:rsidRPr="00257E5C" w:rsidRDefault="00672058" w:rsidP="00D31B09">
      <w:r>
        <w:rPr>
          <w:rFonts w:eastAsiaTheme="minorEastAsia"/>
        </w:rPr>
        <w:tab/>
      </w:r>
      <w:r w:rsidR="000C0335">
        <w:rPr>
          <w:rFonts w:eastAsiaTheme="minorEastAsia"/>
        </w:rPr>
        <w:tab/>
      </w:r>
      <w:r w:rsidR="000C0335">
        <w:rPr>
          <w:rFonts w:eastAsiaTheme="minorEastAsia"/>
        </w:rPr>
        <w:tab/>
      </w:r>
      <w:r w:rsidR="000C0335">
        <w:rPr>
          <w:rFonts w:eastAsiaTheme="minorEastAsia"/>
        </w:rPr>
        <w:tab/>
      </w:r>
      <w:r>
        <w:rPr>
          <w:rFonts w:eastAsiaTheme="minorEastAsia"/>
        </w:rPr>
        <w:tab/>
      </w:r>
      <m:oMath>
        <m:r>
          <w:rPr>
            <w:rFonts w:ascii="Cambria Math" w:hAnsi="Cambria Math"/>
          </w:rPr>
          <m:t>λ=σ</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ra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BE47CB">
        <w:rPr>
          <w:rFonts w:eastAsiaTheme="minorEastAsia"/>
        </w:rPr>
        <w:t>(3</w:t>
      </w:r>
      <w:r w:rsidRPr="00672058">
        <w:rPr>
          <w:rFonts w:eastAsiaTheme="minorEastAsia"/>
        </w:rPr>
        <w:t>.6)</w:t>
      </w:r>
    </w:p>
    <w:p w:rsidR="00E2077D" w:rsidRDefault="00F0471C" w:rsidP="004279E5">
      <w:r>
        <w:t xml:space="preserve">Afterwards, </w:t>
      </w:r>
      <w:r w:rsidR="00767D16">
        <w:t xml:space="preserve">Hard or Soft thresholding technique is used to apply </w:t>
      </w:r>
      <w:r>
        <w:t>the computed optimal threshold</w:t>
      </w:r>
      <w:r w:rsidR="0020239F">
        <w:t xml:space="preserve"> from the </w:t>
      </w:r>
      <w:r w:rsidR="00CB2C0A">
        <w:t>E</w:t>
      </w:r>
      <w:r w:rsidR="0020239F">
        <w:t xml:space="preserve">quation </w:t>
      </w:r>
      <w:r w:rsidR="00A25CEE">
        <w:t>3</w:t>
      </w:r>
      <w:r w:rsidR="0020239F">
        <w:t>.6</w:t>
      </w:r>
      <w:r>
        <w:t xml:space="preserve"> </w:t>
      </w:r>
      <w:r w:rsidRPr="00767D16">
        <w:t>to the wavelet coefficients</w:t>
      </w:r>
      <w:r w:rsidR="00E2077D">
        <w:t xml:space="preserve">. </w:t>
      </w:r>
      <w:r w:rsidR="00DF5F4F" w:rsidRPr="00935C78">
        <w:t>The mathematical</w:t>
      </w:r>
      <w:r w:rsidR="00221805">
        <w:t xml:space="preserve"> definition </w:t>
      </w:r>
      <w:r w:rsidR="007E75AA">
        <w:t>of both methods are</w:t>
      </w:r>
      <w:r w:rsidR="002673C0">
        <w:t xml:space="preserve"> </w:t>
      </w:r>
      <w:r w:rsidR="00D62B31">
        <w:t xml:space="preserve">given </w:t>
      </w:r>
      <w:r w:rsidR="002673C0">
        <w:t>in</w:t>
      </w:r>
      <w:r w:rsidR="006D3D44">
        <w:t xml:space="preserve"> the</w:t>
      </w:r>
      <w:r w:rsidR="002673C0">
        <w:t xml:space="preserve"> </w:t>
      </w:r>
      <w:r w:rsidR="00CB2C0A">
        <w:t>E</w:t>
      </w:r>
      <w:r w:rsidR="002673C0">
        <w:t>quation</w:t>
      </w:r>
      <w:r w:rsidR="006D3D44">
        <w:t>s</w:t>
      </w:r>
      <w:r w:rsidR="002673C0">
        <w:t xml:space="preserve"> </w:t>
      </w:r>
      <w:r w:rsidR="00D62B31">
        <w:t>3</w:t>
      </w:r>
      <w:r w:rsidR="002673C0">
        <w:t xml:space="preserve">.7 and </w:t>
      </w:r>
      <w:r w:rsidR="00D62B31">
        <w:t>3</w:t>
      </w:r>
      <w:r w:rsidR="002673C0">
        <w:t>.8</w:t>
      </w:r>
      <w:r w:rsidR="00DF5F4F" w:rsidRPr="00935C78">
        <w:t xml:space="preserve"> where c is the coefficient array</w:t>
      </w:r>
      <w:r w:rsidR="004279E5">
        <w:t xml:space="preserve"> </w:t>
      </w:r>
      <w:sdt>
        <w:sdtPr>
          <w:alias w:val="Don't edit this field"/>
          <w:tag w:val="CitaviPlaceholder#b5fba8d8-ced0-4e40-a54f-ed22d59918c9"/>
          <w:id w:val="142089448"/>
          <w:placeholder>
            <w:docPart w:val="DefaultPlaceholder_-1854013440"/>
          </w:placeholder>
        </w:sdtPr>
        <w:sdtContent>
          <w:r w:rsidR="004279E5">
            <w:fldChar w:fldCharType="begin"/>
          </w:r>
          <w:r w:rsidR="004279E5">
            <w:instrText>ADDIN CitaviPlaceholder{eyIkaWQiOiIxIiwiRW50cmllcyI6W3siJGlkIjoiMiIsIklkIjoiMTQ4NTVkYjktYjY2MC00M2JlLWFhMjktMGJkYjA5NjYxODFi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zVDE0OjI2OjI2IiwiUHJvamVjdCI6eyIkcmVmIjoiNSJ9fSwiVXNlTnVtYmVyaW5nVHlwZU9mUGFyZW50RG9jdW1lbnQiOmZhbHNlfV0sIkZvcm1hdHRlZFRleHQiOnsiJGlkIjoiMTAiLCJDb3VudCI6MSwiVGV4dFVuaXRzIjpbeyIkaWQiOiIxMSIsIkZvbnRTdHlsZSI6eyIkaWQiOiIxMiIsIk5ldXRyYWwiOnRydWV9LCJSZWFkaW5nT3JkZXIiOjEsIlRleHQiOiJbMzVdIn1dfSwiVGFnIjoiQ2l0YXZpUGxhY2Vob2xkZXIjYjVmYmE4ZDgtY2VkMC00ZTQwLWE1NGYtZWQyMmQ1OTkxOGM5IiwiVGV4dCI6IlszNV0iLCJXQUlWZXJzaW9uIjoiNi4xLjAuMCJ9}</w:instrText>
          </w:r>
          <w:r w:rsidR="004279E5">
            <w:fldChar w:fldCharType="separate"/>
          </w:r>
          <w:r w:rsidR="004279E5">
            <w:t>[35]</w:t>
          </w:r>
          <w:r w:rsidR="004279E5">
            <w:fldChar w:fldCharType="end"/>
          </w:r>
        </w:sdtContent>
      </w:sdt>
      <w:r w:rsidR="00DF5F4F" w:rsidRPr="00935C78">
        <w:t xml:space="preserve">. </w:t>
      </w:r>
    </w:p>
    <w:p w:rsidR="009E4D7F" w:rsidRDefault="009E4D7F" w:rsidP="00D31B09"/>
    <w:p w:rsidR="00DB36B0" w:rsidRDefault="00010EE9" w:rsidP="00FF545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58190A">
        <w:t xml:space="preserve">     </w:t>
      </w:r>
      <w:r w:rsidR="0058190A">
        <w:tab/>
        <w:t xml:space="preserve"> </w:t>
      </w:r>
      <w:r w:rsidR="0058190A">
        <w:tab/>
      </w:r>
      <w:r w:rsidR="0058190A">
        <w:tab/>
        <w:t>(3</w:t>
      </w:r>
      <w:r w:rsidR="009A2959">
        <w:t>.7)</w:t>
      </w:r>
    </w:p>
    <w:p w:rsidR="00DB36B0" w:rsidRDefault="00120E46" w:rsidP="00D31B09">
      <w:r>
        <w:tab/>
      </w:r>
    </w:p>
    <w:p w:rsidR="00C367B1" w:rsidRDefault="00010EE9" w:rsidP="0017233A">
      <w:pPr>
        <w:ind w:left="720" w:firstLine="720"/>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s</m:t>
                </m:r>
              </m:sub>
            </m:sSub>
          </m:e>
        </m:bar>
        <m:d>
          <m:dPr>
            <m:ctrlPr>
              <w:rPr>
                <w:rFonts w:ascii="Cambria Math" w:hAnsi="Cambria Math"/>
              </w:rPr>
            </m:ctrlPr>
          </m:dPr>
          <m:e>
            <m:r>
              <w:rPr>
                <w:rFonts w:ascii="Cambria Math" w:hAnsi="Cambria Math"/>
              </w:rPr>
              <m:t>k</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cs="Arial"/>
                  </w:rPr>
                </m:ctrlPr>
              </m:eqArrPr>
              <m:e>
                <m:r>
                  <w:rPr>
                    <w:rFonts w:ascii="Cambria Math" w:hAnsi="Cambria Math"/>
                  </w:rPr>
                  <m:t>sign</m:t>
                </m:r>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d>
                  <m:dPr>
                    <m:ctrlPr>
                      <w:rPr>
                        <w:rFonts w:ascii="Cambria Math" w:hAnsi="Cambria Math"/>
                      </w:rPr>
                    </m:ctrlPr>
                  </m:dPr>
                  <m:e>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gt;</m:t>
                </m:r>
                <m:r>
                  <w:rPr>
                    <w:rFonts w:ascii="Cambria Math" w:hAnsi="Cambria Math" w:cs="Calibri"/>
                  </w:rPr>
                  <m:t>λ</m:t>
                </m:r>
                <m:ctrlPr>
                  <w:rPr>
                    <w:rFonts w:ascii="Cambria Math" w:hAnsi="Cambria Math"/>
                  </w:rPr>
                </m:ctrlPr>
              </m:e>
              <m:e>
                <m:r>
                  <m:rPr>
                    <m:sty m:val="p"/>
                  </m:rPr>
                  <w:rPr>
                    <w:rFonts w:ascii="Cambria Math" w:hAnsi="Cambria Math"/>
                  </w:rPr>
                  <m:t xml:space="preserve">   0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cs="Calibri"/>
                  </w:rPr>
                  <m:t>≤</m:t>
                </m:r>
                <m:r>
                  <w:rPr>
                    <w:rFonts w:ascii="Cambria Math" w:hAnsi="Cambria Math" w:cs="Calibri"/>
                  </w:rPr>
                  <m:t>λ</m:t>
                </m:r>
                <m:ctrlPr>
                  <w:rPr>
                    <w:rFonts w:ascii="Cambria Math" w:hAnsi="Cambria Math"/>
                  </w:rPr>
                </m:ctrlPr>
              </m:e>
            </m:eqArr>
            <m:ctrlPr>
              <w:rPr>
                <w:rFonts w:ascii="Cambria Math" w:hAnsi="Cambria Math" w:cs="Arial"/>
              </w:rPr>
            </m:ctrlPr>
          </m:e>
        </m:d>
      </m:oMath>
      <w:r w:rsidR="009A2959">
        <w:t xml:space="preserve">    </w:t>
      </w:r>
      <w:r w:rsidR="00D05E61">
        <w:tab/>
      </w:r>
      <w:r w:rsidR="00D05E61">
        <w:tab/>
        <w:t xml:space="preserve">     </w:t>
      </w:r>
      <w:r w:rsidR="0058190A">
        <w:t>(3</w:t>
      </w:r>
      <w:r w:rsidR="009A2959">
        <w:t>.8)</w:t>
      </w:r>
    </w:p>
    <w:p w:rsidR="00404D22" w:rsidRDefault="00404D22" w:rsidP="00D31B09"/>
    <w:p w:rsidR="009E6EBE" w:rsidRDefault="00404D22" w:rsidP="00C34D8C">
      <w:pPr>
        <w:rPr>
          <w:rFonts w:eastAsiaTheme="minorEastAsia"/>
        </w:rPr>
      </w:pPr>
      <w:r>
        <w:t>T</w:t>
      </w:r>
      <w:r w:rsidR="008A57DB">
        <w:t xml:space="preserve">he </w:t>
      </w:r>
      <w:r>
        <w:t>thresholding method</w:t>
      </w:r>
      <w:r w:rsidR="008A57DB">
        <w:t>s have the similar function which discard</w:t>
      </w:r>
      <w:r>
        <w:t xml:space="preserve"> the </w:t>
      </w:r>
      <w:r w:rsidR="008A57DB">
        <w:t>coefficients</w:t>
      </w:r>
      <w:r>
        <w:t xml:space="preserve"> </w:t>
      </w:r>
      <w:r w:rsidR="008A57DB">
        <w:t>that are smaller than the threshold and keep the rest</w:t>
      </w:r>
      <w:r w:rsidR="00AA4347">
        <w:t xml:space="preserve"> ones</w:t>
      </w:r>
      <w:r w:rsidR="008A57DB">
        <w:t>, however,</w:t>
      </w:r>
      <w:r w:rsidR="00221040">
        <w:t xml:space="preserve"> the</w:t>
      </w:r>
      <w:r w:rsidR="008A57DB">
        <w:t xml:space="preserve"> soft thresholding has a better mathematical </w:t>
      </w:r>
      <w:r w:rsidR="00221040">
        <w:t>property that does</w:t>
      </w:r>
      <w:r w:rsidR="008A57DB">
        <w:t xml:space="preserve"> not make </w:t>
      </w:r>
      <w:r w:rsidR="00865E15">
        <w:t>discontinuities</w:t>
      </w:r>
      <w:r w:rsidR="008A57DB">
        <w:t xml:space="preserve"> at </w:t>
      </w:r>
      <m:oMath>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k</m:t>
                </m:r>
              </m:e>
            </m:d>
          </m:e>
        </m:d>
        <m:r>
          <m:rPr>
            <m:sty m:val="p"/>
          </m:rPr>
          <w:rPr>
            <w:rFonts w:ascii="Cambria Math" w:hAnsi="Cambria Math"/>
          </w:rPr>
          <m:t>=±</m:t>
        </m:r>
        <m:r>
          <w:rPr>
            <w:rFonts w:ascii="Cambria Math" w:hAnsi="Cambria Math"/>
          </w:rPr>
          <m:t>λ</m:t>
        </m:r>
        <m:r>
          <w:rPr>
            <w:rFonts w:ascii="Cambria Math" w:hAnsi="Cambria Math"/>
          </w:rPr>
          <m:t xml:space="preserve"> </m:t>
        </m:r>
      </m:oMath>
      <w:sdt>
        <w:sdtPr>
          <w:rPr>
            <w:rFonts w:ascii="Cambria Math" w:hAnsi="Cambria Math"/>
            <w:i/>
          </w:rPr>
          <w:alias w:val="Don't edit this field"/>
          <w:tag w:val="CitaviPlaceholder#ae89c231-e8ba-4b29-93f2-6d9b43226d87"/>
          <w:id w:val="1335571658"/>
          <w:placeholder>
            <w:docPart w:val="DefaultPlaceholder_-1854013440"/>
          </w:placeholder>
        </w:sdtPr>
        <w:sdtContent>
          <m:oMath>
            <m:r>
              <w:rPr>
                <w:rFonts w:ascii="Cambria Math" w:hAnsi="Cambria Math"/>
                <w:i/>
              </w:rPr>
              <w:fldChar w:fldCharType="begin"/>
            </m:r>
            <m:r>
              <w:rPr>
                <w:rFonts w:ascii="Cambria Math" w:hAnsi="Cambria Math"/>
              </w:rPr>
              <m:t xml:space="preserve">ADDIN CITAVI.PLACEHOLDER </m:t>
            </m:r>
            <m:r>
              <w:rPr>
                <w:rFonts w:ascii="Cambria Math" w:hAnsi="Cambria Math"/>
                <w:i/>
              </w:rPr>
              <w:fldChar w:fldCharType="separate"/>
            </m:r>
            <m:r>
              <w:rPr>
                <w:rFonts w:ascii="Cambria Math" w:hAnsi="Cambria Math"/>
              </w:rPr>
              <m:t xml:space="preserve"> </m:t>
            </m:r>
            <m:r>
              <w:rPr>
                <w:rFonts w:ascii="Cambria Math" w:hAnsi="Cambria Math"/>
                <w:i/>
              </w:rPr>
              <w:fldChar w:fldCharType="end"/>
            </m:r>
          </m:oMath>
        </w:sdtContent>
      </w:sdt>
      <w:r w:rsidR="00C34D8C">
        <w:rPr>
          <w:rFonts w:eastAsiaTheme="minorEastAsia"/>
        </w:rPr>
        <w:t xml:space="preserve"> </w:t>
      </w:r>
      <w:sdt>
        <w:sdtPr>
          <w:rPr>
            <w:rFonts w:eastAsiaTheme="minorEastAsia"/>
          </w:rPr>
          <w:alias w:val="Don't edit this field"/>
          <w:tag w:val="CitaviPlaceholder#bc2f0ad6-ac57-41e9-b17a-80e285fc1785"/>
          <w:id w:val="2100523700"/>
          <w:placeholder>
            <w:docPart w:val="DefaultPlaceholder_-1854013440"/>
          </w:placeholder>
        </w:sdtPr>
        <w:sdtContent>
          <w:r w:rsidR="00C34D8C">
            <w:rPr>
              <w:rFonts w:eastAsiaTheme="minorEastAsia"/>
            </w:rPr>
            <w:fldChar w:fldCharType="begin"/>
          </w:r>
          <w:r w:rsidR="00C34D8C">
            <w:rPr>
              <w:rFonts w:eastAsiaTheme="minorEastAsia"/>
            </w:rPr>
            <w:instrText>ADDIN CitaviPlaceholder{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}</w:instrText>
          </w:r>
          <w:r w:rsidR="00C34D8C">
            <w:rPr>
              <w:rFonts w:eastAsiaTheme="minorEastAsia"/>
            </w:rPr>
            <w:fldChar w:fldCharType="separate"/>
          </w:r>
          <w:r w:rsidR="00C34D8C">
            <w:rPr>
              <w:rFonts w:eastAsiaTheme="minorEastAsia"/>
            </w:rPr>
            <w:t>[35]</w:t>
          </w:r>
          <w:r w:rsidR="00C34D8C">
            <w:rPr>
              <w:rFonts w:eastAsiaTheme="minorEastAsia"/>
            </w:rPr>
            <w:fldChar w:fldCharType="end"/>
          </w:r>
          <w:r w:rsidR="00C34D8C">
            <w:rPr>
              <w:rFonts w:eastAsiaTheme="minorEastAsia"/>
            </w:rPr>
            <w:t>.</w:t>
          </w:r>
        </w:sdtContent>
      </w:sdt>
    </w:p>
    <w:p w:rsidR="001E668F" w:rsidRDefault="003321E1" w:rsidP="008256A9">
      <w:r>
        <w:t>Figure 3.1</w:t>
      </w:r>
      <w:r w:rsidR="008256A9">
        <w:t>9</w:t>
      </w:r>
      <w:r>
        <w:t xml:space="preserve"> shows the capture</w:t>
      </w:r>
      <w:r w:rsidR="008256A9">
        <w:t>d</w:t>
      </w:r>
      <w:r>
        <w:t xml:space="preserve">-MRI image before noise removal and after </w:t>
      </w:r>
      <w:r w:rsidR="00730F29">
        <w:t>filtering</w:t>
      </w:r>
      <w:r>
        <w:t xml:space="preserve"> by the</w:t>
      </w:r>
      <w:r w:rsidR="001E668F">
        <w:t xml:space="preserve"> proposed method </w:t>
      </w:r>
      <w:r w:rsidR="000B4C45">
        <w:t xml:space="preserve">of </w:t>
      </w:r>
      <w:r w:rsidR="001E668F">
        <w:t>wavelet</w:t>
      </w:r>
      <w:r w:rsidR="000B4C45">
        <w:t xml:space="preserve"> denoising</w:t>
      </w:r>
      <w:r>
        <w:t>.</w:t>
      </w:r>
      <w:r w:rsidR="001E668F">
        <w:t xml:space="preserve"> </w:t>
      </w:r>
    </w:p>
    <w:p w:rsidR="00E36286" w:rsidRDefault="00E36286" w:rsidP="00D31B09"/>
    <w:p w:rsidR="008E767C" w:rsidRDefault="008C78AC" w:rsidP="00D31B09">
      <w:r>
        <w:rPr>
          <w:noProof/>
        </w:rPr>
        <w:lastRenderedPageBreak/>
        <w:drawing>
          <wp:anchor distT="0" distB="0" distL="114300" distR="114300" simplePos="0" relativeHeight="251702784" behindDoc="0" locked="0" layoutInCell="1" allowOverlap="1" wp14:anchorId="18D1E317" wp14:editId="4701B050">
            <wp:simplePos x="0" y="0"/>
            <wp:positionH relativeFrom="margin">
              <wp:posOffset>2792095</wp:posOffset>
            </wp:positionH>
            <wp:positionV relativeFrom="paragraph">
              <wp:posOffset>462280</wp:posOffset>
            </wp:positionV>
            <wp:extent cx="2304288" cy="2219377"/>
            <wp:effectExtent l="4127" t="0" r="5398" b="5397"/>
            <wp:wrapTopAndBottom/>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4" name="wavelet.jpg"/>
                    <pic:cNvPicPr/>
                  </pic:nvPicPr>
                  <pic:blipFill rotWithShape="1">
                    <a:blip r:embed="rId64">
                      <a:extLst>
                        <a:ext uri="{28A0092B-C50C-407E-A947-70E740481C1C}">
                          <a14:useLocalDpi xmlns:a14="http://schemas.microsoft.com/office/drawing/2010/main" val="0"/>
                        </a:ext>
                      </a:extLst>
                    </a:blip>
                    <a:srcRect l="19497" t="10295" r="18262" b="17556"/>
                    <a:stretch/>
                  </pic:blipFill>
                  <pic:spPr bwMode="auto">
                    <a:xfrm rot="5400000">
                      <a:off x="0" y="0"/>
                      <a:ext cx="2304288" cy="2219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3808" behindDoc="0" locked="0" layoutInCell="1" allowOverlap="1" wp14:anchorId="132B2025" wp14:editId="787CE8BB">
            <wp:simplePos x="0" y="0"/>
            <wp:positionH relativeFrom="margin">
              <wp:posOffset>310515</wp:posOffset>
            </wp:positionH>
            <wp:positionV relativeFrom="paragraph">
              <wp:posOffset>450215</wp:posOffset>
            </wp:positionV>
            <wp:extent cx="2302650" cy="2231136"/>
            <wp:effectExtent l="0" t="2223" r="318" b="317"/>
            <wp:wrapTopAndBottom/>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5">
                      <a:extLst>
                        <a:ext uri="{28A0092B-C50C-407E-A947-70E740481C1C}">
                          <a14:useLocalDpi xmlns:a14="http://schemas.microsoft.com/office/drawing/2010/main" val="0"/>
                        </a:ext>
                      </a:extLst>
                    </a:blip>
                    <a:srcRect l="17644" t="7923" r="20673" b="20155"/>
                    <a:stretch/>
                  </pic:blipFill>
                  <pic:spPr bwMode="auto">
                    <a:xfrm rot="5400000">
                      <a:off x="0" y="0"/>
                      <a:ext cx="2302650" cy="2231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321E1">
        <w:rPr>
          <w:noProof/>
        </w:rPr>
        <mc:AlternateContent>
          <mc:Choice Requires="wps">
            <w:drawing>
              <wp:anchor distT="0" distB="0" distL="114300" distR="114300" simplePos="0" relativeHeight="251789824" behindDoc="0" locked="0" layoutInCell="1" allowOverlap="1" wp14:anchorId="6AF93E19" wp14:editId="76D04222">
                <wp:simplePos x="0" y="0"/>
                <wp:positionH relativeFrom="margin">
                  <wp:align>left</wp:align>
                </wp:positionH>
                <wp:positionV relativeFrom="paragraph">
                  <wp:posOffset>2946371</wp:posOffset>
                </wp:positionV>
                <wp:extent cx="5328920" cy="635"/>
                <wp:effectExtent l="0" t="0" r="5080" b="5715"/>
                <wp:wrapTopAndBottom/>
                <wp:docPr id="12" name="Text Box 12"/>
                <wp:cNvGraphicFramePr/>
                <a:graphic xmlns:a="http://schemas.openxmlformats.org/drawingml/2006/main">
                  <a:graphicData uri="http://schemas.microsoft.com/office/word/2010/wordprocessingShape">
                    <wps:wsp>
                      <wps:cNvSpPr txBox="1"/>
                      <wps:spPr>
                        <a:xfrm>
                          <a:off x="0" y="0"/>
                          <a:ext cx="5328920" cy="635"/>
                        </a:xfrm>
                        <a:prstGeom prst="rect">
                          <a:avLst/>
                        </a:prstGeom>
                        <a:solidFill>
                          <a:prstClr val="white"/>
                        </a:solidFill>
                        <a:ln>
                          <a:noFill/>
                        </a:ln>
                      </wps:spPr>
                      <wps:txbx>
                        <w:txbxContent>
                          <w:p w:rsidR="00010EE9" w:rsidRPr="00515AD4" w:rsidRDefault="00010EE9" w:rsidP="00751D32">
                            <w:pPr>
                              <w:pStyle w:val="Caption"/>
                            </w:pPr>
                            <w:bookmarkStart w:id="75" w:name="_Toc523735303"/>
                            <w:r>
                              <w:t xml:space="preserve">Figure </w:t>
                            </w:r>
                            <w:r>
                              <w:fldChar w:fldCharType="begin"/>
                            </w:r>
                            <w:r>
                              <w:instrText xml:space="preserve"> STYLEREF 1 \s </w:instrText>
                            </w:r>
                            <w:r>
                              <w:fldChar w:fldCharType="separate"/>
                            </w:r>
                            <w:r w:rsidR="008256A9">
                              <w:rPr>
                                <w:cs/>
                              </w:rPr>
                              <w:t>‎</w:t>
                            </w:r>
                            <w:r w:rsidR="008256A9">
                              <w:t>3</w:t>
                            </w:r>
                            <w:r>
                              <w:fldChar w:fldCharType="end"/>
                            </w:r>
                            <w:r>
                              <w:t>.</w:t>
                            </w:r>
                            <w:r>
                              <w:fldChar w:fldCharType="begin"/>
                            </w:r>
                            <w:r>
                              <w:instrText xml:space="preserve"> SEQ Figure \* ARABIC \s 1 </w:instrText>
                            </w:r>
                            <w:r>
                              <w:fldChar w:fldCharType="separate"/>
                            </w:r>
                            <w:r w:rsidR="008256A9">
                              <w:t>19</w:t>
                            </w:r>
                            <w:r>
                              <w:fldChar w:fldCharType="end"/>
                            </w:r>
                            <w:r>
                              <w:t>:</w:t>
                            </w:r>
                            <w:r w:rsidRPr="003321E1">
                              <w:t xml:space="preserve"> </w:t>
                            </w:r>
                            <w:r>
                              <w:t>the left image represents the original image, and the right image shows the filtered image using wavelet with soft theresholdig method.</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F93E19" id="Text Box 12" o:spid="_x0000_s1127" type="#_x0000_t202" style="position:absolute;left:0;text-align:left;margin-left:0;margin-top:232pt;width:419.6pt;height:.05pt;z-index:2517898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" stroked="f">
                <v:textbox style="mso-fit-shape-to-text:t" inset="0,0,0,0">
                  <w:txbxContent>
                    <w:p w:rsidR="00010EE9" w:rsidRPr="00515AD4" w:rsidRDefault="00010EE9" w:rsidP="00751D32">
                      <w:pPr>
                        <w:pStyle w:val="Caption"/>
                      </w:pPr>
                      <w:bookmarkStart w:id="76" w:name="_Toc523735303"/>
                      <w:r>
                        <w:t xml:space="preserve">Figure </w:t>
                      </w:r>
                      <w:r>
                        <w:fldChar w:fldCharType="begin"/>
                      </w:r>
                      <w:r>
                        <w:instrText xml:space="preserve"> STYLEREF 1 \s </w:instrText>
                      </w:r>
                      <w:r>
                        <w:fldChar w:fldCharType="separate"/>
                      </w:r>
                      <w:r w:rsidR="008256A9">
                        <w:rPr>
                          <w:cs/>
                        </w:rPr>
                        <w:t>‎</w:t>
                      </w:r>
                      <w:r w:rsidR="008256A9">
                        <w:t>3</w:t>
                      </w:r>
                      <w:r>
                        <w:fldChar w:fldCharType="end"/>
                      </w:r>
                      <w:r>
                        <w:t>.</w:t>
                      </w:r>
                      <w:r>
                        <w:fldChar w:fldCharType="begin"/>
                      </w:r>
                      <w:r>
                        <w:instrText xml:space="preserve"> SEQ Figure \* ARABIC \s 1 </w:instrText>
                      </w:r>
                      <w:r>
                        <w:fldChar w:fldCharType="separate"/>
                      </w:r>
                      <w:r w:rsidR="008256A9">
                        <w:t>19</w:t>
                      </w:r>
                      <w:r>
                        <w:fldChar w:fldCharType="end"/>
                      </w:r>
                      <w:r>
                        <w:t>:</w:t>
                      </w:r>
                      <w:r w:rsidRPr="003321E1">
                        <w:t xml:space="preserve"> </w:t>
                      </w:r>
                      <w:r>
                        <w:t>the left image represents the original image, and the right image shows the filtered image using wavelet with soft theresholdig method.</w:t>
                      </w:r>
                      <w:bookmarkEnd w:id="76"/>
                    </w:p>
                  </w:txbxContent>
                </v:textbox>
                <w10:wrap type="topAndBottom" anchorx="margin"/>
              </v:shape>
            </w:pict>
          </mc:Fallback>
        </mc:AlternateContent>
      </w:r>
    </w:p>
    <w:p w:rsidR="00F81059" w:rsidRDefault="00F81059" w:rsidP="00A345C4"/>
    <w:p w:rsidR="008C78AC" w:rsidRPr="001B3507" w:rsidRDefault="008C78AC" w:rsidP="00A345C4">
      <w:bookmarkStart w:id="77" w:name="_GoBack"/>
      <w:bookmarkEnd w:id="77"/>
    </w:p>
    <w:p w:rsidR="0067393B" w:rsidRPr="00F81059" w:rsidRDefault="00711F3C" w:rsidP="00F81059">
      <w:pPr>
        <w:pStyle w:val="ListParagraph"/>
        <w:numPr>
          <w:ilvl w:val="0"/>
          <w:numId w:val="32"/>
        </w:numPr>
        <w:rPr>
          <w:b/>
          <w:bCs/>
        </w:rPr>
      </w:pPr>
      <w:r w:rsidRPr="00F81059">
        <w:rPr>
          <w:b/>
          <w:bCs/>
        </w:rPr>
        <w:t>Image denoising</w:t>
      </w:r>
      <w:r w:rsidR="00A83172" w:rsidRPr="00F81059">
        <w:rPr>
          <w:b/>
          <w:bCs/>
        </w:rPr>
        <w:t xml:space="preserve"> u</w:t>
      </w:r>
      <w:r w:rsidR="00173FD3" w:rsidRPr="00F81059">
        <w:rPr>
          <w:b/>
          <w:bCs/>
        </w:rPr>
        <w:t>sing</w:t>
      </w:r>
      <w:r w:rsidR="00326F30" w:rsidRPr="00F81059">
        <w:rPr>
          <w:b/>
          <w:bCs/>
        </w:rPr>
        <w:t xml:space="preserve"> </w:t>
      </w:r>
      <w:r w:rsidR="0067393B" w:rsidRPr="00F81059">
        <w:rPr>
          <w:b/>
          <w:bCs/>
        </w:rPr>
        <w:t xml:space="preserve">Nonlinear </w:t>
      </w:r>
      <w:r w:rsidR="00DA0801" w:rsidRPr="00F81059">
        <w:rPr>
          <w:b/>
          <w:bCs/>
        </w:rPr>
        <w:t>A</w:t>
      </w:r>
      <w:r w:rsidR="0067393B" w:rsidRPr="00F81059">
        <w:rPr>
          <w:b/>
          <w:bCs/>
        </w:rPr>
        <w:t xml:space="preserve">nisotropic </w:t>
      </w:r>
      <w:r w:rsidR="00DA0801" w:rsidRPr="00F81059">
        <w:rPr>
          <w:b/>
          <w:bCs/>
        </w:rPr>
        <w:t>F</w:t>
      </w:r>
      <w:r w:rsidR="0067393B" w:rsidRPr="00F81059">
        <w:rPr>
          <w:b/>
          <w:bCs/>
        </w:rPr>
        <w:t>iltering</w:t>
      </w:r>
    </w:p>
    <w:p w:rsidR="00951B7C" w:rsidRDefault="009623C2" w:rsidP="00550EB1">
      <w:r w:rsidRPr="004A24FA">
        <w:t>The main drawback of the</w:t>
      </w:r>
      <w:r w:rsidR="0079307B">
        <w:t xml:space="preserve"> proposed</w:t>
      </w:r>
      <w:r w:rsidRPr="004A24FA">
        <w:t xml:space="preserve"> linear filtering</w:t>
      </w:r>
      <w:r w:rsidR="0079307B">
        <w:t xml:space="preserve"> methods</w:t>
      </w:r>
      <w:r w:rsidRPr="004A24FA">
        <w:t xml:space="preserve"> is that the details in the original im</w:t>
      </w:r>
      <w:r w:rsidR="000B0BEF" w:rsidRPr="004A24FA">
        <w:t xml:space="preserve">age </w:t>
      </w:r>
      <w:r w:rsidR="001B6E31" w:rsidRPr="004A24FA">
        <w:t xml:space="preserve">will be </w:t>
      </w:r>
      <w:r w:rsidR="00E6758E" w:rsidRPr="004A24FA">
        <w:t>destroyed</w:t>
      </w:r>
      <w:r w:rsidRPr="004A24FA">
        <w:t xml:space="preserve"> during reducing the noise.</w:t>
      </w:r>
      <w:r>
        <w:t xml:space="preserve"> </w:t>
      </w:r>
      <w:r w:rsidR="00470928">
        <w:t>Anisotropic diffusion</w:t>
      </w:r>
      <w:r w:rsidR="00672544">
        <w:t xml:space="preserve"> filtering</w:t>
      </w:r>
      <w:r w:rsidR="00470928">
        <w:t xml:space="preserve"> proposed</w:t>
      </w:r>
      <w:r w:rsidR="00A345C4">
        <w:t xml:space="preserve"> by Perona and Malic </w:t>
      </w:r>
      <w:sdt>
        <w:sdtPr>
          <w:alias w:val="Don't edit this field"/>
          <w:tag w:val="CitaviPlaceholder#96782360-e6e9-45a0-8b93-a24c3e9c301d"/>
          <w:id w:val="1359464105"/>
          <w:placeholder>
            <w:docPart w:val="DefaultPlaceholder_-1854013440"/>
          </w:placeholder>
        </w:sdtPr>
        <w:sdtContent>
          <w:r w:rsidR="00A345C4">
            <w:fldChar w:fldCharType="begin"/>
          </w:r>
          <w:r w:rsidR="00F5237C">
            <w:instrText>ADDIN CitaviPlaceholder{eyIkaWQiOiIxIiwiRW50cmllcyI6W3siJGlkIjoiMiIsIklkIjoiNWVkNjc4Y2YtZmFlZi00N2E2LThjNzMtZThkMmVhYjA1OGFiIiwiUmFuZ2VMZW5ndGgiOjQ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zVDE0OjI2OjI2IiwiUHJvamVjdCI6eyIkcmVmIjoiNSJ9fSwiVXNlTnVtYmVyaW5nVHlwZU9mUGFyZW50RG9jdW1lbnQiOmZhbHNlfV0sIkZvcm1hdHRlZFRleHQiOnsiJGlkIjoiMTEiLCJDb3VudCI6MSwiVGV4dFVuaXRzIjpbeyIkaWQiOiIxMiIsIkZvbnRTdHlsZSI6eyIkaWQiOiIxMyIsIk5ldXRyYWwiOnRydWV9LCJSZWFkaW5nT3JkZXIiOjEsIlRleHQiOiJbMzZdIn1dfSwiVGFnIjoiQ2l0YXZpUGxhY2Vob2xkZXIjOTY3ODIzNjAtZTZlOS00NWEwLThiOTMtYTI0YzNlOWMzMDFkIiwiVGV4dCI6IlszNl0iLCJXQUlWZXJzaW9uIjoiNi4xLjAuMCJ9}</w:instrText>
          </w:r>
          <w:r w:rsidR="00A345C4">
            <w:fldChar w:fldCharType="separate"/>
          </w:r>
          <w:r w:rsidR="00F5237C">
            <w:t>[36]</w:t>
          </w:r>
          <w:r w:rsidR="00A345C4">
            <w:fldChar w:fldCharType="end"/>
          </w:r>
        </w:sdtContent>
      </w:sdt>
      <w:r w:rsidR="00A345C4">
        <w:t xml:space="preserve"> </w:t>
      </w:r>
      <w:r w:rsidR="00470928">
        <w:t xml:space="preserve">is a </w:t>
      </w:r>
      <w:r w:rsidR="00437DF1">
        <w:t>method</w:t>
      </w:r>
      <w:r w:rsidR="00A44E17">
        <w:t xml:space="preserve"> which</w:t>
      </w:r>
      <w:r w:rsidR="00470928">
        <w:t xml:space="preserve"> reduces the image noise</w:t>
      </w:r>
      <w:r w:rsidR="00C075C9">
        <w:t xml:space="preserve"> </w:t>
      </w:r>
      <w:r w:rsidR="00437DF1">
        <w:t>while</w:t>
      </w:r>
      <w:r w:rsidR="00A44E17">
        <w:t xml:space="preserve"> preserves</w:t>
      </w:r>
      <w:r w:rsidR="00437DF1">
        <w:t xml:space="preserve"> important</w:t>
      </w:r>
      <w:r w:rsidR="00C075C9">
        <w:t xml:space="preserve"> details </w:t>
      </w:r>
      <w:r w:rsidR="00437DF1">
        <w:t xml:space="preserve">such as </w:t>
      </w:r>
      <w:r w:rsidR="00C075C9">
        <w:t>edges</w:t>
      </w:r>
      <w:r w:rsidR="00437DF1">
        <w:t xml:space="preserve"> in the image</w:t>
      </w:r>
      <w:r w:rsidR="00C075C9">
        <w:t>.</w:t>
      </w:r>
      <w:r w:rsidR="009369D1">
        <w:t xml:space="preserve"> </w:t>
      </w:r>
      <w:r w:rsidR="00437DF1">
        <w:t xml:space="preserve">This </w:t>
      </w:r>
      <w:r w:rsidR="00A606F7">
        <w:t xml:space="preserve">filter </w:t>
      </w:r>
      <w:r w:rsidR="00437DF1">
        <w:t>is</w:t>
      </w:r>
      <w:r w:rsidR="00A606F7">
        <w:t xml:space="preserve"> </w:t>
      </w:r>
      <w:r w:rsidR="00437DF1">
        <w:t>defined</w:t>
      </w:r>
      <w:r w:rsidR="00A606F7">
        <w:t xml:space="preserve"> as</w:t>
      </w:r>
      <w:r w:rsidR="004579BB">
        <w:t xml:space="preserve"> </w:t>
      </w:r>
      <w:r w:rsidR="006C4455">
        <w:t xml:space="preserve">an </w:t>
      </w:r>
      <w:r w:rsidR="004579BB">
        <w:t xml:space="preserve">anisotropic </w:t>
      </w:r>
      <w:r w:rsidR="00A606F7">
        <w:t>process</w:t>
      </w:r>
      <w:r w:rsidR="00E72321">
        <w:t xml:space="preserve"> which uses an adapted diffusion tensor</w:t>
      </w:r>
      <w:r w:rsidR="006C4455">
        <w:t xml:space="preserve"> for smoothing the images. </w:t>
      </w:r>
      <w:r w:rsidR="003924A2">
        <w:t>Importantly,</w:t>
      </w:r>
      <w:r w:rsidR="00C256D8">
        <w:t xml:space="preserve"> </w:t>
      </w:r>
      <w:r w:rsidR="00C256D8" w:rsidRPr="00550EB1">
        <w:t>the</w:t>
      </w:r>
      <w:r w:rsidR="00550EB1">
        <w:t xml:space="preserve"> inhomogeneous</w:t>
      </w:r>
      <w:r w:rsidR="00C256D8">
        <w:t xml:space="preserve"> diffusive procedure limits the </w:t>
      </w:r>
      <w:r w:rsidR="003F1622">
        <w:t>smoothing in areas</w:t>
      </w:r>
      <w:r w:rsidR="00AC15CD">
        <w:t xml:space="preserve"> of interest which have a large</w:t>
      </w:r>
      <w:r w:rsidR="003F1622">
        <w:t xml:space="preserve"> likelihood to be edges</w:t>
      </w:r>
      <w:r w:rsidR="003924A2">
        <w:t xml:space="preserve"> or boundaries</w:t>
      </w:r>
      <w:r w:rsidR="00C256D8">
        <w:t xml:space="preserve">. </w:t>
      </w:r>
    </w:p>
    <w:p w:rsidR="0034007C" w:rsidRPr="00951B7C" w:rsidRDefault="00BE2A50" w:rsidP="00DE50C3">
      <w:r>
        <w:t xml:space="preserve">The Perona-Malik filter </w:t>
      </w:r>
      <w:r w:rsidR="00DB530A">
        <w:t>performance is</w:t>
      </w:r>
      <w:r>
        <w:t xml:space="preserve"> based on the mathematical formulation</w:t>
      </w:r>
      <w:r w:rsidR="00377E30">
        <w:t xml:space="preserve"> </w:t>
      </w:r>
      <w:r w:rsidR="00DB530A">
        <w:t xml:space="preserve">given in equation </w:t>
      </w:r>
      <w:r w:rsidR="00DE50C3">
        <w:t>3</w:t>
      </w:r>
      <w:r w:rsidR="00DB530A">
        <w:t>.9</w:t>
      </w:r>
      <w:r w:rsidR="007F66C4">
        <w:t xml:space="preserve">, </w:t>
      </w:r>
      <w:r w:rsidR="00165D48">
        <w:t>w</w:t>
      </w:r>
      <w:r w:rsidR="002F28AC">
        <w:t>h</w:t>
      </w:r>
      <w:r w:rsidR="00584131">
        <w:t xml:space="preserve">ere </w:t>
      </w:r>
      <w:r w:rsidR="006F4F16">
        <w:t>the rate of</w:t>
      </w:r>
      <w:r w:rsidR="00F22BCE">
        <w:t xml:space="preserve"> the</w:t>
      </w:r>
      <w:r w:rsidR="006F4F16">
        <w:t xml:space="preserve"> diffusion can be controlled with </w:t>
      </w:r>
      <w:r w:rsidR="00584131" w:rsidRPr="006F4F16">
        <w:t>the diffusion co</w:t>
      </w:r>
      <w:r w:rsidR="002F28AC" w:rsidRPr="006F4F16">
        <w:t>efficient</w:t>
      </w:r>
      <w:r w:rsidR="006F4F16">
        <w:t xml:space="preserve"> c(x,y,t)</w:t>
      </w:r>
      <w:r w:rsidR="00DB530A">
        <w:t xml:space="preserve">. </w:t>
      </w:r>
    </w:p>
    <w:p w:rsidR="00A06F61" w:rsidRPr="00AF6EBE" w:rsidRDefault="00010EE9" w:rsidP="00F22BCE">
      <w:pPr>
        <w:ind w:left="1440" w:firstLine="720"/>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iv</m:t>
        </m:r>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w:r w:rsidR="000771D4" w:rsidRPr="00AF6EBE">
        <w:t xml:space="preserve"> </w:t>
      </w:r>
      <w:r w:rsidR="000771D4" w:rsidRPr="00AF6EBE">
        <w:tab/>
      </w:r>
      <w:r w:rsidR="000771D4" w:rsidRPr="00AF6EBE">
        <w:tab/>
      </w:r>
      <w:r w:rsidR="00F22BCE">
        <w:tab/>
      </w:r>
      <w:r w:rsidR="000771D4" w:rsidRPr="00AF6EBE">
        <w:t>(</w:t>
      </w:r>
      <w:r w:rsidR="00DE50C3">
        <w:t>3.</w:t>
      </w:r>
      <w:r w:rsidR="000771D4" w:rsidRPr="00AF6EBE">
        <w:t>9)</w:t>
      </w:r>
    </w:p>
    <w:p w:rsidR="00C64E52" w:rsidRPr="00850621" w:rsidRDefault="00C64E52" w:rsidP="00D31B09">
      <w:r w:rsidRPr="006F4F16">
        <w:lastRenderedPageBreak/>
        <w:t xml:space="preserve">I(x,y,t) represents the image intensity and div and </w:t>
      </w:r>
      <m:oMath>
        <m:r>
          <m:rPr>
            <m:sty m:val="p"/>
          </m:rPr>
          <w:rPr>
            <w:rFonts w:ascii="Cambria Math" w:hAnsi="Cambria Math"/>
          </w:rPr>
          <m:t>∇</m:t>
        </m:r>
      </m:oMath>
      <w:r w:rsidRPr="006F4F16">
        <w:t xml:space="preserve"> denote the divergence and the gradient operators</w:t>
      </w:r>
      <w:r>
        <w:t xml:space="preserve"> respectively. Moreover</w:t>
      </w:r>
      <w:r w:rsidRPr="00C64E52">
        <w:t>, x and y</w:t>
      </w:r>
      <w:r>
        <w:t xml:space="preserve"> represent </w:t>
      </w:r>
      <w:r w:rsidRPr="00C64E52">
        <w:t>the spatial coordinates in the</w:t>
      </w:r>
      <w:r>
        <w:t xml:space="preserve"> two-dimensional image, and t corresponds to the </w:t>
      </w:r>
      <w:r w:rsidRPr="00C64E52">
        <w:t>iteration number.</w:t>
      </w:r>
    </w:p>
    <w:p w:rsidR="00635819" w:rsidRDefault="0032555B" w:rsidP="005B1071">
      <w:r>
        <w:t xml:space="preserve">An important step in this technique is to </w:t>
      </w:r>
      <w:r w:rsidR="0054775D">
        <w:t>select</w:t>
      </w:r>
      <w:r>
        <w:t xml:space="preserve"> </w:t>
      </w:r>
      <w:r w:rsidR="0054775D">
        <w:t>an appropriate</w:t>
      </w:r>
      <w:r>
        <w:t xml:space="preserve"> </w:t>
      </w:r>
      <w:r w:rsidRPr="000E2573">
        <w:t>diffusion coefficient</w:t>
      </w:r>
      <w:r>
        <w:t xml:space="preserve"> </w:t>
      </w:r>
      <w:r w:rsidR="003D1B4C">
        <w:t xml:space="preserve">based on </w:t>
      </w:r>
      <w:r w:rsidR="000E2573">
        <w:t>the image</w:t>
      </w:r>
      <w:r w:rsidR="00850621">
        <w:t xml:space="preserve"> gradient</w:t>
      </w:r>
      <w:r w:rsidR="003D1B4C">
        <w:t>.</w:t>
      </w:r>
      <w:r w:rsidR="00F80031">
        <w:t xml:space="preserve"> Ideally, </w:t>
      </w:r>
      <w:r w:rsidR="00850621">
        <w:t>the coefficient</w:t>
      </w:r>
      <w:r w:rsidR="00F80031">
        <w:t xml:space="preserve"> should be 0</w:t>
      </w:r>
      <w:r w:rsidR="00E059BA">
        <w:t xml:space="preserve"> at the features of interest (edges and boundaries), and </w:t>
      </w:r>
      <w:r w:rsidR="00E059BA" w:rsidRPr="00761335">
        <w:t>1 at the interior</w:t>
      </w:r>
      <w:r w:rsidR="009A49EC" w:rsidRPr="00761335">
        <w:t xml:space="preserve"> of a region</w:t>
      </w:r>
      <w:r w:rsidR="009A49EC">
        <w:t>.</w:t>
      </w:r>
      <w:r w:rsidR="009C60F7">
        <w:t xml:space="preserve"> Accordingly,</w:t>
      </w:r>
      <w:r w:rsidR="00D25EA4">
        <w:t xml:space="preserve"> Perona and Malik</w:t>
      </w:r>
      <w:r w:rsidR="000213B6">
        <w:t xml:space="preserve"> introduced </w:t>
      </w:r>
      <w:r w:rsidR="00761335">
        <w:t xml:space="preserve">the </w:t>
      </w:r>
      <w:r w:rsidR="005F4978">
        <w:t>two mathe</w:t>
      </w:r>
      <w:r w:rsidR="000213B6">
        <w:t>matical equations</w:t>
      </w:r>
      <w:r w:rsidR="001B5099">
        <w:t xml:space="preserve"> </w:t>
      </w:r>
      <w:r w:rsidR="005B1071">
        <w:t>3</w:t>
      </w:r>
      <w:r w:rsidR="00761335">
        <w:t xml:space="preserve">.10 and </w:t>
      </w:r>
      <w:r w:rsidR="005B1071">
        <w:t>3</w:t>
      </w:r>
      <w:r w:rsidR="00761335">
        <w:t>.11</w:t>
      </w:r>
      <w:r w:rsidR="002D2949">
        <w:t xml:space="preserve"> for</w:t>
      </w:r>
      <w:r w:rsidR="002C7F9E">
        <w:t xml:space="preserve"> estimating</w:t>
      </w:r>
      <w:r w:rsidR="002D2949">
        <w:t xml:space="preserve"> the d</w:t>
      </w:r>
      <w:r w:rsidR="002C7F9E">
        <w:t>iffusion coefficient</w:t>
      </w:r>
      <w:r w:rsidR="001B5099">
        <w:t>, where</w:t>
      </w:r>
      <w:r w:rsidR="005F388E">
        <w:t xml:space="preserve"> the first equation </w:t>
      </w:r>
      <w:r w:rsidR="004E5B44">
        <w:t xml:space="preserve">has a better </w:t>
      </w:r>
      <w:r w:rsidR="005F388E">
        <w:t>performance</w:t>
      </w:r>
      <w:r w:rsidR="004E5B44">
        <w:t xml:space="preserve"> on </w:t>
      </w:r>
      <w:r w:rsidR="004E5B44" w:rsidRPr="003047DA">
        <w:t>the high contrast edges</w:t>
      </w:r>
      <w:r w:rsidR="003047DA" w:rsidRPr="003047DA">
        <w:t xml:space="preserve">, </w:t>
      </w:r>
      <w:r w:rsidR="004E5B44" w:rsidRPr="003047DA">
        <w:t>and the second one is</w:t>
      </w:r>
      <w:r w:rsidR="004E5B44">
        <w:t xml:space="preserve"> more suitable for the wide areas rather than the narrow ones.</w:t>
      </w:r>
    </w:p>
    <w:p w:rsidR="00E23325" w:rsidRDefault="00E23325" w:rsidP="00D31B09"/>
    <w:p w:rsidR="00AA5495" w:rsidRDefault="00010EE9" w:rsidP="004F2F93">
      <w:pPr>
        <w:ind w:left="1440" w:firstLine="72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exp⁡(</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oMath>
      <w:r w:rsidR="003047DA">
        <w:rPr>
          <w:rFonts w:eastAsiaTheme="minorEastAsia"/>
        </w:rPr>
        <w:tab/>
      </w:r>
      <w:r w:rsidR="003047DA">
        <w:rPr>
          <w:rFonts w:eastAsiaTheme="minorEastAsia"/>
        </w:rPr>
        <w:tab/>
      </w:r>
      <w:r w:rsidR="003047DA">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0)</w:t>
      </w:r>
    </w:p>
    <w:p w:rsidR="00A06F61" w:rsidRDefault="0023792E" w:rsidP="004F2F93">
      <w:pPr>
        <w:rPr>
          <w:rFonts w:eastAsiaTheme="minorEastAsia"/>
        </w:rPr>
      </w:pPr>
      <w:r>
        <w:rPr>
          <w:rFonts w:eastAsiaTheme="minorEastAsia"/>
        </w:rPr>
        <w:t xml:space="preserve">    </w:t>
      </w:r>
      <w:r w:rsidR="005B1071">
        <w:rPr>
          <w:rFonts w:eastAsiaTheme="minorEastAsia"/>
        </w:rPr>
        <w:tab/>
      </w:r>
      <w:r w:rsidR="005B1071">
        <w:rPr>
          <w:rFonts w:eastAsiaTheme="minorEastAsia"/>
        </w:rPr>
        <w:tab/>
      </w:r>
      <w:r w:rsidR="005B1071">
        <w:rPr>
          <w:rFonts w:eastAsiaTheme="minorEastAsia"/>
        </w:rPr>
        <w:tab/>
      </w:r>
      <m:oMath>
        <m:sSub>
          <m:sSubPr>
            <m:ctrlPr>
              <w:rPr>
                <w:rFonts w:ascii="Cambria Math" w:hAnsi="Cambria Math" w:cstheme="majorHAnsi"/>
              </w:rPr>
            </m:ctrlPr>
          </m:sSubPr>
          <m:e>
            <m:r>
              <w:rPr>
                <w:rFonts w:ascii="Cambria Math" w:hAnsi="Cambria Math" w:cstheme="majorHAnsi"/>
              </w:rPr>
              <m:t>c</m:t>
            </m:r>
          </m:e>
          <m:sub>
            <m:r>
              <m:rPr>
                <m:sty m:val="p"/>
              </m:rPr>
              <w:rPr>
                <w:rFonts w:ascii="Cambria Math" w:hAnsi="Cambria Math" w:cstheme="majorHAnsi"/>
              </w:rPr>
              <m:t>2</m:t>
            </m:r>
          </m:sub>
        </m:sSub>
        <m:d>
          <m:dPr>
            <m:ctrlPr>
              <w:rPr>
                <w:rFonts w:ascii="Cambria Math" w:hAnsi="Cambria Math" w:cstheme="majorHAnsi"/>
              </w:rPr>
            </m:ctrlPr>
          </m:dPr>
          <m:e>
            <m:r>
              <w:rPr>
                <w:rFonts w:ascii="Cambria Math" w:hAnsi="Cambria Math" w:cstheme="majorHAnsi"/>
              </w:rPr>
              <m:t>x</m:t>
            </m:r>
            <m:r>
              <m:rPr>
                <m:sty m:val="p"/>
              </m:rPr>
              <w:rPr>
                <w:rFonts w:ascii="Cambria Math" w:hAnsi="Cambria Math" w:cstheme="majorHAnsi"/>
              </w:rPr>
              <m:t>,</m:t>
            </m:r>
            <m:r>
              <w:rPr>
                <w:rFonts w:ascii="Cambria Math" w:hAnsi="Cambria Math" w:cstheme="majorHAnsi"/>
              </w:rPr>
              <m:t>y</m:t>
            </m:r>
            <m:r>
              <m:rPr>
                <m:sty m:val="p"/>
              </m:rPr>
              <w:rPr>
                <w:rFonts w:ascii="Cambria Math" w:hAnsi="Cambria Math" w:cstheme="majorHAnsi"/>
              </w:rPr>
              <m:t>,</m:t>
            </m:r>
            <m:r>
              <w:rPr>
                <w:rFonts w:ascii="Cambria Math" w:hAnsi="Cambria Math" w:cstheme="majorHAnsi"/>
              </w:rPr>
              <m:t>t</m:t>
            </m:r>
          </m:e>
        </m:d>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1</m:t>
            </m:r>
          </m:num>
          <m:den>
            <m:r>
              <m:rPr>
                <m:sty m:val="p"/>
              </m:rPr>
              <w:rPr>
                <w:rFonts w:ascii="Cambria Math" w:hAnsi="Cambria Math" w:cstheme="majorHAnsi"/>
              </w:rPr>
              <m:t>1+(</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num>
                  <m:den>
                    <m:r>
                      <w:rPr>
                        <w:rFonts w:ascii="Cambria Math" w:hAnsi="Cambria Math"/>
                      </w:rPr>
                      <m:t>k</m:t>
                    </m:r>
                  </m:den>
                </m:f>
                <m:r>
                  <m:rPr>
                    <m:sty m:val="p"/>
                  </m:rPr>
                  <w:rPr>
                    <w:rFonts w:ascii="Cambria Math" w:hAnsi="Cambria Math"/>
                  </w:rPr>
                  <m:t>)</m:t>
                </m:r>
              </m:e>
              <m:sup>
                <m:r>
                  <m:rPr>
                    <m:sty m:val="p"/>
                  </m:rPr>
                  <w:rPr>
                    <w:rFonts w:ascii="Cambria Math" w:hAnsi="Cambria Math"/>
                  </w:rPr>
                  <m:t>2</m:t>
                </m:r>
              </m:sup>
            </m:sSup>
          </m:den>
        </m:f>
      </m:oMath>
      <w:r w:rsidR="003047DA">
        <w:rPr>
          <w:rFonts w:eastAsiaTheme="minorEastAsia"/>
        </w:rPr>
        <w:tab/>
      </w:r>
      <w:r w:rsidR="003047DA">
        <w:rPr>
          <w:rFonts w:eastAsiaTheme="minorEastAsia"/>
        </w:rPr>
        <w:tab/>
      </w:r>
      <w:r w:rsidR="003047DA">
        <w:rPr>
          <w:rFonts w:eastAsiaTheme="minorEastAsia"/>
        </w:rPr>
        <w:tab/>
        <w:t xml:space="preserve">           </w:t>
      </w:r>
      <w:r w:rsidR="005B1071">
        <w:rPr>
          <w:rFonts w:eastAsiaTheme="minorEastAsia"/>
        </w:rPr>
        <w:tab/>
      </w:r>
      <w:r w:rsidR="005B1071">
        <w:rPr>
          <w:rFonts w:eastAsiaTheme="minorEastAsia"/>
        </w:rPr>
        <w:tab/>
      </w:r>
      <w:r w:rsidR="003047DA">
        <w:rPr>
          <w:rFonts w:eastAsiaTheme="minorEastAsia"/>
        </w:rPr>
        <w:t>(</w:t>
      </w:r>
      <w:r w:rsidR="004F2F93">
        <w:rPr>
          <w:rFonts w:eastAsiaTheme="minorEastAsia"/>
        </w:rPr>
        <w:t>3</w:t>
      </w:r>
      <w:r w:rsidR="003047DA">
        <w:rPr>
          <w:rFonts w:eastAsiaTheme="minorEastAsia"/>
        </w:rPr>
        <w:t>.11)</w:t>
      </w:r>
    </w:p>
    <w:p w:rsidR="00E23325" w:rsidRPr="00AA5495" w:rsidRDefault="00E23325" w:rsidP="00D31B09"/>
    <w:p w:rsidR="00B533CA" w:rsidRDefault="00B533CA" w:rsidP="0028145C">
      <w:r>
        <w:t>In the equations</w:t>
      </w:r>
      <w:r w:rsidR="00E23325">
        <w:t xml:space="preserve"> </w:t>
      </w:r>
      <w:r w:rsidR="0028145C">
        <w:t>3</w:t>
      </w:r>
      <w:r w:rsidR="00E23325">
        <w:t xml:space="preserve">.10 and </w:t>
      </w:r>
      <w:r w:rsidR="0028145C">
        <w:t>3</w:t>
      </w:r>
      <w:r w:rsidR="00E23325">
        <w:t>.11, k is</w:t>
      </w:r>
      <w:r>
        <w:t xml:space="preserve"> conductance parameter, and usually can be selected empirically</w:t>
      </w:r>
      <w:r w:rsidR="0028145C">
        <w:t xml:space="preserve"> which</w:t>
      </w:r>
      <w:r>
        <w:t xml:space="preserve"> determines the difference </w:t>
      </w:r>
      <w:r w:rsidRPr="00E36265">
        <w:t xml:space="preserve">between an edge and an intensity value </w:t>
      </w:r>
      <w:r w:rsidR="00E36265" w:rsidRPr="00E36265">
        <w:t>destroyed</w:t>
      </w:r>
      <w:r w:rsidRPr="00E36265">
        <w:t xml:space="preserve"> by noise during</w:t>
      </w:r>
      <w:r>
        <w:t xml:space="preserve"> anisotropic diffusion filtering process.</w:t>
      </w:r>
    </w:p>
    <w:p w:rsidR="008D12BB" w:rsidRDefault="00D02045" w:rsidP="00B32DA7">
      <w:r>
        <w:t>In addition, t</w:t>
      </w:r>
      <w:r w:rsidR="001F74BB">
        <w:t>he diffusive procedure</w:t>
      </w:r>
      <w:r w:rsidR="000E5C71">
        <w:t xml:space="preserve"> </w:t>
      </w:r>
      <w:r w:rsidR="00F6149C">
        <w:t>t</w:t>
      </w:r>
      <w:r w:rsidR="00CC4088">
        <w:t>hat</w:t>
      </w:r>
      <w:r w:rsidR="000E5C71">
        <w:t xml:space="preserve"> applies</w:t>
      </w:r>
      <w:r w:rsidR="00F6149C">
        <w:t xml:space="preserve"> the equation 3</w:t>
      </w:r>
      <w:r w:rsidR="000E5C71">
        <w:t>.</w:t>
      </w:r>
      <w:r w:rsidR="005B2C42">
        <w:t>9</w:t>
      </w:r>
      <w:r w:rsidR="000E5C71">
        <w:t xml:space="preserve"> defines the intensity change in each iteration </w:t>
      </w:r>
      <w:r w:rsidR="00341E62">
        <w:t>based on the</w:t>
      </w:r>
      <w:r w:rsidR="000B56FC">
        <w:t xml:space="preserve"> summation of</w:t>
      </w:r>
      <w:r w:rsidR="00341E62">
        <w:t xml:space="preserve"> contributed pixels at </w:t>
      </w:r>
      <w:r w:rsidR="000B56FC">
        <w:t xml:space="preserve">the </w:t>
      </w:r>
      <w:r w:rsidR="00341E62">
        <w:t>neighborhood</w:t>
      </w:r>
      <w:r w:rsidR="000B56FC">
        <w:t>s</w:t>
      </w:r>
      <w:r w:rsidR="00341E62">
        <w:t xml:space="preserve"> of</w:t>
      </w:r>
      <w:r w:rsidR="0034513D">
        <w:t xml:space="preserve"> (x,y) </w:t>
      </w:r>
      <w:r w:rsidR="000B56FC">
        <w:t xml:space="preserve">weighted according to equation </w:t>
      </w:r>
      <w:r w:rsidR="00B32DA7">
        <w:t>3</w:t>
      </w:r>
      <w:r w:rsidR="005B2C42">
        <w:t xml:space="preserve">.12, as presented in equation </w:t>
      </w:r>
      <w:r w:rsidR="00B32DA7">
        <w:t>3</w:t>
      </w:r>
      <w:r w:rsidR="005B2C42">
        <w:t>.13</w:t>
      </w:r>
      <w:r w:rsidR="00F45EB2">
        <w:t>.</w:t>
      </w:r>
      <w:r w:rsidR="000B56FC">
        <w:t xml:space="preserve"> </w:t>
      </w:r>
    </w:p>
    <w:p w:rsidR="00A4148B" w:rsidRDefault="00A4148B" w:rsidP="00D31B09"/>
    <w:p w:rsidR="0091602D" w:rsidRDefault="00010EE9" w:rsidP="00D31B09">
      <m:oMathPara>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AB4373" w:rsidRPr="00DA29D3" w:rsidRDefault="00010EE9"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dx</m:t>
                  </m:r>
                </m:num>
                <m:den>
                  <m:r>
                    <m:rPr>
                      <m:sty m:val="p"/>
                    </m:rPr>
                    <w:rPr>
                      <w:rFonts w:ascii="Cambria Math" w:hAnsi="Cambria Math"/>
                    </w:rPr>
                    <m:t>2</m:t>
                  </m:r>
                </m:den>
              </m:f>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d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010EE9" w:rsidP="00D31B09">
      <w:pPr>
        <w:rPr>
          <w:rFonts w:eastAsiaTheme="minorEastAsia"/>
        </w:rPr>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DA29D3" w:rsidRPr="00DA29D3" w:rsidRDefault="00F51346" w:rsidP="00643506">
      <w:pPr>
        <w:rPr>
          <w:rFonts w:eastAsiaTheme="minorEastAsia"/>
        </w:rPr>
      </w:pPr>
      <w:r>
        <w:rPr>
          <w:rFonts w:eastAsiaTheme="minorEastAsia"/>
        </w:rPr>
        <w:lastRenderedPageBreak/>
        <w:t xml:space="preserve">  </w:t>
      </w:r>
      <w:r w:rsidR="00EE1FD6">
        <w:rPr>
          <w:rFonts w:eastAsiaTheme="minorEastAsia"/>
        </w:rPr>
        <w:t xml:space="preserve"> </w:t>
      </w:r>
      <w:r w:rsidR="00B32DA7">
        <w:rPr>
          <w:rFonts w:eastAsiaTheme="minorEastAsia"/>
        </w:rPr>
        <w:tab/>
      </w:r>
      <w:r w:rsidR="00B32DA7">
        <w:rPr>
          <w:rFonts w:eastAsiaTheme="minorEastAsia"/>
        </w:rPr>
        <w:tab/>
        <w:t xml:space="preserve">    </w:t>
      </w:r>
      <m:oMath>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dy</m:t>
                </m:r>
              </m:num>
              <m:den>
                <m:r>
                  <m:rPr>
                    <m:sty m:val="p"/>
                  </m:rPr>
                  <w:rPr>
                    <w:rFonts w:ascii="Cambria Math" w:hAnsi="Cambria Math"/>
                  </w:rPr>
                  <m:t>2</m:t>
                </m:r>
              </m:den>
            </m:f>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dy</m:t>
            </m:r>
            <m:r>
              <m:rPr>
                <m:sty m:val="p"/>
              </m:rPr>
              <w:rPr>
                <w:rFonts w:ascii="Cambria Math" w:hAnsi="Cambria Math"/>
              </w:rPr>
              <m:t>,</m:t>
            </m:r>
            <m:r>
              <w:rPr>
                <w:rFonts w:ascii="Cambria Math" w:hAnsi="Cambria Math"/>
              </w:rPr>
              <m:t>t</m:t>
            </m:r>
          </m:e>
        </m:d>
        <m:r>
          <m:rPr>
            <m:sty m:val="p"/>
          </m:rPr>
          <w:rPr>
            <w:rFonts w:ascii="Cambria Math" w:hAnsi="Cambria Math"/>
          </w:rPr>
          <m:t>]</m:t>
        </m:r>
      </m:oMath>
      <w:r>
        <w:rPr>
          <w:rFonts w:eastAsiaTheme="minorEastAsia"/>
        </w:rPr>
        <w:tab/>
        <w:t xml:space="preserve">        (</w:t>
      </w:r>
      <w:r w:rsidR="00643506">
        <w:rPr>
          <w:rFonts w:eastAsiaTheme="minorEastAsia"/>
        </w:rPr>
        <w:t>3</w:t>
      </w:r>
      <w:r>
        <w:rPr>
          <w:rFonts w:eastAsiaTheme="minorEastAsia"/>
        </w:rPr>
        <w:t>.12)</w:t>
      </w:r>
    </w:p>
    <w:p w:rsidR="004441E0" w:rsidRDefault="009F1C33" w:rsidP="00643506">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d>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d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x</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y</m:t>
                    </m:r>
                  </m:e>
                  <m:sup>
                    <m:r>
                      <m:rPr>
                        <m:sty m:val="p"/>
                      </m:rPr>
                      <w:rPr>
                        <w:rFonts w:ascii="Cambria Math" w:hAnsi="Cambria Math"/>
                      </w:rPr>
                      <m:t>2</m:t>
                    </m:r>
                  </m:sup>
                </m:s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e>
                </m:d>
              </m:e>
            </m:d>
          </m:e>
        </m:d>
      </m:oMath>
      <w:r w:rsidR="00091AE4">
        <w:t xml:space="preserve"> </w:t>
      </w:r>
      <w:r w:rsidR="008D7450">
        <w:tab/>
      </w:r>
      <w:r w:rsidR="008D7450">
        <w:tab/>
      </w:r>
      <w:r w:rsidR="008D7450">
        <w:tab/>
      </w:r>
      <w:r w:rsidR="008D7450">
        <w:tab/>
      </w:r>
      <w:r w:rsidR="008D7450">
        <w:tab/>
      </w:r>
      <w:r w:rsidR="008D7450">
        <w:tab/>
      </w:r>
      <w:r w:rsidR="008D7450">
        <w:tab/>
      </w:r>
      <w:r w:rsidR="008D7450">
        <w:tab/>
      </w:r>
      <w:r w:rsidR="008D7450">
        <w:tab/>
      </w:r>
      <w:r w:rsidR="008D7450">
        <w:tab/>
        <w:t>(</w:t>
      </w:r>
      <w:r w:rsidR="00643506">
        <w:t>3</w:t>
      </w:r>
      <w:r w:rsidR="008D7450">
        <w:t>.13)</w:t>
      </w:r>
    </w:p>
    <w:p w:rsidR="008F66C4" w:rsidRDefault="008F66C4" w:rsidP="008F66C4"/>
    <w:p w:rsidR="00181C12" w:rsidRDefault="0065286A" w:rsidP="00581821">
      <w:r>
        <w:t xml:space="preserve">In the equations </w:t>
      </w:r>
      <w:r w:rsidR="00DA5A2D">
        <w:t>3</w:t>
      </w:r>
      <w:r>
        <w:t xml:space="preserve">.12 and </w:t>
      </w:r>
      <w:r w:rsidR="00DA5A2D">
        <w:t>3</w:t>
      </w:r>
      <w:r>
        <w:t>.13, t</w:t>
      </w:r>
      <w:r w:rsidR="00331B66">
        <w:t>he pixel spacing in the image is represented by</w:t>
      </w:r>
      <w:r w:rsidR="00746602">
        <w:t xml:space="preserve"> dx and dy</w:t>
      </w:r>
      <w:r w:rsidR="00331B66">
        <w:t xml:space="preserve"> </w:t>
      </w:r>
      <w:r w:rsidR="00DA5A2D">
        <w:t>Furthermore</w:t>
      </w:r>
      <w:r w:rsidR="00B901B7">
        <w:t>,</w:t>
      </w:r>
      <w:r w:rsidR="00964917">
        <w:t xml:space="preserve"> </w:t>
      </w:r>
      <w:r w:rsidR="00483F5C">
        <w:t>i</w:t>
      </w:r>
      <w:r w:rsidR="00D02045">
        <w:t xml:space="preserve">n equation </w:t>
      </w:r>
      <w:r w:rsidR="00DA5A2D">
        <w:t>3</w:t>
      </w:r>
      <w:r w:rsidR="00D02045">
        <w:t>.13</w:t>
      </w:r>
      <w:r w:rsidR="00F836AD">
        <w:t>,</w:t>
      </w:r>
      <w:r w:rsidR="00112EF3">
        <w:t xml:space="preserve"> dt</w:t>
      </w:r>
      <w:r w:rsidR="00F836AD">
        <w:t xml:space="preserve"> corresponds to</w:t>
      </w:r>
      <w:r w:rsidR="00134F8A">
        <w:t xml:space="preserve"> the</w:t>
      </w:r>
      <w:r w:rsidR="00F836AD">
        <w:t xml:space="preserve"> integration constant</w:t>
      </w:r>
      <w:r w:rsidR="00FD7304">
        <w:t xml:space="preserve"> and</w:t>
      </w:r>
      <w:r w:rsidR="00112EF3">
        <w:t xml:space="preserve"> </w:t>
      </w:r>
      <w:r w:rsidR="00FD7304">
        <w:t>it has to be selected</w:t>
      </w:r>
      <w:r w:rsidR="00EE32FF">
        <w:t xml:space="preserve"> with respect to a stability criterion</w:t>
      </w:r>
      <w:r w:rsidR="00581821">
        <w:t xml:space="preserve"> </w:t>
      </w:r>
      <w:sdt>
        <w:sdtPr>
          <w:alias w:val="Don't edit this field"/>
          <w:tag w:val="CitaviPlaceholder#9888fc93-73cf-4f77-94c1-c6308f5c342f"/>
          <w:id w:val="-1442070278"/>
          <w:placeholder>
            <w:docPart w:val="DefaultPlaceholder_-1854013440"/>
          </w:placeholder>
        </w:sdtPr>
        <w:sdtContent>
          <w:r w:rsidR="00581821">
            <w:fldChar w:fldCharType="begin"/>
          </w:r>
          <w:r w:rsidR="00F5237C">
            <w:instrText>ADDIN CitaviPlaceholder{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}</w:instrText>
          </w:r>
          <w:r w:rsidR="00581821">
            <w:fldChar w:fldCharType="separate"/>
          </w:r>
          <w:r w:rsidR="00F5237C">
            <w:t>[36, 37]</w:t>
          </w:r>
          <w:r w:rsidR="00581821">
            <w:fldChar w:fldCharType="end"/>
          </w:r>
        </w:sdtContent>
      </w:sdt>
      <w:r w:rsidR="00EE32FF">
        <w:t xml:space="preserve">. </w:t>
      </w:r>
      <w:r w:rsidR="009D44A2">
        <w:t xml:space="preserve"> Figure </w:t>
      </w:r>
      <w:r w:rsidR="00DA5A2D">
        <w:t>3</w:t>
      </w:r>
      <w:r w:rsidR="00E3730B">
        <w:t>.14 shows an image</w:t>
      </w:r>
      <w:r w:rsidR="00DA5A2D">
        <w:t xml:space="preserve"> of the captured Z-frame marker</w:t>
      </w:r>
      <w:r w:rsidR="00E3730B">
        <w:t xml:space="preserve"> which is denoised using anisotropic filter after binarization</w:t>
      </w:r>
      <w:r w:rsidR="006E05C5">
        <w:t>.</w:t>
      </w:r>
    </w:p>
    <w:p w:rsidR="00C53B6F" w:rsidRDefault="002A6DC7" w:rsidP="00D31B09">
      <w:pPr>
        <w:rPr>
          <w:rFonts w:cstheme="minorHAnsi"/>
        </w:rPr>
      </w:pPr>
      <w:r>
        <w:rPr>
          <w:noProof/>
        </w:rPr>
        <w:drawing>
          <wp:anchor distT="0" distB="0" distL="114300" distR="114300" simplePos="0" relativeHeight="251705856" behindDoc="0" locked="0" layoutInCell="1" allowOverlap="1" wp14:anchorId="18DD8323" wp14:editId="04FC84EC">
            <wp:simplePos x="0" y="0"/>
            <wp:positionH relativeFrom="column">
              <wp:posOffset>3429953</wp:posOffset>
            </wp:positionH>
            <wp:positionV relativeFrom="paragraph">
              <wp:posOffset>455612</wp:posOffset>
            </wp:positionV>
            <wp:extent cx="2359660" cy="2282825"/>
            <wp:effectExtent l="317" t="0" r="2858" b="2857"/>
            <wp:wrapNone/>
            <wp:docPr id="1073741887" name="Picture 1073741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7" name="anisotropic.jpg"/>
                    <pic:cNvPicPr/>
                  </pic:nvPicPr>
                  <pic:blipFill rotWithShape="1">
                    <a:blip r:embed="rId66">
                      <a:extLst>
                        <a:ext uri="{28A0092B-C50C-407E-A947-70E740481C1C}">
                          <a14:useLocalDpi xmlns:a14="http://schemas.microsoft.com/office/drawing/2010/main" val="0"/>
                        </a:ext>
                      </a:extLst>
                    </a:blip>
                    <a:srcRect l="16146" t="6570" r="17664" b="16375"/>
                    <a:stretch/>
                  </pic:blipFill>
                  <pic:spPr bwMode="auto">
                    <a:xfrm rot="5400000">
                      <a:off x="0" y="0"/>
                      <a:ext cx="2359660" cy="2282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5EC">
        <w:rPr>
          <w:noProof/>
        </w:rPr>
        <w:drawing>
          <wp:anchor distT="0" distB="0" distL="114300" distR="114300" simplePos="0" relativeHeight="251704832" behindDoc="0" locked="0" layoutInCell="1" allowOverlap="1" wp14:anchorId="668415D8" wp14:editId="7446DD93">
            <wp:simplePos x="0" y="0"/>
            <wp:positionH relativeFrom="margin">
              <wp:align>left</wp:align>
            </wp:positionH>
            <wp:positionV relativeFrom="paragraph">
              <wp:posOffset>434340</wp:posOffset>
            </wp:positionV>
            <wp:extent cx="2371725" cy="2298065"/>
            <wp:effectExtent l="0" t="1270" r="8255" b="8255"/>
            <wp:wrapTopAndBottom/>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3" name="original_wavelet.jpg"/>
                    <pic:cNvPicPr/>
                  </pic:nvPicPr>
                  <pic:blipFill rotWithShape="1">
                    <a:blip r:embed="rId65">
                      <a:extLst>
                        <a:ext uri="{28A0092B-C50C-407E-A947-70E740481C1C}">
                          <a14:useLocalDpi xmlns:a14="http://schemas.microsoft.com/office/drawing/2010/main" val="0"/>
                        </a:ext>
                      </a:extLst>
                    </a:blip>
                    <a:srcRect l="17644" t="7923" r="20673" b="20155"/>
                    <a:stretch/>
                  </pic:blipFill>
                  <pic:spPr bwMode="auto">
                    <a:xfrm rot="5400000">
                      <a:off x="0" y="0"/>
                      <a:ext cx="2371725" cy="2298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05C5" w:rsidRPr="006E05C5" w:rsidRDefault="00ED1F09" w:rsidP="00D31B09">
      <w:r>
        <w:rPr>
          <w:noProof/>
        </w:rPr>
        <mc:AlternateContent>
          <mc:Choice Requires="wps">
            <w:drawing>
              <wp:anchor distT="0" distB="0" distL="114300" distR="114300" simplePos="0" relativeHeight="251791872" behindDoc="0" locked="0" layoutInCell="1" allowOverlap="1" wp14:anchorId="5DAF55FF" wp14:editId="2A8312BF">
                <wp:simplePos x="0" y="0"/>
                <wp:positionH relativeFrom="margin">
                  <wp:align>left</wp:align>
                </wp:positionH>
                <wp:positionV relativeFrom="paragraph">
                  <wp:posOffset>2595245</wp:posOffset>
                </wp:positionV>
                <wp:extent cx="5748020" cy="762635"/>
                <wp:effectExtent l="0" t="0" r="5080" b="0"/>
                <wp:wrapTopAndBottom/>
                <wp:docPr id="36" name="Text Box 36"/>
                <wp:cNvGraphicFramePr/>
                <a:graphic xmlns:a="http://schemas.openxmlformats.org/drawingml/2006/main">
                  <a:graphicData uri="http://schemas.microsoft.com/office/word/2010/wordprocessingShape">
                    <wps:wsp>
                      <wps:cNvSpPr txBox="1"/>
                      <wps:spPr>
                        <a:xfrm>
                          <a:off x="0" y="0"/>
                          <a:ext cx="5748020" cy="762635"/>
                        </a:xfrm>
                        <a:prstGeom prst="rect">
                          <a:avLst/>
                        </a:prstGeom>
                        <a:solidFill>
                          <a:prstClr val="white"/>
                        </a:solidFill>
                        <a:ln>
                          <a:noFill/>
                        </a:ln>
                      </wps:spPr>
                      <wps:txbx>
                        <w:txbxContent>
                          <w:p w:rsidR="00010EE9" w:rsidRPr="00547190" w:rsidRDefault="00010EE9" w:rsidP="00751D32">
                            <w:pPr>
                              <w:pStyle w:val="Caption"/>
                            </w:pPr>
                            <w:bookmarkStart w:id="78" w:name="_Toc5237353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w:t>
                            </w:r>
                            <w:r w:rsidRPr="000E1A54">
                              <w:t xml:space="preserve"> </w:t>
                            </w:r>
                            <w:r>
                              <w:t>The left image is the original image and the right image is the denoised image using anisotropic filter after binarization. Equation 3.11 is used to for estimation of the diffusing coefficien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F55FF" id="Text Box 36" o:spid="_x0000_s1128" type="#_x0000_t202" style="position:absolute;left:0;text-align:left;margin-left:0;margin-top:204.35pt;width:452.6pt;height:60.05pt;z-index:251791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8zFMwIAAGoEAAAOAAAAZHJzL2Uyb0RvYy54bWysVFFv2yAQfp+0/4B4X5yka5p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" stroked="f">
                <v:textbox inset="0,0,0,0">
                  <w:txbxContent>
                    <w:p w:rsidR="00010EE9" w:rsidRPr="00547190" w:rsidRDefault="00010EE9" w:rsidP="00751D32">
                      <w:pPr>
                        <w:pStyle w:val="Caption"/>
                      </w:pPr>
                      <w:bookmarkStart w:id="79" w:name="_Toc52373530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4</w:t>
                      </w:r>
                      <w:r>
                        <w:fldChar w:fldCharType="end"/>
                      </w:r>
                      <w:r>
                        <w:t>:</w:t>
                      </w:r>
                      <w:r w:rsidRPr="000E1A54">
                        <w:t xml:space="preserve"> </w:t>
                      </w:r>
                      <w:r>
                        <w:t>The left image is the original image and the right image is the denoised image using anisotropic filter after binarization. Equation 3.11 is used to for estimation of the diffusing coefficient.</w:t>
                      </w:r>
                      <w:bookmarkEnd w:id="79"/>
                    </w:p>
                  </w:txbxContent>
                </v:textbox>
                <w10:wrap type="topAndBottom" anchorx="margin"/>
              </v:shape>
            </w:pict>
          </mc:Fallback>
        </mc:AlternateContent>
      </w:r>
    </w:p>
    <w:p w:rsidR="00442F9C" w:rsidRDefault="00442F9C" w:rsidP="00D31B09"/>
    <w:p w:rsidR="00A840DE" w:rsidRDefault="00AF4DE2" w:rsidP="00856809">
      <w:r>
        <w:t>In conclusion, based on the</w:t>
      </w:r>
      <w:r w:rsidR="0065286A">
        <w:t xml:space="preserve"> results presented in Figure</w:t>
      </w:r>
      <w:r w:rsidR="00D53A2D">
        <w:t xml:space="preserve"> 3.12, 3.13 and</w:t>
      </w:r>
      <w:r w:rsidR="0065286A">
        <w:t xml:space="preserve"> </w:t>
      </w:r>
      <w:r w:rsidR="00856809">
        <w:t>3</w:t>
      </w:r>
      <w:r w:rsidR="0065286A">
        <w:t>.14</w:t>
      </w:r>
      <w:r>
        <w:t xml:space="preserve">, the anisotropic diffusion filtering </w:t>
      </w:r>
      <w:r w:rsidR="00354F59">
        <w:t xml:space="preserve">approach </w:t>
      </w:r>
      <w:r>
        <w:t>has the best performance on the</w:t>
      </w:r>
      <w:r w:rsidR="00D53A2D">
        <w:t xml:space="preserve"> captured </w:t>
      </w:r>
      <w:r>
        <w:t>image</w:t>
      </w:r>
      <w:r w:rsidR="00D538FC">
        <w:t>s</w:t>
      </w:r>
      <w:r w:rsidR="00354F59">
        <w:t xml:space="preserve"> as a preprocessing step (noise reduction and edge enhancement</w:t>
      </w:r>
      <w:r w:rsidR="00354F59" w:rsidRPr="00705671">
        <w:t>)</w:t>
      </w:r>
      <w:r w:rsidRPr="00705671">
        <w:t>.</w:t>
      </w:r>
      <w:r w:rsidR="00D90F13" w:rsidRPr="00705671">
        <w:t xml:space="preserve"> Moreover</w:t>
      </w:r>
      <w:r w:rsidR="00705671" w:rsidRPr="00705671">
        <w:t>,</w:t>
      </w:r>
      <w:r w:rsidR="00D90F13" w:rsidRPr="00705671">
        <w:t xml:space="preserve"> due to the </w:t>
      </w:r>
      <w:r w:rsidR="00D90F13" w:rsidRPr="00705671">
        <w:lastRenderedPageBreak/>
        <w:t>mentioned characteristics of the anisotropic diffusion, the</w:t>
      </w:r>
      <w:r w:rsidR="00D53A2D">
        <w:t xml:space="preserve"> captured </w:t>
      </w:r>
      <w:r w:rsidR="00D90F13" w:rsidRPr="00705671">
        <w:t>image</w:t>
      </w:r>
      <w:r w:rsidR="00705671" w:rsidRPr="00705671">
        <w:t xml:space="preserve"> </w:t>
      </w:r>
      <w:r w:rsidR="00D538FC" w:rsidRPr="00705671">
        <w:t xml:space="preserve">converges faster to the desired </w:t>
      </w:r>
      <w:r w:rsidR="00FC2F9B">
        <w:t>shape</w:t>
      </w:r>
      <w:r w:rsidR="00D538FC" w:rsidRPr="00705671">
        <w:t xml:space="preserve"> fo</w:t>
      </w:r>
      <w:r w:rsidR="009C7C62">
        <w:t>r</w:t>
      </w:r>
      <w:r w:rsidR="00D90F13" w:rsidRPr="00705671">
        <w:t xml:space="preserve"> </w:t>
      </w:r>
      <w:r w:rsidR="00D53A2D">
        <w:t xml:space="preserve">the </w:t>
      </w:r>
      <w:r w:rsidR="00D90F13" w:rsidRPr="00705671">
        <w:t>further processing.</w:t>
      </w:r>
    </w:p>
    <w:p w:rsidR="00A840DE" w:rsidRDefault="00A840DE" w:rsidP="00D31B09"/>
    <w:p w:rsidR="00A840DE" w:rsidRDefault="00A840DE" w:rsidP="00D31B09"/>
    <w:p w:rsidR="005B09B3" w:rsidRDefault="005B09B3" w:rsidP="0007793C">
      <w:pPr>
        <w:pStyle w:val="Heading4"/>
      </w:pPr>
      <w:bookmarkStart w:id="80" w:name="_Toc523730418"/>
      <w:r w:rsidRPr="008A2176">
        <w:t>Image Contrast Enhancement</w:t>
      </w:r>
      <w:bookmarkEnd w:id="80"/>
    </w:p>
    <w:p w:rsidR="008A2176" w:rsidRDefault="0003653A" w:rsidP="00D31B09">
      <w:r w:rsidRPr="00F242B4">
        <w:t>In order to</w:t>
      </w:r>
      <w:r w:rsidR="001D2247" w:rsidRPr="00F242B4">
        <w:t xml:space="preserve"> adjust the intensity value in the</w:t>
      </w:r>
      <w:r w:rsidR="0013469E">
        <w:t xml:space="preserve"> denoised</w:t>
      </w:r>
      <w:r w:rsidR="001D2247" w:rsidRPr="00F242B4">
        <w:t xml:space="preserve"> image</w:t>
      </w:r>
      <w:r w:rsidR="0013469E">
        <w:t>s</w:t>
      </w:r>
      <w:r w:rsidR="000E6261" w:rsidRPr="00F242B4">
        <w:t>,</w:t>
      </w:r>
      <w:r w:rsidR="001D2247" w:rsidRPr="00F242B4">
        <w:t xml:space="preserve"> the</w:t>
      </w:r>
      <w:r w:rsidR="001D2247" w:rsidRPr="00F242B4">
        <w:rPr>
          <w:i/>
        </w:rPr>
        <w:t xml:space="preserve"> imadjust </w:t>
      </w:r>
      <w:r w:rsidR="001D2247" w:rsidRPr="00F242B4">
        <w:t>fu</w:t>
      </w:r>
      <w:r w:rsidR="00586957" w:rsidRPr="00F242B4">
        <w:t>nction in MATLAB is implemented, while the range of the input v</w:t>
      </w:r>
      <w:r w:rsidR="00652ABA" w:rsidRPr="00F242B4">
        <w:t xml:space="preserve">alues and the output values </w:t>
      </w:r>
      <w:r w:rsidR="00586957" w:rsidRPr="00F242B4">
        <w:t>are specified in two vectors that pass to</w:t>
      </w:r>
      <w:r w:rsidR="00652ABA" w:rsidRPr="00F242B4">
        <w:t xml:space="preserve"> the</w:t>
      </w:r>
      <w:r w:rsidR="00586957" w:rsidRPr="00F242B4">
        <w:t xml:space="preserve"> </w:t>
      </w:r>
      <w:r w:rsidR="00586957" w:rsidRPr="00F242B4">
        <w:rPr>
          <w:i/>
        </w:rPr>
        <w:t>imadjust</w:t>
      </w:r>
      <w:r w:rsidR="00586957" w:rsidRPr="00F242B4">
        <w:t xml:space="preserve"> </w:t>
      </w:r>
      <w:r w:rsidR="006D7DDD" w:rsidRPr="00F242B4">
        <w:t xml:space="preserve">function </w:t>
      </w:r>
      <w:r w:rsidR="00586957" w:rsidRPr="00F242B4">
        <w:t>as arguments.</w:t>
      </w:r>
      <w:r w:rsidR="00DE303D" w:rsidRPr="00F242B4">
        <w:t xml:space="preserve"> The first vector specifies the low- and high-intensity values</w:t>
      </w:r>
      <w:r w:rsidR="00EC0483" w:rsidRPr="00F242B4">
        <w:t xml:space="preserve"> that must be mapped</w:t>
      </w:r>
      <w:r w:rsidR="00B1366F" w:rsidRPr="00F242B4">
        <w:t xml:space="preserve"> and t</w:t>
      </w:r>
      <w:r w:rsidR="00EC0483" w:rsidRPr="00F242B4">
        <w:t>he second vector specifies the scale over which</w:t>
      </w:r>
      <w:r w:rsidR="00F50375" w:rsidRPr="00F242B4">
        <w:t xml:space="preserve"> the values of the first vector should be mapped to</w:t>
      </w:r>
      <w:r w:rsidR="0013469E">
        <w:t xml:space="preserve"> [Mathwork]</w:t>
      </w:r>
      <w:r w:rsidR="00F50375" w:rsidRPr="00F242B4">
        <w:t>.</w:t>
      </w:r>
      <w:r w:rsidR="00722CD5">
        <w:t xml:space="preserve"> </w:t>
      </w:r>
      <w:r w:rsidR="00A55DB7">
        <w:t>The result of this process</w:t>
      </w:r>
      <w:r w:rsidR="004C17F8">
        <w:t>ing step is represented in Figure 3</w:t>
      </w:r>
      <w:r w:rsidR="00A55DB7">
        <w:t>.15.</w:t>
      </w:r>
    </w:p>
    <w:p w:rsidR="00A840DE" w:rsidRDefault="004C17F8" w:rsidP="00D31B09">
      <w:r>
        <w:rPr>
          <w:noProof/>
        </w:rPr>
        <mc:AlternateContent>
          <mc:Choice Requires="wps">
            <w:drawing>
              <wp:anchor distT="0" distB="0" distL="114300" distR="114300" simplePos="0" relativeHeight="251793920" behindDoc="0" locked="0" layoutInCell="1" allowOverlap="1" wp14:anchorId="0172ED93" wp14:editId="3110DF1E">
                <wp:simplePos x="0" y="0"/>
                <wp:positionH relativeFrom="column">
                  <wp:posOffset>17145</wp:posOffset>
                </wp:positionH>
                <wp:positionV relativeFrom="paragraph">
                  <wp:posOffset>2835910</wp:posOffset>
                </wp:positionV>
                <wp:extent cx="528193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wps:spPr>
                      <wps:txbx>
                        <w:txbxContent>
                          <w:p w:rsidR="00010EE9" w:rsidRPr="00CC6D97" w:rsidRDefault="00010EE9" w:rsidP="00751D32">
                            <w:pPr>
                              <w:pStyle w:val="Caption"/>
                            </w:pPr>
                            <w:bookmarkStart w:id="81" w:name="_Toc5237353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5</w:t>
                            </w:r>
                            <w:r>
                              <w:fldChar w:fldCharType="end"/>
                            </w:r>
                            <w:r>
                              <w:t>: the left image is a captured MRI image using Gaussian filter, the right image is the image left after contrast enhancement procedure</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72ED93" id="Text Box 47" o:spid="_x0000_s1129" type="#_x0000_t202" style="position:absolute;left:0;text-align:left;margin-left:1.35pt;margin-top:223.3pt;width:415.9pt;height:.05pt;z-index:25179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cFkMQIAAGcEAAAOAAAAZHJzL2Uyb0RvYy54bWysVMFu2zAMvQ/YPwi6L07StW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" stroked="f">
                <v:textbox style="mso-fit-shape-to-text:t" inset="0,0,0,0">
                  <w:txbxContent>
                    <w:p w:rsidR="00010EE9" w:rsidRPr="00CC6D97" w:rsidRDefault="00010EE9" w:rsidP="00751D32">
                      <w:pPr>
                        <w:pStyle w:val="Caption"/>
                      </w:pPr>
                      <w:bookmarkStart w:id="82" w:name="_Toc52373530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5</w:t>
                      </w:r>
                      <w:r>
                        <w:fldChar w:fldCharType="end"/>
                      </w:r>
                      <w:r>
                        <w:t>: the left image is a captured MRI image using Gaussian filter, the right image is the image left after contrast enhancement procedure</w:t>
                      </w:r>
                      <w:bookmarkEnd w:id="82"/>
                    </w:p>
                  </w:txbxContent>
                </v:textbox>
                <w10:wrap type="topAndBottom"/>
              </v:shape>
            </w:pict>
          </mc:Fallback>
        </mc:AlternateContent>
      </w:r>
      <w:r w:rsidR="008B7E46">
        <w:rPr>
          <w:noProof/>
        </w:rPr>
        <w:drawing>
          <wp:anchor distT="0" distB="0" distL="114300" distR="114300" simplePos="0" relativeHeight="251707904" behindDoc="0" locked="0" layoutInCell="1" allowOverlap="1" wp14:anchorId="6F4C5D03" wp14:editId="5F991CA2">
            <wp:simplePos x="0" y="0"/>
            <wp:positionH relativeFrom="margin">
              <wp:posOffset>0</wp:posOffset>
            </wp:positionH>
            <wp:positionV relativeFrom="paragraph">
              <wp:posOffset>396875</wp:posOffset>
            </wp:positionV>
            <wp:extent cx="2399030" cy="2362835"/>
            <wp:effectExtent l="0" t="953" r="318" b="317"/>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ussian_contrast.jpg"/>
                    <pic:cNvPicPr/>
                  </pic:nvPicPr>
                  <pic:blipFill rotWithShape="1">
                    <a:blip r:embed="rId67">
                      <a:extLst>
                        <a:ext uri="{28A0092B-C50C-407E-A947-70E740481C1C}">
                          <a14:useLocalDpi xmlns:a14="http://schemas.microsoft.com/office/drawing/2010/main" val="0"/>
                        </a:ext>
                      </a:extLst>
                    </a:blip>
                    <a:srcRect l="17916" t="9071" r="22296" b="20055"/>
                    <a:stretch/>
                  </pic:blipFill>
                  <pic:spPr bwMode="auto">
                    <a:xfrm rot="5400000">
                      <a:off x="0" y="0"/>
                      <a:ext cx="2399030" cy="236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397">
        <w:rPr>
          <w:noProof/>
        </w:rPr>
        <w:drawing>
          <wp:anchor distT="0" distB="0" distL="114300" distR="114300" simplePos="0" relativeHeight="251706880" behindDoc="0" locked="0" layoutInCell="1" allowOverlap="1" wp14:anchorId="0FEC61AC" wp14:editId="7A6BCFC2">
            <wp:simplePos x="0" y="0"/>
            <wp:positionH relativeFrom="margin">
              <wp:align>right</wp:align>
            </wp:positionH>
            <wp:positionV relativeFrom="paragraph">
              <wp:posOffset>400685</wp:posOffset>
            </wp:positionV>
            <wp:extent cx="2383790" cy="2336800"/>
            <wp:effectExtent l="4445" t="0" r="1905" b="19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trast enhancememnt.jpg"/>
                    <pic:cNvPicPr/>
                  </pic:nvPicPr>
                  <pic:blipFill rotWithShape="1">
                    <a:blip r:embed="rId68">
                      <a:extLst>
                        <a:ext uri="{28A0092B-C50C-407E-A947-70E740481C1C}">
                          <a14:useLocalDpi xmlns:a14="http://schemas.microsoft.com/office/drawing/2010/main" val="0"/>
                        </a:ext>
                      </a:extLst>
                    </a:blip>
                    <a:srcRect l="18934" t="10577" r="26551" b="25131"/>
                    <a:stretch/>
                  </pic:blipFill>
                  <pic:spPr bwMode="auto">
                    <a:xfrm rot="5400000">
                      <a:off x="0" y="0"/>
                      <a:ext cx="2383790" cy="233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40DE" w:rsidRDefault="00A840DE" w:rsidP="00D31B09"/>
    <w:p w:rsidR="00A85C2F" w:rsidRDefault="00A85C2F" w:rsidP="00D31B09"/>
    <w:p w:rsidR="00E77364" w:rsidRDefault="00E77364" w:rsidP="0007793C">
      <w:pPr>
        <w:pStyle w:val="Heading4"/>
      </w:pPr>
      <w:bookmarkStart w:id="83" w:name="_Toc523730419"/>
      <w:r w:rsidRPr="00E77364">
        <w:lastRenderedPageBreak/>
        <w:t>Image Binarization</w:t>
      </w:r>
      <w:bookmarkEnd w:id="83"/>
    </w:p>
    <w:p w:rsidR="00BA7013" w:rsidRDefault="00945BAA" w:rsidP="005D6CDA">
      <w:pPr>
        <w:rPr>
          <w:rFonts w:eastAsiaTheme="minorEastAsia"/>
        </w:rPr>
      </w:pPr>
      <w:r>
        <w:t>Thresholding is a common image processing technique app</w:t>
      </w:r>
      <w:r w:rsidR="00442189">
        <w:t>lied t</w:t>
      </w:r>
      <w:r w:rsidR="007B3800">
        <w:t xml:space="preserve">o gray-scale images for image </w:t>
      </w:r>
      <w:r w:rsidR="004C6750">
        <w:t>binarization</w:t>
      </w:r>
      <w:r w:rsidR="00442189">
        <w:t xml:space="preserve">. </w:t>
      </w:r>
      <w:r w:rsidR="00BA7013">
        <w:t>In general, it makes a binary partition of the image data set by using intensity values of the</w:t>
      </w:r>
      <w:r w:rsidR="00D70F92">
        <w:t xml:space="preserve"> image</w:t>
      </w:r>
      <w:r w:rsidR="00BA7013">
        <w:t xml:space="preserve"> pixels. </w:t>
      </w:r>
      <w:r w:rsidR="00D5590C">
        <w:t>Single-threshold algorithm</w:t>
      </w:r>
      <w:r w:rsidR="002A49B8">
        <w:t xml:space="preserve"> </w:t>
      </w:r>
      <w:r w:rsidR="00594F6B">
        <w:t>separate</w:t>
      </w:r>
      <w:r w:rsidR="002A49B8">
        <w:t>s</w:t>
      </w:r>
      <w:r w:rsidR="00EC6321">
        <w:t xml:space="preserve"> the dataset into two classes</w:t>
      </w:r>
      <w:r w:rsidR="00BC2322">
        <w:t xml:space="preserve"> based on a threshold</w:t>
      </w:r>
      <w:r w:rsidR="00400E7D">
        <w:t>,</w:t>
      </w:r>
      <w:r w:rsidR="00751663">
        <w:t xml:space="preserve"> where,</w:t>
      </w:r>
      <w:r w:rsidR="00D04CD2">
        <w:t xml:space="preserve"> pixels with higher</w:t>
      </w:r>
      <w:r w:rsidR="00594F6B">
        <w:t xml:space="preserve"> intensities </w:t>
      </w:r>
      <w:r w:rsidR="00594F6B" w:rsidRPr="005D6CDA">
        <w:t>than the threshold are</w:t>
      </w:r>
      <w:r w:rsidR="00594F6B">
        <w:t xml:space="preserve"> c</w:t>
      </w:r>
      <w:r w:rsidR="008E66E2">
        <w:t>ategorized</w:t>
      </w:r>
      <w:r w:rsidR="00594F6B">
        <w:t xml:space="preserve"> into one class and the</w:t>
      </w:r>
      <w:r w:rsidR="00751663">
        <w:t xml:space="preserve"> other</w:t>
      </w:r>
      <w:r w:rsidR="00594F6B">
        <w:t xml:space="preserve"> pixels are </w:t>
      </w:r>
      <w:r w:rsidR="008E66E2">
        <w:t>categorized</w:t>
      </w:r>
      <w:r w:rsidR="00751663">
        <w:t xml:space="preserve"> in </w:t>
      </w:r>
      <w:r w:rsidR="00885101">
        <w:t xml:space="preserve">an </w:t>
      </w:r>
      <w:r w:rsidR="00751663">
        <w:t xml:space="preserve">another </w:t>
      </w:r>
      <w:r w:rsidR="00594F6B">
        <w:t xml:space="preserve">class. The mathematical </w:t>
      </w:r>
      <w:r w:rsidR="005D6CDA">
        <w:t>formulation</w:t>
      </w:r>
      <w:r w:rsidR="00FD52D8">
        <w:t xml:space="preserve"> of</w:t>
      </w:r>
      <w:r w:rsidR="00594F6B">
        <w:t xml:space="preserve"> </w:t>
      </w:r>
      <w:r w:rsidR="00811003">
        <w:t>this</w:t>
      </w:r>
      <w:r w:rsidR="00594F6B">
        <w:t xml:space="preserve"> technique</w:t>
      </w:r>
      <w:r w:rsidR="00B7595E">
        <w:t xml:space="preserve"> is </w:t>
      </w:r>
      <w:r w:rsidR="00FD52D8">
        <w:t xml:space="preserve">presented </w:t>
      </w:r>
      <w:r w:rsidR="00643506">
        <w:t>in equation</w:t>
      </w:r>
      <w:r w:rsidR="00B7595E">
        <w:t xml:space="preserve"> 3.1</w:t>
      </w:r>
      <w:r w:rsidR="00643506">
        <w:t>4</w:t>
      </w:r>
      <w:r w:rsidR="00B7595E">
        <w:t xml:space="preserve">, where </w:t>
      </w:r>
      <w:r w:rsidR="00B7595E" w:rsidRPr="00811003">
        <w:t>I</w:t>
      </w:r>
      <w:r w:rsidR="00FD52D8">
        <w:t xml:space="preserve"> and </w:t>
      </w:r>
      <m:oMath>
        <m:r>
          <w:rPr>
            <w:rFonts w:ascii="Cambria Math" w:hAnsi="Cambria Math"/>
          </w:rPr>
          <m:t>λ</m:t>
        </m:r>
      </m:oMath>
      <w:r w:rsidR="00B7595E">
        <w:rPr>
          <w:i/>
          <w:iCs/>
        </w:rPr>
        <w:t xml:space="preserve"> </w:t>
      </w:r>
      <w:r w:rsidR="00FD52D8" w:rsidRPr="00FD52D8">
        <w:t>correspond to</w:t>
      </w:r>
      <w:r w:rsidR="00FD52D8">
        <w:t xml:space="preserve"> </w:t>
      </w:r>
      <w:r w:rsidR="00B7595E">
        <w:t xml:space="preserve">the </w:t>
      </w:r>
      <w:r w:rsidR="005D6CDA">
        <w:t>analyzed</w:t>
      </w:r>
      <w:r w:rsidR="00B7595E">
        <w:t xml:space="preserve"> intensity value</w:t>
      </w:r>
      <w:r w:rsidR="005D6CDA">
        <w:t xml:space="preserve"> and</w:t>
      </w:r>
      <w:r w:rsidR="00B7595E">
        <w:t xml:space="preserve"> </w:t>
      </w:r>
      <w:r w:rsidR="00D745C4">
        <w:rPr>
          <w:rFonts w:eastAsiaTheme="minorEastAsia"/>
        </w:rPr>
        <w:t>the threshold</w:t>
      </w:r>
      <w:r w:rsidR="00FD52D8">
        <w:rPr>
          <w:rFonts w:eastAsiaTheme="minorEastAsia"/>
        </w:rPr>
        <w:t xml:space="preserve"> respectively</w:t>
      </w:r>
      <w:r w:rsidR="00D745C4">
        <w:rPr>
          <w:rFonts w:eastAsiaTheme="minorEastAsia"/>
        </w:rPr>
        <w:t xml:space="preserve">. </w:t>
      </w:r>
    </w:p>
    <w:p w:rsidR="00C1253F" w:rsidRDefault="00C1253F" w:rsidP="00D31B09">
      <w:r>
        <w:rPr>
          <w:noProof/>
        </w:rPr>
        <w:drawing>
          <wp:anchor distT="0" distB="0" distL="114300" distR="114300" simplePos="0" relativeHeight="251794944" behindDoc="0" locked="0" layoutInCell="1" allowOverlap="1" wp14:anchorId="150E423C" wp14:editId="5F0FBBE8">
            <wp:simplePos x="0" y="0"/>
            <wp:positionH relativeFrom="column">
              <wp:posOffset>1776318</wp:posOffset>
            </wp:positionH>
            <wp:positionV relativeFrom="paragraph">
              <wp:posOffset>81389</wp:posOffset>
            </wp:positionV>
            <wp:extent cx="1416050" cy="730052"/>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69">
                      <a:extLst>
                        <a:ext uri="{28A0092B-C50C-407E-A947-70E740481C1C}">
                          <a14:useLocalDpi xmlns:a14="http://schemas.microsoft.com/office/drawing/2010/main" val="0"/>
                        </a:ext>
                      </a:extLst>
                    </a:blip>
                    <a:stretch>
                      <a:fillRect/>
                    </a:stretch>
                  </pic:blipFill>
                  <pic:spPr>
                    <a:xfrm>
                      <a:off x="0" y="0"/>
                      <a:ext cx="1416050" cy="730052"/>
                    </a:xfrm>
                    <a:prstGeom prst="rect">
                      <a:avLst/>
                    </a:prstGeom>
                  </pic:spPr>
                </pic:pic>
              </a:graphicData>
            </a:graphic>
          </wp:anchor>
        </w:drawing>
      </w:r>
    </w:p>
    <w:p w:rsidR="00C21F68" w:rsidRPr="00B7595E" w:rsidRDefault="00C1253F" w:rsidP="00D31B09">
      <w:r>
        <w:tab/>
      </w:r>
      <w:r>
        <w:tab/>
      </w:r>
      <w:r>
        <w:tab/>
      </w:r>
      <w:r>
        <w:tab/>
        <w:t>(3.14)</w:t>
      </w:r>
      <w:r>
        <w:tab/>
      </w:r>
      <w:r>
        <w:br w:type="textWrapping" w:clear="all"/>
      </w:r>
    </w:p>
    <w:p w:rsidR="004F00CD" w:rsidRDefault="001E5665" w:rsidP="00D31B09">
      <w:r>
        <w:t xml:space="preserve">The main important aspect </w:t>
      </w:r>
      <w:r w:rsidR="0094421A">
        <w:t>in this approach is that the threshold value should be determined in a way that best differentiate the regions of interest.</w:t>
      </w:r>
      <w:r w:rsidR="00904C76">
        <w:t xml:space="preserve"> Practically, t</w:t>
      </w:r>
      <w:r w:rsidR="001F5009">
        <w:t xml:space="preserve">he result of the filter depends on </w:t>
      </w:r>
      <w:r w:rsidR="00904C76">
        <w:t xml:space="preserve">the threshold value, </w:t>
      </w:r>
      <w:r w:rsidR="00904C76" w:rsidRPr="003C0129">
        <w:t>MRI noise and inhomogeneities.</w:t>
      </w:r>
      <w:r w:rsidR="0094421A">
        <w:t xml:space="preserve"> </w:t>
      </w:r>
    </w:p>
    <w:p w:rsidR="009D4782" w:rsidRDefault="00442189" w:rsidP="0043709D">
      <w:r>
        <w:t>In this project</w:t>
      </w:r>
      <w:r w:rsidR="00D70F92">
        <w:t xml:space="preserve">, in order </w:t>
      </w:r>
      <w:r>
        <w:t xml:space="preserve">to </w:t>
      </w:r>
      <w:r w:rsidR="00D70F92">
        <w:t>distinguish between</w:t>
      </w:r>
      <w:r>
        <w:t xml:space="preserve"> </w:t>
      </w:r>
      <w:r w:rsidR="00CF6DCE" w:rsidRPr="00CF6DCE">
        <w:t xml:space="preserve">the cylindrical </w:t>
      </w:r>
      <w:r>
        <w:t>fiducials</w:t>
      </w:r>
      <w:r w:rsidR="00CF6DCE" w:rsidRPr="00CF6DCE">
        <w:t xml:space="preserve"> </w:t>
      </w:r>
      <w:r w:rsidR="00D70F92">
        <w:t xml:space="preserve">and the </w:t>
      </w:r>
      <w:r w:rsidR="00B56BB7">
        <w:t>other structures</w:t>
      </w:r>
      <w:r w:rsidR="00193B62">
        <w:t xml:space="preserve"> in the image</w:t>
      </w:r>
      <w:r w:rsidR="00D70F92">
        <w:t xml:space="preserve">, the user </w:t>
      </w:r>
      <w:r w:rsidR="0043709D">
        <w:t>can</w:t>
      </w:r>
      <w:r w:rsidR="00D70F92">
        <w:t xml:space="preserve"> select a threshold</w:t>
      </w:r>
      <w:r w:rsidR="000806C7">
        <w:t xml:space="preserve"> based on</w:t>
      </w:r>
      <w:r w:rsidR="00B56BB7">
        <w:t xml:space="preserve"> the</w:t>
      </w:r>
      <w:r w:rsidR="000806C7">
        <w:t xml:space="preserve"> visual inspection </w:t>
      </w:r>
      <w:r w:rsidR="008315C7">
        <w:t>of the image.</w:t>
      </w:r>
      <w:r w:rsidR="00782776">
        <w:t xml:space="preserve"> Therefore,</w:t>
      </w:r>
      <w:r w:rsidR="00CF6DCE" w:rsidRPr="00CF6DCE">
        <w:t xml:space="preserve"> any pixel for which </w:t>
      </w:r>
      <w:r w:rsidR="00DD575D">
        <w:t xml:space="preserve">is </w:t>
      </w:r>
      <w:r w:rsidR="00CF6DCE" w:rsidRPr="00CF6DCE">
        <w:t>bigger than a threshold labeled 1 and corresponds to the fiducial maker; otherwise, the pixel corresponds to the background and labeled 0</w:t>
      </w:r>
      <w:r w:rsidR="00CF6DCE">
        <w:t>.</w:t>
      </w:r>
      <w:r w:rsidR="006E60B0">
        <w:t xml:space="preserve"> </w:t>
      </w:r>
    </w:p>
    <w:p w:rsidR="00324B5F" w:rsidRDefault="00324B5F" w:rsidP="00D31B09"/>
    <w:p w:rsidR="0043709D" w:rsidRDefault="00A85C2F" w:rsidP="0043709D">
      <w:pPr>
        <w:keepNext/>
        <w:jc w:val="center"/>
      </w:pPr>
      <w:r>
        <w:rPr>
          <w:noProof/>
        </w:rPr>
        <w:lastRenderedPageBreak/>
        <w:drawing>
          <wp:inline distT="0" distB="0" distL="0" distR="0" wp14:anchorId="79A89163" wp14:editId="52DE8890">
            <wp:extent cx="2459834" cy="2505064"/>
            <wp:effectExtent l="0" t="3492"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inarization.jpg"/>
                    <pic:cNvPicPr/>
                  </pic:nvPicPr>
                  <pic:blipFill rotWithShape="1">
                    <a:blip r:embed="rId70">
                      <a:extLst>
                        <a:ext uri="{28A0092B-C50C-407E-A947-70E740481C1C}">
                          <a14:useLocalDpi xmlns:a14="http://schemas.microsoft.com/office/drawing/2010/main" val="0"/>
                        </a:ext>
                      </a:extLst>
                    </a:blip>
                    <a:srcRect l="18343" t="6365" r="21332" b="19713"/>
                    <a:stretch/>
                  </pic:blipFill>
                  <pic:spPr bwMode="auto">
                    <a:xfrm rot="5400000">
                      <a:off x="0" y="0"/>
                      <a:ext cx="2467436" cy="2512806"/>
                    </a:xfrm>
                    <a:prstGeom prst="rect">
                      <a:avLst/>
                    </a:prstGeom>
                    <a:ln>
                      <a:noFill/>
                    </a:ln>
                    <a:extLst>
                      <a:ext uri="{53640926-AAD7-44D8-BBD7-CCE9431645EC}">
                        <a14:shadowObscured xmlns:a14="http://schemas.microsoft.com/office/drawing/2010/main"/>
                      </a:ext>
                    </a:extLst>
                  </pic:spPr>
                </pic:pic>
              </a:graphicData>
            </a:graphic>
          </wp:inline>
        </w:drawing>
      </w:r>
    </w:p>
    <w:p w:rsidR="00A85C2F" w:rsidRDefault="0043709D" w:rsidP="00751D32">
      <w:pPr>
        <w:pStyle w:val="Caption"/>
      </w:pPr>
      <w:bookmarkStart w:id="84" w:name="_Toc523735306"/>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16</w:t>
      </w:r>
      <w:r w:rsidR="00F9118F">
        <w:fldChar w:fldCharType="end"/>
      </w:r>
      <w:r>
        <w:t>: The binarized image of the capture</w:t>
      </w:r>
      <w:r w:rsidR="00E361BB">
        <w:t>d-</w:t>
      </w:r>
      <w:r>
        <w:t xml:space="preserve">MRI image after denoising by </w:t>
      </w:r>
      <w:r w:rsidR="00E361BB">
        <w:t xml:space="preserve">the </w:t>
      </w:r>
      <w:r>
        <w:t>Gaussian filter and contrast enhancement.</w:t>
      </w:r>
      <w:bookmarkEnd w:id="84"/>
    </w:p>
    <w:p w:rsidR="00A85C2F" w:rsidRDefault="00A85C2F" w:rsidP="00D31B09"/>
    <w:p w:rsidR="00324B5F" w:rsidRDefault="00324B5F" w:rsidP="00D31B09"/>
    <w:p w:rsidR="008900CD" w:rsidRDefault="008900CD" w:rsidP="00D31B09"/>
    <w:p w:rsidR="00402652" w:rsidRDefault="00744529" w:rsidP="0007793C">
      <w:pPr>
        <w:pStyle w:val="Heading4"/>
      </w:pPr>
      <w:bookmarkStart w:id="85" w:name="_Toc523730420"/>
      <w:r w:rsidRPr="00744529">
        <w:t>Binary Image Mask</w:t>
      </w:r>
      <w:bookmarkEnd w:id="85"/>
    </w:p>
    <w:p w:rsidR="00AF4DE2" w:rsidRDefault="00213C0D" w:rsidP="00D31B09">
      <w:r>
        <w:t xml:space="preserve">At this stage, each </w:t>
      </w:r>
      <w:r w:rsidR="00874799">
        <w:t>segment</w:t>
      </w:r>
      <w:r>
        <w:t xml:space="preserve"> which is detected as a fiducial marker, is examined based on its volume and dimensions. If the volume in a given </w:t>
      </w:r>
      <w:r w:rsidR="00874799">
        <w:t>segment</w:t>
      </w:r>
      <w:r>
        <w:t xml:space="preserve"> is lower than a pre-defined range, it </w:t>
      </w:r>
      <w:r w:rsidR="00D9552A">
        <w:t>does not belong to the Z-frame struct</w:t>
      </w:r>
      <w:r w:rsidR="00AC4C36">
        <w:t xml:space="preserve">ures, and should be removed from the image. </w:t>
      </w:r>
      <w:r w:rsidR="00CB2D9F">
        <w:t xml:space="preserve">Therefore, function </w:t>
      </w:r>
      <w:r w:rsidR="00CB2D9F" w:rsidRPr="00CB2D9F">
        <w:rPr>
          <w:i/>
        </w:rPr>
        <w:t>bwareaopen</w:t>
      </w:r>
      <w:r w:rsidR="00CB2D9F">
        <w:rPr>
          <w:i/>
        </w:rPr>
        <w:t xml:space="preserve"> </w:t>
      </w:r>
      <w:r w:rsidR="00CB2D9F">
        <w:t xml:space="preserve">in MATLAB is used to </w:t>
      </w:r>
      <w:r w:rsidR="007261E9">
        <w:t xml:space="preserve">create a binary mask and remove small </w:t>
      </w:r>
      <w:r w:rsidR="00874799">
        <w:t>segments</w:t>
      </w:r>
      <w:r w:rsidR="00F821C8">
        <w:t xml:space="preserve"> from the image as it is shown in Figure</w:t>
      </w:r>
      <w:r w:rsidR="0081452F">
        <w:t xml:space="preserve"> 3.17(a)</w:t>
      </w:r>
      <w:r w:rsidR="00F821C8">
        <w:t>.</w:t>
      </w:r>
    </w:p>
    <w:p w:rsidR="00704FBB" w:rsidRDefault="00645C2E" w:rsidP="00D31B09">
      <w:r>
        <w:t>Furtheromore</w:t>
      </w:r>
      <w:r w:rsidR="0071489A">
        <w:t xml:space="preserve">, Z-marker with </w:t>
      </w:r>
      <w:r w:rsidR="006E4A92">
        <w:t>Z-axis indication triangle</w:t>
      </w:r>
      <w:r w:rsidR="0071489A">
        <w:t xml:space="preserve"> </w:t>
      </w:r>
      <w:r w:rsidR="00567B50">
        <w:t xml:space="preserve">requires </w:t>
      </w:r>
      <w:r w:rsidR="00F75CD0">
        <w:t>a filtering method</w:t>
      </w:r>
      <w:r w:rsidR="00567B50">
        <w:t xml:space="preserve"> to remove the </w:t>
      </w:r>
      <w:r w:rsidR="006E4A92">
        <w:t>triangle which has</w:t>
      </w:r>
      <w:r w:rsidR="0071489A">
        <w:t xml:space="preserve"> </w:t>
      </w:r>
      <w:r w:rsidR="006E4A92">
        <w:t>a size bigger than the 7 fiducial markers in different angulations.</w:t>
      </w:r>
      <w:r w:rsidR="006842C6">
        <w:t xml:space="preserve"> For this purpose</w:t>
      </w:r>
      <w:r w:rsidR="00596E54">
        <w:t xml:space="preserve">, </w:t>
      </w:r>
      <w:r w:rsidR="00E65203">
        <w:t>a polygonal region of interest (ROI) mask is implemented which creates an interactive polygon tools for selecting a ROI. The mask sets pixels inside ROI to 0 and other pixels to 1.</w:t>
      </w:r>
      <w:r w:rsidR="00BE6964">
        <w:t xml:space="preserve"> </w:t>
      </w:r>
      <w:r w:rsidR="00C255D2">
        <w:t>Figure</w:t>
      </w:r>
      <w:r w:rsidR="00CA7086">
        <w:t xml:space="preserve"> 3.17(b)</w:t>
      </w:r>
      <w:r w:rsidR="00C255D2">
        <w:t xml:space="preserve"> illustrates</w:t>
      </w:r>
      <w:r w:rsidR="00F75CD0">
        <w:t xml:space="preserve"> the interactive tool for selecting and adjusting polygon vertices </w:t>
      </w:r>
      <w:r w:rsidR="003A56AC">
        <w:t xml:space="preserve">on the image </w:t>
      </w:r>
      <w:r w:rsidR="00F75CD0">
        <w:t>using the mouse.</w:t>
      </w:r>
    </w:p>
    <w:p w:rsidR="00EB2F48" w:rsidRDefault="005D32DB" w:rsidP="00D31B09">
      <w:r>
        <w:rPr>
          <w:noProof/>
        </w:rPr>
        <w:lastRenderedPageBreak/>
        <mc:AlternateContent>
          <mc:Choice Requires="wps">
            <w:drawing>
              <wp:anchor distT="0" distB="0" distL="114300" distR="114300" simplePos="0" relativeHeight="251796992" behindDoc="0" locked="0" layoutInCell="1" allowOverlap="1" wp14:anchorId="3E29D10F" wp14:editId="6545F0A2">
                <wp:simplePos x="0" y="0"/>
                <wp:positionH relativeFrom="column">
                  <wp:posOffset>-46990</wp:posOffset>
                </wp:positionH>
                <wp:positionV relativeFrom="paragraph">
                  <wp:posOffset>3167748</wp:posOffset>
                </wp:positionV>
                <wp:extent cx="5521325" cy="635"/>
                <wp:effectExtent l="0" t="0" r="3175" b="1270"/>
                <wp:wrapTopAndBottom/>
                <wp:docPr id="49" name="Text Box 49"/>
                <wp:cNvGraphicFramePr/>
                <a:graphic xmlns:a="http://schemas.openxmlformats.org/drawingml/2006/main">
                  <a:graphicData uri="http://schemas.microsoft.com/office/word/2010/wordprocessingShape">
                    <wps:wsp>
                      <wps:cNvSpPr txBox="1"/>
                      <wps:spPr>
                        <a:xfrm>
                          <a:off x="0" y="0"/>
                          <a:ext cx="5521325" cy="635"/>
                        </a:xfrm>
                        <a:prstGeom prst="rect">
                          <a:avLst/>
                        </a:prstGeom>
                        <a:solidFill>
                          <a:prstClr val="white"/>
                        </a:solidFill>
                        <a:ln>
                          <a:noFill/>
                        </a:ln>
                      </wps:spPr>
                      <wps:txbx>
                        <w:txbxContent>
                          <w:p w:rsidR="00010EE9" w:rsidRPr="007373D1" w:rsidRDefault="00010EE9" w:rsidP="00751D32">
                            <w:pPr>
                              <w:pStyle w:val="Caption"/>
                            </w:pPr>
                            <w:bookmarkStart w:id="86" w:name="_Toc5237353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29D10F" id="Text Box 49" o:spid="_x0000_s1130" type="#_x0000_t202" style="position:absolute;left:0;text-align:left;margin-left:-3.7pt;margin-top:249.45pt;width:434.75pt;height:.05pt;z-index:25179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" stroked="f">
                <v:textbox style="mso-fit-shape-to-text:t" inset="0,0,0,0">
                  <w:txbxContent>
                    <w:p w:rsidR="00010EE9" w:rsidRPr="007373D1" w:rsidRDefault="00010EE9" w:rsidP="00751D32">
                      <w:pPr>
                        <w:pStyle w:val="Caption"/>
                      </w:pPr>
                      <w:bookmarkStart w:id="87" w:name="_Toc52373530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7</w:t>
                      </w:r>
                      <w:r>
                        <w:fldChar w:fldCharType="end"/>
                      </w:r>
                      <w:r>
                        <w:t>: The left image shows the first image masking method using a threshold to withdraw small objects from the background. The right image represents the polygonal masking technique to remove the triangle structure from the image.</w:t>
                      </w:r>
                      <w:bookmarkEnd w:id="87"/>
                    </w:p>
                  </w:txbxContent>
                </v:textbox>
                <w10:wrap type="topAndBottom"/>
              </v:shape>
            </w:pict>
          </mc:Fallback>
        </mc:AlternateContent>
      </w:r>
      <w:r w:rsidR="00645C2E">
        <w:rPr>
          <w:noProof/>
        </w:rPr>
        <w:drawing>
          <wp:anchor distT="0" distB="0" distL="114300" distR="114300" simplePos="0" relativeHeight="251708928" behindDoc="0" locked="0" layoutInCell="1" allowOverlap="1" wp14:anchorId="472D5BEE" wp14:editId="322C9493">
            <wp:simplePos x="0" y="0"/>
            <wp:positionH relativeFrom="margin">
              <wp:posOffset>2914650</wp:posOffset>
            </wp:positionH>
            <wp:positionV relativeFrom="page">
              <wp:posOffset>1342390</wp:posOffset>
            </wp:positionV>
            <wp:extent cx="2578735" cy="2563495"/>
            <wp:effectExtent l="7620" t="0" r="635" b="635"/>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oimasking.jpg"/>
                    <pic:cNvPicPr/>
                  </pic:nvPicPr>
                  <pic:blipFill rotWithShape="1">
                    <a:blip r:embed="rId71">
                      <a:extLst>
                        <a:ext uri="{28A0092B-C50C-407E-A947-70E740481C1C}">
                          <a14:useLocalDpi xmlns:a14="http://schemas.microsoft.com/office/drawing/2010/main" val="0"/>
                        </a:ext>
                      </a:extLst>
                    </a:blip>
                    <a:srcRect l="21284" t="12276" r="25173" b="25454"/>
                    <a:stretch/>
                  </pic:blipFill>
                  <pic:spPr bwMode="auto">
                    <a:xfrm rot="5400000">
                      <a:off x="0" y="0"/>
                      <a:ext cx="2578735" cy="2563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2755">
        <w:rPr>
          <w:noProof/>
        </w:rPr>
        <w:drawing>
          <wp:anchor distT="0" distB="0" distL="114300" distR="114300" simplePos="0" relativeHeight="251712000" behindDoc="0" locked="0" layoutInCell="1" allowOverlap="1" wp14:anchorId="734CA071" wp14:editId="5DB41578">
            <wp:simplePos x="0" y="0"/>
            <wp:positionH relativeFrom="margin">
              <wp:posOffset>-20955</wp:posOffset>
            </wp:positionH>
            <wp:positionV relativeFrom="paragraph">
              <wp:posOffset>414020</wp:posOffset>
            </wp:positionV>
            <wp:extent cx="2581910" cy="2638425"/>
            <wp:effectExtent l="0" t="9208"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sking.jpg"/>
                    <pic:cNvPicPr/>
                  </pic:nvPicPr>
                  <pic:blipFill rotWithShape="1">
                    <a:blip r:embed="rId72">
                      <a:extLst>
                        <a:ext uri="{28A0092B-C50C-407E-A947-70E740481C1C}">
                          <a14:useLocalDpi xmlns:a14="http://schemas.microsoft.com/office/drawing/2010/main" val="0"/>
                        </a:ext>
                      </a:extLst>
                    </a:blip>
                    <a:srcRect l="21714" t="10471" r="26196" b="25463"/>
                    <a:stretch/>
                  </pic:blipFill>
                  <pic:spPr bwMode="auto">
                    <a:xfrm rot="5400000">
                      <a:off x="0" y="0"/>
                      <a:ext cx="258191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6AC">
        <w:rPr>
          <w:noProof/>
        </w:rPr>
        <mc:AlternateContent>
          <mc:Choice Requires="wps">
            <w:drawing>
              <wp:anchor distT="0" distB="0" distL="114300" distR="114300" simplePos="0" relativeHeight="251715072" behindDoc="0" locked="0" layoutInCell="1" allowOverlap="1" wp14:anchorId="60A897B3" wp14:editId="3ED09893">
                <wp:simplePos x="0" y="0"/>
                <wp:positionH relativeFrom="column">
                  <wp:posOffset>4105275</wp:posOffset>
                </wp:positionH>
                <wp:positionV relativeFrom="paragraph">
                  <wp:posOffset>414655</wp:posOffset>
                </wp:positionV>
                <wp:extent cx="438150" cy="114300"/>
                <wp:effectExtent l="0" t="0" r="76200" b="76200"/>
                <wp:wrapNone/>
                <wp:docPr id="63" name="Straight Arrow Connector 63"/>
                <wp:cNvGraphicFramePr/>
                <a:graphic xmlns:a="http://schemas.openxmlformats.org/drawingml/2006/main">
                  <a:graphicData uri="http://schemas.microsoft.com/office/word/2010/wordprocessingShape">
                    <wps:wsp>
                      <wps:cNvCnPr/>
                      <wps:spPr>
                        <a:xfrm>
                          <a:off x="0" y="0"/>
                          <a:ext cx="438150"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62E43F" id="Straight Arrow Connector 63" o:spid="_x0000_s1026" type="#_x0000_t32" style="position:absolute;margin-left:323.25pt;margin-top:32.65pt;width:34.5pt;height: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4048" behindDoc="0" locked="0" layoutInCell="1" allowOverlap="1" wp14:anchorId="637A247B" wp14:editId="5FD65DCB">
                <wp:simplePos x="0" y="0"/>
                <wp:positionH relativeFrom="column">
                  <wp:posOffset>4019550</wp:posOffset>
                </wp:positionH>
                <wp:positionV relativeFrom="paragraph">
                  <wp:posOffset>414656</wp:posOffset>
                </wp:positionV>
                <wp:extent cx="95250" cy="571500"/>
                <wp:effectExtent l="5715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952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82EC26" id="Straight Arrow Connector 10" o:spid="_x0000_s1026" type="#_x0000_t32" style="position:absolute;margin-left:316.5pt;margin-top:32.65pt;width:7.5pt;height:45pt;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" strokecolor="#5b9bd5 [3204]" strokeweight=".5pt">
                <v:stroke endarrow="block" joinstyle="miter"/>
              </v:shape>
            </w:pict>
          </mc:Fallback>
        </mc:AlternateContent>
      </w:r>
      <w:r w:rsidR="003A56AC">
        <w:rPr>
          <w:noProof/>
        </w:rPr>
        <mc:AlternateContent>
          <mc:Choice Requires="wps">
            <w:drawing>
              <wp:anchor distT="0" distB="0" distL="114300" distR="114300" simplePos="0" relativeHeight="251713024" behindDoc="0" locked="0" layoutInCell="1" allowOverlap="1" wp14:anchorId="3DD93027" wp14:editId="5019283A">
                <wp:simplePos x="0" y="0"/>
                <wp:positionH relativeFrom="column">
                  <wp:posOffset>3695700</wp:posOffset>
                </wp:positionH>
                <wp:positionV relativeFrom="paragraph">
                  <wp:posOffset>138430</wp:posOffset>
                </wp:positionV>
                <wp:extent cx="1390650" cy="2571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0650" cy="257175"/>
                        </a:xfrm>
                        <a:prstGeom prst="rect">
                          <a:avLst/>
                        </a:prstGeom>
                        <a:solidFill>
                          <a:schemeClr val="lt1"/>
                        </a:solidFill>
                        <a:ln w="6350">
                          <a:noFill/>
                        </a:ln>
                      </wps:spPr>
                      <wps:txbx>
                        <w:txbxContent>
                          <w:p w:rsidR="00010EE9" w:rsidRDefault="00010EE9" w:rsidP="00D31B09">
                            <w:r>
                              <w:t>Polygon ver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D93027" id="Text Box 4" o:spid="_x0000_s1131" type="#_x0000_t202" style="position:absolute;left:0;text-align:left;margin-left:291pt;margin-top:10.9pt;width:109.5pt;height:20.2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" fillcolor="white [3201]" stroked="f" strokeweight=".5pt">
                <v:textbox>
                  <w:txbxContent>
                    <w:p w:rsidR="00010EE9" w:rsidRDefault="00010EE9" w:rsidP="00D31B09">
                      <w:r>
                        <w:t>Polygon vertices</w:t>
                      </w:r>
                    </w:p>
                  </w:txbxContent>
                </v:textbox>
              </v:shape>
            </w:pict>
          </mc:Fallback>
        </mc:AlternateContent>
      </w:r>
    </w:p>
    <w:p w:rsidR="00FB0E78" w:rsidRDefault="00FB0E78" w:rsidP="00D31B09"/>
    <w:p w:rsidR="00C579E4" w:rsidRDefault="00C579E4" w:rsidP="00D31B09"/>
    <w:p w:rsidR="000F0E45" w:rsidRDefault="00695244" w:rsidP="00605879">
      <w:pPr>
        <w:pStyle w:val="Heading3"/>
      </w:pPr>
      <w:bookmarkStart w:id="88" w:name="_Toc523730421"/>
      <w:r>
        <w:t>Localization and Registration</w:t>
      </w:r>
      <w:bookmarkEnd w:id="88"/>
    </w:p>
    <w:p w:rsidR="00BE5597" w:rsidRPr="001D002D" w:rsidRDefault="00227EDC" w:rsidP="0007793C">
      <w:pPr>
        <w:pStyle w:val="Heading4"/>
      </w:pPr>
      <w:bookmarkStart w:id="89" w:name="_Toc523730422"/>
      <w:r w:rsidRPr="001D002D">
        <w:t>Center Detection of the Fiducial Ellipses</w:t>
      </w:r>
      <w:bookmarkEnd w:id="89"/>
      <w:r w:rsidR="00D67CDB" w:rsidRPr="001D002D">
        <w:t xml:space="preserve"> </w:t>
      </w:r>
      <w:r w:rsidR="00BE5597" w:rsidRPr="001D002D">
        <w:t xml:space="preserve"> </w:t>
      </w:r>
    </w:p>
    <w:p w:rsidR="00250ADD" w:rsidRDefault="00250ADD" w:rsidP="00C50844">
      <w:r w:rsidRPr="00250ADD">
        <w:t xml:space="preserve">Once all 7 ellipses with the size close to the physical size of the marker were detected, the function </w:t>
      </w:r>
      <w:r w:rsidRPr="004E29C1">
        <w:rPr>
          <w:i/>
        </w:rPr>
        <w:t xml:space="preserve">regionprops </w:t>
      </w:r>
      <w:r w:rsidRPr="00250ADD">
        <w:t xml:space="preserve">in MATLAB </w:t>
      </w:r>
      <w:r>
        <w:t>is</w:t>
      </w:r>
      <w:r w:rsidRPr="00250ADD">
        <w:t xml:space="preserve"> used to calculate the center of each fiducial marker. The result </w:t>
      </w:r>
      <w:r>
        <w:t>is</w:t>
      </w:r>
      <w:r w:rsidR="004E29C1">
        <w:t xml:space="preserve"> </w:t>
      </w:r>
      <w:r w:rsidRPr="00250ADD">
        <w:t xml:space="preserve">a 7×2 matrix where the first column represents x coordinate and the second column </w:t>
      </w:r>
      <w:r w:rsidR="00C4091E">
        <w:t>correspond</w:t>
      </w:r>
      <w:r w:rsidRPr="00250ADD">
        <w:t>s</w:t>
      </w:r>
      <w:r w:rsidR="00C4091E">
        <w:t xml:space="preserve"> to</w:t>
      </w:r>
      <w:r w:rsidRPr="00250ADD">
        <w:t xml:space="preserve"> y coordinate of the center of the fiducial mass region. The resulting 7 centroids of the ellipses were </w:t>
      </w:r>
      <w:r w:rsidR="00C4091E">
        <w:t>sorted along the U-shape of the marker</w:t>
      </w:r>
      <w:r w:rsidRPr="00250ADD">
        <w:t xml:space="preserve"> as illustrated in Fig</w:t>
      </w:r>
      <w:r w:rsidR="00C50844">
        <w:t>ure 3.18.</w:t>
      </w:r>
      <w:r w:rsidR="00E61840">
        <w:t xml:space="preserve"> </w:t>
      </w:r>
    </w:p>
    <w:p w:rsidR="00BA2F68" w:rsidRDefault="00A132ED" w:rsidP="00715363">
      <w:r>
        <w:t>Depending on the attachment of the Z-frame on the robotic device, the frame has different position, scale, and orientation in the MR images</w:t>
      </w:r>
      <w:r w:rsidR="008A6014">
        <w:t xml:space="preserve">, hence, the points are not always detected </w:t>
      </w:r>
      <w:r w:rsidR="008A6014">
        <w:lastRenderedPageBreak/>
        <w:t>in the same way</w:t>
      </w:r>
      <w:r>
        <w:t>.</w:t>
      </w:r>
      <w:r w:rsidR="008A6014">
        <w:t xml:space="preserve"> Accordingly, a robust technique is required to rotate the Z-</w:t>
      </w:r>
      <w:r w:rsidR="001207CD">
        <w:t>frame</w:t>
      </w:r>
      <w:r w:rsidR="008A6014">
        <w:t xml:space="preserve"> </w:t>
      </w:r>
      <w:r w:rsidR="005A67EB">
        <w:t xml:space="preserve">around its axis </w:t>
      </w:r>
      <w:r w:rsidR="00715363">
        <w:t>in</w:t>
      </w:r>
      <w:r w:rsidR="003447A2">
        <w:t xml:space="preserve"> the image </w:t>
      </w:r>
      <w:r w:rsidR="0010210C">
        <w:t>automatically.</w:t>
      </w:r>
      <w:r w:rsidR="00294DB6">
        <w:t xml:space="preserve"> </w:t>
      </w:r>
      <w:r w:rsidR="005A67EB">
        <w:t xml:space="preserve"> </w:t>
      </w:r>
    </w:p>
    <w:p w:rsidR="00BA2F68" w:rsidRDefault="00BA2F68" w:rsidP="00D31B09"/>
    <w:p w:rsidR="00C50844" w:rsidRDefault="00BA2F68" w:rsidP="00715363">
      <w:pPr>
        <w:keepNext/>
        <w:jc w:val="center"/>
      </w:pPr>
      <w:r>
        <w:rPr>
          <w:noProof/>
        </w:rPr>
        <w:drawing>
          <wp:inline distT="0" distB="0" distL="0" distR="0" wp14:anchorId="70290DA9" wp14:editId="71FE0F5E">
            <wp:extent cx="2384363" cy="2514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entroids.jpg"/>
                    <pic:cNvPicPr/>
                  </pic:nvPicPr>
                  <pic:blipFill rotWithShape="1">
                    <a:blip r:embed="rId73">
                      <a:extLst>
                        <a:ext uri="{28A0092B-C50C-407E-A947-70E740481C1C}">
                          <a14:useLocalDpi xmlns:a14="http://schemas.microsoft.com/office/drawing/2010/main" val="0"/>
                        </a:ext>
                      </a:extLst>
                    </a:blip>
                    <a:srcRect l="26810" t="15070" r="22181" b="25322"/>
                    <a:stretch/>
                  </pic:blipFill>
                  <pic:spPr bwMode="auto">
                    <a:xfrm>
                      <a:off x="0" y="0"/>
                      <a:ext cx="2393011" cy="2523720"/>
                    </a:xfrm>
                    <a:prstGeom prst="rect">
                      <a:avLst/>
                    </a:prstGeom>
                    <a:ln>
                      <a:noFill/>
                    </a:ln>
                    <a:extLst>
                      <a:ext uri="{53640926-AAD7-44D8-BBD7-CCE9431645EC}">
                        <a14:shadowObscured xmlns:a14="http://schemas.microsoft.com/office/drawing/2010/main"/>
                      </a:ext>
                    </a:extLst>
                  </pic:spPr>
                </pic:pic>
              </a:graphicData>
            </a:graphic>
          </wp:inline>
        </w:drawing>
      </w:r>
    </w:p>
    <w:p w:rsidR="00715363" w:rsidRPr="00826E72" w:rsidRDefault="00C50844" w:rsidP="00751D32">
      <w:pPr>
        <w:pStyle w:val="Caption"/>
      </w:pPr>
      <w:bookmarkStart w:id="90" w:name="_Toc523735308"/>
      <w:r>
        <w:t xml:space="preserve">Figure </w:t>
      </w:r>
      <w:r w:rsidR="00F9118F">
        <w:fldChar w:fldCharType="begin"/>
      </w:r>
      <w:r w:rsidR="00F9118F">
        <w:instrText xml:space="preserve"> STYLEREF 1 \s </w:instrText>
      </w:r>
      <w:r w:rsidR="00F9118F">
        <w:fldChar w:fldCharType="separate"/>
      </w:r>
      <w:r w:rsidR="00F9118F">
        <w:rPr>
          <w:cs/>
        </w:rPr>
        <w:t>‎</w:t>
      </w:r>
      <w:r w:rsidR="00F9118F">
        <w:t>3</w:t>
      </w:r>
      <w:r w:rsidR="00F9118F">
        <w:fldChar w:fldCharType="end"/>
      </w:r>
      <w:r w:rsidR="00F9118F">
        <w:t>.</w:t>
      </w:r>
      <w:r w:rsidR="00F9118F">
        <w:fldChar w:fldCharType="begin"/>
      </w:r>
      <w:r w:rsidR="00F9118F">
        <w:instrText xml:space="preserve"> SEQ Figure \* ARABIC \s 1 </w:instrText>
      </w:r>
      <w:r w:rsidR="00F9118F">
        <w:fldChar w:fldCharType="separate"/>
      </w:r>
      <w:r w:rsidR="00F9118F">
        <w:t>18</w:t>
      </w:r>
      <w:r w:rsidR="00F9118F">
        <w:fldChar w:fldCharType="end"/>
      </w:r>
      <w:r w:rsidR="00715363">
        <w:t>:</w:t>
      </w:r>
      <w:r w:rsidR="00715363" w:rsidRPr="00715363">
        <w:t xml:space="preserve"> </w:t>
      </w:r>
      <w:r w:rsidR="00715363">
        <w:t>This image illustrates the binary image with centroid locations of the seven fiducial markers. The accurate position of the centroids depends on the pre-processing stage for preserving more relevant signal and suppressing noise.</w:t>
      </w:r>
      <w:bookmarkEnd w:id="90"/>
    </w:p>
    <w:p w:rsidR="00BA2F68" w:rsidRDefault="00BA2F68" w:rsidP="00751D32">
      <w:pPr>
        <w:pStyle w:val="Caption"/>
      </w:pPr>
    </w:p>
    <w:p w:rsidR="005303A9" w:rsidRDefault="005303A9" w:rsidP="00D31B09"/>
    <w:p w:rsidR="00A35962" w:rsidRPr="00FA1D5B" w:rsidRDefault="00496575" w:rsidP="0007793C">
      <w:pPr>
        <w:pStyle w:val="Heading4"/>
      </w:pPr>
      <w:bookmarkStart w:id="91" w:name="_Toc523730423"/>
      <w:r w:rsidRPr="00FA1D5B">
        <w:t xml:space="preserve">Image Rotation </w:t>
      </w:r>
      <w:r w:rsidR="00C7383A">
        <w:t xml:space="preserve">Estimation </w:t>
      </w:r>
      <w:r w:rsidRPr="00FA1D5B">
        <w:t xml:space="preserve">using </w:t>
      </w:r>
      <w:r w:rsidR="00F1106B" w:rsidRPr="00FA1D5B">
        <w:t>Automated Feature Matching</w:t>
      </w:r>
      <w:bookmarkEnd w:id="91"/>
    </w:p>
    <w:p w:rsidR="00B74BE8" w:rsidRDefault="009E5211" w:rsidP="006656B2">
      <w:r w:rsidRPr="007102CB">
        <w:t>Feature matching me</w:t>
      </w:r>
      <w:r w:rsidR="007102CB">
        <w:t>thod, automatically determines a</w:t>
      </w:r>
      <w:r w:rsidRPr="007102CB">
        <w:t xml:space="preserve"> geometric transformation between </w:t>
      </w:r>
      <w:r w:rsidR="007102CB">
        <w:t>two images that are different by a rotation or a scale change</w:t>
      </w:r>
      <w:r w:rsidRPr="007102CB">
        <w:t>.</w:t>
      </w:r>
      <w:r w:rsidR="00DD56B0">
        <w:t xml:space="preserve"> Importantly, </w:t>
      </w:r>
      <w:r w:rsidRPr="007102CB">
        <w:t xml:space="preserve">the features in both images </w:t>
      </w:r>
      <w:r w:rsidR="00DD56B0">
        <w:t>should be</w:t>
      </w:r>
      <w:r w:rsidRPr="007102CB">
        <w:t xml:space="preserve"> detected</w:t>
      </w:r>
      <w:r w:rsidR="005926F8">
        <w:t xml:space="preserve"> with</w:t>
      </w:r>
      <w:r w:rsidRPr="007102CB">
        <w:t xml:space="preserve"> </w:t>
      </w:r>
      <w:r w:rsidR="00924CC7">
        <w:t>an optimal</w:t>
      </w:r>
      <w:r w:rsidR="005926F8">
        <w:t xml:space="preserve"> </w:t>
      </w:r>
      <w:r w:rsidR="00DD56B0">
        <w:t xml:space="preserve">feature detection technique </w:t>
      </w:r>
      <w:r w:rsidR="005926F8">
        <w:t xml:space="preserve">which is </w:t>
      </w:r>
      <w:r w:rsidR="00DD56B0">
        <w:t>robust to rotation, scale, il</w:t>
      </w:r>
      <w:r w:rsidR="005926F8">
        <w:t>lumination,</w:t>
      </w:r>
      <w:r w:rsidR="00EB2523">
        <w:t xml:space="preserve"> and</w:t>
      </w:r>
      <w:r w:rsidR="005926F8">
        <w:t xml:space="preserve"> noise of the images.</w:t>
      </w:r>
      <w:r w:rsidR="00EB2523">
        <w:t xml:space="preserve"> Scale Invariant Feature Transform (SIFT) is a feature detector </w:t>
      </w:r>
      <w:r w:rsidR="00F76BF7">
        <w:t>proposed</w:t>
      </w:r>
      <w:r w:rsidR="00EB2523">
        <w:t xml:space="preserve"> by Lowe</w:t>
      </w:r>
      <w:r w:rsidR="00223F1F">
        <w:t xml:space="preserve"> </w:t>
      </w:r>
      <w:sdt>
        <w:sdtPr>
          <w:alias w:val="Don't edit this field"/>
          <w:tag w:val="CitaviPlaceholder#918b0265-2147-41c0-9510-299d97b31553"/>
          <w:id w:val="-678897753"/>
          <w:placeholder>
            <w:docPart w:val="DefaultPlaceholder_-1854013440"/>
          </w:placeholder>
        </w:sdtPr>
        <w:sdtContent>
          <w:r w:rsidR="00223F1F">
            <w:fldChar w:fldCharType="begin"/>
          </w:r>
          <w:r w:rsidR="00F5237C">
            <w:instrText>ADDIN CitaviPlaceholder{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}</w:instrText>
          </w:r>
          <w:r w:rsidR="00223F1F">
            <w:fldChar w:fldCharType="separate"/>
          </w:r>
          <w:r w:rsidR="00F5237C">
            <w:t>[38]</w:t>
          </w:r>
          <w:r w:rsidR="00223F1F">
            <w:fldChar w:fldCharType="end"/>
          </w:r>
        </w:sdtContent>
      </w:sdt>
      <w:r w:rsidR="00EB2523">
        <w:t xml:space="preserve">. SIFT </w:t>
      </w:r>
      <w:r w:rsidR="00C75321">
        <w:t>is an</w:t>
      </w:r>
      <w:r w:rsidR="00EB2523">
        <w:t xml:space="preserve"> efficient</w:t>
      </w:r>
      <w:r w:rsidR="00C75321">
        <w:t xml:space="preserve"> detector </w:t>
      </w:r>
      <w:r w:rsidR="00EB2523">
        <w:t>in o</w:t>
      </w:r>
      <w:r w:rsidR="00C75321">
        <w:t xml:space="preserve">bject recognition applications that </w:t>
      </w:r>
      <w:r w:rsidR="00D11646">
        <w:t>is invariant of the rotation, intensity and viewpoint changes in image.</w:t>
      </w:r>
      <w:r w:rsidR="00713CA1">
        <w:t xml:space="preserve"> However, </w:t>
      </w:r>
      <w:r w:rsidR="001A3E10">
        <w:t>the</w:t>
      </w:r>
      <w:r w:rsidR="00713CA1">
        <w:t xml:space="preserve"> main d</w:t>
      </w:r>
      <w:r w:rsidR="001A3E10">
        <w:t>rawback of</w:t>
      </w:r>
      <w:r w:rsidR="00713CA1">
        <w:t xml:space="preserve"> SIFT is the</w:t>
      </w:r>
      <w:r w:rsidR="001A3E10">
        <w:t xml:space="preserve"> </w:t>
      </w:r>
      <w:r w:rsidR="009D4EC1">
        <w:t>time-consuming</w:t>
      </w:r>
      <w:r w:rsidR="001A3E10">
        <w:t xml:space="preserve"> feature computation</w:t>
      </w:r>
      <w:r w:rsidR="00A70EB9">
        <w:t xml:space="preserve"> procedure</w:t>
      </w:r>
      <w:r w:rsidR="001A3E10">
        <w:t>.</w:t>
      </w:r>
      <w:r w:rsidR="00A70EB9">
        <w:t xml:space="preserve"> Alternatively,</w:t>
      </w:r>
      <w:r w:rsidR="001A3E10">
        <w:t xml:space="preserve"> </w:t>
      </w:r>
      <w:r w:rsidR="00713CA1">
        <w:t xml:space="preserve">Speed up Robust Feature (SURF) technique, </w:t>
      </w:r>
      <w:r w:rsidR="00A70EB9">
        <w:t>with</w:t>
      </w:r>
      <w:r w:rsidR="001A3E10">
        <w:t xml:space="preserve"> the same principle </w:t>
      </w:r>
      <w:r w:rsidR="00713CA1">
        <w:lastRenderedPageBreak/>
        <w:t xml:space="preserve">of SIFT, </w:t>
      </w:r>
      <w:r w:rsidR="004A490B">
        <w:t xml:space="preserve">has a higher computational speed without reducing the quality of the </w:t>
      </w:r>
      <w:r w:rsidR="00161B3B">
        <w:t>detected features</w:t>
      </w:r>
      <w:r w:rsidR="00A9641B">
        <w:t>.</w:t>
      </w:r>
      <w:r w:rsidR="00644490">
        <w:t xml:space="preserve"> </w:t>
      </w:r>
      <w:r w:rsidR="00A70EB9">
        <w:t xml:space="preserve"> Once,</w:t>
      </w:r>
      <w:r w:rsidR="001D2254">
        <w:t xml:space="preserve"> </w:t>
      </w:r>
      <w:r w:rsidR="00A70EB9">
        <w:t>the image</w:t>
      </w:r>
      <w:r w:rsidR="001D2254">
        <w:t xml:space="preserve"> features and</w:t>
      </w:r>
      <w:r w:rsidR="00A70EB9">
        <w:t xml:space="preserve"> descriptors are detected</w:t>
      </w:r>
      <w:r w:rsidRPr="007102CB">
        <w:t>,</w:t>
      </w:r>
      <w:r w:rsidR="006825D1">
        <w:t xml:space="preserve"> the </w:t>
      </w:r>
      <w:r w:rsidR="00A70EB9">
        <w:t xml:space="preserve">corresponding features </w:t>
      </w:r>
      <w:r w:rsidR="006825D1">
        <w:t xml:space="preserve">in each image </w:t>
      </w:r>
      <w:r w:rsidR="00A70EB9">
        <w:t>will be matched</w:t>
      </w:r>
      <w:r w:rsidR="002B0652">
        <w:t xml:space="preserve"> based on the feature similarities</w:t>
      </w:r>
      <w:r w:rsidR="00193D01">
        <w:t>. Therefore, a</w:t>
      </w:r>
      <w:r w:rsidRPr="007102CB">
        <w:t xml:space="preserve"> transformation </w:t>
      </w:r>
      <w:r w:rsidR="00193D01">
        <w:t>matrix based</w:t>
      </w:r>
      <w:r w:rsidRPr="007102CB">
        <w:t xml:space="preserve"> </w:t>
      </w:r>
      <w:r w:rsidR="00193D01">
        <w:t>on</w:t>
      </w:r>
      <w:r w:rsidRPr="007102CB">
        <w:t xml:space="preserve"> the matching point pairs is </w:t>
      </w:r>
      <w:r w:rsidR="00193D01">
        <w:t>comput</w:t>
      </w:r>
      <w:r w:rsidR="00970913">
        <w:t>ed</w:t>
      </w:r>
      <w:r w:rsidRPr="007102CB">
        <w:t xml:space="preserve"> using the sta</w:t>
      </w:r>
      <w:r w:rsidR="00724FCB">
        <w:t>tistically robust M-estimator SA</w:t>
      </w:r>
      <w:r w:rsidRPr="007102CB">
        <w:t xml:space="preserve">mple Consensus (MSAC) algorithm. </w:t>
      </w:r>
      <w:r w:rsidR="00193D01">
        <w:t>Matching point pairs used in the estimation of the transformation matrix</w:t>
      </w:r>
      <w:r w:rsidR="005076BF">
        <w:t xml:space="preserve"> for the Z-frame marker fiducials</w:t>
      </w:r>
      <w:r w:rsidR="00193D01">
        <w:t xml:space="preserve"> is displayed in Fig</w:t>
      </w:r>
      <w:r w:rsidR="00970913">
        <w:t>ure</w:t>
      </w:r>
      <w:r w:rsidR="005076BF">
        <w:t xml:space="preserve"> 3.19(c)</w:t>
      </w:r>
      <w:r w:rsidR="00193D01">
        <w:t>.</w:t>
      </w:r>
      <w:r w:rsidR="00970913">
        <w:t xml:space="preserve"> Subsequently,</w:t>
      </w:r>
      <w:r w:rsidR="00E052AE">
        <w:t xml:space="preserve"> </w:t>
      </w:r>
      <w:r w:rsidR="00970913">
        <w:t>t</w:t>
      </w:r>
      <w:r w:rsidR="002308AE">
        <w:t>he desired angle of rotation</w:t>
      </w:r>
      <w:r w:rsidR="008B6B1F">
        <w:t xml:space="preserve"> is calculated using the geometric transform from the last step.</w:t>
      </w:r>
      <w:r w:rsidR="001266C2">
        <w:t xml:space="preserve"> The recovered and the reference image</w:t>
      </w:r>
      <w:r w:rsidR="00CD6A63">
        <w:t xml:space="preserve"> is sh</w:t>
      </w:r>
      <w:r w:rsidR="001266C2">
        <w:t>own in Fig</w:t>
      </w:r>
      <w:r w:rsidR="00043BFC">
        <w:t>ure</w:t>
      </w:r>
      <w:r w:rsidR="005076BF">
        <w:t xml:space="preserve"> 4.13(d and e)</w:t>
      </w:r>
      <w:r w:rsidR="006656B2">
        <w:t xml:space="preserve"> </w:t>
      </w:r>
      <w:sdt>
        <w:sdtPr>
          <w:alias w:val="Don't edit this field"/>
          <w:tag w:val="CitaviPlaceholder#95007b8e-61c9-44cf-90bc-54a14916db01"/>
          <w:id w:val="-276095430"/>
          <w:placeholder>
            <w:docPart w:val="DefaultPlaceholder_-1854013440"/>
          </w:placeholder>
        </w:sdtPr>
        <w:sdtContent>
          <w:r w:rsidR="006656B2">
            <w:fldChar w:fldCharType="begin"/>
          </w:r>
          <w:r w:rsidR="00F5237C">
            <w:instrText>ADDIN CitaviPlaceholder{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}</w:instrText>
          </w:r>
          <w:r w:rsidR="006656B2">
            <w:fldChar w:fldCharType="separate"/>
          </w:r>
          <w:r w:rsidR="00F5237C">
            <w:t>[39]</w:t>
          </w:r>
          <w:r w:rsidR="006656B2">
            <w:fldChar w:fldCharType="end"/>
          </w:r>
        </w:sdtContent>
      </w:sdt>
      <w:r w:rsidR="001266C2">
        <w:t>.</w:t>
      </w:r>
      <w:r w:rsidR="004B287B">
        <w:t xml:space="preserve"> </w:t>
      </w:r>
    </w:p>
    <w:p w:rsidR="00171A66" w:rsidRDefault="004B287B" w:rsidP="00355509">
      <w:r>
        <w:t xml:space="preserve">This technique requires the detected features be highly distinctive to be correctly matched with high probability. </w:t>
      </w:r>
      <w:r w:rsidR="00043BFC">
        <w:t>In this project, both SIFT and SURF feature extraction methods are implemented.</w:t>
      </w:r>
      <w:r w:rsidR="00880A05">
        <w:t xml:space="preserve"> </w:t>
      </w:r>
      <w:r>
        <w:t>However, the</w:t>
      </w:r>
      <w:r w:rsidR="00880A05">
        <w:t xml:space="preserve"> different</w:t>
      </w:r>
      <w:r>
        <w:t xml:space="preserve"> fiducial markers shape in different imaging slices</w:t>
      </w:r>
      <w:r w:rsidR="00880A05">
        <w:t>, as well as</w:t>
      </w:r>
      <w:r>
        <w:t xml:space="preserve">, artefacts and noises in MRI </w:t>
      </w:r>
      <w:r w:rsidR="00880A05">
        <w:t>unable</w:t>
      </w:r>
      <w:r>
        <w:t xml:space="preserve"> the algorithm to find the match features in the images</w:t>
      </w:r>
      <w:r w:rsidR="003B6079">
        <w:t xml:space="preserve"> properly</w:t>
      </w:r>
      <w:r>
        <w:t>.</w:t>
      </w:r>
      <w:r w:rsidR="00DA448D">
        <w:t xml:space="preserve"> Figure </w:t>
      </w:r>
      <w:r w:rsidR="00355509">
        <w:t>3.20 illustrates an unsuccessful matching model of the point pairs</w:t>
      </w:r>
      <w:r w:rsidR="00F73BB5">
        <w:t xml:space="preserve"> in two</w:t>
      </w:r>
      <w:r w:rsidR="00CC7568">
        <w:t xml:space="preserve"> different</w:t>
      </w:r>
      <w:r w:rsidR="00F73BB5">
        <w:t xml:space="preserve"> coss-sectional image</w:t>
      </w:r>
      <w:r w:rsidR="00A85CBA">
        <w:t>s</w:t>
      </w:r>
      <w:r w:rsidR="00F73BB5">
        <w:t xml:space="preserve"> of the Z-frame</w:t>
      </w:r>
      <w:r w:rsidR="00355509">
        <w:t>.</w:t>
      </w:r>
    </w:p>
    <w:p w:rsidR="00A70CDE" w:rsidRDefault="00A70CDE" w:rsidP="00D31B09">
      <w:r>
        <w:rPr>
          <w:noProof/>
        </w:rPr>
        <w:lastRenderedPageBreak/>
        <w:drawing>
          <wp:anchor distT="0" distB="0" distL="114300" distR="114300" simplePos="0" relativeHeight="251559424" behindDoc="0" locked="0" layoutInCell="1" allowOverlap="1" wp14:anchorId="3AA07678" wp14:editId="38EDB408">
            <wp:simplePos x="0" y="0"/>
            <wp:positionH relativeFrom="margin">
              <wp:posOffset>3343275</wp:posOffset>
            </wp:positionH>
            <wp:positionV relativeFrom="page">
              <wp:posOffset>6915785</wp:posOffset>
            </wp:positionV>
            <wp:extent cx="2105025" cy="2065020"/>
            <wp:effectExtent l="0" t="0" r="952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et2.jpg"/>
                    <pic:cNvPicPr/>
                  </pic:nvPicPr>
                  <pic:blipFill rotWithShape="1">
                    <a:blip r:embed="rId74">
                      <a:extLst>
                        <a:ext uri="{28A0092B-C50C-407E-A947-70E740481C1C}">
                          <a14:useLocalDpi xmlns:a14="http://schemas.microsoft.com/office/drawing/2010/main" val="0"/>
                        </a:ext>
                      </a:extLst>
                    </a:blip>
                    <a:srcRect l="28680" t="23006" r="29065" b="27610"/>
                    <a:stretch/>
                  </pic:blipFill>
                  <pic:spPr bwMode="auto">
                    <a:xfrm>
                      <a:off x="0" y="0"/>
                      <a:ext cx="2105025"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0448" behindDoc="0" locked="0" layoutInCell="1" allowOverlap="1" wp14:anchorId="122079F7" wp14:editId="02F3B128">
            <wp:simplePos x="0" y="0"/>
            <wp:positionH relativeFrom="margin">
              <wp:align>left</wp:align>
            </wp:positionH>
            <wp:positionV relativeFrom="page">
              <wp:posOffset>6901815</wp:posOffset>
            </wp:positionV>
            <wp:extent cx="2095500" cy="207645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5">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561472" behindDoc="0" locked="0" layoutInCell="1" allowOverlap="1" wp14:anchorId="59DFF664" wp14:editId="7FFC3045">
            <wp:simplePos x="0" y="0"/>
            <wp:positionH relativeFrom="column">
              <wp:posOffset>1562100</wp:posOffset>
            </wp:positionH>
            <wp:positionV relativeFrom="page">
              <wp:posOffset>4620895</wp:posOffset>
            </wp:positionV>
            <wp:extent cx="2152650" cy="2119630"/>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xdis.jpg"/>
                    <pic:cNvPicPr/>
                  </pic:nvPicPr>
                  <pic:blipFill rotWithShape="1">
                    <a:blip r:embed="rId76">
                      <a:extLst>
                        <a:ext uri="{28A0092B-C50C-407E-A947-70E740481C1C}">
                          <a14:useLocalDpi xmlns:a14="http://schemas.microsoft.com/office/drawing/2010/main" val="0"/>
                        </a:ext>
                      </a:extLst>
                    </a:blip>
                    <a:srcRect l="33403" t="10460" r="33526" b="21199"/>
                    <a:stretch/>
                  </pic:blipFill>
                  <pic:spPr bwMode="auto">
                    <a:xfrm>
                      <a:off x="0" y="0"/>
                      <a:ext cx="2152650" cy="211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023">
        <w:rPr>
          <w:noProof/>
        </w:rPr>
        <w:drawing>
          <wp:anchor distT="0" distB="0" distL="114300" distR="114300" simplePos="0" relativeHeight="251558400" behindDoc="0" locked="0" layoutInCell="1" allowOverlap="1" wp14:anchorId="08D4C506" wp14:editId="659737B1">
            <wp:simplePos x="0" y="0"/>
            <wp:positionH relativeFrom="margin">
              <wp:posOffset>3333750</wp:posOffset>
            </wp:positionH>
            <wp:positionV relativeFrom="page">
              <wp:posOffset>2376170</wp:posOffset>
            </wp:positionV>
            <wp:extent cx="2085975" cy="2074545"/>
            <wp:effectExtent l="0" t="0" r="9525" b="190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is.jpg"/>
                    <pic:cNvPicPr/>
                  </pic:nvPicPr>
                  <pic:blipFill rotWithShape="1">
                    <a:blip r:embed="rId77">
                      <a:extLst>
                        <a:ext uri="{28A0092B-C50C-407E-A947-70E740481C1C}">
                          <a14:useLocalDpi xmlns:a14="http://schemas.microsoft.com/office/drawing/2010/main" val="0"/>
                        </a:ext>
                      </a:extLst>
                    </a:blip>
                    <a:srcRect l="22029" t="10680" r="22973" b="19355"/>
                    <a:stretch/>
                  </pic:blipFill>
                  <pic:spPr bwMode="auto">
                    <a:xfrm>
                      <a:off x="0" y="0"/>
                      <a:ext cx="2085975"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B37">
        <w:rPr>
          <w:noProof/>
        </w:rPr>
        <w:drawing>
          <wp:anchor distT="0" distB="0" distL="114300" distR="114300" simplePos="0" relativeHeight="251557376" behindDoc="0" locked="0" layoutInCell="1" allowOverlap="1" wp14:anchorId="75406A33" wp14:editId="43370BC1">
            <wp:simplePos x="0" y="0"/>
            <wp:positionH relativeFrom="column">
              <wp:posOffset>-200025</wp:posOffset>
            </wp:positionH>
            <wp:positionV relativeFrom="page">
              <wp:posOffset>2366645</wp:posOffset>
            </wp:positionV>
            <wp:extent cx="2095500" cy="20764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f.jpg"/>
                    <pic:cNvPicPr/>
                  </pic:nvPicPr>
                  <pic:blipFill rotWithShape="1">
                    <a:blip r:embed="rId75">
                      <a:extLst>
                        <a:ext uri="{28A0092B-C50C-407E-A947-70E740481C1C}">
                          <a14:useLocalDpi xmlns:a14="http://schemas.microsoft.com/office/drawing/2010/main" val="0"/>
                        </a:ext>
                      </a:extLst>
                    </a:blip>
                    <a:srcRect l="19814" t="8498" r="28904" b="29746"/>
                    <a:stretch/>
                  </pic:blipFill>
                  <pic:spPr bwMode="auto">
                    <a:xfrm>
                      <a:off x="0" y="0"/>
                      <a:ext cx="2095500" cy="20764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E0863">
        <w:t xml:space="preserve"> </w:t>
      </w:r>
    </w:p>
    <w:p w:rsidR="00A70CDE" w:rsidRDefault="00A70CDE" w:rsidP="00D31B09"/>
    <w:p w:rsidR="00A70CDE" w:rsidRDefault="00A70CDE" w:rsidP="00D31B09"/>
    <w:p w:rsidR="00A70CDE" w:rsidRDefault="007A7AFF" w:rsidP="00D31B09">
      <w:r>
        <w:rPr>
          <w:noProof/>
        </w:rPr>
        <mc:AlternateContent>
          <mc:Choice Requires="wps">
            <w:drawing>
              <wp:anchor distT="0" distB="0" distL="114300" distR="114300" simplePos="0" relativeHeight="251799040" behindDoc="0" locked="0" layoutInCell="1" allowOverlap="1" wp14:anchorId="31CAD43D" wp14:editId="4D3CFBEE">
                <wp:simplePos x="0" y="0"/>
                <wp:positionH relativeFrom="margin">
                  <wp:align>left</wp:align>
                </wp:positionH>
                <wp:positionV relativeFrom="paragraph">
                  <wp:posOffset>6976745</wp:posOffset>
                </wp:positionV>
                <wp:extent cx="5417185" cy="635"/>
                <wp:effectExtent l="0" t="0" r="0" b="0"/>
                <wp:wrapSquare wrapText="bothSides"/>
                <wp:docPr id="1073741828" name="Text Box 1073741828"/>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wps:spPr>
                      <wps:txbx>
                        <w:txbxContent>
                          <w:p w:rsidR="00010EE9" w:rsidRPr="007F55B0" w:rsidRDefault="00010EE9" w:rsidP="00751D32">
                            <w:pPr>
                              <w:pStyle w:val="Caption"/>
                            </w:pPr>
                            <w:bookmarkStart w:id="92" w:name="_Toc5237353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bookmarkEnd w:id="9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CAD43D" id="Text Box 1073741828" o:spid="_x0000_s1132" type="#_x0000_t202" style="position:absolute;left:0;text-align:left;margin-left:0;margin-top:549.35pt;width:426.55pt;height:.05pt;z-index:2517990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" stroked="f">
                <v:textbox style="mso-fit-shape-to-text:t" inset="0,0,0,0">
                  <w:txbxContent>
                    <w:p w:rsidR="00010EE9" w:rsidRPr="007F55B0" w:rsidRDefault="00010EE9" w:rsidP="00751D32">
                      <w:pPr>
                        <w:pStyle w:val="Caption"/>
                      </w:pPr>
                      <w:bookmarkStart w:id="93" w:name="_Toc523735309"/>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9</w:t>
                      </w:r>
                      <w:r>
                        <w:fldChar w:fldCharType="end"/>
                      </w:r>
                      <w:r>
                        <w:t>:</w:t>
                      </w:r>
                      <w:bookmarkEnd w:id="93"/>
                      <w:r>
                        <w:t xml:space="preserve"> </w:t>
                      </w:r>
                    </w:p>
                  </w:txbxContent>
                </v:textbox>
                <w10:wrap type="square" anchorx="margin"/>
              </v:shape>
            </w:pict>
          </mc:Fallback>
        </mc:AlternateContent>
      </w:r>
    </w:p>
    <w:p w:rsidR="00A70CDE" w:rsidRDefault="00A70CDE" w:rsidP="00D31B09"/>
    <w:p w:rsidR="009D4EC1" w:rsidRPr="00C7383A" w:rsidRDefault="0030654A" w:rsidP="00D31B09">
      <w:r>
        <w:rPr>
          <w:noProof/>
        </w:rPr>
        <mc:AlternateContent>
          <mc:Choice Requires="wps">
            <w:drawing>
              <wp:anchor distT="0" distB="0" distL="114300" distR="114300" simplePos="0" relativeHeight="251802112" behindDoc="0" locked="0" layoutInCell="1" allowOverlap="1" wp14:anchorId="3799B626" wp14:editId="1EED9DBC">
                <wp:simplePos x="0" y="0"/>
                <wp:positionH relativeFrom="column">
                  <wp:posOffset>1353820</wp:posOffset>
                </wp:positionH>
                <wp:positionV relativeFrom="paragraph">
                  <wp:posOffset>2515870</wp:posOffset>
                </wp:positionV>
                <wp:extent cx="3118485" cy="635"/>
                <wp:effectExtent l="0" t="0" r="5715" b="0"/>
                <wp:wrapTopAndBottom/>
                <wp:docPr id="1073741847" name="Text Box 1073741847"/>
                <wp:cNvGraphicFramePr/>
                <a:graphic xmlns:a="http://schemas.openxmlformats.org/drawingml/2006/main">
                  <a:graphicData uri="http://schemas.microsoft.com/office/word/2010/wordprocessingShape">
                    <wps:wsp>
                      <wps:cNvSpPr txBox="1"/>
                      <wps:spPr>
                        <a:xfrm>
                          <a:off x="0" y="0"/>
                          <a:ext cx="3118485" cy="635"/>
                        </a:xfrm>
                        <a:prstGeom prst="rect">
                          <a:avLst/>
                        </a:prstGeom>
                        <a:solidFill>
                          <a:prstClr val="white"/>
                        </a:solidFill>
                        <a:ln>
                          <a:noFill/>
                        </a:ln>
                      </wps:spPr>
                      <wps:txbx>
                        <w:txbxContent>
                          <w:p w:rsidR="00010EE9" w:rsidRPr="005C010C" w:rsidRDefault="00010EE9" w:rsidP="00751D32">
                            <w:pPr>
                              <w:pStyle w:val="Caption"/>
                            </w:pPr>
                            <w:bookmarkStart w:id="94" w:name="_Toc5237353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n successful matching of the pair points of the Z-frame fiducial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99B626" id="Text Box 1073741847" o:spid="_x0000_s1133" type="#_x0000_t202" style="position:absolute;left:0;text-align:left;margin-left:106.6pt;margin-top:198.1pt;width:245.55pt;height:.05pt;z-index:25180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" stroked="f">
                <v:textbox style="mso-fit-shape-to-text:t" inset="0,0,0,0">
                  <w:txbxContent>
                    <w:p w:rsidR="00010EE9" w:rsidRPr="005C010C" w:rsidRDefault="00010EE9" w:rsidP="00751D32">
                      <w:pPr>
                        <w:pStyle w:val="Caption"/>
                      </w:pPr>
                      <w:bookmarkStart w:id="95" w:name="_Toc523735310"/>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0</w:t>
                      </w:r>
                      <w:r>
                        <w:fldChar w:fldCharType="end"/>
                      </w:r>
                      <w:r>
                        <w:t>: An successful matching of the pair points of the Z-frame fiducials</w:t>
                      </w:r>
                      <w:bookmarkEnd w:id="95"/>
                    </w:p>
                  </w:txbxContent>
                </v:textbox>
                <w10:wrap type="topAndBottom"/>
              </v:shape>
            </w:pict>
          </mc:Fallback>
        </mc:AlternateContent>
      </w:r>
      <w:r w:rsidR="00EC335F">
        <w:rPr>
          <w:noProof/>
        </w:rPr>
        <w:drawing>
          <wp:anchor distT="0" distB="0" distL="114300" distR="114300" simplePos="0" relativeHeight="251800064" behindDoc="0" locked="0" layoutInCell="1" allowOverlap="1" wp14:anchorId="1CC8E52E" wp14:editId="620CCBCF">
            <wp:simplePos x="0" y="0"/>
            <wp:positionH relativeFrom="margin">
              <wp:align>center</wp:align>
            </wp:positionH>
            <wp:positionV relativeFrom="paragraph">
              <wp:posOffset>314605</wp:posOffset>
            </wp:positionV>
            <wp:extent cx="2228850" cy="2143125"/>
            <wp:effectExtent l="0" t="0" r="0"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atches points.jpg"/>
                    <pic:cNvPicPr/>
                  </pic:nvPicPr>
                  <pic:blipFill rotWithShape="1">
                    <a:blip r:embed="rId78">
                      <a:extLst>
                        <a:ext uri="{28A0092B-C50C-407E-A947-70E740481C1C}">
                          <a14:useLocalDpi xmlns:a14="http://schemas.microsoft.com/office/drawing/2010/main" val="0"/>
                        </a:ext>
                      </a:extLst>
                    </a:blip>
                    <a:srcRect l="23623" t="11436" r="22706" b="22582"/>
                    <a:stretch/>
                  </pic:blipFill>
                  <pic:spPr bwMode="auto">
                    <a:xfrm>
                      <a:off x="0" y="0"/>
                      <a:ext cx="2228850"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F6293" w:rsidRPr="00EF6293" w:rsidRDefault="00EF6293" w:rsidP="00EF6293">
      <w:pPr>
        <w:pStyle w:val="Heading4"/>
        <w:numPr>
          <w:ilvl w:val="0"/>
          <w:numId w:val="0"/>
        </w:numPr>
      </w:pPr>
    </w:p>
    <w:p w:rsidR="00BC43F6" w:rsidRPr="00BF3023" w:rsidRDefault="00496575" w:rsidP="0007793C">
      <w:pPr>
        <w:pStyle w:val="Heading4"/>
      </w:pPr>
      <w:bookmarkStart w:id="96" w:name="_Toc523730424"/>
      <w:r>
        <w:rPr>
          <w:rFonts w:cstheme="minorHAnsi"/>
        </w:rPr>
        <w:t xml:space="preserve">Image </w:t>
      </w:r>
      <w:r w:rsidRPr="00670C88">
        <w:t>Rotation</w:t>
      </w:r>
      <w:r>
        <w:rPr>
          <w:rFonts w:cstheme="minorHAnsi"/>
        </w:rPr>
        <w:t xml:space="preserve"> </w:t>
      </w:r>
      <w:r>
        <w:t>using centroids coordinate system</w:t>
      </w:r>
      <w:r w:rsidR="00FA1D5B">
        <w:t>:</w:t>
      </w:r>
      <w:bookmarkEnd w:id="96"/>
    </w:p>
    <w:p w:rsidR="00BC43F6" w:rsidRDefault="008D0C26" w:rsidP="00E816BF">
      <w:r>
        <w:t xml:space="preserve">In </w:t>
      </w:r>
      <w:r w:rsidR="00850808">
        <w:t>this</w:t>
      </w:r>
      <w:r>
        <w:t xml:space="preserve"> technique,</w:t>
      </w:r>
      <w:r w:rsidR="008473AA">
        <w:t xml:space="preserve"> the</w:t>
      </w:r>
      <w:r w:rsidR="00196B5D">
        <w:t xml:space="preserve"> seven</w:t>
      </w:r>
      <w:r w:rsidR="008473AA">
        <w:t xml:space="preserve"> centroids </w:t>
      </w:r>
      <w:r w:rsidR="00494DCE">
        <w:t>position</w:t>
      </w:r>
      <w:r w:rsidR="008473AA">
        <w:t xml:space="preserve"> of</w:t>
      </w:r>
      <w:r w:rsidR="006D5EE6">
        <w:t xml:space="preserve"> the</w:t>
      </w:r>
      <w:r w:rsidR="008473AA">
        <w:t xml:space="preserve"> fiducial markers </w:t>
      </w:r>
      <w:r w:rsidR="00494DCE">
        <w:t>is</w:t>
      </w:r>
      <w:r w:rsidR="008473AA">
        <w:t xml:space="preserve"> used to compute</w:t>
      </w:r>
      <w:r>
        <w:t xml:space="preserve"> a rotation matrix </w:t>
      </w:r>
      <w:r w:rsidR="00494DCE">
        <w:t>that</w:t>
      </w:r>
      <w:r>
        <w:t xml:space="preserve"> </w:t>
      </w:r>
      <w:r w:rsidR="005C4DD7">
        <w:t>rotate</w:t>
      </w:r>
      <w:r w:rsidR="00494DCE">
        <w:t>s</w:t>
      </w:r>
      <w:r w:rsidR="005C4DD7">
        <w:t xml:space="preserve"> the points in the image coordinate system.</w:t>
      </w:r>
      <w:r w:rsidR="00196B5D">
        <w:t xml:space="preserve"> Since </w:t>
      </w:r>
      <w:r w:rsidR="00CD1C15">
        <w:t>the four outer points of the Z-marker has a constant distance</w:t>
      </w:r>
      <w:r w:rsidR="006D5EE6">
        <w:t xml:space="preserve"> in relation</w:t>
      </w:r>
      <w:r w:rsidR="00CD1C15">
        <w:t xml:space="preserve"> to each other, </w:t>
      </w:r>
      <w:r w:rsidR="00170EB3">
        <w:t>the</w:t>
      </w:r>
      <w:r w:rsidR="00EF016A">
        <w:t xml:space="preserve"> points with</w:t>
      </w:r>
      <w:r w:rsidR="00CD1C15">
        <w:t xml:space="preserve"> maxim</w:t>
      </w:r>
      <w:r w:rsidR="00170EB3">
        <w:t xml:space="preserve"> Euclidean distances </w:t>
      </w:r>
      <w:r w:rsidR="002718B3">
        <w:t>with</w:t>
      </w:r>
      <w:r w:rsidR="00170EB3">
        <w:t xml:space="preserve"> its</w:t>
      </w:r>
      <w:r w:rsidR="00EF016A">
        <w:t xml:space="preserve"> three</w:t>
      </w:r>
      <w:r w:rsidR="00170EB3">
        <w:t xml:space="preserve"> neighbors</w:t>
      </w:r>
      <w:r>
        <w:t xml:space="preserve"> </w:t>
      </w:r>
      <w:r w:rsidR="00EF016A">
        <w:t>are detected as the outer points.</w:t>
      </w:r>
      <w:r w:rsidR="00212C7F">
        <w:t xml:space="preserve"> </w:t>
      </w:r>
      <w:r w:rsidR="00A925A5">
        <w:t>Once all</w:t>
      </w:r>
      <w:r w:rsidR="007B5F47">
        <w:t xml:space="preserve"> four</w:t>
      </w:r>
      <w:r w:rsidR="00A925A5">
        <w:t xml:space="preserve"> outer points are detected, the correct position of them </w:t>
      </w:r>
      <w:r w:rsidR="007B5F47">
        <w:t xml:space="preserve">should be determined </w:t>
      </w:r>
      <w:r w:rsidR="002B640C">
        <w:t xml:space="preserve">in z marker. The point with </w:t>
      </w:r>
      <w:r w:rsidR="00AD2347">
        <w:t>minimum x</w:t>
      </w:r>
      <w:r w:rsidR="008D4E77">
        <w:t xml:space="preserve"> coordinate is detected as p1 and one wit</w:t>
      </w:r>
      <w:r w:rsidR="00B0489D">
        <w:t>h maximum x</w:t>
      </w:r>
      <w:r w:rsidR="006D5EE6">
        <w:t xml:space="preserve"> coordinate</w:t>
      </w:r>
      <w:r w:rsidR="00B0489D">
        <w:t xml:space="preserve"> is determines as p7, however, their </w:t>
      </w:r>
      <w:r w:rsidR="000E5C54">
        <w:t>y coordinates should be compared for a</w:t>
      </w:r>
      <w:r w:rsidR="001D52D5">
        <w:t>n accurate</w:t>
      </w:r>
      <w:r w:rsidR="000E5C54">
        <w:t xml:space="preserve"> estimation.</w:t>
      </w:r>
      <w:r w:rsidR="002572D7">
        <w:t xml:space="preserve"> Totally, four different rotation</w:t>
      </w:r>
      <w:r w:rsidR="004B59DD">
        <w:t xml:space="preserve"> models</w:t>
      </w:r>
      <w:r w:rsidR="006E00F9">
        <w:t xml:space="preserve"> of the Z-marker are possible, </w:t>
      </w:r>
      <w:r w:rsidR="004B59DD">
        <w:t>which</w:t>
      </w:r>
      <w:r w:rsidR="006E00F9">
        <w:t xml:space="preserve"> algorithm should </w:t>
      </w:r>
      <w:r w:rsidR="0026220E">
        <w:t>select</w:t>
      </w:r>
      <w:r w:rsidR="004B59DD">
        <w:t xml:space="preserve"> automatically</w:t>
      </w:r>
      <w:r w:rsidR="006E00F9">
        <w:t xml:space="preserve"> </w:t>
      </w:r>
      <w:r w:rsidR="0026220E">
        <w:t>the correct one and</w:t>
      </w:r>
      <w:r w:rsidR="0029313E">
        <w:t xml:space="preserve"> rotate the marker according to its shape. </w:t>
      </w:r>
      <w:r w:rsidR="00A57933">
        <w:t xml:space="preserve">Figure 3.21 illustrates four possible rotation </w:t>
      </w:r>
      <w:r w:rsidR="00E816BF">
        <w:t xml:space="preserve">models of the Z-frame marker. </w:t>
      </w:r>
      <w:r w:rsidR="00E74C06">
        <w:t xml:space="preserve"> </w:t>
      </w:r>
    </w:p>
    <w:p w:rsidR="00BC43F6" w:rsidRDefault="00BC43F6" w:rsidP="00D31B09"/>
    <w:p w:rsidR="00BC43F6" w:rsidRDefault="00BC43F6" w:rsidP="00D31B09"/>
    <w:p w:rsidR="0089383C" w:rsidRDefault="0089383C" w:rsidP="00D31B09"/>
    <w:p w:rsidR="0089383C" w:rsidRDefault="00274BC4" w:rsidP="00D31B09">
      <w:r>
        <w:rPr>
          <w:noProof/>
        </w:rPr>
        <w:lastRenderedPageBreak/>
        <mc:AlternateContent>
          <mc:Choice Requires="wps">
            <w:drawing>
              <wp:anchor distT="0" distB="0" distL="114300" distR="114300" simplePos="0" relativeHeight="251572736" behindDoc="0" locked="0" layoutInCell="1" allowOverlap="1" wp14:anchorId="1FF3A396" wp14:editId="60D76DBC">
                <wp:simplePos x="0" y="0"/>
                <wp:positionH relativeFrom="column">
                  <wp:posOffset>3981450</wp:posOffset>
                </wp:positionH>
                <wp:positionV relativeFrom="paragraph">
                  <wp:posOffset>2228850</wp:posOffset>
                </wp:positionV>
                <wp:extent cx="66675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666750" cy="333375"/>
                        </a:xfrm>
                        <a:prstGeom prst="rect">
                          <a:avLst/>
                        </a:prstGeom>
                        <a:solidFill>
                          <a:schemeClr val="lt1"/>
                        </a:solidFill>
                        <a:ln w="6350">
                          <a:noFill/>
                        </a:ln>
                      </wps:spPr>
                      <wps:txbx>
                        <w:txbxContent>
                          <w:p w:rsidR="00010EE9" w:rsidRPr="00F22E16" w:rsidRDefault="00010EE9" w:rsidP="00D31B09">
                            <w:r w:rsidRPr="00F22E16">
                              <w:t>D=</w:t>
                            </w:r>
                            <w:r>
                              <w:t>27</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3A396" id="Text Box 91" o:spid="_x0000_s1134" type="#_x0000_t202" style="position:absolute;left:0;text-align:left;margin-left:313.5pt;margin-top:175.5pt;width:52.5pt;height:26.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" fillcolor="white [3201]" stroked="f" strokeweight=".5pt">
                <v:textbox>
                  <w:txbxContent>
                    <w:p w:rsidR="00010EE9" w:rsidRPr="00F22E16" w:rsidRDefault="00010EE9" w:rsidP="00D31B09">
                      <w:r w:rsidRPr="00F22E16">
                        <w:t>D=</w:t>
                      </w:r>
                      <w:r>
                        <w:t>27</w:t>
                      </w:r>
                      <w:r w:rsidRPr="00F22E16">
                        <w:t>0</w:t>
                      </w:r>
                    </w:p>
                  </w:txbxContent>
                </v:textbox>
              </v:shape>
            </w:pict>
          </mc:Fallback>
        </mc:AlternateContent>
      </w:r>
      <w:r w:rsidR="003E36B3">
        <w:rPr>
          <w:noProof/>
        </w:rPr>
        <mc:AlternateContent>
          <mc:Choice Requires="wps">
            <w:drawing>
              <wp:anchor distT="0" distB="0" distL="114300" distR="114300" simplePos="0" relativeHeight="251571712" behindDoc="0" locked="0" layoutInCell="1" allowOverlap="1" wp14:anchorId="4399A0A2" wp14:editId="77B450CC">
                <wp:simplePos x="0" y="0"/>
                <wp:positionH relativeFrom="column">
                  <wp:posOffset>1476375</wp:posOffset>
                </wp:positionH>
                <wp:positionV relativeFrom="paragraph">
                  <wp:posOffset>2238375</wp:posOffset>
                </wp:positionV>
                <wp:extent cx="64770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647700" cy="333375"/>
                        </a:xfrm>
                        <a:prstGeom prst="rect">
                          <a:avLst/>
                        </a:prstGeom>
                        <a:solidFill>
                          <a:schemeClr val="lt1"/>
                        </a:solidFill>
                        <a:ln w="6350">
                          <a:noFill/>
                        </a:ln>
                      </wps:spPr>
                      <wps:txbx>
                        <w:txbxContent>
                          <w:p w:rsidR="00010EE9" w:rsidRPr="00F22E16" w:rsidRDefault="00010EE9" w:rsidP="00D31B09">
                            <w:r w:rsidRPr="00F22E16">
                              <w:t>D=</w:t>
                            </w:r>
                            <w:r>
                              <w:t>18</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9A0A2" id="Text Box 90" o:spid="_x0000_s1135" type="#_x0000_t202" style="position:absolute;left:0;text-align:left;margin-left:116.25pt;margin-top:176.25pt;width:51pt;height:26.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" fillcolor="white [3201]" stroked="f" strokeweight=".5pt">
                <v:textbox>
                  <w:txbxContent>
                    <w:p w:rsidR="00010EE9" w:rsidRPr="00F22E16" w:rsidRDefault="00010EE9" w:rsidP="00D31B09">
                      <w:r w:rsidRPr="00F22E16">
                        <w:t>D=</w:t>
                      </w:r>
                      <w:r>
                        <w:t>18</w:t>
                      </w:r>
                      <w:r w:rsidRPr="00F22E16">
                        <w:t>0</w:t>
                      </w:r>
                    </w:p>
                  </w:txbxContent>
                </v:textbox>
              </v:shape>
            </w:pict>
          </mc:Fallback>
        </mc:AlternateContent>
      </w:r>
      <w:r w:rsidR="00F22E16">
        <w:rPr>
          <w:noProof/>
        </w:rPr>
        <mc:AlternateContent>
          <mc:Choice Requires="wps">
            <w:drawing>
              <wp:anchor distT="0" distB="0" distL="114300" distR="114300" simplePos="0" relativeHeight="251573760" behindDoc="0" locked="0" layoutInCell="1" allowOverlap="1" wp14:anchorId="5B8C9C2B" wp14:editId="3C4FF36A">
                <wp:simplePos x="0" y="0"/>
                <wp:positionH relativeFrom="column">
                  <wp:posOffset>4105275</wp:posOffset>
                </wp:positionH>
                <wp:positionV relativeFrom="paragraph">
                  <wp:posOffset>4524375</wp:posOffset>
                </wp:positionV>
                <wp:extent cx="55245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010EE9" w:rsidRPr="00F22E16" w:rsidRDefault="00010EE9" w:rsidP="00D31B09">
                            <w:r w:rsidRPr="00F22E16">
                              <w:t>D=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8C9C2B" id="Text Box 92" o:spid="_x0000_s1136" type="#_x0000_t202" style="position:absolute;left:0;text-align:left;margin-left:323.25pt;margin-top:356.25pt;width:43.5pt;height:26.25pt;z-index:25157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" fillcolor="white [3201]" stroked="f" strokeweight=".5pt">
                <v:textbox>
                  <w:txbxContent>
                    <w:p w:rsidR="00010EE9" w:rsidRPr="00F22E16" w:rsidRDefault="00010EE9" w:rsidP="00D31B09">
                      <w:r w:rsidRPr="00F22E16">
                        <w:t>D=0</w:t>
                      </w:r>
                    </w:p>
                  </w:txbxContent>
                </v:textbox>
              </v:shape>
            </w:pict>
          </mc:Fallback>
        </mc:AlternateContent>
      </w:r>
      <w:r w:rsidR="00F22E16">
        <w:rPr>
          <w:noProof/>
        </w:rPr>
        <mc:AlternateContent>
          <mc:Choice Requires="wps">
            <w:drawing>
              <wp:anchor distT="0" distB="0" distL="114300" distR="114300" simplePos="0" relativeHeight="251570688" behindDoc="0" locked="0" layoutInCell="1" allowOverlap="1" wp14:anchorId="623A0285" wp14:editId="667FA06D">
                <wp:simplePos x="0" y="0"/>
                <wp:positionH relativeFrom="column">
                  <wp:posOffset>1581150</wp:posOffset>
                </wp:positionH>
                <wp:positionV relativeFrom="paragraph">
                  <wp:posOffset>4571365</wp:posOffset>
                </wp:positionV>
                <wp:extent cx="552450" cy="33337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552450" cy="333375"/>
                        </a:xfrm>
                        <a:prstGeom prst="rect">
                          <a:avLst/>
                        </a:prstGeom>
                        <a:solidFill>
                          <a:schemeClr val="lt1"/>
                        </a:solidFill>
                        <a:ln w="6350">
                          <a:noFill/>
                        </a:ln>
                      </wps:spPr>
                      <wps:txbx>
                        <w:txbxContent>
                          <w:p w:rsidR="00010EE9" w:rsidRPr="00F22E16" w:rsidRDefault="00010EE9" w:rsidP="00D31B09">
                            <w:r w:rsidRPr="00F22E16">
                              <w:t>D=</w:t>
                            </w:r>
                            <w:r>
                              <w:t>9</w:t>
                            </w:r>
                            <w:r w:rsidRPr="00F22E16">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3A0285" id="Text Box 89" o:spid="_x0000_s1137" type="#_x0000_t202" style="position:absolute;left:0;text-align:left;margin-left:124.5pt;margin-top:359.95pt;width:43.5pt;height:26.25pt;z-index:25157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" fillcolor="white [3201]" stroked="f" strokeweight=".5pt">
                <v:textbox>
                  <w:txbxContent>
                    <w:p w:rsidR="00010EE9" w:rsidRPr="00F22E16" w:rsidRDefault="00010EE9" w:rsidP="00D31B09">
                      <w:r w:rsidRPr="00F22E16">
                        <w:t>D=</w:t>
                      </w:r>
                      <w:r>
                        <w:t>9</w:t>
                      </w:r>
                      <w:r w:rsidRPr="00F22E16">
                        <w:t>0</w:t>
                      </w:r>
                    </w:p>
                  </w:txbxContent>
                </v:textbox>
              </v:shape>
            </w:pict>
          </mc:Fallback>
        </mc:AlternateContent>
      </w:r>
      <w:r w:rsidR="00740BB5">
        <w:rPr>
          <w:noProof/>
        </w:rPr>
        <mc:AlternateContent>
          <mc:Choice Requires="wps">
            <w:drawing>
              <wp:anchor distT="0" distB="0" distL="114300" distR="114300" simplePos="0" relativeHeight="251566592" behindDoc="0" locked="0" layoutInCell="1" allowOverlap="1" wp14:anchorId="493A55F5" wp14:editId="5E00621B">
                <wp:simplePos x="0" y="0"/>
                <wp:positionH relativeFrom="column">
                  <wp:posOffset>2114550</wp:posOffset>
                </wp:positionH>
                <wp:positionV relativeFrom="paragraph">
                  <wp:posOffset>1714500</wp:posOffset>
                </wp:positionV>
                <wp:extent cx="809625" cy="295275"/>
                <wp:effectExtent l="0" t="0" r="9525" b="9525"/>
                <wp:wrapNone/>
                <wp:docPr id="84" name="Text Box 84"/>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rsidR="00010EE9" w:rsidRDefault="00010EE9"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A55F5" id="Text Box 84" o:spid="_x0000_s1138" type="#_x0000_t202" style="position:absolute;left:0;text-align:left;margin-left:166.5pt;margin-top:135pt;width:63.75pt;height:23.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" fillcolor="white [3201]" stroked="f" strokeweight=".5pt">
                <v:textbox>
                  <w:txbxContent>
                    <w:p w:rsidR="00010EE9" w:rsidRDefault="00010EE9" w:rsidP="00D31B09">
                      <w:r>
                        <w:t>innerpoint</w:t>
                      </w:r>
                    </w:p>
                  </w:txbxContent>
                </v:textbox>
              </v:shape>
            </w:pict>
          </mc:Fallback>
        </mc:AlternateContent>
      </w:r>
      <w:r w:rsidR="00010AEA">
        <w:rPr>
          <w:noProof/>
        </w:rPr>
        <mc:AlternateContent>
          <mc:Choice Requires="wps">
            <w:drawing>
              <wp:anchor distT="0" distB="0" distL="114300" distR="114300" simplePos="0" relativeHeight="251569664" behindDoc="0" locked="0" layoutInCell="1" allowOverlap="1" wp14:anchorId="4FC0984C" wp14:editId="2A9F8A6E">
                <wp:simplePos x="0" y="0"/>
                <wp:positionH relativeFrom="column">
                  <wp:posOffset>1371600</wp:posOffset>
                </wp:positionH>
                <wp:positionV relativeFrom="paragraph">
                  <wp:posOffset>1438275</wp:posOffset>
                </wp:positionV>
                <wp:extent cx="781050" cy="409575"/>
                <wp:effectExtent l="0" t="0" r="76200" b="47625"/>
                <wp:wrapNone/>
                <wp:docPr id="88" name="Straight Arrow Connector 88"/>
                <wp:cNvGraphicFramePr/>
                <a:graphic xmlns:a="http://schemas.openxmlformats.org/drawingml/2006/main">
                  <a:graphicData uri="http://schemas.microsoft.com/office/word/2010/wordprocessingShape">
                    <wps:wsp>
                      <wps:cNvCnPr/>
                      <wps:spPr>
                        <a:xfrm>
                          <a:off x="0" y="0"/>
                          <a:ext cx="781050" cy="409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5142D6" id="Straight Arrow Connector 88" o:spid="_x0000_s1026" type="#_x0000_t32" style="position:absolute;margin-left:108pt;margin-top:113.25pt;width:61.5pt;height:32.25pt;z-index:25156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" strokecolor="#5b9bd5 [3204]" strokeweight=".5pt">
                <v:stroke endarrow="block" joinstyle="miter"/>
              </v:shape>
            </w:pict>
          </mc:Fallback>
        </mc:AlternateContent>
      </w:r>
      <w:r w:rsidR="00010AEA">
        <w:rPr>
          <w:noProof/>
        </w:rPr>
        <mc:AlternateContent>
          <mc:Choice Requires="wps">
            <w:drawing>
              <wp:anchor distT="0" distB="0" distL="114300" distR="114300" simplePos="0" relativeHeight="251568640" behindDoc="0" locked="0" layoutInCell="1" allowOverlap="1" wp14:anchorId="458E6A3D" wp14:editId="038E7C8E">
                <wp:simplePos x="0" y="0"/>
                <wp:positionH relativeFrom="column">
                  <wp:posOffset>2038350</wp:posOffset>
                </wp:positionH>
                <wp:positionV relativeFrom="paragraph">
                  <wp:posOffset>4124325</wp:posOffset>
                </wp:positionV>
                <wp:extent cx="838200" cy="295275"/>
                <wp:effectExtent l="0" t="0" r="0" b="9525"/>
                <wp:wrapNone/>
                <wp:docPr id="86" name="Text Box 86"/>
                <wp:cNvGraphicFramePr/>
                <a:graphic xmlns:a="http://schemas.openxmlformats.org/drawingml/2006/main">
                  <a:graphicData uri="http://schemas.microsoft.com/office/word/2010/wordprocessingShape">
                    <wps:wsp>
                      <wps:cNvSpPr txBox="1"/>
                      <wps:spPr>
                        <a:xfrm>
                          <a:off x="0" y="0"/>
                          <a:ext cx="838200" cy="295275"/>
                        </a:xfrm>
                        <a:prstGeom prst="rect">
                          <a:avLst/>
                        </a:prstGeom>
                        <a:solidFill>
                          <a:schemeClr val="lt1"/>
                        </a:solidFill>
                        <a:ln w="6350">
                          <a:noFill/>
                        </a:ln>
                      </wps:spPr>
                      <wps:txbx>
                        <w:txbxContent>
                          <w:p w:rsidR="00010EE9" w:rsidRDefault="00010EE9" w:rsidP="00D31B09">
                            <w:r>
                              <w:t>inner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E6A3D" id="Text Box 86" o:spid="_x0000_s1139" type="#_x0000_t202" style="position:absolute;left:0;text-align:left;margin-left:160.5pt;margin-top:324.75pt;width:66pt;height:23.2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" fillcolor="white [3201]" stroked="f" strokeweight=".5pt">
                <v:textbox>
                  <w:txbxContent>
                    <w:p w:rsidR="00010EE9" w:rsidRDefault="00010EE9" w:rsidP="00D31B09">
                      <w:r>
                        <w:t>innerpoint</w:t>
                      </w:r>
                    </w:p>
                  </w:txbxContent>
                </v:textbox>
              </v:shape>
            </w:pict>
          </mc:Fallback>
        </mc:AlternateContent>
      </w:r>
      <w:r w:rsidR="00010AEA">
        <w:rPr>
          <w:noProof/>
        </w:rPr>
        <mc:AlternateContent>
          <mc:Choice Requires="wps">
            <w:drawing>
              <wp:anchor distT="0" distB="0" distL="114300" distR="114300" simplePos="0" relativeHeight="251567616" behindDoc="0" locked="0" layoutInCell="1" allowOverlap="1" wp14:anchorId="0C4D17A0" wp14:editId="049005E8">
                <wp:simplePos x="0" y="0"/>
                <wp:positionH relativeFrom="column">
                  <wp:posOffset>2124075</wp:posOffset>
                </wp:positionH>
                <wp:positionV relativeFrom="paragraph">
                  <wp:posOffset>3924300</wp:posOffset>
                </wp:positionV>
                <wp:extent cx="161925" cy="190500"/>
                <wp:effectExtent l="0" t="0" r="66675" b="57150"/>
                <wp:wrapNone/>
                <wp:docPr id="85" name="Straight Arrow Connector 85"/>
                <wp:cNvGraphicFramePr/>
                <a:graphic xmlns:a="http://schemas.openxmlformats.org/drawingml/2006/main">
                  <a:graphicData uri="http://schemas.microsoft.com/office/word/2010/wordprocessingShape">
                    <wps:wsp>
                      <wps:cNvCnPr/>
                      <wps:spPr>
                        <a:xfrm>
                          <a:off x="0" y="0"/>
                          <a:ext cx="1619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324049" id="Straight Arrow Connector 85" o:spid="_x0000_s1026" type="#_x0000_t32" style="position:absolute;margin-left:167.25pt;margin-top:309pt;width:12.75pt;height:1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" strokecolor="#5b9bd5 [3204]" strokeweight=".5pt">
                <v:stroke endarrow="block" joinstyle="miter"/>
              </v:shape>
            </w:pict>
          </mc:Fallback>
        </mc:AlternateContent>
      </w:r>
      <w:r w:rsidR="00697796">
        <w:rPr>
          <w:noProof/>
        </w:rPr>
        <mc:AlternateContent>
          <mc:Choice Requires="wps">
            <w:drawing>
              <wp:anchor distT="0" distB="0" distL="114300" distR="114300" simplePos="0" relativeHeight="251804160" behindDoc="0" locked="0" layoutInCell="1" allowOverlap="1" wp14:anchorId="243F5246" wp14:editId="2C441BBA">
                <wp:simplePos x="0" y="0"/>
                <wp:positionH relativeFrom="column">
                  <wp:posOffset>265430</wp:posOffset>
                </wp:positionH>
                <wp:positionV relativeFrom="paragraph">
                  <wp:posOffset>4876800</wp:posOffset>
                </wp:positionV>
                <wp:extent cx="5200650" cy="635"/>
                <wp:effectExtent l="0" t="0" r="0" b="0"/>
                <wp:wrapTopAndBottom/>
                <wp:docPr id="1073741848" name="Text Box 1073741848"/>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rsidR="00010EE9" w:rsidRPr="00091071" w:rsidRDefault="00010EE9" w:rsidP="00751D32">
                            <w:pPr>
                              <w:pStyle w:val="Caption"/>
                            </w:pPr>
                            <w:bookmarkStart w:id="97" w:name="_Toc5237353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xml:space="preserve">: </w:t>
                            </w:r>
                            <w:r w:rsidRPr="0089383C">
                              <w:t>Four different possible rotation of the Z-marker</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5246" id="Text Box 1073741848" o:spid="_x0000_s1140" type="#_x0000_t202" style="position:absolute;left:0;text-align:left;margin-left:20.9pt;margin-top:384pt;width:409.5pt;height:.05pt;z-index:251804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" stroked="f">
                <v:textbox style="mso-fit-shape-to-text:t" inset="0,0,0,0">
                  <w:txbxContent>
                    <w:p w:rsidR="00010EE9" w:rsidRPr="00091071" w:rsidRDefault="00010EE9" w:rsidP="00751D32">
                      <w:pPr>
                        <w:pStyle w:val="Caption"/>
                      </w:pPr>
                      <w:bookmarkStart w:id="98" w:name="_Toc523735311"/>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1</w:t>
                      </w:r>
                      <w:r>
                        <w:fldChar w:fldCharType="end"/>
                      </w:r>
                      <w:r>
                        <w:t xml:space="preserve">: </w:t>
                      </w:r>
                      <w:r w:rsidRPr="0089383C">
                        <w:t>Four different possible rotation of the Z-marker</w:t>
                      </w:r>
                      <w:bookmarkEnd w:id="98"/>
                    </w:p>
                  </w:txbxContent>
                </v:textbox>
                <w10:wrap type="topAndBottom"/>
              </v:shape>
            </w:pict>
          </mc:Fallback>
        </mc:AlternateContent>
      </w:r>
      <w:r w:rsidR="00D85785">
        <w:rPr>
          <w:noProof/>
        </w:rPr>
        <w:drawing>
          <wp:anchor distT="0" distB="0" distL="114300" distR="114300" simplePos="0" relativeHeight="251563520" behindDoc="0" locked="0" layoutInCell="1" allowOverlap="1" wp14:anchorId="4BE86F4F" wp14:editId="2F030124">
            <wp:simplePos x="0" y="0"/>
            <wp:positionH relativeFrom="margin">
              <wp:align>center</wp:align>
            </wp:positionH>
            <wp:positionV relativeFrom="paragraph">
              <wp:posOffset>0</wp:posOffset>
            </wp:positionV>
            <wp:extent cx="5200650" cy="481965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2.JPG"/>
                    <pic:cNvPicPr/>
                  </pic:nvPicPr>
                  <pic:blipFill>
                    <a:blip r:embed="rId79">
                      <a:extLst>
                        <a:ext uri="{28A0092B-C50C-407E-A947-70E740481C1C}">
                          <a14:useLocalDpi xmlns:a14="http://schemas.microsoft.com/office/drawing/2010/main" val="0"/>
                        </a:ext>
                      </a:extLst>
                    </a:blip>
                    <a:stretch>
                      <a:fillRect/>
                    </a:stretch>
                  </pic:blipFill>
                  <pic:spPr>
                    <a:xfrm>
                      <a:off x="0" y="0"/>
                      <a:ext cx="5200650" cy="4819650"/>
                    </a:xfrm>
                    <a:prstGeom prst="rect">
                      <a:avLst/>
                    </a:prstGeom>
                  </pic:spPr>
                </pic:pic>
              </a:graphicData>
            </a:graphic>
            <wp14:sizeRelH relativeFrom="page">
              <wp14:pctWidth>0</wp14:pctWidth>
            </wp14:sizeRelH>
            <wp14:sizeRelV relativeFrom="page">
              <wp14:pctHeight>0</wp14:pctHeight>
            </wp14:sizeRelV>
          </wp:anchor>
        </w:drawing>
      </w:r>
    </w:p>
    <w:p w:rsidR="0089383C" w:rsidRDefault="0089383C" w:rsidP="00D31B09"/>
    <w:p w:rsidR="005320F1" w:rsidRDefault="00085C81" w:rsidP="00BA0CDF">
      <w:r>
        <w:t>In the next step</w:t>
      </w:r>
      <w:r w:rsidR="006E00F9">
        <w:t>,</w:t>
      </w:r>
      <w:r>
        <w:t xml:space="preserve"> the algorithm detect</w:t>
      </w:r>
      <w:r w:rsidR="006C762B">
        <w:t>s</w:t>
      </w:r>
      <w:r w:rsidR="006E00F9">
        <w:t xml:space="preserve"> the</w:t>
      </w:r>
      <w:r w:rsidR="006F4EFA">
        <w:t xml:space="preserve"> nearest</w:t>
      </w:r>
      <w:r w:rsidR="006E00F9">
        <w:t xml:space="preserve"> neighbors of the p1</w:t>
      </w:r>
      <w:r w:rsidR="006D07AA">
        <w:t xml:space="preserve">, if it has only one neighbor, the z marker has one of the </w:t>
      </w:r>
      <w:r w:rsidR="007C0BFF">
        <w:t>shape model in Figure 3.21</w:t>
      </w:r>
      <w:r w:rsidR="006D07AA">
        <w:t xml:space="preserve"> </w:t>
      </w:r>
      <w:r w:rsidR="007C0BFF">
        <w:t>(</w:t>
      </w:r>
      <w:r w:rsidR="006D07AA">
        <w:t>a</w:t>
      </w:r>
      <w:r w:rsidR="007C0BFF">
        <w:t>) and 3.21</w:t>
      </w:r>
      <w:r w:rsidR="006D07AA">
        <w:t xml:space="preserve"> </w:t>
      </w:r>
      <w:r w:rsidR="007C0BFF">
        <w:t>(</w:t>
      </w:r>
      <w:r w:rsidR="006D07AA">
        <w:t>b</w:t>
      </w:r>
      <w:r w:rsidR="007C0BFF">
        <w:t>)</w:t>
      </w:r>
      <w:r w:rsidR="006D07AA">
        <w:t>, and if it has two neighbors</w:t>
      </w:r>
      <w:r w:rsidR="00D9727D">
        <w:t xml:space="preserve"> the shape models in Figure 3.21 (</w:t>
      </w:r>
      <w:r w:rsidR="00D01E6B">
        <w:t>c</w:t>
      </w:r>
      <w:r w:rsidR="00D9727D">
        <w:t>)</w:t>
      </w:r>
      <w:r w:rsidR="00D01E6B">
        <w:t xml:space="preserve"> and</w:t>
      </w:r>
      <w:r w:rsidR="00D9727D">
        <w:t xml:space="preserve"> 3.21</w:t>
      </w:r>
      <w:r w:rsidR="00D01E6B">
        <w:t xml:space="preserve"> </w:t>
      </w:r>
      <w:r w:rsidR="00D9727D">
        <w:t>(</w:t>
      </w:r>
      <w:r w:rsidR="00D01E6B">
        <w:t>d</w:t>
      </w:r>
      <w:r w:rsidR="00D9727D">
        <w:t>)</w:t>
      </w:r>
      <w:r w:rsidR="00D01E6B">
        <w:t xml:space="preserve"> are possible.</w:t>
      </w:r>
      <w:r w:rsidR="002F2EE0">
        <w:t xml:space="preserve"> </w:t>
      </w:r>
      <w:r w:rsidR="00A554AA">
        <w:t>Then</w:t>
      </w:r>
      <w:r w:rsidR="00F4155E">
        <w:t>,</w:t>
      </w:r>
      <w:r w:rsidR="00A554AA">
        <w:t xml:space="preserve"> algorithm </w:t>
      </w:r>
      <w:r w:rsidR="00E73BDE">
        <w:t>should detect</w:t>
      </w:r>
      <w:r w:rsidR="00A554AA">
        <w:t xml:space="preserve"> a point called </w:t>
      </w:r>
      <w:r w:rsidR="00A554AA" w:rsidRPr="00A554AA">
        <w:rPr>
          <w:i/>
          <w:iCs/>
        </w:rPr>
        <w:t>innerpoint</w:t>
      </w:r>
      <w:r w:rsidR="00A554AA">
        <w:rPr>
          <w:i/>
          <w:iCs/>
        </w:rPr>
        <w:t xml:space="preserve">, </w:t>
      </w:r>
      <w:r w:rsidR="00A554AA">
        <w:t xml:space="preserve">which is located between p1 </w:t>
      </w:r>
      <w:r w:rsidR="00E73BDE">
        <w:t>(</w:t>
      </w:r>
      <w:r w:rsidR="00A554AA">
        <w:t>or p7</w:t>
      </w:r>
      <w:r w:rsidR="00E73BDE">
        <w:t>)</w:t>
      </w:r>
      <w:r w:rsidR="00A554AA">
        <w:t xml:space="preserve"> and the po</w:t>
      </w:r>
      <w:r w:rsidR="000F12FC">
        <w:t>int with a minimum y coordinate</w:t>
      </w:r>
      <w:r w:rsidR="00E73BDE">
        <w:t>,</w:t>
      </w:r>
      <w:r w:rsidR="00332227">
        <w:t xml:space="preserve"> as it is shown in Figure 3.21 (a) and (c)</w:t>
      </w:r>
      <w:r w:rsidR="00740BB5">
        <w:t xml:space="preserve">. </w:t>
      </w:r>
      <w:r w:rsidR="00D01829">
        <w:t>The rotation angle</w:t>
      </w:r>
      <w:r w:rsidR="00384072">
        <w:t xml:space="preserve"> </w:t>
      </w:r>
      <w:r w:rsidR="00384072" w:rsidRPr="00384072">
        <w:rPr>
          <w:rFonts w:ascii="Cambria Math" w:hAnsi="Cambria Math" w:cs="Cambria Math"/>
        </w:rPr>
        <w:t>𝜃</w:t>
      </w:r>
      <w:r w:rsidR="00D01829">
        <w:t xml:space="preserve"> </w:t>
      </w:r>
      <w:r w:rsidR="00BA0CDF">
        <w:t>is defined in equation 3.</w:t>
      </w:r>
      <w:r w:rsidR="00136E80">
        <w:t>15 and 3.16</w:t>
      </w:r>
      <w:r w:rsidR="00384072">
        <w:t>.</w:t>
      </w:r>
    </w:p>
    <w:p w:rsidR="00136E80" w:rsidRDefault="00136E80" w:rsidP="00BA0CDF"/>
    <w:p w:rsidR="00384072" w:rsidRDefault="00136E80" w:rsidP="00633E0E">
      <w:pPr>
        <w:ind w:left="2880" w:firstLine="720"/>
        <w:rPr>
          <w:rFonts w:cstheme="minorHAnsi"/>
        </w:rPr>
      </w:pPr>
      <m:oMath>
        <m:r>
          <w:rPr>
            <w:rFonts w:ascii="Cambria Math" w:hAnsi="Cambria Math" w:cs="Cambria Math"/>
          </w:rPr>
          <m:t>θ</m:t>
        </m:r>
        <m:r>
          <w:rPr>
            <w:rFonts w:ascii="Cambria Math" w:hAnsi="Cambria Math"/>
          </w:rPr>
          <m:t>=β+D</m:t>
        </m:r>
      </m:oMath>
      <w:r w:rsidR="00633E0E">
        <w:rPr>
          <w:rFonts w:eastAsiaTheme="minorEastAsia" w:cstheme="minorHAnsi"/>
        </w:rPr>
        <w:t xml:space="preserve"> </w:t>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33E0E">
        <w:rPr>
          <w:rFonts w:eastAsiaTheme="minorEastAsia" w:cstheme="minorHAnsi"/>
        </w:rPr>
        <w:tab/>
      </w:r>
      <w:r w:rsidR="00670D1D">
        <w:rPr>
          <w:rFonts w:eastAsiaTheme="minorEastAsia" w:cstheme="minorHAnsi"/>
        </w:rPr>
        <w:t>(3.15</w:t>
      </w:r>
      <w:r w:rsidR="00633E0E">
        <w:rPr>
          <w:rFonts w:eastAsiaTheme="minorEastAsia" w:cstheme="minorHAnsi"/>
        </w:rPr>
        <w:t>)</w:t>
      </w:r>
    </w:p>
    <w:p w:rsidR="00384072" w:rsidRDefault="00136E80" w:rsidP="00633E0E">
      <w:pPr>
        <w:ind w:left="2880" w:firstLine="720"/>
      </w:pPr>
      <m:oMath>
        <m:r>
          <w:rPr>
            <w:rFonts w:ascii="Cambria Math" w:hAnsi="Cambria Math" w:cs="Cambria Math"/>
          </w:rPr>
          <w:lastRenderedPageBreak/>
          <m:t>β</m:t>
        </m:r>
        <m:r>
          <w:rPr>
            <w:rFonts w:ascii="Cambria Math" w:hAnsi="Cambria Math"/>
          </w:rPr>
          <m:t xml:space="preserve">= </m:t>
        </m:r>
        <m:r>
          <w:rPr>
            <w:rFonts w:ascii="Cambria Math" w:hAnsi="Cambria Math" w:cs="Cambria Math"/>
          </w:rPr>
          <m:t>α</m:t>
        </m:r>
        <m:r>
          <w:rPr>
            <w:rFonts w:ascii="Cambria Math" w:hAnsi="Cambria Math"/>
          </w:rPr>
          <m:t>-45</m:t>
        </m:r>
      </m:oMath>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r>
      <w:r w:rsidR="00633E0E">
        <w:rPr>
          <w:rFonts w:eastAsiaTheme="minorEastAsia"/>
        </w:rPr>
        <w:tab/>
        <w:t>(</w:t>
      </w:r>
      <w:r w:rsidR="00670D1D">
        <w:rPr>
          <w:rFonts w:eastAsiaTheme="minorEastAsia"/>
        </w:rPr>
        <w:t>3.16</w:t>
      </w:r>
      <w:r w:rsidR="00633E0E">
        <w:rPr>
          <w:rFonts w:eastAsiaTheme="minorEastAsia"/>
        </w:rPr>
        <w:t>)</w:t>
      </w:r>
    </w:p>
    <w:p w:rsidR="005E454A" w:rsidRDefault="00384072" w:rsidP="00D714EC">
      <w:pPr>
        <w:rPr>
          <w:rFonts w:cstheme="minorHAnsi"/>
        </w:rPr>
      </w:pPr>
      <w:r>
        <w:rPr>
          <w:rFonts w:cstheme="minorHAnsi"/>
        </w:rPr>
        <w:t xml:space="preserve">Where </w:t>
      </w:r>
      <w:r w:rsidRPr="00384072">
        <w:rPr>
          <w:rFonts w:ascii="Cambria Math" w:hAnsi="Cambria Math" w:cs="Cambria Math"/>
        </w:rPr>
        <w:t>𝛼</w:t>
      </w:r>
      <w:r>
        <w:t xml:space="preserve"> is the angle between </w:t>
      </w:r>
      <w:r w:rsidR="0076489D">
        <w:t>the line</w:t>
      </w:r>
      <w:r w:rsidR="00A00C94">
        <w:t xml:space="preserve"> that</w:t>
      </w:r>
      <w:r w:rsidR="00324521">
        <w:t xml:space="preserve"> </w:t>
      </w:r>
      <w:r w:rsidR="004468C1">
        <w:t>is made by p1 and p7,</w:t>
      </w:r>
      <w:r w:rsidR="00A00C94">
        <w:t xml:space="preserve"> and the line</w:t>
      </w:r>
      <w:r w:rsidR="00442B2D">
        <w:t xml:space="preserve"> which</w:t>
      </w:r>
      <w:r w:rsidR="00A00C94">
        <w:t xml:space="preserve"> </w:t>
      </w:r>
      <w:r w:rsidR="004F231F">
        <w:t xml:space="preserve">passes through p1 </w:t>
      </w:r>
      <w:r w:rsidR="007E79F5">
        <w:t>which</w:t>
      </w:r>
      <w:r w:rsidR="004F231F">
        <w:t xml:space="preserve"> is parallel to the y axis. </w:t>
      </w:r>
      <w:r w:rsidR="00BF1AE9">
        <w:t xml:space="preserve"> D corresponds to the </w:t>
      </w:r>
      <w:r w:rsidR="00DA3EB3">
        <w:t xml:space="preserve">defined </w:t>
      </w:r>
      <w:r w:rsidR="00BF1AE9">
        <w:t xml:space="preserve">angle that </w:t>
      </w:r>
      <w:r w:rsidR="00DA3EB3">
        <w:t>is di</w:t>
      </w:r>
      <w:r w:rsidR="004B59DD">
        <w:t>fferent in each</w:t>
      </w:r>
      <w:r w:rsidR="00D714EC">
        <w:t xml:space="preserve"> four</w:t>
      </w:r>
      <w:r w:rsidR="00A557A6">
        <w:t xml:space="preserve"> model for making the z marker </w:t>
      </w:r>
      <w:r w:rsidR="006728A4">
        <w:t>a</w:t>
      </w:r>
      <w:r w:rsidR="00CA7613">
        <w:t>s a</w:t>
      </w:r>
      <w:r w:rsidR="006728A4">
        <w:t xml:space="preserve"> U shape structure.</w:t>
      </w:r>
      <w:r w:rsidR="003C6A01">
        <w:rPr>
          <w:rFonts w:cstheme="minorHAnsi"/>
        </w:rPr>
        <w:t xml:space="preserve"> </w:t>
      </w:r>
      <w:r w:rsidR="00AC1439">
        <w:rPr>
          <w:rFonts w:cstheme="minorHAnsi"/>
        </w:rPr>
        <w:t>Therefore, a rotation matrix is calculated to be multiplied with the centroids matrix</w:t>
      </w:r>
      <w:r w:rsidR="00D421FA">
        <w:rPr>
          <w:rFonts w:cstheme="minorHAnsi"/>
        </w:rPr>
        <w:t>.</w:t>
      </w:r>
    </w:p>
    <w:p w:rsidR="00BD5989" w:rsidRPr="00BD5989" w:rsidRDefault="00BD5989" w:rsidP="0007793C">
      <w:pPr>
        <w:pStyle w:val="Heading4"/>
      </w:pPr>
      <w:bookmarkStart w:id="99" w:name="_Toc523730425"/>
      <w:r w:rsidRPr="00BD5989">
        <w:t>Distance calculation and calibration</w:t>
      </w:r>
      <w:bookmarkEnd w:id="99"/>
    </w:p>
    <w:p w:rsidR="00DD104B" w:rsidRPr="00374FBD" w:rsidRDefault="00883F5B" w:rsidP="00374FBD">
      <w:r>
        <w:t xml:space="preserve">In the calibration part, a coefficient should be calculated to </w:t>
      </w:r>
      <w:r w:rsidR="00F933E5">
        <w:t>transfer points from image coordinate system to the frame coordinate system.</w:t>
      </w:r>
      <w:r w:rsidR="008A4079">
        <w:t xml:space="preserve"> In DICOM images, </w:t>
      </w:r>
      <w:r w:rsidR="002327BC">
        <w:t>pixel spa</w:t>
      </w:r>
      <w:r w:rsidR="00016286">
        <w:t>cing</w:t>
      </w:r>
      <w:r w:rsidR="000170DD">
        <w:t xml:space="preserve"> is defined as the physical distance between the centers of </w:t>
      </w:r>
      <w:r w:rsidR="006F0F0E">
        <w:t>each two-dimensional pixel</w:t>
      </w:r>
      <w:r w:rsidR="001C2495">
        <w:t>,</w:t>
      </w:r>
      <w:r w:rsidR="00D14386">
        <w:t xml:space="preserve"> and this number is available in the MRI </w:t>
      </w:r>
      <w:r w:rsidR="001C2495">
        <w:t>DICOM</w:t>
      </w:r>
      <w:r w:rsidR="00D14386">
        <w:t xml:space="preserve"> header</w:t>
      </w:r>
      <w:r w:rsidR="00016286">
        <w:t>.</w:t>
      </w:r>
      <w:r w:rsidR="00A1453E">
        <w:t xml:space="preserve"> However,</w:t>
      </w:r>
      <w:r w:rsidR="00CD7054">
        <w:t xml:space="preserve"> </w:t>
      </w:r>
      <w:r w:rsidR="00A1453E">
        <w:t>i</w:t>
      </w:r>
      <w:r w:rsidR="00387B7E">
        <w:t xml:space="preserve">n screen shot images, the resolution of the MRI monitor and the capture </w:t>
      </w:r>
      <w:r w:rsidR="000C5D79">
        <w:t>device</w:t>
      </w:r>
      <w:r w:rsidR="00183FCD">
        <w:t xml:space="preserve"> </w:t>
      </w:r>
      <w:r w:rsidR="00D14386">
        <w:t xml:space="preserve">should be considered to calculate the pixel </w:t>
      </w:r>
      <w:r w:rsidR="00183FCD">
        <w:t>spacing of the images</w:t>
      </w:r>
      <w:r w:rsidR="00036145">
        <w:t>.</w:t>
      </w:r>
      <w:r w:rsidR="00DA2E38">
        <w:t xml:space="preserve"> Therefore, the captured MRI image pixel spacing consists of two </w:t>
      </w:r>
      <w:r w:rsidR="00D523B5">
        <w:t>coefficients: vertical spacing and horizontal s</w:t>
      </w:r>
      <w:r w:rsidR="00D1037C">
        <w:t>pacing</w:t>
      </w:r>
      <w:r w:rsidR="00DA2E38">
        <w:t>.</w:t>
      </w:r>
      <w:r w:rsidR="00FE43C4">
        <w:t xml:space="preserve"> </w:t>
      </w:r>
      <w:r w:rsidR="008D51B1">
        <w:t>T</w:t>
      </w:r>
      <w:r w:rsidR="00527B74">
        <w:t>hese</w:t>
      </w:r>
      <w:r w:rsidR="008D51B1">
        <w:t xml:space="preserve"> coefficient</w:t>
      </w:r>
      <w:r w:rsidR="00527B74">
        <w:t>s</w:t>
      </w:r>
      <w:r w:rsidR="008D51B1">
        <w:t xml:space="preserve"> are defined in equations</w:t>
      </w:r>
      <w:r w:rsidR="00DA7F2D">
        <w:t xml:space="preserve"> 3.17 and 3.18</w:t>
      </w:r>
      <w:r w:rsidR="008D51B1">
        <w:t>, where</w:t>
      </w:r>
      <w:r w:rsidR="00374FBD">
        <w:t>,</w:t>
      </w:r>
      <w:r w:rsidR="008D51B1">
        <w:t xml:space="preserve"> </w:t>
      </w:r>
      <w:r w:rsidR="00DD104B" w:rsidRPr="008D7F0E">
        <w:rPr>
          <w:rFonts w:cstheme="minorHAnsi"/>
          <w:i/>
          <w:iCs/>
          <w:color w:val="000000"/>
        </w:rPr>
        <w:t>µx</w:t>
      </w:r>
      <w:r w:rsidR="00DD104B" w:rsidRPr="00B365D2">
        <w:rPr>
          <w:rFonts w:cstheme="minorHAnsi"/>
          <w:color w:val="000000"/>
        </w:rPr>
        <w:t xml:space="preserve"> is the </w:t>
      </w:r>
      <w:r w:rsidR="00B365D2">
        <w:rPr>
          <w:rFonts w:cstheme="minorHAnsi"/>
          <w:color w:val="000000"/>
        </w:rPr>
        <w:t>row spacing or vertical spacing in mm</w:t>
      </w:r>
      <w:r w:rsidR="00DA7F2D">
        <w:rPr>
          <w:rFonts w:cstheme="minorHAnsi"/>
          <w:color w:val="000000"/>
        </w:rPr>
        <w:t xml:space="preserve"> that should be multiplied with the x coordinate of the fiducial markers</w:t>
      </w:r>
      <w:r w:rsidR="00B365D2">
        <w:rPr>
          <w:rFonts w:cstheme="minorHAnsi"/>
          <w:color w:val="000000"/>
        </w:rPr>
        <w:t xml:space="preserve">, </w:t>
      </w:r>
      <w:r w:rsidR="00E978F6" w:rsidRPr="00874136">
        <w:rPr>
          <w:rFonts w:cstheme="minorHAnsi"/>
          <w:i/>
          <w:iCs/>
          <w:color w:val="000000"/>
        </w:rPr>
        <w:t>µy</w:t>
      </w:r>
      <w:r w:rsidR="00E978F6">
        <w:rPr>
          <w:rFonts w:cstheme="minorHAnsi"/>
          <w:color w:val="000000"/>
        </w:rPr>
        <w:t xml:space="preserve"> is the column spacing or horizontal spacing in mm</w:t>
      </w:r>
      <w:r w:rsidR="00DA7F2D">
        <w:rPr>
          <w:rFonts w:cstheme="minorHAnsi"/>
          <w:color w:val="000000"/>
        </w:rPr>
        <w:t xml:space="preserve"> and should be multiplied with the y coordinate of the fiducial markers.</w:t>
      </w:r>
      <w:r w:rsidR="008831D4">
        <w:rPr>
          <w:rFonts w:cstheme="minorHAnsi"/>
          <w:color w:val="000000"/>
        </w:rPr>
        <w:t xml:space="preserve"> Pi is the </w:t>
      </w:r>
      <w:r w:rsidR="006F6853">
        <w:rPr>
          <w:rFonts w:cstheme="minorHAnsi"/>
          <w:color w:val="000000"/>
        </w:rPr>
        <w:t xml:space="preserve">ordered set of </w:t>
      </w:r>
      <w:r w:rsidR="008831D4">
        <w:rPr>
          <w:rFonts w:cstheme="minorHAnsi"/>
          <w:color w:val="000000"/>
        </w:rPr>
        <w:t>center points of the fiducial markers and d is the Euclidean distance between points.</w:t>
      </w:r>
      <w:r w:rsidR="00374FBD">
        <w:rPr>
          <w:rFonts w:cstheme="minorHAnsi"/>
          <w:color w:val="000000"/>
        </w:rPr>
        <w:t xml:space="preserve"> Moreover,</w:t>
      </w:r>
      <w:r w:rsidR="004765EE">
        <w:rPr>
          <w:rFonts w:cstheme="minorHAnsi"/>
          <w:color w:val="000000"/>
        </w:rPr>
        <w:t xml:space="preserve"> </w:t>
      </w:r>
      <w:r w:rsidR="0010475E">
        <w:rPr>
          <w:rFonts w:cstheme="minorHAnsi"/>
          <w:color w:val="000000"/>
        </w:rPr>
        <w:t>d’</w:t>
      </w:r>
      <w:r w:rsidR="004765EE">
        <w:rPr>
          <w:rFonts w:cstheme="minorHAnsi"/>
          <w:color w:val="000000"/>
        </w:rPr>
        <w:t xml:space="preserve"> is the distance b</w:t>
      </w:r>
      <w:r w:rsidR="00374FBD">
        <w:rPr>
          <w:rFonts w:cstheme="minorHAnsi"/>
          <w:color w:val="000000"/>
        </w:rPr>
        <w:t xml:space="preserve">etween points in physical space (e.g. 40 </w:t>
      </w:r>
      <w:r w:rsidR="004765EE">
        <w:rPr>
          <w:rFonts w:cstheme="minorHAnsi"/>
          <w:color w:val="000000"/>
        </w:rPr>
        <w:t>mm</w:t>
      </w:r>
      <w:r w:rsidR="00374FBD">
        <w:rPr>
          <w:rFonts w:cstheme="minorHAnsi"/>
          <w:color w:val="000000"/>
        </w:rPr>
        <w:t>)</w:t>
      </w:r>
      <w:r w:rsidR="004765EE">
        <w:rPr>
          <w:rFonts w:cstheme="minorHAnsi"/>
          <w:color w:val="000000"/>
        </w:rPr>
        <w:t>.</w:t>
      </w:r>
    </w:p>
    <w:p w:rsidR="005E359B" w:rsidRDefault="005E359B" w:rsidP="005E359B"/>
    <w:p w:rsidR="00AC1955" w:rsidRDefault="005E359B" w:rsidP="006C5D15">
      <w:pPr>
        <w:ind w:left="1440"/>
      </w:pPr>
      <m:oMath>
        <m:r>
          <w:rPr>
            <w:rFonts w:ascii="Cambria Math" w:hAnsi="Cambria Math"/>
          </w:rPr>
          <m:t>µx = (|d’/d (P5, P3) |+|d’/d (P1, P7) |)/2</m:t>
        </m:r>
      </m:oMath>
      <w:r>
        <w:t xml:space="preserve"> </w:t>
      </w:r>
      <w:r>
        <w:tab/>
      </w:r>
      <w:r>
        <w:tab/>
        <w:t>(3.17)</w:t>
      </w:r>
    </w:p>
    <w:p w:rsidR="00C31DBD" w:rsidRDefault="00C31DBD" w:rsidP="00D31B09"/>
    <w:p w:rsidR="004B2857" w:rsidRDefault="005E359B" w:rsidP="006C5D15">
      <w:pPr>
        <w:ind w:left="720" w:firstLine="720"/>
      </w:pPr>
      <m:oMath>
        <m:r>
          <w:rPr>
            <w:rFonts w:ascii="Cambria Math" w:hAnsi="Cambria Math"/>
          </w:rPr>
          <m:t xml:space="preserve">µy = (|d’/d (P3, P1) |+|d’/d (P5, P7) |)/2 </m:t>
        </m:r>
      </m:oMath>
      <w:r>
        <w:rPr>
          <w:rFonts w:eastAsiaTheme="minorEastAsia"/>
        </w:rPr>
        <w:tab/>
      </w:r>
      <w:r>
        <w:rPr>
          <w:rFonts w:eastAsiaTheme="minorEastAsia"/>
        </w:rPr>
        <w:tab/>
      </w:r>
      <w:r>
        <w:t>(3.18)</w:t>
      </w:r>
    </w:p>
    <w:p w:rsidR="00B857F7" w:rsidRDefault="00B857F7" w:rsidP="00D31B09"/>
    <w:p w:rsidR="00E35054" w:rsidRDefault="00141F3B" w:rsidP="00934820">
      <w:r>
        <w:t xml:space="preserve">The next step of the calibration process is the transformation of </w:t>
      </w:r>
      <w:r w:rsidR="00FB124F">
        <w:t>the</w:t>
      </w:r>
      <w:r>
        <w:t xml:space="preserve"> centroids</w:t>
      </w:r>
      <w:r w:rsidR="00A47A50" w:rsidRPr="005849F0">
        <w:t xml:space="preserve"> coordinate</w:t>
      </w:r>
      <w:r>
        <w:t xml:space="preserve"> systems</w:t>
      </w:r>
      <w:r w:rsidR="00A47A50" w:rsidRPr="005849F0">
        <w:t xml:space="preserve"> </w:t>
      </w:r>
      <w:r w:rsidR="008E0A8C">
        <w:t>to</w:t>
      </w:r>
      <w:r w:rsidR="00A47A50" w:rsidRPr="005849F0">
        <w:t xml:space="preserve"> </w:t>
      </w:r>
      <w:r>
        <w:t xml:space="preserve">the center of the </w:t>
      </w:r>
      <w:r w:rsidR="008E0A8C">
        <w:t>Z-frame</w:t>
      </w:r>
      <w:r>
        <w:t xml:space="preserve"> as it is shown in Figure 3.22. </w:t>
      </w:r>
      <w:r w:rsidR="00787C27">
        <w:t xml:space="preserve">The transferred set of points </w:t>
      </w:r>
      <w:r w:rsidR="00934820">
        <w:t xml:space="preserve">then </w:t>
      </w:r>
      <w:r w:rsidR="00787C27">
        <w:t>are applied</w:t>
      </w:r>
      <w:r w:rsidR="00934820">
        <w:t xml:space="preserve"> for the marker alignment calculation.</w:t>
      </w:r>
    </w:p>
    <w:p w:rsidR="009C5B8D" w:rsidRDefault="009C5B8D" w:rsidP="00D31B09"/>
    <w:p w:rsidR="006D5F41" w:rsidRDefault="006D5F41" w:rsidP="00D31B09"/>
    <w:p w:rsidR="00530902" w:rsidRDefault="00530902" w:rsidP="00D31B09"/>
    <w:p w:rsidR="00530902" w:rsidRDefault="00530902" w:rsidP="00D31B09"/>
    <w:p w:rsidR="00530902" w:rsidRDefault="00141F3B" w:rsidP="00D31B09">
      <w:r>
        <w:rPr>
          <w:noProof/>
        </w:rPr>
        <mc:AlternateContent>
          <mc:Choice Requires="wps">
            <w:drawing>
              <wp:anchor distT="0" distB="0" distL="114300" distR="114300" simplePos="0" relativeHeight="251806208" behindDoc="0" locked="0" layoutInCell="1" allowOverlap="1" wp14:anchorId="214F9AF2" wp14:editId="05F7F9BA">
                <wp:simplePos x="0" y="0"/>
                <wp:positionH relativeFrom="column">
                  <wp:posOffset>956310</wp:posOffset>
                </wp:positionH>
                <wp:positionV relativeFrom="paragraph">
                  <wp:posOffset>2782747</wp:posOffset>
                </wp:positionV>
                <wp:extent cx="3954780" cy="635"/>
                <wp:effectExtent l="0" t="0" r="7620" b="0"/>
                <wp:wrapTopAndBottom/>
                <wp:docPr id="1073741849" name="Text Box 1073741849"/>
                <wp:cNvGraphicFramePr/>
                <a:graphic xmlns:a="http://schemas.openxmlformats.org/drawingml/2006/main">
                  <a:graphicData uri="http://schemas.microsoft.com/office/word/2010/wordprocessingShape">
                    <wps:wsp>
                      <wps:cNvSpPr txBox="1"/>
                      <wps:spPr>
                        <a:xfrm>
                          <a:off x="0" y="0"/>
                          <a:ext cx="3954780" cy="635"/>
                        </a:xfrm>
                        <a:prstGeom prst="rect">
                          <a:avLst/>
                        </a:prstGeom>
                        <a:solidFill>
                          <a:prstClr val="white"/>
                        </a:solidFill>
                        <a:ln>
                          <a:noFill/>
                        </a:ln>
                      </wps:spPr>
                      <wps:txbx>
                        <w:txbxContent>
                          <w:p w:rsidR="00010EE9" w:rsidRPr="00DA6B64" w:rsidRDefault="00010EE9" w:rsidP="00751D32">
                            <w:pPr>
                              <w:pStyle w:val="Caption"/>
                            </w:pPr>
                            <w:bookmarkStart w:id="100" w:name="_Toc5237353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The estimated center of the Z-frame marker for transforming the  point.</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4F9AF2" id="Text Box 1073741849" o:spid="_x0000_s1141" type="#_x0000_t202" style="position:absolute;left:0;text-align:left;margin-left:75.3pt;margin-top:219.1pt;width:311.4pt;height:.0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" stroked="f">
                <v:textbox style="mso-fit-shape-to-text:t" inset="0,0,0,0">
                  <w:txbxContent>
                    <w:p w:rsidR="00010EE9" w:rsidRPr="00DA6B64" w:rsidRDefault="00010EE9" w:rsidP="00751D32">
                      <w:pPr>
                        <w:pStyle w:val="Caption"/>
                      </w:pPr>
                      <w:bookmarkStart w:id="101" w:name="_Toc523735312"/>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2</w:t>
                      </w:r>
                      <w:r>
                        <w:fldChar w:fldCharType="end"/>
                      </w:r>
                      <w:r>
                        <w:t>:The estimated center of the Z-frame marker for transforming the  point.</w:t>
                      </w:r>
                      <w:bookmarkEnd w:id="101"/>
                    </w:p>
                  </w:txbxContent>
                </v:textbox>
                <w10:wrap type="topAndBottom"/>
              </v:shape>
            </w:pict>
          </mc:Fallback>
        </mc:AlternateContent>
      </w:r>
      <w:r w:rsidR="00530902" w:rsidRPr="00A906E4">
        <w:rPr>
          <w:noProof/>
        </w:rPr>
        <w:drawing>
          <wp:anchor distT="0" distB="0" distL="114300" distR="114300" simplePos="0" relativeHeight="251576832" behindDoc="0" locked="0" layoutInCell="1" allowOverlap="1" wp14:anchorId="153416CF" wp14:editId="0A5BCC8F">
            <wp:simplePos x="0" y="0"/>
            <wp:positionH relativeFrom="margin">
              <wp:posOffset>1723922</wp:posOffset>
            </wp:positionH>
            <wp:positionV relativeFrom="paragraph">
              <wp:posOffset>243914</wp:posOffset>
            </wp:positionV>
            <wp:extent cx="2466975" cy="2384129"/>
            <wp:effectExtent l="0" t="0" r="0" b="0"/>
            <wp:wrapTopAndBottom/>
            <wp:docPr id="74" name="Picture 74" descr="F:\HIWI\CARSpaper-Z-frame\image_matlab\new coordinat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WI\CARSpaper-Z-frame\image_matlab\new coordinate system.jpg"/>
                    <pic:cNvPicPr>
                      <a:picLocks noChangeAspect="1" noChangeArrowheads="1"/>
                    </pic:cNvPicPr>
                  </pic:nvPicPr>
                  <pic:blipFill rotWithShape="1">
                    <a:blip r:embed="rId80">
                      <a:extLst>
                        <a:ext uri="{28A0092B-C50C-407E-A947-70E740481C1C}">
                          <a14:useLocalDpi xmlns:a14="http://schemas.microsoft.com/office/drawing/2010/main" val="0"/>
                        </a:ext>
                      </a:extLst>
                    </a:blip>
                    <a:srcRect l="11561" t="4360" r="10982" b="20349"/>
                    <a:stretch/>
                  </pic:blipFill>
                  <pic:spPr bwMode="auto">
                    <a:xfrm>
                      <a:off x="0" y="0"/>
                      <a:ext cx="2466975" cy="2384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0902" w:rsidRPr="005E454A" w:rsidRDefault="00530902" w:rsidP="00D31B09"/>
    <w:p w:rsidR="00DC25C4" w:rsidRPr="004825FC" w:rsidRDefault="00DC25C4" w:rsidP="0007793C">
      <w:pPr>
        <w:pStyle w:val="Heading4"/>
        <w:rPr>
          <w:sz w:val="30"/>
          <w:szCs w:val="30"/>
        </w:rPr>
      </w:pPr>
      <w:bookmarkStart w:id="102" w:name="_Toc523730426"/>
      <w:r>
        <w:t>Marker Alignment Calculations</w:t>
      </w:r>
      <w:bookmarkEnd w:id="102"/>
    </w:p>
    <w:p w:rsidR="00B57E14" w:rsidRPr="000D36F2" w:rsidRDefault="004825FC" w:rsidP="00D31B09">
      <w:r w:rsidRPr="004825FC">
        <w:t>Once the center of all 7 fiducials was calculated</w:t>
      </w:r>
      <w:r w:rsidR="00175C77">
        <w:t xml:space="preserve"> and calibrated</w:t>
      </w:r>
      <w:r w:rsidRPr="004825FC">
        <w:t>, the position of the three corresponding point</w:t>
      </w:r>
      <w:r w:rsidR="00B57E14">
        <w:t>s in frame coordinate system is</w:t>
      </w:r>
      <w:r w:rsidRPr="004825FC">
        <w:t xml:space="preserve"> estimated according to </w:t>
      </w:r>
      <w:r w:rsidR="00B57E14">
        <w:t>equation</w:t>
      </w:r>
      <w:r w:rsidR="00EE46DA">
        <w:t xml:space="preserve">s 3.19 and </w:t>
      </w:r>
      <w:r w:rsidR="00526146">
        <w:t>3.20</w:t>
      </w:r>
      <w:r w:rsidRPr="004825FC">
        <w:t>.</w:t>
      </w:r>
      <w:r w:rsidR="00A97FDD">
        <w:t xml:space="preserve"> </w:t>
      </w:r>
      <w:r w:rsidR="00A97FDD" w:rsidRPr="00A97FDD">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97FDD" w:rsidRPr="00A97FDD">
        <w:rPr>
          <w:rFonts w:eastAsiaTheme="minorEastAsia"/>
        </w:rPr>
        <w:t xml:space="preserve"> is a function that measures the fraction along the</w:t>
      </w:r>
      <w:r w:rsidR="005201AF">
        <w:rPr>
          <w:rFonts w:eastAsiaTheme="minorEastAsia"/>
        </w:rPr>
        <w:t xml:space="preserve"> length of the frame at which each diagonal cylinder is imaged</w:t>
      </w:r>
      <w:r w:rsidR="000D36F2">
        <w:rPr>
          <w:rFonts w:eastAsiaTheme="minorEastAsia"/>
        </w:rPr>
        <w:t>, and p</w:t>
      </w:r>
      <w:r w:rsidR="000D36F2">
        <w:rPr>
          <w:rFonts w:eastAsiaTheme="minorEastAsia"/>
          <w:i/>
          <w:iCs/>
          <w:vertAlign w:val="subscript"/>
        </w:rPr>
        <w:t xml:space="preserve">iMR </w:t>
      </w:r>
      <w:r w:rsidR="000D36F2">
        <w:rPr>
          <w:rFonts w:eastAsiaTheme="minorEastAsia"/>
        </w:rPr>
        <w:t xml:space="preserve"> is the centroid of ellipse </w:t>
      </w:r>
      <w:r w:rsidR="000D36F2">
        <w:rPr>
          <w:rFonts w:eastAsiaTheme="minorEastAsia"/>
          <w:i/>
          <w:iCs/>
        </w:rPr>
        <w:t>i</w:t>
      </w:r>
      <w:r w:rsidR="000D36F2">
        <w:rPr>
          <w:rFonts w:eastAsiaTheme="minorEastAsia"/>
        </w:rPr>
        <w:t xml:space="preserve"> identified in MR image.</w:t>
      </w:r>
    </w:p>
    <w:p w:rsidR="00EF1DAA" w:rsidRDefault="00EF1DAA" w:rsidP="00D31B09"/>
    <w:p w:rsidR="001E6535" w:rsidRPr="009315F2" w:rsidRDefault="00010EE9" w:rsidP="009315F2">
      <w:pPr>
        <w:ind w:left="1440" w:firstLine="720"/>
        <w:rPr>
          <w:rFonts w:eastAsiaTheme="minorEastAsia"/>
          <w:noProof/>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2f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6f</m:t>
                </m:r>
              </m:sub>
            </m:sSub>
          </m:e>
        </m:d>
      </m:oMath>
      <w:r w:rsidR="00143982">
        <w:rPr>
          <w:rFonts w:eastAsiaTheme="minorEastAsia"/>
          <w:noProof/>
        </w:rPr>
        <w:t xml:space="preserve"> =</w:t>
      </w:r>
      <w:r w:rsidR="009315F2">
        <w:rPr>
          <w:rFonts w:eastAsiaTheme="minorEastAsia"/>
          <w:noProof/>
        </w:rPr>
        <w:t xml:space="preserve"> </w:t>
      </w:r>
      <w:r w:rsidR="00143982">
        <w:rPr>
          <w:noProof/>
        </w:rPr>
        <w:t xml:space="preserve"> </w:t>
      </w:r>
      <m:oMath>
        <m:d>
          <m:dPr>
            <m:begChr m:val="["/>
            <m:endChr m:val="]"/>
            <m:ctrlPr>
              <w:rPr>
                <w:rFonts w:ascii="Cambria Math" w:hAnsi="Cambria Math"/>
                <w:noProof/>
              </w:rPr>
            </m:ctrlPr>
          </m:dPr>
          <m:e>
            <m:eqArr>
              <m:eqArrPr>
                <m:ctrlPr>
                  <w:rPr>
                    <w:rFonts w:ascii="Cambria Math" w:hAnsi="Cambria Math"/>
                    <w:noProof/>
                  </w:rPr>
                </m:ctrlPr>
              </m:eqArrPr>
              <m:e>
                <m:sSub>
                  <m:sSubPr>
                    <m:ctrlPr>
                      <w:rPr>
                        <w:rFonts w:ascii="Cambria Math" w:hAnsi="Cambria Math"/>
                        <w:noProof/>
                      </w:rPr>
                    </m:ctrlPr>
                  </m:sSubPr>
                  <m:e>
                    <m:r>
                      <w:rPr>
                        <w:rFonts w:ascii="Cambria Math" w:hAnsi="Cambria Math"/>
                        <w:noProof/>
                      </w:rPr>
                      <m:t>l</m:t>
                    </m:r>
                  </m:e>
                  <m:sub>
                    <m:r>
                      <w:rPr>
                        <w:rFonts w:ascii="Cambria Math" w:hAnsi="Cambria Math"/>
                        <w:noProof/>
                      </w:rPr>
                      <m:t>x</m:t>
                    </m:r>
                  </m:sub>
                </m:sSub>
                <m:d>
                  <m:dPr>
                    <m:begChr m:val="{"/>
                    <m:endChr m:val="}"/>
                    <m:ctrlPr>
                      <w:rPr>
                        <w:rFonts w:ascii="Cambria Math" w:hAnsi="Cambria Math"/>
                        <w:noProof/>
                      </w:rPr>
                    </m:ctrlPr>
                  </m:dPr>
                  <m:e>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 xml:space="preserve">4 </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e>
                </m:d>
              </m:e>
              <m:e>
                <m:sSub>
                  <m:sSubPr>
                    <m:ctrlPr>
                      <w:rPr>
                        <w:rFonts w:ascii="Cambria Math" w:hAnsi="Cambria Math"/>
                        <w:noProof/>
                      </w:rPr>
                    </m:ctrlPr>
                  </m:sSubPr>
                  <m:e>
                    <m:r>
                      <w:rPr>
                        <w:rFonts w:ascii="Cambria Math" w:hAnsi="Cambria Math"/>
                        <w:noProof/>
                      </w:rPr>
                      <m:t>l</m:t>
                    </m:r>
                  </m:e>
                  <m:sub>
                    <m:r>
                      <w:rPr>
                        <w:rFonts w:ascii="Cambria Math" w:hAnsi="Cambria Math"/>
                        <w:noProof/>
                      </w:rPr>
                      <m:t>y</m:t>
                    </m:r>
                  </m:sub>
                </m:sSub>
                <m:r>
                  <m:rPr>
                    <m:sty m:val="p"/>
                  </m:rPr>
                  <w:rPr>
                    <w:rFonts w:ascii="Cambria Math" w:hAnsi="Cambria Math"/>
                    <w:noProof/>
                  </w:rPr>
                  <m:t xml:space="preserve"> </m:t>
                </m:r>
                <m:d>
                  <m:dPr>
                    <m:begChr m:val="{"/>
                    <m:endChr m:val="}"/>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sub>
                    </m:sSub>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6</m:t>
                        </m:r>
                      </m:sub>
                    </m:sSub>
                  </m:e>
                </m:d>
                <m:ctrlPr>
                  <w:rPr>
                    <w:rFonts w:ascii="Cambria Math" w:eastAsia="Cambria Math" w:hAnsi="Cambria Math" w:cs="Cambria Math"/>
                    <w:noProof/>
                  </w:rPr>
                </m:ctrlPr>
              </m:e>
              <m:e>
                <m:sSub>
                  <m:sSubPr>
                    <m:ctrlPr>
                      <w:rPr>
                        <w:rFonts w:ascii="Cambria Math" w:eastAsia="Cambria Math" w:hAnsi="Cambria Math" w:cs="Cambria Math"/>
                        <w:noProof/>
                      </w:rPr>
                    </m:ctrlPr>
                  </m:sSubPr>
                  <m:e>
                    <m:r>
                      <w:rPr>
                        <w:rFonts w:ascii="Cambria Math" w:eastAsia="Cambria Math" w:hAnsi="Cambria Math" w:cs="Cambria Math"/>
                        <w:noProof/>
                      </w:rPr>
                      <m:t>l</m:t>
                    </m:r>
                  </m:e>
                  <m:sub>
                    <m:r>
                      <w:rPr>
                        <w:rFonts w:ascii="Cambria Math" w:eastAsia="Cambria Math" w:hAnsi="Cambria Math" w:cs="Cambria Math"/>
                        <w:noProof/>
                      </w:rPr>
                      <m:t>z</m:t>
                    </m:r>
                  </m:sub>
                </m:sSub>
                <m:d>
                  <m:dPr>
                    <m:begChr m:val="{"/>
                    <m:endChr m:val="}"/>
                    <m:ctrlPr>
                      <w:rPr>
                        <w:rFonts w:ascii="Cambria Math" w:eastAsia="Cambria Math" w:hAnsi="Cambria Math" w:cs="Cambria Math"/>
                        <w:noProof/>
                      </w:rPr>
                    </m:ctrlPr>
                  </m:dPr>
                  <m:e>
                    <m:r>
                      <m:rPr>
                        <m:sty m:val="p"/>
                      </m:rPr>
                      <w:rPr>
                        <w:rFonts w:ascii="Cambria Math" w:eastAsia="Cambria Math" w:hAnsi="Cambria Math" w:cs="Cambria Math"/>
                        <w:noProof/>
                      </w:rPr>
                      <m:t>-</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2</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4</m:t>
                        </m:r>
                      </m:sub>
                    </m:sSub>
                    <m:r>
                      <m:rPr>
                        <m:sty m:val="p"/>
                      </m:rPr>
                      <w:rPr>
                        <w:rFonts w:ascii="Cambria Math" w:eastAsia="Cambria Math" w:hAnsi="Cambria Math" w:cs="Cambria Math"/>
                        <w:noProof/>
                      </w:rPr>
                      <m:t xml:space="preserve">       -</m:t>
                    </m:r>
                    <m:f>
                      <m:fPr>
                        <m:ctrlPr>
                          <w:rPr>
                            <w:rFonts w:ascii="Cambria Math" w:eastAsia="Cambria Math" w:hAnsi="Cambria Math" w:cs="Cambria Math"/>
                            <w:noProof/>
                          </w:rPr>
                        </m:ctrlPr>
                      </m:fPr>
                      <m:num>
                        <m:r>
                          <m:rPr>
                            <m:sty m:val="p"/>
                          </m:rPr>
                          <w:rPr>
                            <w:rFonts w:ascii="Cambria Math" w:eastAsia="Cambria Math" w:hAnsi="Cambria Math" w:cs="Cambria Math"/>
                            <w:noProof/>
                          </w:rPr>
                          <m:t>1</m:t>
                        </m:r>
                      </m:num>
                      <m:den>
                        <m:r>
                          <m:rPr>
                            <m:sty m:val="p"/>
                          </m:rPr>
                          <w:rPr>
                            <w:rFonts w:ascii="Cambria Math" w:eastAsia="Cambria Math" w:hAnsi="Cambria Math" w:cs="Cambria Math"/>
                            <w:noProof/>
                          </w:rPr>
                          <m:t>2</m:t>
                        </m:r>
                      </m:den>
                    </m:f>
                    <m:r>
                      <m:rPr>
                        <m:sty m:val="p"/>
                      </m:rPr>
                      <w:rPr>
                        <w:rFonts w:ascii="Cambria Math" w:eastAsia="Cambria Math" w:hAnsi="Cambria Math" w:cs="Cambria Math"/>
                        <w:noProof/>
                      </w:rPr>
                      <m:t>+</m:t>
                    </m:r>
                    <m:sSub>
                      <m:sSubPr>
                        <m:ctrlPr>
                          <w:rPr>
                            <w:rFonts w:ascii="Cambria Math" w:eastAsia="Cambria Math" w:hAnsi="Cambria Math" w:cs="Cambria Math"/>
                            <w:noProof/>
                          </w:rPr>
                        </m:ctrlPr>
                      </m:sSubPr>
                      <m:e>
                        <m:r>
                          <w:rPr>
                            <w:rFonts w:ascii="Cambria Math" w:eastAsia="Cambria Math" w:hAnsi="Cambria Math" w:cs="Cambria Math"/>
                            <w:noProof/>
                          </w:rPr>
                          <m:t>f</m:t>
                        </m:r>
                      </m:e>
                      <m:sub>
                        <m:r>
                          <m:rPr>
                            <m:sty m:val="p"/>
                          </m:rPr>
                          <w:rPr>
                            <w:rFonts w:ascii="Cambria Math" w:eastAsia="Cambria Math" w:hAnsi="Cambria Math" w:cs="Cambria Math"/>
                            <w:noProof/>
                          </w:rPr>
                          <m:t>6</m:t>
                        </m:r>
                      </m:sub>
                    </m:sSub>
                  </m:e>
                </m:d>
              </m:e>
            </m:eqArr>
          </m:e>
        </m:d>
      </m:oMath>
      <w:r w:rsidR="009315F2">
        <w:rPr>
          <w:rFonts w:eastAsiaTheme="minorEastAsia"/>
          <w:noProof/>
        </w:rPr>
        <w:tab/>
        <w:t>(3.19)</w:t>
      </w:r>
    </w:p>
    <w:p w:rsidR="001E6535" w:rsidRDefault="001E6535" w:rsidP="00D31B09"/>
    <w:p w:rsidR="001E6535" w:rsidRPr="001A072C" w:rsidRDefault="00010EE9" w:rsidP="00526146">
      <w:pPr>
        <w:ind w:left="2880" w:firstLine="720"/>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w:rPr>
                        <w:rFonts w:ascii="Cambria Math" w:hAnsi="Cambria Math"/>
                      </w:rPr>
                      <m:t>iMR</m:t>
                    </m:r>
                  </m:sub>
                </m:sSub>
              </m:e>
            </m:d>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R</m:t>
                    </m:r>
                  </m:sub>
                </m:sSub>
              </m:e>
            </m:d>
          </m:den>
        </m:f>
      </m:oMath>
      <w:r w:rsidR="009315F2">
        <w:rPr>
          <w:rFonts w:eastAsiaTheme="minorEastAsia"/>
        </w:rPr>
        <w:tab/>
      </w:r>
      <w:r w:rsidR="009315F2">
        <w:rPr>
          <w:rFonts w:eastAsiaTheme="minorEastAsia"/>
        </w:rPr>
        <w:tab/>
      </w:r>
      <w:r w:rsidR="009315F2">
        <w:rPr>
          <w:rFonts w:eastAsiaTheme="minorEastAsia"/>
        </w:rPr>
        <w:tab/>
      </w:r>
      <w:r w:rsidR="009315F2">
        <w:rPr>
          <w:rFonts w:eastAsiaTheme="minorEastAsia"/>
        </w:rPr>
        <w:tab/>
        <w:t>(3.</w:t>
      </w:r>
      <w:r w:rsidR="00526146">
        <w:rPr>
          <w:rFonts w:eastAsiaTheme="minorEastAsia"/>
        </w:rPr>
        <w:t>20</w:t>
      </w:r>
      <w:r w:rsidR="009315F2">
        <w:rPr>
          <w:rFonts w:eastAsiaTheme="minorEastAsia"/>
        </w:rPr>
        <w:t>)</w:t>
      </w:r>
    </w:p>
    <w:p w:rsidR="001A072C" w:rsidRPr="00E27F7B" w:rsidRDefault="001A072C" w:rsidP="00D31B09"/>
    <w:p w:rsidR="0042658E" w:rsidRPr="0042658E" w:rsidRDefault="00E95342" w:rsidP="00CA6505">
      <w:pPr>
        <w:pStyle w:val="Heading4"/>
        <w:rPr>
          <w:sz w:val="30"/>
          <w:szCs w:val="30"/>
        </w:rPr>
      </w:pPr>
      <w:bookmarkStart w:id="103" w:name="_Toc523730427"/>
      <w:r>
        <w:t xml:space="preserve">Angle Calculation </w:t>
      </w:r>
      <w:r w:rsidR="005D75FE">
        <w:t>of the MR</w:t>
      </w:r>
      <w:r w:rsidR="00D91DF1">
        <w:t>I</w:t>
      </w:r>
      <w:r w:rsidR="005D75FE">
        <w:t xml:space="preserve"> Image Plane and Z-</w:t>
      </w:r>
      <w:r w:rsidR="00CA6505">
        <w:t>frame marker</w:t>
      </w:r>
      <w:bookmarkEnd w:id="103"/>
    </w:p>
    <w:p w:rsidR="00F956C5" w:rsidRDefault="00EA1E92" w:rsidP="003358DE">
      <w:r w:rsidRPr="00EA1E92">
        <w:t>In this stage, the angle between MR</w:t>
      </w:r>
      <w:r w:rsidR="00D91DF1">
        <w:t>I</w:t>
      </w:r>
      <w:r w:rsidRPr="00EA1E92">
        <w:t xml:space="preserve"> image plane and</w:t>
      </w:r>
      <w:r w:rsidR="002E1531">
        <w:t xml:space="preserve"> the</w:t>
      </w:r>
      <w:r w:rsidRPr="00EA1E92">
        <w:t xml:space="preserve"> Z_</w:t>
      </w:r>
      <w:r w:rsidR="00AA66EE">
        <w:t xml:space="preserve">frame </w:t>
      </w:r>
      <w:r w:rsidRPr="00EA1E92">
        <w:t xml:space="preserve">marker </w:t>
      </w:r>
      <w:r w:rsidR="00061C9C">
        <w:t>is</w:t>
      </w:r>
      <w:r w:rsidRPr="00EA1E92">
        <w:t xml:space="preserve"> </w:t>
      </w:r>
      <w:r w:rsidR="008B7958">
        <w:t>calculated</w:t>
      </w:r>
      <w:r w:rsidRPr="00EA1E92">
        <w:t xml:space="preserve"> to confirm t</w:t>
      </w:r>
      <w:r w:rsidR="001C04BF">
        <w:t>he parallelization of the marker</w:t>
      </w:r>
      <w:r w:rsidR="00AA66EE">
        <w:t xml:space="preserve"> to the image plane</w:t>
      </w:r>
      <w:r w:rsidRPr="00EA1E92">
        <w:t>.</w:t>
      </w:r>
      <w:r w:rsidR="00061C9C">
        <w:t xml:space="preserve"> </w:t>
      </w:r>
      <w:r w:rsidR="00F956C5">
        <w:t xml:space="preserve">When the MRI plane and the </w:t>
      </w:r>
      <w:r w:rsidR="001C04BF">
        <w:t>Z-</w:t>
      </w:r>
      <w:r w:rsidR="00AA66EE">
        <w:t xml:space="preserve">frame </w:t>
      </w:r>
      <w:r w:rsidR="00F956C5">
        <w:t xml:space="preserve">marker plane intersect, an angle between them is formed that can be calculated by the use of </w:t>
      </w:r>
      <w:r w:rsidR="003923A6">
        <w:t xml:space="preserve">the </w:t>
      </w:r>
      <w:r w:rsidR="00F956C5">
        <w:t>normal vectors of the given planes</w:t>
      </w:r>
      <w:r w:rsidR="00561D8A">
        <w:t xml:space="preserve"> according to equation</w:t>
      </w:r>
      <w:r w:rsidR="00F032A7">
        <w:t xml:space="preserve"> 3.21</w:t>
      </w:r>
      <w:r w:rsidR="00F956C5">
        <w:t>. The equations of two intersecting planes</w:t>
      </w:r>
      <w:r w:rsidR="00E117C3">
        <w:t xml:space="preserve"> and</w:t>
      </w:r>
      <w:r w:rsidR="007F1BB8">
        <w:t xml:space="preserve"> their</w:t>
      </w:r>
      <w:r w:rsidR="00E117C3">
        <w:t xml:space="preserve"> normal vectors </w:t>
      </w:r>
      <w:r w:rsidR="003358DE">
        <w:t xml:space="preserve">are given </w:t>
      </w:r>
      <w:r w:rsidR="00684495">
        <w:t>in equations 3.22</w:t>
      </w:r>
      <w:r w:rsidR="00E117C3">
        <w:t xml:space="preserve"> and </w:t>
      </w:r>
      <w:r w:rsidR="00684495">
        <w:t>3.</w:t>
      </w:r>
      <w:r w:rsidR="00E117C3">
        <w:t>2</w:t>
      </w:r>
      <w:r w:rsidR="00684495">
        <w:t>3</w:t>
      </w:r>
      <w:r w:rsidR="00F956C5">
        <w:t>:</w:t>
      </w:r>
    </w:p>
    <w:p w:rsidR="00AA66EE" w:rsidRDefault="00AA66EE" w:rsidP="00AA66EE">
      <w:pPr>
        <w:rPr>
          <w:rFonts w:eastAsiaTheme="minorEastAsia"/>
          <w:bdr w:val="none" w:sz="0" w:space="0" w:color="auto" w:frame="1"/>
          <w:shd w:val="clear" w:color="auto" w:fill="FFFFFF"/>
        </w:rPr>
      </w:pPr>
    </w:p>
    <w:p w:rsidR="00AA66EE" w:rsidRPr="00DB1302" w:rsidRDefault="00010EE9" w:rsidP="00AA66EE">
      <w:pPr>
        <w:ind w:left="2880" w:firstLine="720"/>
        <w:rPr>
          <w:rStyle w:val="mn"/>
          <w:rFonts w:eastAsiaTheme="minorEastAsia" w:cstheme="minorHAnsi"/>
          <w:color w:val="000000"/>
          <w:sz w:val="28"/>
          <w:szCs w:val="28"/>
          <w:bdr w:val="none" w:sz="0" w:space="0" w:color="auto" w:frame="1"/>
          <w:shd w:val="clear" w:color="auto" w:fill="FFFFFF"/>
        </w:rPr>
      </w:pPr>
      <m:oMath>
        <m:func>
          <m:funcPr>
            <m:ctrlPr>
              <w:rPr>
                <w:rFonts w:ascii="Cambria Math" w:hAnsi="Cambria Math"/>
                <w:bdr w:val="none" w:sz="0" w:space="0" w:color="auto" w:frame="1"/>
                <w:shd w:val="clear" w:color="auto" w:fill="FFFFFF"/>
              </w:rPr>
            </m:ctrlPr>
          </m:funcPr>
          <m:fName>
            <m:r>
              <m:rPr>
                <m:sty m:val="p"/>
              </m:rPr>
              <w:rPr>
                <w:rFonts w:ascii="Cambria Math" w:hAnsi="Cambria Math"/>
                <w:bdr w:val="none" w:sz="0" w:space="0" w:color="auto" w:frame="1"/>
                <w:shd w:val="clear" w:color="auto" w:fill="FFFFFF"/>
              </w:rPr>
              <m:t>cos</m:t>
            </m:r>
          </m:fName>
          <m:e>
            <m:r>
              <w:rPr>
                <w:rFonts w:ascii="Cambria Math" w:hAnsi="Cambria Math"/>
                <w:bdr w:val="none" w:sz="0" w:space="0" w:color="auto" w:frame="1"/>
                <w:shd w:val="clear" w:color="auto" w:fill="FFFFFF"/>
              </w:rPr>
              <m:t>α</m:t>
            </m:r>
            <m:r>
              <m:rPr>
                <m:sty m:val="p"/>
              </m:rPr>
              <w:rPr>
                <w:rFonts w:ascii="Cambria Math" w:hAnsi="Cambria Math"/>
                <w:bdr w:val="none" w:sz="0" w:space="0" w:color="auto" w:frame="1"/>
                <w:shd w:val="clear" w:color="auto" w:fill="FFFFFF"/>
              </w:rPr>
              <m:t>=</m:t>
            </m:r>
          </m:e>
        </m:func>
        <m:f>
          <m:fPr>
            <m:ctrlPr>
              <w:rPr>
                <w:rFonts w:ascii="Cambria Math" w:hAnsi="Cambria Math"/>
                <w:bdr w:val="none" w:sz="0" w:space="0" w:color="auto" w:frame="1"/>
                <w:shd w:val="clear" w:color="auto" w:fill="FFFFFF"/>
              </w:rPr>
            </m:ctrlPr>
          </m:fPr>
          <m:num>
            <m:d>
              <m:dPr>
                <m:begChr m:val="|"/>
                <m:endChr m:val="|"/>
                <m:ctrlPr>
                  <w:rPr>
                    <w:rFonts w:ascii="Cambria Math" w:hAnsi="Cambria Math"/>
                    <w:bdr w:val="none" w:sz="0" w:space="0" w:color="auto" w:frame="1"/>
                    <w:shd w:val="clear" w:color="auto" w:fill="FFFFFF"/>
                  </w:rPr>
                </m:ctrlPr>
              </m:dPr>
              <m:e>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r>
                  <m:rPr>
                    <m:sty m:val="p"/>
                  </m:rPr>
                  <w:rPr>
                    <w:rFonts w:ascii="Cambria Math" w:hAnsi="Cambria Math"/>
                    <w:bdr w:val="none" w:sz="0" w:space="0" w:color="auto" w:frame="1"/>
                    <w:shd w:val="clear" w:color="auto" w:fill="FFFFFF"/>
                  </w:rPr>
                  <m:t>⋅</m:t>
                </m:r>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e>
            </m:d>
          </m:num>
          <m:den>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1</m:t>
                </m:r>
              </m:sub>
            </m:sSub>
            <m:sSub>
              <m:sSubPr>
                <m:ctrlPr>
                  <w:rPr>
                    <w:rFonts w:ascii="Cambria Math" w:hAnsi="Cambria Math"/>
                    <w:bdr w:val="none" w:sz="0" w:space="0" w:color="auto" w:frame="1"/>
                    <w:shd w:val="clear" w:color="auto" w:fill="FFFFFF"/>
                  </w:rPr>
                </m:ctrlPr>
              </m:sSubPr>
              <m:e>
                <m:acc>
                  <m:accPr>
                    <m:chr m:val="⃗"/>
                    <m:ctrlPr>
                      <w:rPr>
                        <w:rFonts w:ascii="Cambria Math" w:hAnsi="Cambria Math"/>
                        <w:bdr w:val="none" w:sz="0" w:space="0" w:color="auto" w:frame="1"/>
                        <w:shd w:val="clear" w:color="auto" w:fill="FFFFFF"/>
                      </w:rPr>
                    </m:ctrlPr>
                  </m:accPr>
                  <m:e>
                    <m:r>
                      <w:rPr>
                        <w:rFonts w:ascii="Cambria Math" w:hAnsi="Cambria Math"/>
                        <w:bdr w:val="none" w:sz="0" w:space="0" w:color="auto" w:frame="1"/>
                        <w:shd w:val="clear" w:color="auto" w:fill="FFFFFF"/>
                      </w:rPr>
                      <m:t>n</m:t>
                    </m:r>
                  </m:e>
                </m:acc>
              </m:e>
              <m:sub>
                <m:r>
                  <m:rPr>
                    <m:sty m:val="p"/>
                  </m:rPr>
                  <w:rPr>
                    <w:rFonts w:ascii="Cambria Math" w:hAnsi="Cambria Math"/>
                    <w:bdr w:val="none" w:sz="0" w:space="0" w:color="auto" w:frame="1"/>
                    <w:shd w:val="clear" w:color="auto" w:fill="FFFFFF"/>
                  </w:rPr>
                  <m:t>2</m:t>
                </m:r>
              </m:sub>
            </m:sSub>
          </m:den>
        </m:f>
      </m:oMath>
      <w:r w:rsidR="00AA66EE">
        <w:rPr>
          <w:rFonts w:eastAsiaTheme="minorEastAsia" w:cstheme="minorHAnsi"/>
          <w:bdr w:val="none" w:sz="0" w:space="0" w:color="auto" w:frame="1"/>
          <w:shd w:val="clear" w:color="auto" w:fill="FFFFFF"/>
        </w:rPr>
        <w:t xml:space="preserve"> </w:t>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r>
      <w:r w:rsidR="00AA66EE">
        <w:rPr>
          <w:rFonts w:eastAsiaTheme="minorEastAsia" w:cstheme="minorHAnsi"/>
          <w:bdr w:val="none" w:sz="0" w:space="0" w:color="auto" w:frame="1"/>
          <w:shd w:val="clear" w:color="auto" w:fill="FFFFFF"/>
        </w:rPr>
        <w:tab/>
        <w:t>(3.21)</w:t>
      </w:r>
    </w:p>
    <w:p w:rsidR="00AA66EE" w:rsidRDefault="00AA66EE" w:rsidP="00D31B09"/>
    <w:p w:rsidR="00B617C9" w:rsidRDefault="00B617C9" w:rsidP="00D31B09"/>
    <w:p w:rsidR="00F956C5" w:rsidRPr="00BA3103" w:rsidRDefault="00010EE9" w:rsidP="00BA3103">
      <w:pPr>
        <w:rPr>
          <w:rStyle w:val="mn"/>
          <w:rFonts w:eastAsiaTheme="minorEastAsia" w:cstheme="minorHAnsi"/>
          <w:color w:val="000000"/>
          <w:sz w:val="28"/>
          <w:szCs w:val="28"/>
          <w:bdr w:val="none" w:sz="0" w:space="0" w:color="auto" w:frame="1"/>
          <w:shd w:val="clear" w:color="auto" w:fill="FFFFFF"/>
        </w:rPr>
      </w:pPr>
      <m:oMathPara>
        <m:oMath>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o"/>
                  <w:rFonts w:ascii="Cambria Math" w:hAnsi="Cambria Math" w:cstheme="minorHAnsi"/>
                  <w:color w:val="000000"/>
                  <w:sz w:val="28"/>
                  <w:szCs w:val="28"/>
                  <w:bdr w:val="none" w:sz="0" w:space="0" w:color="auto" w:frame="1"/>
                  <w:shd w:val="clear" w:color="auto" w:fill="FFFFFF"/>
                </w:rPr>
                <m:t>∏</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 xml:space="preserve">: </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a</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x+</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b</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y+</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c</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z+</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d</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0</m:t>
          </m:r>
        </m:oMath>
      </m:oMathPara>
    </w:p>
    <w:p w:rsidR="00F956C5" w:rsidRPr="00DB1302" w:rsidRDefault="00AF7777" w:rsidP="00AF7777">
      <w:pPr>
        <w:ind w:left="2160"/>
        <w:rPr>
          <w:rStyle w:val="mn"/>
          <w:rFonts w:cstheme="minorHAnsi"/>
          <w:color w:val="000000"/>
          <w:sz w:val="28"/>
          <w:szCs w:val="28"/>
          <w:bdr w:val="none" w:sz="0" w:space="0" w:color="auto" w:frame="1"/>
          <w:shd w:val="clear" w:color="auto" w:fill="FFFFFF"/>
        </w:rPr>
      </w:pPr>
      <w:r>
        <w:rPr>
          <w:rStyle w:val="mn"/>
          <w:rFonts w:eastAsiaTheme="minorEastAsia" w:cstheme="minorHAnsi"/>
          <w:color w:val="000000"/>
          <w:sz w:val="28"/>
          <w:szCs w:val="28"/>
          <w:bdr w:val="none" w:sz="0" w:space="0" w:color="auto" w:frame="1"/>
          <w:shd w:val="clear" w:color="auto" w:fill="FFFFFF"/>
        </w:rPr>
        <w:t xml:space="preserve">         </w:t>
      </w:r>
      <m:oMath>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o"/>
                <w:rFonts w:ascii="Cambria Math" w:hAnsi="Cambria Math" w:cstheme="minorHAnsi"/>
                <w:color w:val="000000"/>
                <w:sz w:val="28"/>
                <w:szCs w:val="28"/>
                <w:bdr w:val="none" w:sz="0" w:space="0" w:color="auto" w:frame="1"/>
                <w:shd w:val="clear" w:color="auto" w:fill="FFFFFF"/>
              </w:rPr>
              <m:t>∏</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 xml:space="preserve">: </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a</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x+</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b</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y+</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c</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z+</m:t>
        </m:r>
        <m:sSub>
          <m:sSubPr>
            <m:ctrlPr>
              <w:rPr>
                <w:rStyle w:val="mn"/>
                <w:rFonts w:ascii="Cambria Math" w:hAnsi="Cambria Math" w:cstheme="minorHAnsi"/>
                <w:i/>
                <w:color w:val="000000"/>
                <w:sz w:val="28"/>
                <w:szCs w:val="28"/>
                <w:bdr w:val="none" w:sz="0" w:space="0" w:color="auto" w:frame="1"/>
                <w:shd w:val="clear" w:color="auto" w:fill="FFFFFF"/>
              </w:rPr>
            </m:ctrlPr>
          </m:sSubPr>
          <m:e>
            <m:r>
              <w:rPr>
                <w:rStyle w:val="mn"/>
                <w:rFonts w:ascii="Cambria Math" w:hAnsi="Cambria Math" w:cstheme="minorHAnsi"/>
                <w:color w:val="000000"/>
                <w:sz w:val="28"/>
                <w:szCs w:val="28"/>
                <w:bdr w:val="none" w:sz="0" w:space="0" w:color="auto" w:frame="1"/>
                <w:shd w:val="clear" w:color="auto" w:fill="FFFFFF"/>
              </w:rPr>
              <m:t>d</m:t>
            </m:r>
          </m:e>
          <m:sub>
            <m:r>
              <w:rPr>
                <w:rStyle w:val="mn"/>
                <w:rFonts w:ascii="Cambria Math" w:hAnsi="Cambria Math" w:cstheme="minorHAnsi"/>
                <w:color w:val="000000"/>
                <w:sz w:val="28"/>
                <w:szCs w:val="28"/>
                <w:bdr w:val="none" w:sz="0" w:space="0" w:color="auto" w:frame="1"/>
                <w:shd w:val="clear" w:color="auto" w:fill="FFFFFF"/>
              </w:rPr>
              <m:t>1</m:t>
            </m:r>
          </m:sub>
        </m:sSub>
        <m:r>
          <w:rPr>
            <w:rStyle w:val="mn"/>
            <w:rFonts w:ascii="Cambria Math" w:hAnsi="Cambria Math" w:cstheme="minorHAnsi"/>
            <w:color w:val="000000"/>
            <w:sz w:val="28"/>
            <w:szCs w:val="28"/>
            <w:bdr w:val="none" w:sz="0" w:space="0" w:color="auto" w:frame="1"/>
            <w:shd w:val="clear" w:color="auto" w:fill="FFFFFF"/>
          </w:rPr>
          <m:t>=0</m:t>
        </m:r>
      </m:oMath>
      <w:r w:rsidR="00BA3103">
        <w:rPr>
          <w:rStyle w:val="mn"/>
          <w:rFonts w:eastAsiaTheme="minorEastAsia" w:cstheme="minorHAnsi"/>
          <w:color w:val="000000"/>
          <w:sz w:val="28"/>
          <w:szCs w:val="28"/>
          <w:bdr w:val="none" w:sz="0" w:space="0" w:color="auto" w:frame="1"/>
          <w:shd w:val="clear" w:color="auto" w:fill="FFFFFF"/>
        </w:rPr>
        <w:tab/>
      </w:r>
      <w:r w:rsidR="00BA3103">
        <w:rPr>
          <w:rStyle w:val="mn"/>
          <w:rFonts w:eastAsiaTheme="minorEastAsia" w:cstheme="minorHAnsi"/>
          <w:color w:val="000000"/>
          <w:sz w:val="28"/>
          <w:szCs w:val="28"/>
          <w:bdr w:val="none" w:sz="0" w:space="0" w:color="auto" w:frame="1"/>
          <w:shd w:val="clear" w:color="auto" w:fill="FFFFFF"/>
        </w:rPr>
        <w:tab/>
      </w:r>
      <w:r w:rsidR="00392ACD">
        <w:rPr>
          <w:rStyle w:val="mn"/>
          <w:rFonts w:eastAsiaTheme="minorEastAsia" w:cstheme="minorHAnsi"/>
          <w:color w:val="000000"/>
          <w:sz w:val="28"/>
          <w:szCs w:val="28"/>
          <w:bdr w:val="none" w:sz="0" w:space="0" w:color="auto" w:frame="1"/>
          <w:shd w:val="clear" w:color="auto" w:fill="FFFFFF"/>
        </w:rPr>
        <w:t>(3.22)</w:t>
      </w:r>
    </w:p>
    <w:p w:rsidR="0083528E" w:rsidRDefault="0083528E" w:rsidP="00D31B09"/>
    <w:p w:rsidR="00DB7630" w:rsidRPr="00DB1302" w:rsidRDefault="00010EE9"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1</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1 = (a</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1</w:t>
      </w:r>
      <w:r w:rsidR="00DB7630" w:rsidRPr="00DB1302">
        <w:rPr>
          <w:rStyle w:val="mn"/>
          <w:rFonts w:cstheme="minorHAnsi"/>
          <w:color w:val="000000"/>
          <w:sz w:val="28"/>
          <w:szCs w:val="28"/>
          <w:bdr w:val="none" w:sz="0" w:space="0" w:color="auto" w:frame="1"/>
          <w:shd w:val="clear" w:color="auto" w:fill="FFFFFF"/>
        </w:rPr>
        <w:t>)</w:t>
      </w:r>
    </w:p>
    <w:p w:rsidR="00C27D60" w:rsidRPr="00DB1302" w:rsidRDefault="00010EE9" w:rsidP="001A44D7">
      <w:pPr>
        <w:ind w:left="2160" w:firstLine="720"/>
        <w:rPr>
          <w:rStyle w:val="mn"/>
          <w:rFonts w:cstheme="minorHAnsi"/>
          <w:color w:val="000000"/>
          <w:sz w:val="28"/>
          <w:szCs w:val="28"/>
          <w:bdr w:val="none" w:sz="0" w:space="0" w:color="auto" w:frame="1"/>
          <w:shd w:val="clear" w:color="auto" w:fill="FFFFFF"/>
        </w:rPr>
      </w:pPr>
      <m:oMath>
        <m:sSub>
          <m:sSubPr>
            <m:ctrlPr>
              <w:rPr>
                <w:rFonts w:ascii="Cambria Math" w:hAnsi="Cambria Math"/>
                <w:i/>
                <w:bdr w:val="none" w:sz="0" w:space="0" w:color="auto" w:frame="1"/>
                <w:shd w:val="clear" w:color="auto" w:fill="FFFFFF"/>
              </w:rPr>
            </m:ctrlPr>
          </m:sSubPr>
          <m:e>
            <m:acc>
              <m:accPr>
                <m:chr m:val="⃗"/>
                <m:ctrlPr>
                  <w:rPr>
                    <w:rFonts w:ascii="Cambria Math" w:hAnsi="Cambria Math"/>
                    <w:i/>
                    <w:bdr w:val="none" w:sz="0" w:space="0" w:color="auto" w:frame="1"/>
                    <w:shd w:val="clear" w:color="auto" w:fill="FFFFFF"/>
                  </w:rPr>
                </m:ctrlPr>
              </m:accPr>
              <m:e>
                <m:r>
                  <w:rPr>
                    <w:rFonts w:ascii="Cambria Math" w:hAnsi="Cambria Math"/>
                    <w:bdr w:val="none" w:sz="0" w:space="0" w:color="auto" w:frame="1"/>
                    <w:shd w:val="clear" w:color="auto" w:fill="FFFFFF"/>
                  </w:rPr>
                  <m:t>n</m:t>
                </m:r>
              </m:e>
            </m:acc>
          </m:e>
          <m:sub>
            <m:r>
              <w:rPr>
                <w:rFonts w:ascii="Cambria Math" w:hAnsi="Cambria Math"/>
                <w:bdr w:val="none" w:sz="0" w:space="0" w:color="auto" w:frame="1"/>
                <w:shd w:val="clear" w:color="auto" w:fill="FFFFFF"/>
              </w:rPr>
              <m:t>2</m:t>
            </m:r>
          </m:sub>
        </m:sSub>
      </m:oMath>
      <w:r w:rsidR="00DB7630" w:rsidRPr="00DB1302">
        <w:rPr>
          <w:rFonts w:eastAsiaTheme="minorEastAsia"/>
          <w:bdr w:val="none" w:sz="0" w:space="0" w:color="auto" w:frame="1"/>
          <w:shd w:val="clear" w:color="auto" w:fill="FFFFFF"/>
        </w:rPr>
        <w:t xml:space="preserve">= normal vector to plane </w:t>
      </w:r>
      <w:r w:rsidR="00DB7630" w:rsidRPr="00DB1302">
        <w:rPr>
          <w:rStyle w:val="mo"/>
          <w:rFonts w:cstheme="minorHAnsi"/>
          <w:color w:val="000000"/>
          <w:sz w:val="28"/>
          <w:szCs w:val="28"/>
          <w:bdr w:val="none" w:sz="0" w:space="0" w:color="auto" w:frame="1"/>
          <w:shd w:val="clear" w:color="auto" w:fill="FFFFFF"/>
        </w:rPr>
        <w:t>∏</w:t>
      </w:r>
      <w:r w:rsidR="00DB7630" w:rsidRPr="00DB1302">
        <w:rPr>
          <w:rStyle w:val="mn"/>
          <w:rFonts w:cstheme="minorHAnsi"/>
          <w:color w:val="000000"/>
          <w:sz w:val="28"/>
          <w:szCs w:val="28"/>
          <w:bdr w:val="none" w:sz="0" w:space="0" w:color="auto" w:frame="1"/>
          <w:shd w:val="clear" w:color="auto" w:fill="FFFFFF"/>
        </w:rPr>
        <w:t>2 = (a</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b</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 c</w:t>
      </w:r>
      <w:r w:rsidR="00DB7630" w:rsidRPr="00DB1302">
        <w:rPr>
          <w:rStyle w:val="mn"/>
          <w:rFonts w:cstheme="minorHAnsi"/>
          <w:color w:val="000000"/>
          <w:sz w:val="28"/>
          <w:szCs w:val="28"/>
          <w:bdr w:val="none" w:sz="0" w:space="0" w:color="auto" w:frame="1"/>
          <w:shd w:val="clear" w:color="auto" w:fill="FFFFFF"/>
          <w:vertAlign w:val="subscript"/>
        </w:rPr>
        <w:t>2</w:t>
      </w:r>
      <w:r w:rsidR="00DB7630" w:rsidRPr="00DB1302">
        <w:rPr>
          <w:rStyle w:val="mn"/>
          <w:rFonts w:cstheme="minorHAnsi"/>
          <w:color w:val="000000"/>
          <w:sz w:val="28"/>
          <w:szCs w:val="28"/>
          <w:bdr w:val="none" w:sz="0" w:space="0" w:color="auto" w:frame="1"/>
          <w:shd w:val="clear" w:color="auto" w:fill="FFFFFF"/>
        </w:rPr>
        <w:t>)</w:t>
      </w:r>
      <w:r w:rsidR="00392ACD">
        <w:rPr>
          <w:rStyle w:val="mn"/>
          <w:rFonts w:cstheme="minorHAnsi"/>
          <w:color w:val="000000"/>
          <w:sz w:val="28"/>
          <w:szCs w:val="28"/>
          <w:bdr w:val="none" w:sz="0" w:space="0" w:color="auto" w:frame="1"/>
          <w:shd w:val="clear" w:color="auto" w:fill="FFFFFF"/>
        </w:rPr>
        <w:tab/>
        <w:t>(3.23)</w:t>
      </w:r>
    </w:p>
    <w:p w:rsidR="004C32CB" w:rsidRDefault="004C32CB" w:rsidP="00D31B09">
      <w:pPr>
        <w:rPr>
          <w:rStyle w:val="mn"/>
          <w:rFonts w:cstheme="minorHAnsi"/>
          <w:color w:val="000000"/>
          <w:bdr w:val="none" w:sz="0" w:space="0" w:color="auto" w:frame="1"/>
          <w:shd w:val="clear" w:color="auto" w:fill="FFFFFF"/>
        </w:rPr>
      </w:pPr>
    </w:p>
    <w:p w:rsidR="000F0C4D" w:rsidRDefault="000F0C4D" w:rsidP="00D31B09"/>
    <w:p w:rsidR="00423A3B" w:rsidRDefault="00423A3B" w:rsidP="007C4F40">
      <w:r>
        <w:t xml:space="preserve">Therefore, the </w:t>
      </w:r>
      <w:r w:rsidR="00D50AF4">
        <w:t xml:space="preserve">rotation angle </w:t>
      </w:r>
      <w:r>
        <w:t>of the Z-marker around x and y axis</w:t>
      </w:r>
      <w:r w:rsidR="00D50AF4">
        <w:t xml:space="preserve"> are calculated using </w:t>
      </w:r>
      <w:r w:rsidR="00D50AF4" w:rsidRPr="00EA1E92">
        <w:t xml:space="preserve">normal vector of the </w:t>
      </w:r>
      <w:r w:rsidR="00D50AF4">
        <w:t>plane</w:t>
      </w:r>
      <w:r w:rsidR="00D50AF4" w:rsidRPr="00EA1E92">
        <w:t xml:space="preserve"> containing three corresponding points P2, P4,</w:t>
      </w:r>
      <w:r w:rsidR="00C415E2">
        <w:t xml:space="preserve"> and</w:t>
      </w:r>
      <w:r w:rsidR="00D50AF4" w:rsidRPr="00EA1E92">
        <w:t xml:space="preserve"> P6 in the </w:t>
      </w:r>
      <w:r w:rsidR="00C415E2">
        <w:t xml:space="preserve">Z-marker </w:t>
      </w:r>
      <w:r w:rsidR="00D50AF4" w:rsidRPr="00EA1E92">
        <w:t>coordinate system</w:t>
      </w:r>
      <w:r w:rsidR="00D50AF4">
        <w:t xml:space="preserve">. </w:t>
      </w:r>
      <w:r w:rsidR="00C415E2">
        <w:t>The angle between the Z-</w:t>
      </w:r>
      <w:r w:rsidR="003C109F">
        <w:t>frame marker</w:t>
      </w:r>
      <w:r w:rsidR="00C415E2">
        <w:t xml:space="preserve"> plane and yz plane determines rotation around x axis, and the angle between the Z-</w:t>
      </w:r>
      <w:r w:rsidR="003C109F">
        <w:t xml:space="preserve">frame </w:t>
      </w:r>
      <w:r w:rsidR="00C415E2">
        <w:t>marker plane and xz plane ascertains the</w:t>
      </w:r>
      <w:r w:rsidR="00CD276E">
        <w:t xml:space="preserve"> </w:t>
      </w:r>
      <w:r w:rsidR="00BD4310">
        <w:t>rotation around y</w:t>
      </w:r>
      <w:r w:rsidR="00C415E2">
        <w:t xml:space="preserve"> axis.</w:t>
      </w:r>
      <w:r w:rsidR="007C4F40">
        <w:t xml:space="preserve"> In the F</w:t>
      </w:r>
      <w:r w:rsidR="000F0C4D">
        <w:t>igure</w:t>
      </w:r>
      <w:r w:rsidR="007C4F40">
        <w:t xml:space="preserve"> 3.23</w:t>
      </w:r>
      <w:r w:rsidR="000F0C4D">
        <w:t xml:space="preserve">, the gray plane is </w:t>
      </w:r>
      <w:r w:rsidR="00A02A9F">
        <w:t>the</w:t>
      </w:r>
      <w:r w:rsidR="000F0C4D">
        <w:t xml:space="preserve"> Z-</w:t>
      </w:r>
      <w:r w:rsidR="006F7AA9">
        <w:t xml:space="preserve">frame </w:t>
      </w:r>
      <w:r w:rsidR="000F0C4D">
        <w:t>marker plan</w:t>
      </w:r>
      <w:r w:rsidR="00A02A9F">
        <w:t xml:space="preserve">e including P2, P4 and P6 coordinates which is rotated </w:t>
      </w:r>
      <w:r w:rsidR="00285B85">
        <w:t>+</w:t>
      </w:r>
      <w:r w:rsidR="00A02A9F">
        <w:t>10 degrees around both x and y axis. The white plane is the optimal plane that Z-</w:t>
      </w:r>
      <w:r w:rsidR="00414CC2">
        <w:t xml:space="preserve">frame </w:t>
      </w:r>
      <w:r w:rsidR="00A02A9F">
        <w:t>marker should</w:t>
      </w:r>
      <w:r w:rsidR="00285B85">
        <w:t xml:space="preserve"> reach after -10 </w:t>
      </w:r>
      <w:r w:rsidR="00762E2F">
        <w:t>degrees’</w:t>
      </w:r>
      <w:r w:rsidR="00285B85">
        <w:t xml:space="preserve"> rotation </w:t>
      </w:r>
      <w:r w:rsidR="00BD4310">
        <w:t xml:space="preserve">of the MRI plane or Z-marker </w:t>
      </w:r>
      <w:r w:rsidR="00285B85">
        <w:t>around both x and y axes</w:t>
      </w:r>
      <w:r w:rsidR="00BD4310">
        <w:t>.</w:t>
      </w:r>
    </w:p>
    <w:p w:rsidR="008A336A" w:rsidRDefault="007C4F40" w:rsidP="00D31B09">
      <w:r>
        <w:rPr>
          <w:noProof/>
        </w:rPr>
        <mc:AlternateContent>
          <mc:Choice Requires="wps">
            <w:drawing>
              <wp:anchor distT="0" distB="0" distL="114300" distR="114300" simplePos="0" relativeHeight="251808256" behindDoc="0" locked="0" layoutInCell="1" allowOverlap="1" wp14:anchorId="7EC336C1" wp14:editId="22187BC8">
                <wp:simplePos x="0" y="0"/>
                <wp:positionH relativeFrom="margin">
                  <wp:align>center</wp:align>
                </wp:positionH>
                <wp:positionV relativeFrom="paragraph">
                  <wp:posOffset>3642566</wp:posOffset>
                </wp:positionV>
                <wp:extent cx="5238115" cy="635"/>
                <wp:effectExtent l="0" t="0" r="635" b="1270"/>
                <wp:wrapTopAndBottom/>
                <wp:docPr id="1073741850" name="Text Box 1073741850"/>
                <wp:cNvGraphicFramePr/>
                <a:graphic xmlns:a="http://schemas.openxmlformats.org/drawingml/2006/main">
                  <a:graphicData uri="http://schemas.microsoft.com/office/word/2010/wordprocessingShape">
                    <wps:wsp>
                      <wps:cNvSpPr txBox="1"/>
                      <wps:spPr>
                        <a:xfrm>
                          <a:off x="0" y="0"/>
                          <a:ext cx="5238115" cy="635"/>
                        </a:xfrm>
                        <a:prstGeom prst="rect">
                          <a:avLst/>
                        </a:prstGeom>
                        <a:solidFill>
                          <a:prstClr val="white"/>
                        </a:solidFill>
                        <a:ln>
                          <a:noFill/>
                        </a:ln>
                      </wps:spPr>
                      <wps:txbx>
                        <w:txbxContent>
                          <w:p w:rsidR="00010EE9" w:rsidRPr="009E20BA" w:rsidRDefault="00010EE9" w:rsidP="00751D32">
                            <w:pPr>
                              <w:pStyle w:val="Caption"/>
                            </w:pPr>
                            <w:bookmarkStart w:id="104"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Z-marker plane including p2, p4 and p6 coordinate systems. The plane is plotted after processing of the captured MRI image and extracting and computing the centroids of the fiducial markers.</w:t>
                            </w:r>
                            <w:bookmarkEnd w:id="104"/>
                          </w:p>
                          <w:p w:rsidR="00010EE9" w:rsidRPr="00414CC2" w:rsidRDefault="00010EE9" w:rsidP="00751D32">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C336C1" id="Text Box 1073741850" o:spid="_x0000_s1142" type="#_x0000_t202" style="position:absolute;left:0;text-align:left;margin-left:0;margin-top:286.8pt;width:412.45pt;height:.05pt;z-index:251808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" stroked="f">
                <v:textbox style="mso-fit-shape-to-text:t" inset="0,0,0,0">
                  <w:txbxContent>
                    <w:p w:rsidR="00010EE9" w:rsidRPr="009E20BA" w:rsidRDefault="00010EE9" w:rsidP="00751D32">
                      <w:pPr>
                        <w:pStyle w:val="Caption"/>
                      </w:pPr>
                      <w:bookmarkStart w:id="105" w:name="_Toc523735313"/>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3</w:t>
                      </w:r>
                      <w:r>
                        <w:fldChar w:fldCharType="end"/>
                      </w:r>
                      <w:r>
                        <w:t>: The Z-marker plane including p2, p4 and p6 coordinate systems. The plane is plotted after processing of the captured MRI image and extracting and computing the centroids of the fiducial markers.</w:t>
                      </w:r>
                      <w:bookmarkEnd w:id="105"/>
                    </w:p>
                    <w:p w:rsidR="00010EE9" w:rsidRPr="00414CC2" w:rsidRDefault="00010EE9" w:rsidP="00751D32">
                      <w:pPr>
                        <w:pStyle w:val="Caption"/>
                      </w:pPr>
                    </w:p>
                  </w:txbxContent>
                </v:textbox>
                <w10:wrap type="topAndBottom" anchorx="margin"/>
              </v:shape>
            </w:pict>
          </mc:Fallback>
        </mc:AlternateContent>
      </w:r>
      <w:r w:rsidR="00C52904">
        <w:rPr>
          <w:noProof/>
        </w:rPr>
        <w:drawing>
          <wp:anchor distT="0" distB="0" distL="114300" distR="114300" simplePos="0" relativeHeight="251564544" behindDoc="0" locked="0" layoutInCell="1" allowOverlap="1" wp14:anchorId="20517044" wp14:editId="6F4C948D">
            <wp:simplePos x="0" y="0"/>
            <wp:positionH relativeFrom="margin">
              <wp:posOffset>895350</wp:posOffset>
            </wp:positionH>
            <wp:positionV relativeFrom="paragraph">
              <wp:posOffset>416560</wp:posOffset>
            </wp:positionV>
            <wp:extent cx="3886835" cy="3133725"/>
            <wp:effectExtent l="0" t="0" r="0" b="952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otation2.JPG"/>
                    <pic:cNvPicPr/>
                  </pic:nvPicPr>
                  <pic:blipFill>
                    <a:blip r:embed="rId81">
                      <a:extLst>
                        <a:ext uri="{28A0092B-C50C-407E-A947-70E740481C1C}">
                          <a14:useLocalDpi xmlns:a14="http://schemas.microsoft.com/office/drawing/2010/main" val="0"/>
                        </a:ext>
                      </a:extLst>
                    </a:blip>
                    <a:stretch>
                      <a:fillRect/>
                    </a:stretch>
                  </pic:blipFill>
                  <pic:spPr>
                    <a:xfrm>
                      <a:off x="0" y="0"/>
                      <a:ext cx="3886835" cy="3133725"/>
                    </a:xfrm>
                    <a:prstGeom prst="rect">
                      <a:avLst/>
                    </a:prstGeom>
                  </pic:spPr>
                </pic:pic>
              </a:graphicData>
            </a:graphic>
            <wp14:sizeRelH relativeFrom="page">
              <wp14:pctWidth>0</wp14:pctWidth>
            </wp14:sizeRelH>
            <wp14:sizeRelV relativeFrom="page">
              <wp14:pctHeight>0</wp14:pctHeight>
            </wp14:sizeRelV>
          </wp:anchor>
        </w:drawing>
      </w:r>
    </w:p>
    <w:p w:rsidR="008A336A" w:rsidRDefault="008A336A" w:rsidP="00D31B09"/>
    <w:p w:rsidR="00E55E51" w:rsidRDefault="00CF47A6" w:rsidP="004B7FB1">
      <w:r>
        <w:t>In the coronal view of the Z-marker in the MRI coordinate system, the sagittal plane represents the y axis</w:t>
      </w:r>
      <w:r w:rsidR="00AB56C9">
        <w:t xml:space="preserve"> and</w:t>
      </w:r>
      <w:r>
        <w:t xml:space="preserve"> the transversal plane indicates the x axis.</w:t>
      </w:r>
      <w:r w:rsidR="00AB56C9">
        <w:t xml:space="preserve"> Accordingly, the clinician should rotate the MRI plane -10 degrees both around sagittal and transversal planes </w:t>
      </w:r>
      <w:r w:rsidR="00D600D6">
        <w:t xml:space="preserve">to make </w:t>
      </w:r>
      <w:r w:rsidR="00D600D6">
        <w:lastRenderedPageBreak/>
        <w:t>the Z-marker parallel to the MRI plane.</w:t>
      </w:r>
      <w:r w:rsidR="001F0B8B">
        <w:t xml:space="preserve"> As it is shown in the Figure</w:t>
      </w:r>
      <w:r w:rsidR="00A746A8">
        <w:t xml:space="preserve"> 3.24</w:t>
      </w:r>
      <w:r w:rsidR="005F50F5">
        <w:t>, the marker</w:t>
      </w:r>
      <w:r w:rsidR="00F24080">
        <w:t xml:space="preserve"> plane</w:t>
      </w:r>
      <w:r w:rsidR="00F7570E">
        <w:t xml:space="preserve"> (gray plane)</w:t>
      </w:r>
      <w:r w:rsidR="00F24080">
        <w:t xml:space="preserve"> is close to the </w:t>
      </w:r>
      <w:r w:rsidR="00F7570E">
        <w:t xml:space="preserve">optimal plane (grid </w:t>
      </w:r>
      <w:r w:rsidR="007F1BB8">
        <w:t xml:space="preserve">plane) </w:t>
      </w:r>
      <w:r w:rsidR="00FB0C91">
        <w:t>after MRI plane rotation</w:t>
      </w:r>
      <w:r w:rsidR="00EF60BD">
        <w:t>.</w:t>
      </w:r>
    </w:p>
    <w:p w:rsidR="00E55E51" w:rsidRDefault="00E55E51" w:rsidP="00D31B09"/>
    <w:p w:rsidR="00E55E51" w:rsidRDefault="00E55E51" w:rsidP="00D31B09"/>
    <w:p w:rsidR="00127219" w:rsidRDefault="000C476A" w:rsidP="00D31B09">
      <w:r>
        <w:rPr>
          <w:noProof/>
        </w:rPr>
        <mc:AlternateContent>
          <mc:Choice Requires="wps">
            <w:drawing>
              <wp:anchor distT="0" distB="0" distL="114300" distR="114300" simplePos="0" relativeHeight="251810304" behindDoc="0" locked="0" layoutInCell="1" allowOverlap="1" wp14:anchorId="67EBD9BC" wp14:editId="5E0CEC85">
                <wp:simplePos x="0" y="0"/>
                <wp:positionH relativeFrom="column">
                  <wp:posOffset>790575</wp:posOffset>
                </wp:positionH>
                <wp:positionV relativeFrom="paragraph">
                  <wp:posOffset>3394075</wp:posOffset>
                </wp:positionV>
                <wp:extent cx="4067175" cy="635"/>
                <wp:effectExtent l="0" t="0" r="0" b="0"/>
                <wp:wrapTopAndBottom/>
                <wp:docPr id="1073741858" name="Text Box 1073741858"/>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rsidR="00010EE9" w:rsidRPr="003A70B6" w:rsidRDefault="00010EE9" w:rsidP="00751D32">
                            <w:pPr>
                              <w:pStyle w:val="Caption"/>
                            </w:pPr>
                            <w:bookmarkStart w:id="106"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 The Z-marker plane including p2, p4 and p6 coordinate systems parallar to the MRI image plane.</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BD9BC" id="Text Box 1073741858" o:spid="_x0000_s1143" type="#_x0000_t202" style="position:absolute;left:0;text-align:left;margin-left:62.25pt;margin-top:267.25pt;width:320.25pt;height:.05pt;z-index:25181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" stroked="f">
                <v:textbox style="mso-fit-shape-to-text:t" inset="0,0,0,0">
                  <w:txbxContent>
                    <w:p w:rsidR="00010EE9" w:rsidRPr="003A70B6" w:rsidRDefault="00010EE9" w:rsidP="00751D32">
                      <w:pPr>
                        <w:pStyle w:val="Caption"/>
                      </w:pPr>
                      <w:bookmarkStart w:id="107" w:name="_Toc523735314"/>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4</w:t>
                      </w:r>
                      <w:r>
                        <w:fldChar w:fldCharType="end"/>
                      </w:r>
                      <w:r>
                        <w:t>: The Z-marker plane including p2, p4 and p6 coordinate systems parallar to the MRI image plane.</w:t>
                      </w:r>
                      <w:bookmarkEnd w:id="107"/>
                    </w:p>
                  </w:txbxContent>
                </v:textbox>
                <w10:wrap type="topAndBottom"/>
              </v:shape>
            </w:pict>
          </mc:Fallback>
        </mc:AlternateContent>
      </w:r>
      <w:r w:rsidR="00DA7A59">
        <w:rPr>
          <w:noProof/>
        </w:rPr>
        <w:drawing>
          <wp:anchor distT="0" distB="0" distL="114300" distR="114300" simplePos="0" relativeHeight="251565568" behindDoc="0" locked="0" layoutInCell="1" allowOverlap="1" wp14:anchorId="30DA8162" wp14:editId="49A268FD">
            <wp:simplePos x="0" y="0"/>
            <wp:positionH relativeFrom="column">
              <wp:posOffset>790575</wp:posOffset>
            </wp:positionH>
            <wp:positionV relativeFrom="paragraph">
              <wp:posOffset>200660</wp:posOffset>
            </wp:positionV>
            <wp:extent cx="4067175" cy="3136265"/>
            <wp:effectExtent l="0" t="0" r="9525" b="698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otation0.JPG"/>
                    <pic:cNvPicPr/>
                  </pic:nvPicPr>
                  <pic:blipFill rotWithShape="1">
                    <a:blip r:embed="rId82">
                      <a:extLst>
                        <a:ext uri="{28A0092B-C50C-407E-A947-70E740481C1C}">
                          <a14:useLocalDpi xmlns:a14="http://schemas.microsoft.com/office/drawing/2010/main" val="0"/>
                        </a:ext>
                      </a:extLst>
                    </a:blip>
                    <a:srcRect t="-373" b="1959"/>
                    <a:stretch/>
                  </pic:blipFill>
                  <pic:spPr bwMode="auto">
                    <a:xfrm>
                      <a:off x="0" y="0"/>
                      <a:ext cx="4067175"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57E63" w:rsidRDefault="00357E63" w:rsidP="00D31B09"/>
    <w:p w:rsidR="00EF60BD" w:rsidRDefault="00EF60BD" w:rsidP="00D31B09"/>
    <w:p w:rsidR="004E1FC2" w:rsidRDefault="006C27D8" w:rsidP="001A641E">
      <w:r>
        <w:t>Moreover,</w:t>
      </w:r>
      <w:r w:rsidRPr="00EA1E92">
        <w:t xml:space="preserve"> </w:t>
      </w:r>
      <w:r w:rsidR="001A641E">
        <w:t xml:space="preserve">the </w:t>
      </w:r>
      <w:r>
        <w:t>rotation</w:t>
      </w:r>
      <w:r w:rsidR="001A641E">
        <w:t xml:space="preserve"> direction</w:t>
      </w:r>
      <w:r>
        <w:t xml:space="preserve"> of the marker</w:t>
      </w:r>
      <w:r w:rsidR="002B26B2">
        <w:t xml:space="preserve"> around x and y axis</w:t>
      </w:r>
      <w:r>
        <w:t xml:space="preserve"> has to be estimated to find a correct rotation of the robotic device.</w:t>
      </w:r>
      <w:r w:rsidR="00296FC9">
        <w:t xml:space="preserve"> Therefore,</w:t>
      </w:r>
      <w:r>
        <w:t xml:space="preserve"> </w:t>
      </w:r>
      <w:r w:rsidR="00296FC9">
        <w:t>t</w:t>
      </w:r>
      <w:r w:rsidR="00EA36ED">
        <w:t>he</w:t>
      </w:r>
      <w:r w:rsidR="00296FC9">
        <w:t xml:space="preserve"> Z-axis indication</w:t>
      </w:r>
      <w:r w:rsidR="00EA36ED">
        <w:t xml:space="preserve"> triangle feature discussed in </w:t>
      </w:r>
      <w:r w:rsidR="00E67E84">
        <w:t xml:space="preserve">the </w:t>
      </w:r>
      <w:r w:rsidR="001A641E">
        <w:t xml:space="preserve">chapter 2 is used to determine the </w:t>
      </w:r>
      <w:r w:rsidR="00E32E8C">
        <w:t>correct</w:t>
      </w:r>
      <w:r w:rsidR="00AA5972">
        <w:t xml:space="preserve"> direction in the image</w:t>
      </w:r>
      <w:r w:rsidR="00127219">
        <w:t xml:space="preserve"> coordinate system</w:t>
      </w:r>
      <w:r w:rsidR="00AA5972">
        <w:t>.</w:t>
      </w:r>
      <w:r w:rsidR="00EA36ED">
        <w:t xml:space="preserve"> </w:t>
      </w:r>
    </w:p>
    <w:p w:rsidR="006C27D8" w:rsidRDefault="00127219" w:rsidP="001A641E">
      <w:r>
        <w:t>The</w:t>
      </w:r>
      <w:r w:rsidR="006C27D8">
        <w:t xml:space="preserve"> rotation direction around y axis</w:t>
      </w:r>
      <w:r>
        <w:t xml:space="preserve"> is estimated using</w:t>
      </w:r>
      <w:r w:rsidR="006C27D8">
        <w:t xml:space="preserve"> the z </w:t>
      </w:r>
      <w:r>
        <w:t>axis values</w:t>
      </w:r>
      <w:r w:rsidR="006C27D8">
        <w:t xml:space="preserve"> of the</w:t>
      </w:r>
      <w:r w:rsidR="004A6843">
        <w:t xml:space="preserve"> centroids</w:t>
      </w:r>
      <w:r w:rsidR="006C27D8">
        <w:t xml:space="preserve"> p2 and p6. If p2 has a </w:t>
      </w:r>
      <w:r w:rsidR="00130793">
        <w:t>highe</w:t>
      </w:r>
      <w:r w:rsidR="006C27D8">
        <w:t>r z value and the triangle is in the left side</w:t>
      </w:r>
      <w:r w:rsidR="001A641E">
        <w:t xml:space="preserve"> of the marker (in the cross-section view)</w:t>
      </w:r>
      <w:r w:rsidR="006C27D8">
        <w:t xml:space="preserve">, it shows that rotation is positive, otherwise the rotation is negative. In the case </w:t>
      </w:r>
      <w:r w:rsidR="006C27D8">
        <w:lastRenderedPageBreak/>
        <w:t>that triangle is in the right side</w:t>
      </w:r>
      <w:r>
        <w:t xml:space="preserve"> of the marker, the z axis has to be</w:t>
      </w:r>
      <w:r w:rsidR="006C27D8">
        <w:t xml:space="preserve"> inverted and bigger z value of p2 represent the negative rotation around y axis.</w:t>
      </w:r>
      <w:r w:rsidR="00C6205F">
        <w:t xml:space="preserve"> In addition,</w:t>
      </w:r>
      <w:r w:rsidR="00F90280">
        <w:t xml:space="preserve"> </w:t>
      </w:r>
      <w:r w:rsidR="00C6205F">
        <w:t>t</w:t>
      </w:r>
      <w:r w:rsidR="00F90280">
        <w:t xml:space="preserve">he rotation around x axis is indicated using z coordinates of p4 and one of the p2 </w:t>
      </w:r>
      <w:r w:rsidR="001A641E">
        <w:t>or</w:t>
      </w:r>
      <w:r w:rsidR="00F90280">
        <w:t xml:space="preserve"> p4 centroids.</w:t>
      </w:r>
      <w:r w:rsidR="005E32D9">
        <w:t xml:space="preserve"> </w:t>
      </w:r>
    </w:p>
    <w:p w:rsidR="00B26833" w:rsidRDefault="00B26833" w:rsidP="00D31B09"/>
    <w:p w:rsidR="00754DCA" w:rsidRDefault="00754DCA" w:rsidP="00D31B09">
      <w:r>
        <w:br w:type="page"/>
      </w:r>
    </w:p>
    <w:p w:rsidR="00FC3773" w:rsidRPr="00B916FD" w:rsidRDefault="00F33F36" w:rsidP="00605879">
      <w:pPr>
        <w:pStyle w:val="Heading2"/>
      </w:pPr>
      <w:bookmarkStart w:id="108" w:name="_Toc523730428"/>
      <w:r w:rsidRPr="00387B61">
        <w:lastRenderedPageBreak/>
        <w:t>Graphical</w:t>
      </w:r>
      <w:r>
        <w:t xml:space="preserve"> user interface implementation</w:t>
      </w:r>
      <w:bookmarkEnd w:id="108"/>
    </w:p>
    <w:p w:rsidR="00374617" w:rsidRDefault="00374617" w:rsidP="00B26656">
      <w:r>
        <w:t>The automatic alignment detection algorithm of the Z-</w:t>
      </w:r>
      <w:r w:rsidR="00AB1B55">
        <w:t>frame</w:t>
      </w:r>
      <w:r>
        <w:t xml:space="preserve"> which utilizes the process </w:t>
      </w:r>
      <w:r w:rsidRPr="00B26656">
        <w:t>has been</w:t>
      </w:r>
      <w:r>
        <w:t xml:space="preserve"> accomplished in a </w:t>
      </w:r>
      <w:r w:rsidRPr="00B26656">
        <w:t>Graphical User</w:t>
      </w:r>
      <w:r>
        <w:t xml:space="preserve"> Interface</w:t>
      </w:r>
      <w:r w:rsidR="00B26656">
        <w:t xml:space="preserve"> (GUI)</w:t>
      </w:r>
      <w:r>
        <w:t xml:space="preserve"> designed in </w:t>
      </w:r>
      <w:r w:rsidRPr="00B26656">
        <w:t xml:space="preserve">MATLAB </w:t>
      </w:r>
      <w:r w:rsidRPr="00F357F2">
        <w:t>R2017a. The</w:t>
      </w:r>
      <w:r>
        <w:t xml:space="preserve"> implemented GUI displays only required information which enables the user to easily interact with the several processing stages.</w:t>
      </w:r>
    </w:p>
    <w:p w:rsidR="00374617" w:rsidRDefault="00374617" w:rsidP="00D31B09">
      <w:r>
        <w:t>The flowchart of the proposed algorithm for alignment detection and angle calculation of the Z-marker i</w:t>
      </w:r>
      <w:r w:rsidR="001F5F1C">
        <w:t>n GUI is represented in Figure 3.25</w:t>
      </w:r>
      <w:r>
        <w:t>.</w:t>
      </w:r>
    </w:p>
    <w:p w:rsidR="00374617" w:rsidRDefault="00374617" w:rsidP="00D31B09"/>
    <w:p w:rsidR="00374617" w:rsidRDefault="00374617" w:rsidP="00D31B09">
      <w:r>
        <w:rPr>
          <w:noProof/>
        </w:rPr>
        <mc:AlternateContent>
          <mc:Choice Requires="wpg">
            <w:drawing>
              <wp:anchor distT="0" distB="0" distL="114300" distR="114300" simplePos="0" relativeHeight="251745792" behindDoc="0" locked="0" layoutInCell="1" allowOverlap="1" wp14:anchorId="76A28A53" wp14:editId="54A178E1">
                <wp:simplePos x="0" y="0"/>
                <wp:positionH relativeFrom="column">
                  <wp:posOffset>514350</wp:posOffset>
                </wp:positionH>
                <wp:positionV relativeFrom="paragraph">
                  <wp:posOffset>35560</wp:posOffset>
                </wp:positionV>
                <wp:extent cx="4781550" cy="2752725"/>
                <wp:effectExtent l="0" t="0" r="0" b="9525"/>
                <wp:wrapNone/>
                <wp:docPr id="1073741896" name="Group 1073741896"/>
                <wp:cNvGraphicFramePr/>
                <a:graphic xmlns:a="http://schemas.openxmlformats.org/drawingml/2006/main">
                  <a:graphicData uri="http://schemas.microsoft.com/office/word/2010/wordprocessingGroup">
                    <wpg:wgp>
                      <wpg:cNvGrpSpPr/>
                      <wpg:grpSpPr>
                        <a:xfrm>
                          <a:off x="0" y="0"/>
                          <a:ext cx="4781550" cy="2752725"/>
                          <a:chOff x="0" y="0"/>
                          <a:chExt cx="4060190" cy="2238375"/>
                        </a:xfrm>
                        <a:solidFill>
                          <a:schemeClr val="accent6">
                            <a:lumMod val="75000"/>
                          </a:schemeClr>
                        </a:solidFill>
                      </wpg:grpSpPr>
                      <wps:wsp>
                        <wps:cNvPr id="121" name="Rectangle 121"/>
                        <wps:cNvSpPr/>
                        <wps:spPr>
                          <a:xfrm>
                            <a:off x="2238375" y="0"/>
                            <a:ext cx="17907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C3D05" w:rsidRDefault="00010EE9" w:rsidP="00584880">
                              <w:pPr>
                                <w:jc w:val="center"/>
                              </w:pPr>
                              <w:r>
                                <w:t>Entering MRI and Z-marker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29908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C3D05" w:rsidRDefault="00010EE9" w:rsidP="00584880">
                              <w:pPr>
                                <w:jc w:val="center"/>
                              </w:pPr>
                              <w:r>
                                <w:t>Z-frame seg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62" name="Rectangle 1073741862"/>
                        <wps:cNvSpPr/>
                        <wps:spPr>
                          <a:xfrm>
                            <a:off x="1504950" y="847725"/>
                            <a:ext cx="106934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Default="00010EE9" w:rsidP="00584880">
                              <w:pPr>
                                <w:jc w:val="center"/>
                              </w:pPr>
                              <w:r>
                                <w:t>Image</w:t>
                              </w:r>
                            </w:p>
                            <w:p w:rsidR="00010EE9" w:rsidRPr="009C3D05" w:rsidRDefault="00010EE9" w:rsidP="00D31B09">
                              <w: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82" name="Rectangle 1073741882"/>
                        <wps:cNvSpPr/>
                        <wps:spPr>
                          <a:xfrm>
                            <a:off x="0" y="8572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C3D05" w:rsidRDefault="00010EE9" w:rsidP="00584880">
                              <w:pPr>
                                <w:jc w:val="center"/>
                              </w:pPr>
                              <w:r>
                                <w:t>Fiducial center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94" name="Straight Arrow Connector 1073741894"/>
                        <wps:cNvCnPr/>
                        <wps:spPr>
                          <a:xfrm flipH="1">
                            <a:off x="257175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95" name="Straight Arrow Connector 1073741895"/>
                        <wps:cNvCnPr/>
                        <wps:spPr>
                          <a:xfrm flipH="1">
                            <a:off x="1104900" y="1114425"/>
                            <a:ext cx="400050"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5" name="Straight Arrow Connector 1073741905"/>
                        <wps:cNvCnPr/>
                        <wps:spPr>
                          <a:xfrm>
                            <a:off x="1738926" y="257175"/>
                            <a:ext cx="480399"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884" name="Rectangle 1073741884"/>
                        <wps:cNvSpPr/>
                        <wps:spPr>
                          <a:xfrm>
                            <a:off x="1504950" y="1685925"/>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C3D05" w:rsidRDefault="00010EE9" w:rsidP="00584880">
                              <w:pPr>
                                <w:jc w:val="center"/>
                              </w:pPr>
                              <w:r>
                                <w:t>Alignment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169545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C3D05" w:rsidRDefault="00010EE9" w:rsidP="00584880">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2" name="Rectangle 1073741902"/>
                        <wps:cNvSpPr/>
                        <wps:spPr>
                          <a:xfrm>
                            <a:off x="2990850" y="1676400"/>
                            <a:ext cx="1066800" cy="5429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C3D05" w:rsidRDefault="00010EE9" w:rsidP="00584880">
                              <w:pPr>
                                <w:jc w:val="center"/>
                              </w:pPr>
                              <w:r>
                                <w:t>Rotation adjus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904" name="Straight Arrow Connector 1073741904"/>
                        <wps:cNvCnPr/>
                        <wps:spPr>
                          <a:xfrm>
                            <a:off x="25717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1" name="Straight Arrow Connector 1073741901"/>
                        <wps:cNvCnPr/>
                        <wps:spPr>
                          <a:xfrm>
                            <a:off x="1085850" y="1943100"/>
                            <a:ext cx="409575" cy="0"/>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s:wsp>
                        <wps:cNvPr id="1073741907" name="Straight Arrow Connector 1073741907"/>
                        <wps:cNvCnPr/>
                        <wps:spPr>
                          <a:xfrm>
                            <a:off x="3524250" y="571500"/>
                            <a:ext cx="0" cy="257175"/>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6A28A53" id="Group 1073741896" o:spid="_x0000_s1144" style="position:absolute;left:0;text-align:left;margin-left:40.5pt;margin-top:2.8pt;width:376.5pt;height:216.75pt;z-index:251745792;mso-width-relative:margin;mso-height-relative:margin" coordsize="40601,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">
                <v:rect id="Rectangle 121" o:spid="_x0000_s1145" style="position:absolute;left:22383;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" fillcolor="#2e74b5 [2404]" stroked="f" strokeweight="1pt">
                  <v:textbox>
                    <w:txbxContent>
                      <w:p w:rsidR="00010EE9" w:rsidRPr="009C3D05" w:rsidRDefault="00010EE9" w:rsidP="00584880">
                        <w:pPr>
                          <w:jc w:val="center"/>
                        </w:pPr>
                        <w:r>
                          <w:t>Entering MRI and Z-marker parameters</w:t>
                        </w:r>
                      </w:p>
                    </w:txbxContent>
                  </v:textbox>
                </v:rect>
                <v:rect id="Rectangle 123" o:spid="_x0000_s1146" style="position:absolute;left:29908;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" fillcolor="#2e74b5 [2404]" stroked="f" strokeweight="1pt">
                  <v:textbox>
                    <w:txbxContent>
                      <w:p w:rsidR="00010EE9" w:rsidRPr="009C3D05" w:rsidRDefault="00010EE9" w:rsidP="00584880">
                        <w:pPr>
                          <w:jc w:val="center"/>
                        </w:pPr>
                        <w:r>
                          <w:t>Z-frame segmentation</w:t>
                        </w:r>
                      </w:p>
                    </w:txbxContent>
                  </v:textbox>
                </v:rect>
                <v:rect id="Rectangle 1073741862" o:spid="_x0000_s1147" style="position:absolute;left:15049;top:8477;width:10693;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" fillcolor="#2e74b5 [2404]" stroked="f" strokeweight="1pt">
                  <v:textbox>
                    <w:txbxContent>
                      <w:p w:rsidR="00010EE9" w:rsidRDefault="00010EE9" w:rsidP="00584880">
                        <w:pPr>
                          <w:jc w:val="center"/>
                        </w:pPr>
                        <w:r>
                          <w:t>Image</w:t>
                        </w:r>
                      </w:p>
                      <w:p w:rsidR="00010EE9" w:rsidRPr="009C3D05" w:rsidRDefault="00010EE9" w:rsidP="00D31B09">
                        <w:r>
                          <w:t>pre-processing</w:t>
                        </w:r>
                      </w:p>
                    </w:txbxContent>
                  </v:textbox>
                </v:rect>
                <v:rect id="Rectangle 1073741882" o:spid="_x0000_s1148" style="position:absolute;top:8572;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" fillcolor="#2e74b5 [2404]" stroked="f" strokeweight="1pt">
                  <v:textbox>
                    <w:txbxContent>
                      <w:p w:rsidR="00010EE9" w:rsidRPr="009C3D05" w:rsidRDefault="00010EE9" w:rsidP="00584880">
                        <w:pPr>
                          <w:jc w:val="center"/>
                        </w:pPr>
                        <w:r>
                          <w:t>Fiducial center detection</w:t>
                        </w:r>
                      </w:p>
                    </w:txbxContent>
                  </v:textbox>
                </v:rect>
                <v:shape id="Straight Arrow Connector 1073741894" o:spid="_x0000_s1149" type="#_x0000_t32" style="position:absolute;left:25717;top:11144;width:4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" strokecolor="#5b9bd5 [3204]" strokeweight=".5pt">
                  <v:stroke endarrow="block" joinstyle="miter"/>
                </v:shape>
                <v:shape id="Straight Arrow Connector 1073741895" o:spid="_x0000_s1150" type="#_x0000_t32" style="position:absolute;left:11049;top:11144;width: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" strokecolor="#5b9bd5 [3204]" strokeweight=".5pt">
                  <v:stroke endarrow="block" joinstyle="miter"/>
                </v:shape>
                <v:shape id="Straight Arrow Connector 1073741905" o:spid="_x0000_s1151" type="#_x0000_t32" style="position:absolute;left:17389;top:2571;width:4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" strokecolor="#5b9bd5 [3204]" strokeweight=".5pt">
                  <v:stroke endarrow="block" joinstyle="miter"/>
                </v:shape>
                <v:rect id="Rectangle 1073741884" o:spid="_x0000_s1152" style="position:absolute;left:15049;top:16859;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" fillcolor="#2e74b5 [2404]" stroked="f" strokeweight="1pt">
                  <v:textbox>
                    <w:txbxContent>
                      <w:p w:rsidR="00010EE9" w:rsidRPr="009C3D05" w:rsidRDefault="00010EE9" w:rsidP="00584880">
                        <w:pPr>
                          <w:jc w:val="center"/>
                        </w:pPr>
                        <w:r>
                          <w:t>Alignment detection</w:t>
                        </w:r>
                      </w:p>
                    </w:txbxContent>
                  </v:textbox>
                </v:rect>
                <v:rect id="Rectangle 191" o:spid="_x0000_s1153" style="position:absolute;top:1695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" fillcolor="#2e74b5 [2404]" stroked="f" strokeweight="1pt">
                  <v:textbox>
                    <w:txbxContent>
                      <w:p w:rsidR="00010EE9" w:rsidRPr="009C3D05" w:rsidRDefault="00010EE9" w:rsidP="00584880">
                        <w:pPr>
                          <w:jc w:val="center"/>
                        </w:pPr>
                        <w:r>
                          <w:t>Calibration</w:t>
                        </w:r>
                      </w:p>
                    </w:txbxContent>
                  </v:textbox>
                </v:rect>
                <v:rect id="Rectangle 1073741902" o:spid="_x0000_s1154" style="position:absolute;left:29908;top:16764;width:10668;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" fillcolor="#2e74b5 [2404]" stroked="f" strokeweight="1pt">
                  <v:textbox>
                    <w:txbxContent>
                      <w:p w:rsidR="00010EE9" w:rsidRPr="009C3D05" w:rsidRDefault="00010EE9" w:rsidP="00584880">
                        <w:pPr>
                          <w:jc w:val="center"/>
                        </w:pPr>
                        <w:r>
                          <w:t>Rotation adjustment</w:t>
                        </w:r>
                      </w:p>
                    </w:txbxContent>
                  </v:textbox>
                </v:rect>
                <v:shape id="Straight Arrow Connector 1073741904" o:spid="_x0000_s1155" type="#_x0000_t32" style="position:absolute;left:25717;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Ttj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" strokecolor="#5b9bd5 [3204]" strokeweight=".5pt">
                  <v:stroke endarrow="block" joinstyle="miter"/>
                </v:shape>
                <v:shape id="Straight Arrow Connector 1073741901" o:spid="_x0000_s1156" type="#_x0000_t32" style="position:absolute;left:10858;top:19431;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" strokecolor="#5b9bd5 [3204]" strokeweight=".5pt">
                  <v:stroke endarrow="block" joinstyle="miter"/>
                </v:shape>
                <v:shape id="Straight Arrow Connector 1073741907" o:spid="_x0000_s1157" type="#_x0000_t32" style="position:absolute;left:35242;top:5715;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" filled="t" fillcolor="#538135 [2409]" strokecolor="#5b9bd5 [3204]" strokeweight=".5pt">
                  <v:stroke endarrow="block" joinstyle="miter"/>
                </v:shape>
              </v:group>
            </w:pict>
          </mc:Fallback>
        </mc:AlternateContent>
      </w:r>
      <w:r>
        <w:rPr>
          <w:noProof/>
        </w:rPr>
        <mc:AlternateContent>
          <mc:Choice Requires="wps">
            <w:drawing>
              <wp:anchor distT="0" distB="0" distL="114300" distR="114300" simplePos="0" relativeHeight="251743744" behindDoc="0" locked="0" layoutInCell="1" allowOverlap="1" wp14:anchorId="51A72AC7" wp14:editId="1520E25F">
                <wp:simplePos x="0" y="0"/>
                <wp:positionH relativeFrom="column">
                  <wp:posOffset>542925</wp:posOffset>
                </wp:positionH>
                <wp:positionV relativeFrom="paragraph">
                  <wp:posOffset>6985</wp:posOffset>
                </wp:positionV>
                <wp:extent cx="1990725" cy="666750"/>
                <wp:effectExtent l="0" t="0" r="9525" b="0"/>
                <wp:wrapNone/>
                <wp:docPr id="98" name="Rectangle 98"/>
                <wp:cNvGraphicFramePr/>
                <a:graphic xmlns:a="http://schemas.openxmlformats.org/drawingml/2006/main">
                  <a:graphicData uri="http://schemas.microsoft.com/office/word/2010/wordprocessingShape">
                    <wps:wsp>
                      <wps:cNvSpPr/>
                      <wps:spPr>
                        <a:xfrm>
                          <a:off x="0" y="0"/>
                          <a:ext cx="1990725" cy="666750"/>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0EE9" w:rsidRPr="009C3D05" w:rsidRDefault="00010EE9" w:rsidP="00584880">
                            <w:pPr>
                              <w:jc w:val="center"/>
                            </w:pPr>
                            <w:r w:rsidRPr="009C3D05">
                              <w:t>Import</w:t>
                            </w:r>
                            <w:r>
                              <w:t>ing image/ Triggering capture de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72AC7" id="Rectangle 98" o:spid="_x0000_s1158" style="position:absolute;left:0;text-align:left;margin-left:42.75pt;margin-top:.55pt;width:156.75pt;height:52.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" fillcolor="#2e74b5 [2404]" stroked="f" strokeweight="1pt">
                <v:textbox>
                  <w:txbxContent>
                    <w:p w:rsidR="00010EE9" w:rsidRPr="009C3D05" w:rsidRDefault="00010EE9" w:rsidP="00584880">
                      <w:pPr>
                        <w:jc w:val="center"/>
                      </w:pPr>
                      <w:r w:rsidRPr="009C3D05">
                        <w:t>Import</w:t>
                      </w:r>
                      <w:r>
                        <w:t>ing image/ Triggering capture device</w:t>
                      </w:r>
                    </w:p>
                  </w:txbxContent>
                </v:textbox>
              </v:rect>
            </w:pict>
          </mc:Fallback>
        </mc:AlternateContent>
      </w:r>
    </w:p>
    <w:p w:rsidR="00374617" w:rsidRDefault="00374617" w:rsidP="00D31B09"/>
    <w:p w:rsidR="00374617" w:rsidRDefault="00374617" w:rsidP="00D31B09">
      <w:r>
        <w:t xml:space="preserve"> </w:t>
      </w:r>
    </w:p>
    <w:p w:rsidR="00374617" w:rsidRDefault="00374617" w:rsidP="00D31B09">
      <w:r>
        <w:rPr>
          <w:noProof/>
        </w:rPr>
        <mc:AlternateContent>
          <mc:Choice Requires="wps">
            <w:drawing>
              <wp:anchor distT="0" distB="0" distL="114300" distR="114300" simplePos="0" relativeHeight="251744768" behindDoc="0" locked="0" layoutInCell="1" allowOverlap="1" wp14:anchorId="29991454" wp14:editId="70ADAEBB">
                <wp:simplePos x="0" y="0"/>
                <wp:positionH relativeFrom="column">
                  <wp:posOffset>1333500</wp:posOffset>
                </wp:positionH>
                <wp:positionV relativeFrom="paragraph">
                  <wp:posOffset>284480</wp:posOffset>
                </wp:positionV>
                <wp:extent cx="0" cy="257175"/>
                <wp:effectExtent l="76200" t="0" r="57150" b="47625"/>
                <wp:wrapNone/>
                <wp:docPr id="1073741903" name="Straight Arrow Connector 107374190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CB6C3" id="Straight Arrow Connector 1073741903" o:spid="_x0000_s1026" type="#_x0000_t32" style="position:absolute;margin-left:105pt;margin-top:22.4pt;width:0;height:20.2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" strokecolor="#5b9bd5 [3204]" strokeweight=".5pt">
                <v:stroke endarrow="block" joinstyle="miter"/>
              </v:shape>
            </w:pict>
          </mc:Fallback>
        </mc:AlternateContent>
      </w:r>
    </w:p>
    <w:p w:rsidR="00374617" w:rsidRDefault="00810627" w:rsidP="00D31B09">
      <w:r>
        <w:rPr>
          <w:noProof/>
        </w:rPr>
        <mc:AlternateContent>
          <mc:Choice Requires="wps">
            <w:drawing>
              <wp:anchor distT="0" distB="0" distL="114300" distR="114300" simplePos="0" relativeHeight="251812352" behindDoc="0" locked="0" layoutInCell="1" allowOverlap="1" wp14:anchorId="5215426E" wp14:editId="14A2519A">
                <wp:simplePos x="0" y="0"/>
                <wp:positionH relativeFrom="column">
                  <wp:posOffset>1076872</wp:posOffset>
                </wp:positionH>
                <wp:positionV relativeFrom="paragraph">
                  <wp:posOffset>260755</wp:posOffset>
                </wp:positionV>
                <wp:extent cx="0" cy="316271"/>
                <wp:effectExtent l="0" t="0" r="0" b="0"/>
                <wp:wrapNone/>
                <wp:docPr id="1073741873" name="Straight Arrow Connector 1073741873"/>
                <wp:cNvGraphicFramePr/>
                <a:graphic xmlns:a="http://schemas.openxmlformats.org/drawingml/2006/main">
                  <a:graphicData uri="http://schemas.microsoft.com/office/word/2010/wordprocessingShape">
                    <wps:wsp>
                      <wps:cNvCnPr/>
                      <wps:spPr>
                        <a:xfrm>
                          <a:off x="0" y="0"/>
                          <a:ext cx="0" cy="316271"/>
                        </a:xfrm>
                        <a:prstGeom prst="straightConnector1">
                          <a:avLst/>
                        </a:prstGeom>
                        <a:solidFill>
                          <a:schemeClr val="accent6">
                            <a:lumMod val="75000"/>
                          </a:schemeClr>
                        </a:solidFill>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894A9" id="Straight Arrow Connector 1073741873" o:spid="_x0000_s1026" type="#_x0000_t32" style="position:absolute;margin-left:84.8pt;margin-top:20.55pt;width:0;height:24.9pt;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" filled="t" fillcolor="#538135 [2409]" strokecolor="#5b9bd5 [3204]" strokeweight=".5pt">
                <v:stroke endarrow="block" joinstyle="miter"/>
              </v:shape>
            </w:pict>
          </mc:Fallback>
        </mc:AlternateContent>
      </w:r>
    </w:p>
    <w:p w:rsidR="00374617" w:rsidRDefault="00374617" w:rsidP="00D31B09"/>
    <w:p w:rsidR="00374617" w:rsidRDefault="00374617" w:rsidP="00D31B09"/>
    <w:p w:rsidR="00374617" w:rsidRDefault="00355959" w:rsidP="00D31B09">
      <w:r>
        <w:rPr>
          <w:noProof/>
        </w:rPr>
        <mc:AlternateContent>
          <mc:Choice Requires="wps">
            <w:drawing>
              <wp:anchor distT="0" distB="0" distL="114300" distR="114300" simplePos="0" relativeHeight="251814400" behindDoc="0" locked="0" layoutInCell="1" allowOverlap="1" wp14:anchorId="32213A0B" wp14:editId="3FBC7B35">
                <wp:simplePos x="0" y="0"/>
                <wp:positionH relativeFrom="column">
                  <wp:posOffset>511359</wp:posOffset>
                </wp:positionH>
                <wp:positionV relativeFrom="paragraph">
                  <wp:posOffset>237682</wp:posOffset>
                </wp:positionV>
                <wp:extent cx="4781550" cy="635"/>
                <wp:effectExtent l="0" t="0" r="0" b="0"/>
                <wp:wrapNone/>
                <wp:docPr id="1073741886" name="Text Box 107374188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rsidR="00010EE9" w:rsidRPr="006A5663" w:rsidRDefault="00010EE9" w:rsidP="00751D32">
                            <w:pPr>
                              <w:pStyle w:val="Caption"/>
                            </w:pPr>
                            <w:bookmarkStart w:id="109"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r w:rsidRPr="00810627">
                              <w:t xml:space="preserve"> </w:t>
                            </w:r>
                            <w:r>
                              <w:t>The process flowchart of the implemented algorithm in GUI</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213A0B" id="Text Box 1073741886" o:spid="_x0000_s1159" type="#_x0000_t202" style="position:absolute;left:0;text-align:left;margin-left:40.25pt;margin-top:18.7pt;width:376.5pt;height:.05pt;z-index:25181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" stroked="f">
                <v:textbox style="mso-fit-shape-to-text:t" inset="0,0,0,0">
                  <w:txbxContent>
                    <w:p w:rsidR="00010EE9" w:rsidRPr="006A5663" w:rsidRDefault="00010EE9" w:rsidP="00751D32">
                      <w:pPr>
                        <w:pStyle w:val="Caption"/>
                      </w:pPr>
                      <w:bookmarkStart w:id="110" w:name="_Toc523735315"/>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5</w:t>
                      </w:r>
                      <w:r>
                        <w:fldChar w:fldCharType="end"/>
                      </w:r>
                      <w:r>
                        <w:t>:</w:t>
                      </w:r>
                      <w:r w:rsidRPr="00810627">
                        <w:t xml:space="preserve"> </w:t>
                      </w:r>
                      <w:r>
                        <w:t>The process flowchart of the implemented algorithm in GUI</w:t>
                      </w:r>
                      <w:bookmarkEnd w:id="110"/>
                    </w:p>
                  </w:txbxContent>
                </v:textbox>
              </v:shape>
            </w:pict>
          </mc:Fallback>
        </mc:AlternateContent>
      </w:r>
    </w:p>
    <w:p w:rsidR="00374617" w:rsidRDefault="00374617" w:rsidP="00D31B09"/>
    <w:p w:rsidR="00374617" w:rsidRDefault="00374617" w:rsidP="00D31B09"/>
    <w:p w:rsidR="00374617" w:rsidRDefault="00374617" w:rsidP="001358BF">
      <w:r>
        <w:t xml:space="preserve">The first two steps are importing the image to the workspace and entering the required parameters for the processing steps. The segmentation, pre-processing, center detection and the calibration steps includes both automatic and manual options that user can select one of them to process the image. </w:t>
      </w:r>
      <w:r w:rsidR="001358BF">
        <w:t>The</w:t>
      </w:r>
      <w:r>
        <w:t xml:space="preserve"> description of the buttons and panels</w:t>
      </w:r>
      <w:r w:rsidR="001358BF">
        <w:t xml:space="preserve"> used in designing of the GUI will be discussed in this section</w:t>
      </w:r>
      <w:r>
        <w:t>.</w:t>
      </w:r>
    </w:p>
    <w:p w:rsidR="00374617" w:rsidRDefault="00374617" w:rsidP="00D31B09"/>
    <w:p w:rsidR="00374617" w:rsidRDefault="00A853E7" w:rsidP="00D31B09">
      <w:pPr>
        <w:rPr>
          <w:rFonts w:cstheme="minorHAnsi"/>
        </w:rPr>
      </w:pPr>
      <w:r>
        <w:rPr>
          <w:noProof/>
        </w:rPr>
        <w:lastRenderedPageBreak/>
        <w:drawing>
          <wp:anchor distT="0" distB="0" distL="114300" distR="114300" simplePos="0" relativeHeight="251746816" behindDoc="0" locked="0" layoutInCell="1" allowOverlap="1" wp14:anchorId="3CCF7779" wp14:editId="7E2720EA">
            <wp:simplePos x="0" y="0"/>
            <wp:positionH relativeFrom="margin">
              <wp:posOffset>-1002665</wp:posOffset>
            </wp:positionH>
            <wp:positionV relativeFrom="paragraph">
              <wp:posOffset>2165350</wp:posOffset>
            </wp:positionV>
            <wp:extent cx="8078470" cy="4114165"/>
            <wp:effectExtent l="952" t="0" r="0" b="0"/>
            <wp:wrapTopAndBottom/>
            <wp:docPr id="1073741908" name="Picture 1073741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3570" t="4700" r="2947" b="13235"/>
                    <a:stretch/>
                  </pic:blipFill>
                  <pic:spPr bwMode="auto">
                    <a:xfrm rot="16200000">
                      <a:off x="0" y="0"/>
                      <a:ext cx="8078470" cy="4114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6D4F">
        <w:rPr>
          <w:noProof/>
        </w:rPr>
        <mc:AlternateContent>
          <mc:Choice Requires="wps">
            <w:drawing>
              <wp:anchor distT="0" distB="0" distL="114300" distR="114300" simplePos="0" relativeHeight="251816448" behindDoc="0" locked="0" layoutInCell="1" allowOverlap="1" wp14:anchorId="3E26A78B" wp14:editId="6BF6671F">
                <wp:simplePos x="0" y="0"/>
                <wp:positionH relativeFrom="column">
                  <wp:posOffset>781951</wp:posOffset>
                </wp:positionH>
                <wp:positionV relativeFrom="paragraph">
                  <wp:posOffset>8356438</wp:posOffset>
                </wp:positionV>
                <wp:extent cx="455295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rsidR="00010EE9" w:rsidRPr="004951DD" w:rsidRDefault="00010EE9" w:rsidP="00751D32">
                            <w:pPr>
                              <w:pStyle w:val="Caption"/>
                            </w:pPr>
                            <w:bookmarkStart w:id="111"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 view of the GUI for the alignment detection procedure.</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26A78B" id="Text Box 64" o:spid="_x0000_s1160" type="#_x0000_t202" style="position:absolute;left:0;text-align:left;margin-left:61.55pt;margin-top:658pt;width:358.5pt;height:.05pt;z-index:251816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HVXMQIAAGgEAAAOAAAAZHJzL2Uyb0RvYy54bWysVMFu2zAMvQ/YPwi6L07SJt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" stroked="f">
                <v:textbox style="mso-fit-shape-to-text:t" inset="0,0,0,0">
                  <w:txbxContent>
                    <w:p w:rsidR="00010EE9" w:rsidRPr="004951DD" w:rsidRDefault="00010EE9" w:rsidP="00751D32">
                      <w:pPr>
                        <w:pStyle w:val="Caption"/>
                      </w:pPr>
                      <w:bookmarkStart w:id="112" w:name="_Toc523735316"/>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6</w:t>
                      </w:r>
                      <w:r>
                        <w:fldChar w:fldCharType="end"/>
                      </w:r>
                      <w:r>
                        <w:t>: A view of the GUI for the alignment detection procedure.</w:t>
                      </w:r>
                      <w:bookmarkEnd w:id="112"/>
                    </w:p>
                  </w:txbxContent>
                </v:textbox>
                <w10:wrap type="topAndBottom"/>
              </v:shape>
            </w:pict>
          </mc:Fallback>
        </mc:AlternateContent>
      </w:r>
    </w:p>
    <w:p w:rsidR="00374617" w:rsidRPr="00B303CD" w:rsidRDefault="00374617" w:rsidP="00D31B09"/>
    <w:p w:rsidR="00374617" w:rsidRDefault="002C5FFD" w:rsidP="00D31B09">
      <w:pPr>
        <w:pStyle w:val="ListParagraph"/>
        <w:numPr>
          <w:ilvl w:val="0"/>
          <w:numId w:val="3"/>
        </w:numPr>
      </w:pPr>
      <w:r>
        <w:rPr>
          <w:noProof/>
        </w:rPr>
        <w:drawing>
          <wp:anchor distT="0" distB="0" distL="114300" distR="114300" simplePos="0" relativeHeight="251751936" behindDoc="0" locked="0" layoutInCell="1" allowOverlap="1" wp14:anchorId="66DEF21E" wp14:editId="11FB4B6F">
            <wp:simplePos x="0" y="0"/>
            <wp:positionH relativeFrom="column">
              <wp:posOffset>216004</wp:posOffset>
            </wp:positionH>
            <wp:positionV relativeFrom="paragraph">
              <wp:posOffset>1031772</wp:posOffset>
            </wp:positionV>
            <wp:extent cx="1874520" cy="1447800"/>
            <wp:effectExtent l="0" t="0" r="0" b="0"/>
            <wp:wrapTopAndBottom/>
            <wp:docPr id="1073741909" name="Picture 107374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4455" t="7898" r="81996" b="73495"/>
                    <a:stretch/>
                  </pic:blipFill>
                  <pic:spPr bwMode="auto">
                    <a:xfrm>
                      <a:off x="0" y="0"/>
                      <a:ext cx="1874520" cy="144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Pr>
          <w:i/>
        </w:rPr>
        <w:t xml:space="preserve">Import image </w:t>
      </w:r>
      <w:r w:rsidR="00374617">
        <w:t>panel. It includes a popupmenu button for either selecting the path of the saved image or triggering a capture device or a camera for acquiring an image</w:t>
      </w:r>
      <w:r w:rsidR="00B244CA">
        <w:t xml:space="preserve"> from the MRI monitor</w:t>
      </w:r>
      <w:r w:rsidR="00374617">
        <w:t xml:space="preserve"> in a real-time workflow.  </w:t>
      </w:r>
    </w:p>
    <w:p w:rsidR="00374617" w:rsidRDefault="00374617" w:rsidP="00D31B09">
      <w:pPr>
        <w:pStyle w:val="ListParagraph"/>
        <w:rPr>
          <w:rFonts w:cstheme="minorHAnsi"/>
        </w:rPr>
      </w:pPr>
    </w:p>
    <w:p w:rsidR="00374617" w:rsidRDefault="00374617" w:rsidP="00D31B09">
      <w:pPr>
        <w:pStyle w:val="ListParagraph"/>
      </w:pPr>
    </w:p>
    <w:p w:rsidR="00374617" w:rsidRPr="004A5F98" w:rsidRDefault="00374617" w:rsidP="00D31B09">
      <w:pPr>
        <w:pStyle w:val="ListParagraph"/>
        <w:numPr>
          <w:ilvl w:val="0"/>
          <w:numId w:val="3"/>
        </w:numPr>
      </w:pPr>
      <w:r>
        <w:rPr>
          <w:i/>
        </w:rPr>
        <w:t>Input parameters</w:t>
      </w:r>
      <w:r>
        <w:t xml:space="preserve"> panel:</w:t>
      </w:r>
      <w:r>
        <w:rPr>
          <w:i/>
        </w:rPr>
        <w:t xml:space="preserve"> </w:t>
      </w:r>
      <w:r>
        <w:t>In this step, the user has to enter several parameters of the imaging and physical setup properties. It includes pixel spaci</w:t>
      </w:r>
      <w:r w:rsidR="004539C0">
        <w:t>ng from the MRI header, Z-frame marker</w:t>
      </w:r>
      <w:r>
        <w:t xml:space="preserve"> size, MRI monitor resolution, and direction view of the marker. all thi</w:t>
      </w:r>
      <w:r w:rsidR="004539C0">
        <w:t>s information is used further</w:t>
      </w:r>
      <w:r>
        <w:t xml:space="preserve"> in the calibration stage.</w:t>
      </w:r>
    </w:p>
    <w:p w:rsidR="00374617" w:rsidRPr="006E7D6D" w:rsidRDefault="00374617" w:rsidP="00D31B09">
      <w:pPr>
        <w:pStyle w:val="ListParagraph"/>
        <w:rPr>
          <w:rFonts w:cstheme="minorHAnsi"/>
        </w:rPr>
      </w:pPr>
      <w:r>
        <w:rPr>
          <w:noProof/>
        </w:rPr>
        <w:drawing>
          <wp:anchor distT="0" distB="0" distL="114300" distR="114300" simplePos="0" relativeHeight="251747840" behindDoc="0" locked="0" layoutInCell="1" allowOverlap="1" wp14:anchorId="70898F54" wp14:editId="684C7795">
            <wp:simplePos x="0" y="0"/>
            <wp:positionH relativeFrom="margin">
              <wp:posOffset>190500</wp:posOffset>
            </wp:positionH>
            <wp:positionV relativeFrom="paragraph">
              <wp:posOffset>224790</wp:posOffset>
            </wp:positionV>
            <wp:extent cx="5476240" cy="600075"/>
            <wp:effectExtent l="0" t="0" r="0" b="9525"/>
            <wp:wrapTopAndBottom/>
            <wp:docPr id="1073741910" name="Picture 107374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1533" t="8056" r="24054" b="81324"/>
                    <a:stretch/>
                  </pic:blipFill>
                  <pic:spPr bwMode="auto">
                    <a:xfrm>
                      <a:off x="0" y="0"/>
                      <a:ext cx="5476240" cy="600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6E7D6D" w:rsidRDefault="00374617" w:rsidP="00D31B09"/>
    <w:p w:rsidR="00374617" w:rsidRPr="006B0A72" w:rsidRDefault="00374617" w:rsidP="004F07D6">
      <w:pPr>
        <w:pStyle w:val="ListParagraph"/>
        <w:numPr>
          <w:ilvl w:val="0"/>
          <w:numId w:val="3"/>
        </w:numPr>
      </w:pPr>
      <w:r>
        <w:rPr>
          <w:noProof/>
        </w:rPr>
        <w:drawing>
          <wp:anchor distT="0" distB="0" distL="114300" distR="114300" simplePos="0" relativeHeight="251748864" behindDoc="0" locked="0" layoutInCell="1" allowOverlap="1" wp14:anchorId="589488E3" wp14:editId="55544CAC">
            <wp:simplePos x="0" y="0"/>
            <wp:positionH relativeFrom="column">
              <wp:posOffset>214423</wp:posOffset>
            </wp:positionH>
            <wp:positionV relativeFrom="paragraph">
              <wp:posOffset>1277295</wp:posOffset>
            </wp:positionV>
            <wp:extent cx="2181860" cy="1304925"/>
            <wp:effectExtent l="0" t="0" r="8890" b="9525"/>
            <wp:wrapTopAndBottom/>
            <wp:docPr id="1073741911" name="Picture 1073741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3778" t="20917" r="79950" b="61783"/>
                    <a:stretch/>
                  </pic:blipFill>
                  <pic:spPr bwMode="auto">
                    <a:xfrm>
                      <a:off x="0" y="0"/>
                      <a:ext cx="2181860" cy="1304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Z-frame segmentation </w:t>
      </w:r>
      <w:r>
        <w:t>panel: In the segmentation step, the user has two options to extract the Z-</w:t>
      </w:r>
      <w:r w:rsidR="004539C0">
        <w:t xml:space="preserve">frame </w:t>
      </w:r>
      <w:r>
        <w:t xml:space="preserve">marker from the captured MRI image. The manual button implements the cropping method and automatic one applies the neural network </w:t>
      </w:r>
      <w:r w:rsidR="004F07D6">
        <w:t>process disscussed in section 3.1</w:t>
      </w:r>
      <w:r>
        <w:t>.</w:t>
      </w:r>
    </w:p>
    <w:p w:rsidR="00374617" w:rsidRPr="006B0A72" w:rsidRDefault="00374617" w:rsidP="00D31B09"/>
    <w:p w:rsidR="00374617" w:rsidRDefault="00374617" w:rsidP="00A516B9">
      <w:pPr>
        <w:pStyle w:val="ListParagraph"/>
        <w:numPr>
          <w:ilvl w:val="0"/>
          <w:numId w:val="3"/>
        </w:numPr>
      </w:pPr>
      <w:r w:rsidRPr="002163F0">
        <w:rPr>
          <w:i/>
        </w:rPr>
        <w:t xml:space="preserve">Image pre-processing </w:t>
      </w:r>
      <w:r w:rsidRPr="002163F0">
        <w:t>panel: In the automatic part of the image pre-processing stage, the Gaussian filter, contrast enhancement and binarization and masking methods with an average threshold are implemented. The manual part of this stage compromises several noise removal techniques (Gaussian filter, Wavelet filter,</w:t>
      </w:r>
      <w:r w:rsidR="00A516B9">
        <w:t xml:space="preserve"> and</w:t>
      </w:r>
      <w:r w:rsidRPr="002163F0">
        <w:t xml:space="preserve"> Anisotropic filter), contrast enhancement, binarization and thresholding methods, which threshold of each of these</w:t>
      </w:r>
      <w:r w:rsidR="00A516B9">
        <w:t xml:space="preserve"> steps can be controlled using</w:t>
      </w:r>
      <w:r w:rsidRPr="002163F0">
        <w:t xml:space="preserve"> slider</w:t>
      </w:r>
      <w:r w:rsidR="00A516B9">
        <w:t>s</w:t>
      </w:r>
      <w:r w:rsidRPr="002163F0">
        <w:t xml:space="preserve">. Moreover, there are two buttons for black and white pen in the manual section which </w:t>
      </w:r>
      <w:r>
        <w:t>the thickness of the tip of the pen can be controlled using a slider</w:t>
      </w:r>
      <w:r w:rsidR="00E92861">
        <w:t xml:space="preserve"> (Figure 3.27)</w:t>
      </w:r>
      <w:r>
        <w:t>. The black pen can be used for removing the object</w:t>
      </w:r>
      <w:r w:rsidR="00A516B9">
        <w:t>s</w:t>
      </w:r>
      <w:r>
        <w:t xml:space="preserve"> that do not belong to the 7 fiducial markers such as center pointing triangles, and Z-axis indication triangle. The white pen can be applied to add pixels to the fiducials which are distorted by noise or artifacts in MRI. This process improves the accuracy of the center detection stage which depends on the</w:t>
      </w:r>
      <w:r w:rsidR="00A516B9">
        <w:t xml:space="preserve"> volume of the</w:t>
      </w:r>
      <w:r>
        <w:t xml:space="preserve"> pixels in each fiducial</w:t>
      </w:r>
      <w:r w:rsidR="00A516B9">
        <w:t xml:space="preserve"> marker</w:t>
      </w:r>
      <w:r>
        <w:t xml:space="preserve">. </w:t>
      </w:r>
    </w:p>
    <w:p w:rsidR="00374617" w:rsidRDefault="00374617" w:rsidP="00D31B09">
      <w:pPr>
        <w:rPr>
          <w:rFonts w:cstheme="minorHAnsi"/>
        </w:rPr>
      </w:pPr>
      <w:r>
        <w:rPr>
          <w:noProof/>
        </w:rPr>
        <w:drawing>
          <wp:anchor distT="0" distB="0" distL="114300" distR="114300" simplePos="0" relativeHeight="251749888" behindDoc="0" locked="0" layoutInCell="1" allowOverlap="1" wp14:anchorId="1E0E4504" wp14:editId="247A7ED3">
            <wp:simplePos x="0" y="0"/>
            <wp:positionH relativeFrom="margin">
              <wp:align>right</wp:align>
            </wp:positionH>
            <wp:positionV relativeFrom="paragraph">
              <wp:posOffset>302895</wp:posOffset>
            </wp:positionV>
            <wp:extent cx="5488901" cy="1076325"/>
            <wp:effectExtent l="0" t="0" r="0" b="0"/>
            <wp:wrapTopAndBottom/>
            <wp:docPr id="1073741912" name="Picture 107374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20774" t="20541" r="27952" b="61577"/>
                    <a:stretch/>
                  </pic:blipFill>
                  <pic:spPr bwMode="auto">
                    <a:xfrm>
                      <a:off x="0" y="0"/>
                      <a:ext cx="5488901"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Default="00A516B9" w:rsidP="00D31B09">
      <w:r>
        <w:rPr>
          <w:noProof/>
        </w:rPr>
        <mc:AlternateContent>
          <mc:Choice Requires="wps">
            <w:drawing>
              <wp:anchor distT="0" distB="0" distL="114300" distR="114300" simplePos="0" relativeHeight="251818496" behindDoc="0" locked="0" layoutInCell="1" allowOverlap="1" wp14:anchorId="0A602C5D" wp14:editId="269298BE">
                <wp:simplePos x="0" y="0"/>
                <wp:positionH relativeFrom="column">
                  <wp:posOffset>1311275</wp:posOffset>
                </wp:positionH>
                <wp:positionV relativeFrom="paragraph">
                  <wp:posOffset>3957955</wp:posOffset>
                </wp:positionV>
                <wp:extent cx="298069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2980690" cy="635"/>
                        </a:xfrm>
                        <a:prstGeom prst="rect">
                          <a:avLst/>
                        </a:prstGeom>
                        <a:solidFill>
                          <a:prstClr val="white"/>
                        </a:solidFill>
                        <a:ln>
                          <a:noFill/>
                        </a:ln>
                      </wps:spPr>
                      <wps:txbx>
                        <w:txbxContent>
                          <w:p w:rsidR="00010EE9" w:rsidRPr="00C455FA" w:rsidRDefault="00010EE9" w:rsidP="00751D32">
                            <w:pPr>
                              <w:pStyle w:val="Caption"/>
                            </w:pPr>
                            <w:bookmarkStart w:id="113"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Visuallization of the the thickness of the black and white pen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602C5D" id="Text Box 65" o:spid="_x0000_s1161" type="#_x0000_t202" style="position:absolute;left:0;text-align:left;margin-left:103.25pt;margin-top:311.65pt;width:234.7pt;height:.05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" stroked="f">
                <v:textbox style="mso-fit-shape-to-text:t" inset="0,0,0,0">
                  <w:txbxContent>
                    <w:p w:rsidR="00010EE9" w:rsidRPr="00C455FA" w:rsidRDefault="00010EE9" w:rsidP="00751D32">
                      <w:pPr>
                        <w:pStyle w:val="Caption"/>
                      </w:pPr>
                      <w:bookmarkStart w:id="114" w:name="_Toc523735317"/>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27</w:t>
                      </w:r>
                      <w:r>
                        <w:fldChar w:fldCharType="end"/>
                      </w:r>
                      <w:r>
                        <w:t>: Visuallization of the the thickness of the black and white pens.</w:t>
                      </w:r>
                      <w:bookmarkEnd w:id="114"/>
                    </w:p>
                  </w:txbxContent>
                </v:textbox>
                <w10:wrap type="topAndBottom"/>
              </v:shape>
            </w:pict>
          </mc:Fallback>
        </mc:AlternateContent>
      </w:r>
      <w:r>
        <w:rPr>
          <w:noProof/>
        </w:rPr>
        <w:drawing>
          <wp:anchor distT="0" distB="0" distL="114300" distR="114300" simplePos="0" relativeHeight="251750912" behindDoc="0" locked="0" layoutInCell="1" allowOverlap="1" wp14:anchorId="60FA8A43" wp14:editId="069712FF">
            <wp:simplePos x="0" y="0"/>
            <wp:positionH relativeFrom="margin">
              <wp:posOffset>1671807</wp:posOffset>
            </wp:positionH>
            <wp:positionV relativeFrom="paragraph">
              <wp:posOffset>1345654</wp:posOffset>
            </wp:positionV>
            <wp:extent cx="2619375" cy="2552065"/>
            <wp:effectExtent l="0" t="0" r="9525" b="635"/>
            <wp:wrapTopAndBottom/>
            <wp:docPr id="1073741913" name="Picture 1073741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7349" t="40492" r="68092" b="16946"/>
                    <a:stretch/>
                  </pic:blipFill>
                  <pic:spPr bwMode="auto">
                    <a:xfrm>
                      <a:off x="0" y="0"/>
                      <a:ext cx="2619375" cy="255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C266BD" w:rsidRDefault="00374617" w:rsidP="00D31B09"/>
    <w:p w:rsidR="00374617" w:rsidRPr="005A0EBE" w:rsidRDefault="00374617" w:rsidP="00D31B09">
      <w:pPr>
        <w:pStyle w:val="ListParagraph"/>
      </w:pPr>
    </w:p>
    <w:p w:rsidR="00374617" w:rsidRDefault="00374617" w:rsidP="007359E0">
      <w:pPr>
        <w:pStyle w:val="ListParagraph"/>
        <w:numPr>
          <w:ilvl w:val="0"/>
          <w:numId w:val="3"/>
        </w:numPr>
      </w:pPr>
      <w:r>
        <w:rPr>
          <w:i/>
          <w:iCs/>
        </w:rPr>
        <w:t xml:space="preserve">Center detection </w:t>
      </w:r>
      <w:r>
        <w:t>panel: In this step, the cent</w:t>
      </w:r>
      <w:r w:rsidR="00381DA9">
        <w:t xml:space="preserve">er detection algorithm </w:t>
      </w:r>
      <w:r>
        <w:t>discussed in section</w:t>
      </w:r>
      <w:r w:rsidR="00381DA9">
        <w:t xml:space="preserve"> 3.2</w:t>
      </w:r>
      <w:r w:rsidR="00992301">
        <w:t>,</w:t>
      </w:r>
      <w:r>
        <w:t xml:space="preserve"> is applied to the</w:t>
      </w:r>
      <w:r w:rsidRPr="00AF441B">
        <w:t xml:space="preserve"> binarized imag</w:t>
      </w:r>
      <w:r>
        <w:t>e produced in the previous step. In the automatic part, the center of each volume is detected, and if there are more than 7 detected centroids, an error is displayed on the screen that the user has to repeat the image pre-processing stage.  In the manual part, the user has to analyze each</w:t>
      </w:r>
      <w:r w:rsidR="000C11A2">
        <w:t xml:space="preserve"> detected</w:t>
      </w:r>
      <w:r>
        <w:t xml:space="preserve"> centroid to make sure the centro</w:t>
      </w:r>
      <w:r w:rsidR="007359E0">
        <w:t>id is located</w:t>
      </w:r>
      <w:r>
        <w:t xml:space="preserve"> in the center of each fiducial markers. Therefore, user can drag and drop the detected centroids to the right position.</w:t>
      </w:r>
    </w:p>
    <w:p w:rsidR="00374617" w:rsidRPr="00E61315" w:rsidRDefault="00374617" w:rsidP="00D31B09">
      <w:pPr>
        <w:pStyle w:val="ListParagraph"/>
        <w:rPr>
          <w:rFonts w:cstheme="minorHAnsi"/>
        </w:rPr>
      </w:pPr>
      <w:r>
        <w:rPr>
          <w:noProof/>
        </w:rPr>
        <w:drawing>
          <wp:anchor distT="0" distB="0" distL="114300" distR="114300" simplePos="0" relativeHeight="251752960" behindDoc="0" locked="0" layoutInCell="1" allowOverlap="1" wp14:anchorId="6CC06E44" wp14:editId="2D53184C">
            <wp:simplePos x="0" y="0"/>
            <wp:positionH relativeFrom="column">
              <wp:posOffset>276225</wp:posOffset>
            </wp:positionH>
            <wp:positionV relativeFrom="paragraph">
              <wp:posOffset>352425</wp:posOffset>
            </wp:positionV>
            <wp:extent cx="1914525" cy="1723939"/>
            <wp:effectExtent l="0" t="0" r="0" b="0"/>
            <wp:wrapTopAndBottom/>
            <wp:docPr id="1073741914" name="Picture 107374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73005" t="21053" r="16199" b="61657"/>
                    <a:stretch/>
                  </pic:blipFill>
                  <pic:spPr bwMode="auto">
                    <a:xfrm>
                      <a:off x="0" y="0"/>
                      <a:ext cx="1914525" cy="1723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2B7576" w:rsidRDefault="00374617" w:rsidP="00D31B09"/>
    <w:p w:rsidR="00374617" w:rsidRPr="00AF441B" w:rsidRDefault="00374617" w:rsidP="00D31B09">
      <w:pPr>
        <w:pStyle w:val="ListParagraph"/>
      </w:pPr>
    </w:p>
    <w:p w:rsidR="00374617" w:rsidRDefault="00F628DF" w:rsidP="00F90C46">
      <w:pPr>
        <w:pStyle w:val="ListParagraph"/>
        <w:numPr>
          <w:ilvl w:val="0"/>
          <w:numId w:val="3"/>
        </w:numPr>
      </w:pPr>
      <w:r>
        <w:rPr>
          <w:noProof/>
        </w:rPr>
        <w:drawing>
          <wp:anchor distT="0" distB="0" distL="114300" distR="114300" simplePos="0" relativeHeight="251753984" behindDoc="0" locked="0" layoutInCell="1" allowOverlap="1" wp14:anchorId="67D7DD2B" wp14:editId="5F4CB859">
            <wp:simplePos x="0" y="0"/>
            <wp:positionH relativeFrom="margin">
              <wp:posOffset>276447</wp:posOffset>
            </wp:positionH>
            <wp:positionV relativeFrom="paragraph">
              <wp:posOffset>849925</wp:posOffset>
            </wp:positionV>
            <wp:extent cx="1880235" cy="1847850"/>
            <wp:effectExtent l="0" t="0" r="5715" b="0"/>
            <wp:wrapTopAndBottom/>
            <wp:docPr id="1073741915" name="Picture 107374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86160" t="21252" r="3927" b="61420"/>
                    <a:stretch/>
                  </pic:blipFill>
                  <pic:spPr bwMode="auto">
                    <a:xfrm>
                      <a:off x="0" y="0"/>
                      <a:ext cx="188023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617" w:rsidRPr="0037010D">
        <w:rPr>
          <w:i/>
          <w:iCs/>
        </w:rPr>
        <w:t xml:space="preserve">Calibration </w:t>
      </w:r>
      <w:r w:rsidR="00374617" w:rsidRPr="0037010D">
        <w:t xml:space="preserve">panel: It implements the procedure explained in </w:t>
      </w:r>
      <w:r w:rsidR="007359E0">
        <w:t>section 3.1.</w:t>
      </w:r>
      <w:r w:rsidR="00374617" w:rsidRPr="0037010D">
        <w:t xml:space="preserve"> </w:t>
      </w:r>
      <w:r w:rsidR="00205402">
        <w:t>T</w:t>
      </w:r>
      <w:r w:rsidR="008B3ABC">
        <w:t>he manual button enable</w:t>
      </w:r>
      <w:r w:rsidR="001F1C3D">
        <w:t>s</w:t>
      </w:r>
      <w:r w:rsidR="008B3ABC">
        <w:t xml:space="preserve"> the user to </w:t>
      </w:r>
      <w:r w:rsidR="001F1C3D">
        <w:t>se</w:t>
      </w:r>
      <w:r>
        <w:t>lect the center of the marker for the transformation process.</w:t>
      </w:r>
    </w:p>
    <w:p w:rsidR="00374617" w:rsidRDefault="00374617" w:rsidP="00D31B09"/>
    <w:p w:rsidR="00374617" w:rsidRPr="0037010D" w:rsidRDefault="00374617" w:rsidP="00D31B09"/>
    <w:p w:rsidR="00374617" w:rsidRDefault="00374617" w:rsidP="00B36158">
      <w:pPr>
        <w:pStyle w:val="ListParagraph"/>
        <w:numPr>
          <w:ilvl w:val="0"/>
          <w:numId w:val="3"/>
        </w:numPr>
      </w:pPr>
      <w:r>
        <w:rPr>
          <w:i/>
          <w:iCs/>
        </w:rPr>
        <w:t xml:space="preserve">Alignment detection </w:t>
      </w:r>
      <w:r>
        <w:t>panel: in this step, alignment</w:t>
      </w:r>
      <w:r w:rsidR="007F0C3F">
        <w:t xml:space="preserve"> and angle of the Z-frame</w:t>
      </w:r>
      <w:r>
        <w:t xml:space="preserve"> is calculated based on the mathematical formulation discussed in section </w:t>
      </w:r>
      <w:r w:rsidR="007F0C3F">
        <w:t>3.1</w:t>
      </w:r>
      <w:r w:rsidR="00B36158">
        <w:t>, and the</w:t>
      </w:r>
      <w:r>
        <w:t xml:space="preserve"> required rotation around x and y axis are displayed</w:t>
      </w:r>
      <w:r w:rsidR="00B36158">
        <w:t xml:space="preserve"> to the user</w:t>
      </w:r>
      <w:r>
        <w:t xml:space="preserve">.  </w:t>
      </w:r>
      <w:r w:rsidR="00C3068C">
        <w:t>Therefore, user has two possibilities to make the Z-frame parallel</w:t>
      </w:r>
      <w:r w:rsidR="00060C95">
        <w:t xml:space="preserve"> to the image plane: MRI slice correction; or Z-frame position correction. </w:t>
      </w:r>
    </w:p>
    <w:p w:rsidR="00374617" w:rsidRDefault="00374617" w:rsidP="00D31B09">
      <w:pPr>
        <w:pStyle w:val="ListParagraph"/>
        <w:rPr>
          <w:rFonts w:cstheme="minorHAnsi"/>
        </w:rPr>
      </w:pPr>
      <w:r>
        <w:rPr>
          <w:noProof/>
        </w:rPr>
        <w:drawing>
          <wp:anchor distT="0" distB="0" distL="114300" distR="114300" simplePos="0" relativeHeight="251755008" behindDoc="0" locked="0" layoutInCell="1" allowOverlap="1" wp14:anchorId="1D492698" wp14:editId="1A5A5D27">
            <wp:simplePos x="0" y="0"/>
            <wp:positionH relativeFrom="column">
              <wp:posOffset>200025</wp:posOffset>
            </wp:positionH>
            <wp:positionV relativeFrom="paragraph">
              <wp:posOffset>227965</wp:posOffset>
            </wp:positionV>
            <wp:extent cx="2142490" cy="3370857"/>
            <wp:effectExtent l="0" t="0" r="0" b="1270"/>
            <wp:wrapTopAndBottom/>
            <wp:docPr id="1073741917" name="Picture 1073741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4869" t="40911" r="50142" b="17145"/>
                    <a:stretch/>
                  </pic:blipFill>
                  <pic:spPr bwMode="auto">
                    <a:xfrm>
                      <a:off x="0" y="0"/>
                      <a:ext cx="2142490" cy="3370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617" w:rsidRPr="0050363F" w:rsidRDefault="00374617" w:rsidP="00D31B09"/>
    <w:p w:rsidR="00DF06C2" w:rsidRPr="008F6F9E" w:rsidRDefault="00374617" w:rsidP="00D31B09">
      <w:pPr>
        <w:pStyle w:val="ListParagraph"/>
        <w:numPr>
          <w:ilvl w:val="0"/>
          <w:numId w:val="3"/>
        </w:numPr>
      </w:pPr>
      <w:r>
        <w:rPr>
          <w:i/>
          <w:iCs/>
        </w:rPr>
        <w:t xml:space="preserve">Robotic rotation adjustment </w:t>
      </w:r>
      <w:r>
        <w:t>panel: In this stage, the rotation angle calculated in the last step is transformed to the required rotation of the robotic or mechanical device to make the Z-marke</w:t>
      </w:r>
      <w:r w:rsidR="000151D8">
        <w:t>r parallel to the image plane. For the demonstration of the transforming the angles to the robotic controllers, the skara robot is de</w:t>
      </w:r>
      <w:r w:rsidR="004459B1">
        <w:t>veloped i</w:t>
      </w:r>
      <w:r w:rsidR="000151D8">
        <w:t>n Matlab.</w:t>
      </w:r>
    </w:p>
    <w:p w:rsidR="0037671A" w:rsidRPr="00BA3995" w:rsidRDefault="00A07947" w:rsidP="00D31B09">
      <w:r>
        <w:rPr>
          <w:noProof/>
        </w:rPr>
        <w:lastRenderedPageBreak/>
        <w:drawing>
          <wp:anchor distT="0" distB="0" distL="114300" distR="114300" simplePos="0" relativeHeight="251756032" behindDoc="0" locked="0" layoutInCell="1" allowOverlap="1" wp14:anchorId="17B46308" wp14:editId="7E47F6C7">
            <wp:simplePos x="0" y="0"/>
            <wp:positionH relativeFrom="margin">
              <wp:align>center</wp:align>
            </wp:positionH>
            <wp:positionV relativeFrom="paragraph">
              <wp:posOffset>296220</wp:posOffset>
            </wp:positionV>
            <wp:extent cx="5026025" cy="2838450"/>
            <wp:effectExtent l="0" t="0" r="3175" b="0"/>
            <wp:wrapTopAndBottom/>
            <wp:docPr id="1073741918" name="Picture 1073741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50188" t="40243" r="3361" b="13103"/>
                    <a:stretch/>
                  </pic:blipFill>
                  <pic:spPr bwMode="auto">
                    <a:xfrm>
                      <a:off x="0" y="0"/>
                      <a:ext cx="502602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A07947" w:rsidRDefault="00A07947" w:rsidP="00605879">
      <w:pPr>
        <w:pStyle w:val="Heading2"/>
        <w:numPr>
          <w:ilvl w:val="0"/>
          <w:numId w:val="0"/>
        </w:numPr>
      </w:pPr>
    </w:p>
    <w:p w:rsidR="00DF06C2" w:rsidRDefault="0037671A" w:rsidP="00D31B09">
      <w:pPr>
        <w:rPr>
          <w:rFonts w:cstheme="minorHAnsi"/>
        </w:rPr>
      </w:pPr>
      <w:r>
        <w:br w:type="page"/>
      </w:r>
    </w:p>
    <w:p w:rsidR="00383F36" w:rsidRDefault="00383F36" w:rsidP="00D31B09">
      <w:r>
        <w:lastRenderedPageBreak/>
        <w:br w:type="textWrapping" w:clear="all"/>
      </w:r>
    </w:p>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383F36" w:rsidRDefault="00383F36" w:rsidP="00D31B09"/>
    <w:p w:rsidR="0021594E" w:rsidRPr="0021594E" w:rsidRDefault="0021594E" w:rsidP="00D31B09">
      <w:pPr>
        <w:sectPr w:rsidR="0021594E" w:rsidRPr="0021594E" w:rsidSect="00E47ACB">
          <w:pgSz w:w="11906" w:h="16838" w:code="9"/>
          <w:pgMar w:top="2016" w:right="1440" w:bottom="1440" w:left="1440" w:header="720" w:footer="720" w:gutter="0"/>
          <w:cols w:space="720"/>
          <w:titlePg/>
          <w:docGrid w:linePitch="360"/>
        </w:sectPr>
      </w:pPr>
    </w:p>
    <w:p w:rsidR="00FC3773" w:rsidRDefault="006E261C" w:rsidP="00D31B09">
      <w:pPr>
        <w:pStyle w:val="Heading1"/>
      </w:pPr>
      <w:bookmarkStart w:id="115" w:name="_Toc523730438"/>
      <w:r>
        <w:lastRenderedPageBreak/>
        <w:t>T</w:t>
      </w:r>
      <w:r w:rsidR="005F6528">
        <w:t>est</w:t>
      </w:r>
      <w:r>
        <w:t>ing</w:t>
      </w:r>
      <w:bookmarkEnd w:id="115"/>
    </w:p>
    <w:p w:rsidR="003114CC" w:rsidRDefault="003114CC" w:rsidP="004027E1">
      <w:pPr>
        <w:pStyle w:val="Heading2"/>
      </w:pPr>
      <w:bookmarkStart w:id="116" w:name="_Toc523730439"/>
      <w:r>
        <w:t>MR-compatible rotatory frame</w:t>
      </w:r>
      <w:bookmarkEnd w:id="116"/>
    </w:p>
    <w:p w:rsidR="003114CC" w:rsidRDefault="003114CC" w:rsidP="008E2195">
      <w:r w:rsidRPr="00B527AF">
        <w:t xml:space="preserve">In order to determine the registration accuracy, a </w:t>
      </w:r>
      <w:r>
        <w:t>rotatory positioning</w:t>
      </w:r>
      <w:r w:rsidRPr="00B527AF">
        <w:t xml:space="preserve"> platform </w:t>
      </w:r>
      <w:r>
        <w:t>using Lego</w:t>
      </w:r>
      <w:r w:rsidRPr="00B527AF">
        <w:t xml:space="preserve"> </w:t>
      </w:r>
      <w:r>
        <w:t>is built as it is shown in Figure</w:t>
      </w:r>
      <w:r w:rsidR="004027E1">
        <w:t xml:space="preserve"> 4.1 and 4.2</w:t>
      </w:r>
      <w:r w:rsidR="009F3FE0">
        <w:t xml:space="preserve">. The rotatory </w:t>
      </w:r>
      <w:r w:rsidR="00485AAE">
        <w:t>fram</w:t>
      </w:r>
      <w:r w:rsidR="009F3FE0">
        <w:t xml:space="preserve">e </w:t>
      </w:r>
      <w:r w:rsidR="00036BE3">
        <w:t xml:space="preserve">is </w:t>
      </w:r>
      <w:r w:rsidR="00497FC5">
        <w:t>applied</w:t>
      </w:r>
      <w:r w:rsidR="009F3FE0">
        <w:t xml:space="preserve"> to rotate the Z-frame</w:t>
      </w:r>
      <w:r w:rsidR="009C0017">
        <w:t xml:space="preserve"> marker</w:t>
      </w:r>
      <w:r w:rsidR="009F3FE0">
        <w:t xml:space="preserve"> around </w:t>
      </w:r>
      <w:r w:rsidR="00CC2543">
        <w:t xml:space="preserve">both </w:t>
      </w:r>
      <w:r w:rsidR="009F3FE0">
        <w:t>x and y axis</w:t>
      </w:r>
      <w:r w:rsidR="009C0017">
        <w:t xml:space="preserve"> with accuracy of 1 degree.</w:t>
      </w:r>
      <w:r w:rsidR="00497FC5">
        <w:t xml:space="preserve"> Several gears are used for each rotation</w:t>
      </w:r>
      <w:r w:rsidR="001E1483">
        <w:t xml:space="preserve"> axis to decrease the speed of the rotation.</w:t>
      </w:r>
      <w:r w:rsidR="00CC2543">
        <w:t xml:space="preserve"> To improve the stability of the frame inside the MRI scanner</w:t>
      </w:r>
      <w:r w:rsidR="00817222">
        <w:t>,</w:t>
      </w:r>
      <w:r w:rsidR="00CC2543">
        <w:t xml:space="preserve"> the orange one are used which is illustrated in Figure.</w:t>
      </w:r>
      <w:r w:rsidR="00936CC0">
        <w:t xml:space="preserve"> The Z-frame is </w:t>
      </w:r>
      <w:r w:rsidR="00817222">
        <w:t>located</w:t>
      </w:r>
      <w:r w:rsidR="00936CC0">
        <w:t xml:space="preserve"> in the center of </w:t>
      </w:r>
      <w:r w:rsidR="00817222">
        <w:t xml:space="preserve">the frame using a </w:t>
      </w:r>
      <w:r w:rsidR="00936CC0">
        <w:t>stand with a fixed position.</w:t>
      </w:r>
      <w:r w:rsidR="00817222">
        <w:t xml:space="preserve"> </w:t>
      </w:r>
      <w:r w:rsidR="009F3FE0">
        <w:t>The</w:t>
      </w:r>
      <w:r w:rsidRPr="00B527AF">
        <w:t xml:space="preserve"> relative positions and orientations </w:t>
      </w:r>
      <w:r w:rsidR="00817222">
        <w:t>of the Z-frame are calculated by taking s</w:t>
      </w:r>
      <w:r w:rsidRPr="00B527AF">
        <w:t>everal groups of images at each position and orientation</w:t>
      </w:r>
      <w:r w:rsidR="00E60AB0">
        <w:t>.</w:t>
      </w:r>
      <w:r w:rsidR="005D19CB">
        <w:t xml:space="preserve"> </w:t>
      </w:r>
      <w:r w:rsidR="008E2195">
        <w:t>Therefore, t</w:t>
      </w:r>
      <w:r w:rsidR="005D19CB">
        <w:t xml:space="preserve">he experiment protocol for </w:t>
      </w:r>
      <w:r w:rsidR="008E2195">
        <w:t>assessment of the accuracy of the method includes four steps: the calibration of the rotatory frame, rotation around x axis, rot</w:t>
      </w:r>
      <w:r w:rsidR="00417D07">
        <w:t>ation around y axis, rotation ar</w:t>
      </w:r>
      <w:r w:rsidR="008E2195">
        <w:t>ound</w:t>
      </w:r>
      <w:r w:rsidR="007A5DE7">
        <w:t xml:space="preserve"> both</w:t>
      </w:r>
      <w:r w:rsidR="008E2195">
        <w:t xml:space="preserve"> x and y axis.</w:t>
      </w:r>
    </w:p>
    <w:p w:rsidR="00F9118F" w:rsidRDefault="00F9118F" w:rsidP="007A5DE7">
      <w:pPr>
        <w:jc w:val="center"/>
      </w:pPr>
      <w:r>
        <w:rPr>
          <w:noProof/>
        </w:rPr>
        <w:drawing>
          <wp:inline distT="0" distB="0" distL="0" distR="0" wp14:anchorId="29D33E6F" wp14:editId="280EF1D5">
            <wp:extent cx="2999407" cy="3426829"/>
            <wp:effectExtent l="0" t="4127" r="6667" b="6668"/>
            <wp:docPr id="1073741919" name="Picture 107374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19" name="IMG_8726.JPG"/>
                    <pic:cNvPicPr/>
                  </pic:nvPicPr>
                  <pic:blipFill rotWithShape="1">
                    <a:blip r:embed="rId92" cstate="print">
                      <a:extLst>
                        <a:ext uri="{28A0092B-C50C-407E-A947-70E740481C1C}">
                          <a14:useLocalDpi xmlns:a14="http://schemas.microsoft.com/office/drawing/2010/main" val="0"/>
                        </a:ext>
                      </a:extLst>
                    </a:blip>
                    <a:srcRect l="26585" r="7772"/>
                    <a:stretch/>
                  </pic:blipFill>
                  <pic:spPr bwMode="auto">
                    <a:xfrm rot="5400000">
                      <a:off x="0" y="0"/>
                      <a:ext cx="3003783" cy="3431829"/>
                    </a:xfrm>
                    <a:prstGeom prst="rect">
                      <a:avLst/>
                    </a:prstGeom>
                    <a:ln>
                      <a:noFill/>
                    </a:ln>
                    <a:extLst>
                      <a:ext uri="{53640926-AAD7-44D8-BBD7-CCE9431645EC}">
                        <a14:shadowObscured xmlns:a14="http://schemas.microsoft.com/office/drawing/2010/main"/>
                      </a:ext>
                    </a:extLst>
                  </pic:spPr>
                </pic:pic>
              </a:graphicData>
            </a:graphic>
          </wp:inline>
        </w:drawing>
      </w:r>
    </w:p>
    <w:p w:rsidR="00F9118F" w:rsidRDefault="00F9118F" w:rsidP="008E2195"/>
    <w:p w:rsidR="00F9118F" w:rsidRDefault="00F9118F" w:rsidP="008E2195"/>
    <w:p w:rsidR="00F9118F" w:rsidRDefault="00F9118F" w:rsidP="008E2195"/>
    <w:p w:rsidR="00F9118F" w:rsidRDefault="00F9118F" w:rsidP="008E2195"/>
    <w:p w:rsidR="00F9118F" w:rsidRDefault="00F9118F" w:rsidP="008E2195">
      <w:r>
        <w:rPr>
          <w:noProof/>
        </w:rPr>
        <w:drawing>
          <wp:anchor distT="0" distB="0" distL="114300" distR="114300" simplePos="0" relativeHeight="251831808" behindDoc="0" locked="0" layoutInCell="1" allowOverlap="1" wp14:anchorId="6060331F" wp14:editId="659615AF">
            <wp:simplePos x="0" y="0"/>
            <wp:positionH relativeFrom="margin">
              <wp:posOffset>2924175</wp:posOffset>
            </wp:positionH>
            <wp:positionV relativeFrom="paragraph">
              <wp:posOffset>372110</wp:posOffset>
            </wp:positionV>
            <wp:extent cx="2926080" cy="2792095"/>
            <wp:effectExtent l="0" t="9208" r="0" b="0"/>
            <wp:wrapTopAndBottom/>
            <wp:docPr id="1073741921" name="Picture 107374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1" name="IMG_8721.JPG"/>
                    <pic:cNvPicPr/>
                  </pic:nvPicPr>
                  <pic:blipFill rotWithShape="1">
                    <a:blip r:embed="rId93" cstate="print">
                      <a:extLst>
                        <a:ext uri="{28A0092B-C50C-407E-A947-70E740481C1C}">
                          <a14:useLocalDpi xmlns:a14="http://schemas.microsoft.com/office/drawing/2010/main" val="0"/>
                        </a:ext>
                      </a:extLst>
                    </a:blip>
                    <a:srcRect l="35272" t="13424" b="4207"/>
                    <a:stretch/>
                  </pic:blipFill>
                  <pic:spPr bwMode="auto">
                    <a:xfrm rot="5400000">
                      <a:off x="0" y="0"/>
                      <a:ext cx="2926080" cy="279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9760" behindDoc="0" locked="0" layoutInCell="1" allowOverlap="1" wp14:anchorId="49CACA38" wp14:editId="03BC928D">
            <wp:simplePos x="0" y="0"/>
            <wp:positionH relativeFrom="margin">
              <wp:posOffset>0</wp:posOffset>
            </wp:positionH>
            <wp:positionV relativeFrom="paragraph">
              <wp:posOffset>382905</wp:posOffset>
            </wp:positionV>
            <wp:extent cx="2926080" cy="2776009"/>
            <wp:effectExtent l="0" t="953" r="6668" b="6667"/>
            <wp:wrapSquare wrapText="bothSides"/>
            <wp:docPr id="1073741920" name="Picture 107374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20" name="IMG_8719 (2).JPG"/>
                    <pic:cNvPicPr/>
                  </pic:nvPicPr>
                  <pic:blipFill rotWithShape="1">
                    <a:blip r:embed="rId94" cstate="print">
                      <a:extLst>
                        <a:ext uri="{28A0092B-C50C-407E-A947-70E740481C1C}">
                          <a14:useLocalDpi xmlns:a14="http://schemas.microsoft.com/office/drawing/2010/main" val="0"/>
                        </a:ext>
                      </a:extLst>
                    </a:blip>
                    <a:srcRect l="19546" t="18453" r="15973"/>
                    <a:stretch/>
                  </pic:blipFill>
                  <pic:spPr bwMode="auto">
                    <a:xfrm rot="5400000">
                      <a:off x="0" y="0"/>
                      <a:ext cx="2926080" cy="27760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18F" w:rsidRDefault="00F9118F" w:rsidP="008E2195"/>
    <w:p w:rsidR="00F9118F" w:rsidRDefault="00F9118F" w:rsidP="008E2195"/>
    <w:p w:rsidR="00F9118F" w:rsidRDefault="00F9118F" w:rsidP="008E2195"/>
    <w:p w:rsidR="00F9118F" w:rsidRDefault="00F9118F" w:rsidP="008E2195"/>
    <w:p w:rsidR="00A11803" w:rsidRDefault="00A11803" w:rsidP="0037296C">
      <w:pPr>
        <w:pStyle w:val="Heading3"/>
      </w:pPr>
      <w:bookmarkStart w:id="117" w:name="_Toc523730440"/>
      <w:r>
        <w:t>Rotatory frame calibration inside MRI</w:t>
      </w:r>
      <w:bookmarkEnd w:id="117"/>
    </w:p>
    <w:p w:rsidR="007229AB" w:rsidRDefault="007229AB" w:rsidP="0033076F">
      <w:r>
        <w:t xml:space="preserve">For the </w:t>
      </w:r>
      <w:r w:rsidR="00BD3743">
        <w:t>calibration of the frame inside the MRI, a</w:t>
      </w:r>
      <w:r>
        <w:t xml:space="preserve"> 2D image is acquired</w:t>
      </w:r>
      <w:r w:rsidR="00BD3743">
        <w:t xml:space="preserve"> from the Z-frame marker</w:t>
      </w:r>
      <w:r w:rsidR="00F2463E">
        <w:t xml:space="preserve"> using a head coil in Simense Skyra. Therefore, </w:t>
      </w:r>
      <w:r w:rsidR="00BD3743">
        <w:t>the rotation</w:t>
      </w:r>
      <w:r w:rsidR="00F2463E">
        <w:t xml:space="preserve"> of the Z-frame</w:t>
      </w:r>
      <w:r w:rsidR="00BD3743">
        <w:t xml:space="preserve"> around both x and y axis are calculated using the</w:t>
      </w:r>
      <w:r w:rsidR="00F2463E">
        <w:t xml:space="preserve"> implemented</w:t>
      </w:r>
      <w:r w:rsidR="00BD3743">
        <w:t xml:space="preserve"> graphical user interface.</w:t>
      </w:r>
      <w:r w:rsidR="00173184">
        <w:t xml:space="preserve"> </w:t>
      </w:r>
      <w:r w:rsidR="00227E7D">
        <w:t>The both rotations should be close to zero; otherwise, the rotatory frame should be rotated according to the calculated angles</w:t>
      </w:r>
      <w:r w:rsidR="00BC12D9">
        <w:t>.</w:t>
      </w:r>
      <w:r w:rsidR="007669BB">
        <w:t xml:space="preserve"> Hence,</w:t>
      </w:r>
      <w:r w:rsidR="00BC12D9">
        <w:t xml:space="preserve"> </w:t>
      </w:r>
      <w:r w:rsidR="007669BB">
        <w:t>t</w:t>
      </w:r>
      <w:r w:rsidR="00BC12D9">
        <w:t xml:space="preserve">he second image is acquired to confirm the </w:t>
      </w:r>
      <w:r w:rsidR="0003282D">
        <w:t>parallelization of the marker, and t</w:t>
      </w:r>
      <w:r w:rsidR="00F2463E">
        <w:t xml:space="preserve">his </w:t>
      </w:r>
      <w:r w:rsidR="0003282D">
        <w:t>position is considered as the start point</w:t>
      </w:r>
      <w:r w:rsidR="0033076F">
        <w:t>, such that all subsequent rotations are estimated with respect to this baseline</w:t>
      </w:r>
      <w:r w:rsidR="00BD20D4">
        <w:t>.</w:t>
      </w:r>
      <w:r w:rsidR="0061067D">
        <w:t xml:space="preserve"> </w:t>
      </w:r>
    </w:p>
    <w:p w:rsidR="00F9118F" w:rsidRDefault="008A0A39" w:rsidP="00F9118F">
      <w:pPr>
        <w:keepNext/>
        <w:jc w:val="center"/>
      </w:pPr>
      <w:r>
        <w:rPr>
          <w:noProof/>
        </w:rPr>
        <w:lastRenderedPageBreak/>
        <w:drawing>
          <wp:inline distT="0" distB="0" distL="0" distR="0" wp14:anchorId="744ED448" wp14:editId="0F32BCAE">
            <wp:extent cx="3851275" cy="4579728"/>
            <wp:effectExtent l="0" t="2222"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8739.JPG"/>
                    <pic:cNvPicPr/>
                  </pic:nvPicPr>
                  <pic:blipFill rotWithShape="1">
                    <a:blip r:embed="rId95" cstate="print">
                      <a:extLst>
                        <a:ext uri="{28A0092B-C50C-407E-A947-70E740481C1C}">
                          <a14:useLocalDpi xmlns:a14="http://schemas.microsoft.com/office/drawing/2010/main" val="0"/>
                        </a:ext>
                      </a:extLst>
                    </a:blip>
                    <a:srcRect l="22876" t="12712" r="26719" b="7368"/>
                    <a:stretch/>
                  </pic:blipFill>
                  <pic:spPr bwMode="auto">
                    <a:xfrm rot="5400000">
                      <a:off x="0" y="0"/>
                      <a:ext cx="3852020" cy="4580614"/>
                    </a:xfrm>
                    <a:prstGeom prst="rect">
                      <a:avLst/>
                    </a:prstGeom>
                    <a:ln>
                      <a:noFill/>
                    </a:ln>
                    <a:extLst>
                      <a:ext uri="{53640926-AAD7-44D8-BBD7-CCE9431645EC}">
                        <a14:shadowObscured xmlns:a14="http://schemas.microsoft.com/office/drawing/2010/main"/>
                      </a:ext>
                    </a:extLst>
                  </pic:spPr>
                </pic:pic>
              </a:graphicData>
            </a:graphic>
          </wp:inline>
        </w:drawing>
      </w:r>
    </w:p>
    <w:p w:rsidR="007229AB" w:rsidRPr="007229AB" w:rsidRDefault="007229AB" w:rsidP="00751D32">
      <w:pPr>
        <w:pStyle w:val="Caption"/>
      </w:pPr>
    </w:p>
    <w:p w:rsidR="00A11803" w:rsidRDefault="00180F69" w:rsidP="0037296C">
      <w:pPr>
        <w:pStyle w:val="Heading3"/>
      </w:pPr>
      <w:bookmarkStart w:id="118" w:name="_Toc523730441"/>
      <w:r>
        <w:t>Rotation of the Z-frame marker around x axis</w:t>
      </w:r>
      <w:bookmarkEnd w:id="118"/>
    </w:p>
    <w:p w:rsidR="00CC52C5" w:rsidRPr="00CC52C5" w:rsidRDefault="00CC52C5" w:rsidP="000D7412">
      <w:r>
        <w:t xml:space="preserve">For the assessment of the accuracy of the algorithm for calculation of the </w:t>
      </w:r>
      <w:r w:rsidR="00DB3BAD">
        <w:t xml:space="preserve">rotation around x axis, the </w:t>
      </w:r>
      <w:r w:rsidR="002238E4">
        <w:t>rotatory frame is rotated manually by step 3 degrees.</w:t>
      </w:r>
      <w:r w:rsidR="007A5DE7">
        <w:t xml:space="preserve"> In each </w:t>
      </w:r>
      <w:r w:rsidR="00DD77C4">
        <w:t>rotation</w:t>
      </w:r>
      <w:r w:rsidR="0043409F">
        <w:t xml:space="preserve"> step,</w:t>
      </w:r>
      <w:r w:rsidR="00DD77C4">
        <w:t xml:space="preserve"> three images </w:t>
      </w:r>
      <w:r w:rsidR="0043409F">
        <w:t>are</w:t>
      </w:r>
      <w:r w:rsidR="00DD77C4">
        <w:t xml:space="preserve"> acquired and the angle is calculated.</w:t>
      </w:r>
      <w:r w:rsidR="00DD2C6A">
        <w:t xml:space="preserve"> </w:t>
      </w:r>
      <w:r w:rsidR="000D7412">
        <w:t>For each image, the known</w:t>
      </w:r>
      <w:r w:rsidR="00DD2C6A">
        <w:t xml:space="preserve"> angle</w:t>
      </w:r>
      <w:r w:rsidR="000D7412">
        <w:t xml:space="preserve"> of the rotation</w:t>
      </w:r>
      <w:r w:rsidR="00DD2C6A">
        <w:t xml:space="preserve"> and the </w:t>
      </w:r>
      <w:r w:rsidR="000D7412">
        <w:t>computed</w:t>
      </w:r>
      <w:r w:rsidR="00DD2C6A">
        <w:t xml:space="preserve"> angle by algorithm</w:t>
      </w:r>
      <w:r w:rsidR="000D7412">
        <w:t xml:space="preserve"> with respect to the image</w:t>
      </w:r>
      <w:r w:rsidR="00DD2C6A">
        <w:t xml:space="preserve"> is </w:t>
      </w:r>
      <w:r w:rsidR="000D7412">
        <w:t>compared</w:t>
      </w:r>
      <w:r w:rsidR="00DD2C6A">
        <w:t>.</w:t>
      </w:r>
      <w:r w:rsidR="000D7412">
        <w:t xml:space="preserve"> The average di</w:t>
      </w:r>
      <w:r w:rsidR="00E209D7">
        <w:t>fference for all images is considered as an error in rotation around x axis.</w:t>
      </w:r>
      <w:r w:rsidR="009B43FA">
        <w:t xml:space="preserve"> The table shows the </w:t>
      </w:r>
      <w:r w:rsidR="008170FD">
        <w:t>result of the experiment for the rotation around x axis.</w:t>
      </w:r>
    </w:p>
    <w:p w:rsidR="00180F69" w:rsidRDefault="00180F69" w:rsidP="0037296C">
      <w:pPr>
        <w:pStyle w:val="Heading3"/>
      </w:pPr>
      <w:bookmarkStart w:id="119" w:name="_Toc523730442"/>
      <w:r>
        <w:t>Rotation of the Z- frame marker around y axis</w:t>
      </w:r>
      <w:bookmarkEnd w:id="119"/>
    </w:p>
    <w:p w:rsidR="00A6468A" w:rsidRDefault="00A6468A" w:rsidP="00FA1D0B">
      <w:r>
        <w:t xml:space="preserve">The accuracy of the computed rotation angles around y axis </w:t>
      </w:r>
      <w:r w:rsidR="00FA1D0B">
        <w:t>has the same protocol as</w:t>
      </w:r>
      <w:r>
        <w:t xml:space="preserve"> rotation around x axis. The table represent the result of the experiment.</w:t>
      </w:r>
    </w:p>
    <w:p w:rsidR="00BC4195" w:rsidRPr="00A6468A" w:rsidRDefault="00BC4195" w:rsidP="00A6468A"/>
    <w:p w:rsidR="00180F69" w:rsidRDefault="00180F69" w:rsidP="0037296C">
      <w:pPr>
        <w:pStyle w:val="Heading3"/>
      </w:pPr>
      <w:bookmarkStart w:id="120" w:name="_Toc523730443"/>
      <w:r>
        <w:t xml:space="preserve">Rotation of the </w:t>
      </w:r>
      <w:r w:rsidR="00383554">
        <w:t>Z-frame marke</w:t>
      </w:r>
      <w:r w:rsidR="007229AB">
        <w:t>r</w:t>
      </w:r>
      <w:r w:rsidR="00383554">
        <w:t xml:space="preserve"> around both x and y axis</w:t>
      </w:r>
      <w:bookmarkEnd w:id="120"/>
    </w:p>
    <w:p w:rsidR="006E2101" w:rsidRPr="006E2101" w:rsidRDefault="006E2101" w:rsidP="006E2101">
      <w:r>
        <w:lastRenderedPageBreak/>
        <w:t>In this experiment the accuracy is estimated by turning the rotatory plane around both x and y axis in for each image.</w:t>
      </w:r>
      <w:r w:rsidR="00A912D6">
        <w:t xml:space="preserve"> Table represents the accuracy of the algorithm</w:t>
      </w:r>
      <w:r w:rsidR="001A44DE">
        <w:t>.</w:t>
      </w:r>
      <w:r w:rsidR="00A912D6">
        <w:t xml:space="preserve"> </w:t>
      </w:r>
    </w:p>
    <w:p w:rsidR="00BC4195" w:rsidRPr="00BC4195" w:rsidRDefault="00BC4195" w:rsidP="00BC4195"/>
    <w:p w:rsidR="003114CC" w:rsidRDefault="0037296C" w:rsidP="0037296C">
      <w:pPr>
        <w:pStyle w:val="Heading2"/>
      </w:pPr>
      <w:bookmarkStart w:id="121" w:name="_Toc523730444"/>
      <w:r>
        <w:t>Optimal CAD images of the Z-frame</w:t>
      </w:r>
      <w:bookmarkEnd w:id="121"/>
    </w:p>
    <w:p w:rsidR="0037296C" w:rsidRDefault="0070116F" w:rsidP="00915ED2">
      <w:r>
        <w:t>In the last experiment using</w:t>
      </w:r>
      <w:r w:rsidR="00522E96">
        <w:t xml:space="preserve"> the</w:t>
      </w:r>
      <w:r>
        <w:t xml:space="preserve"> rotary frame, t</w:t>
      </w:r>
      <w:r w:rsidR="0037296C">
        <w:t xml:space="preserve">he </w:t>
      </w:r>
      <w:r>
        <w:t>artifacts in MRI, the resolution of the capture device, and the movement of the rotatory frame affect the quality of the imag</w:t>
      </w:r>
      <w:r w:rsidR="00081014">
        <w:t xml:space="preserve">e and the calculated rotation angle. </w:t>
      </w:r>
      <w:r w:rsidR="005E181F">
        <w:t xml:space="preserve">Therefore, the algorithm is tested using </w:t>
      </w:r>
      <w:r w:rsidR="00915ED2">
        <w:t>the cross section</w:t>
      </w:r>
      <w:r w:rsidR="005E181F">
        <w:t xml:space="preserve"> CAD image</w:t>
      </w:r>
      <w:r w:rsidR="002F3BE4">
        <w:t>s</w:t>
      </w:r>
      <w:r w:rsidR="00915ED2">
        <w:t xml:space="preserve"> without</w:t>
      </w:r>
      <w:r w:rsidR="002F3BE4">
        <w:t xml:space="preserve"> noise and </w:t>
      </w:r>
      <w:r w:rsidR="00915ED2">
        <w:t>artifacts w</w:t>
      </w:r>
      <w:r w:rsidR="00FB477A">
        <w:t>ith the same</w:t>
      </w:r>
      <w:r w:rsidR="00790CA3">
        <w:t xml:space="preserve"> rotation protocol in</w:t>
      </w:r>
      <w:r w:rsidR="00FB477A">
        <w:t xml:space="preserve"> the last experiment. </w:t>
      </w:r>
      <w:r w:rsidR="00603C9C">
        <w:t xml:space="preserve">Table </w:t>
      </w:r>
      <w:r w:rsidR="00595B17">
        <w:t>represents the result of the calculation.</w:t>
      </w:r>
    </w:p>
    <w:tbl>
      <w:tblPr>
        <w:tblStyle w:val="TableGrid"/>
        <w:tblW w:w="8805" w:type="dxa"/>
        <w:tblLayout w:type="fixed"/>
        <w:tblLook w:val="04A0" w:firstRow="1" w:lastRow="0" w:firstColumn="1" w:lastColumn="0" w:noHBand="0" w:noVBand="1"/>
      </w:tblPr>
      <w:tblGrid>
        <w:gridCol w:w="3943"/>
        <w:gridCol w:w="2431"/>
        <w:gridCol w:w="2431"/>
      </w:tblGrid>
      <w:tr w:rsidR="00522E96" w:rsidTr="00CB2106">
        <w:trPr>
          <w:trHeight w:val="1055"/>
        </w:trPr>
        <w:tc>
          <w:tcPr>
            <w:tcW w:w="3943" w:type="dxa"/>
          </w:tcPr>
          <w:p w:rsidR="00522E96" w:rsidRDefault="00522E96" w:rsidP="00CB2106"/>
        </w:tc>
        <w:tc>
          <w:tcPr>
            <w:tcW w:w="2431" w:type="dxa"/>
          </w:tcPr>
          <w:p w:rsidR="00522E96" w:rsidRDefault="00522E96" w:rsidP="00CB2106"/>
          <w:p w:rsidR="00522E96" w:rsidRDefault="00522E96" w:rsidP="00CB2106">
            <w:r>
              <w:t>Rotation around x axis</w:t>
            </w:r>
          </w:p>
        </w:tc>
        <w:tc>
          <w:tcPr>
            <w:tcW w:w="2431" w:type="dxa"/>
          </w:tcPr>
          <w:p w:rsidR="00522E96" w:rsidRDefault="00522E96" w:rsidP="00CB2106"/>
          <w:p w:rsidR="00522E96" w:rsidRDefault="00522E96" w:rsidP="00CB2106">
            <w:r>
              <w:t xml:space="preserve">Rotation around y axis  </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 xml:space="preserve">-7.67,    -7.35,  </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r>
              <w:tab/>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lastRenderedPageBreak/>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r w:rsidR="00522E96" w:rsidTr="00CB2106">
        <w:trPr>
          <w:trHeight w:val="346"/>
        </w:trPr>
        <w:tc>
          <w:tcPr>
            <w:tcW w:w="3943" w:type="dxa"/>
            <w:shd w:val="clear" w:color="auto" w:fill="FFF2CC" w:themeFill="accent4" w:themeFillTint="33"/>
          </w:tcPr>
          <w:p w:rsidR="00522E96" w:rsidRDefault="00522E96" w:rsidP="00CB2106">
            <w:r>
              <w:t xml:space="preserve">CAD model </w:t>
            </w:r>
          </w:p>
        </w:tc>
        <w:tc>
          <w:tcPr>
            <w:tcW w:w="2431" w:type="dxa"/>
            <w:shd w:val="clear" w:color="auto" w:fill="FFF2CC" w:themeFill="accent4" w:themeFillTint="33"/>
          </w:tcPr>
          <w:p w:rsidR="00522E96" w:rsidRDefault="00522E96" w:rsidP="00CB2106">
            <w:r>
              <w:t>-8.04</w:t>
            </w:r>
          </w:p>
        </w:tc>
        <w:tc>
          <w:tcPr>
            <w:tcW w:w="2431" w:type="dxa"/>
            <w:shd w:val="clear" w:color="auto" w:fill="FFF2CC" w:themeFill="accent4" w:themeFillTint="33"/>
          </w:tcPr>
          <w:p w:rsidR="00522E96" w:rsidRDefault="00522E96" w:rsidP="00CB2106">
            <w:r>
              <w:t>-5.19</w:t>
            </w:r>
          </w:p>
        </w:tc>
      </w:tr>
      <w:tr w:rsidR="00522E96" w:rsidTr="00CB2106">
        <w:trPr>
          <w:trHeight w:val="334"/>
        </w:trPr>
        <w:tc>
          <w:tcPr>
            <w:tcW w:w="3943" w:type="dxa"/>
          </w:tcPr>
          <w:p w:rsidR="00522E96" w:rsidRDefault="00522E96" w:rsidP="00CB2106">
            <w:r>
              <w:t>Algorithm calculation</w:t>
            </w:r>
          </w:p>
        </w:tc>
        <w:tc>
          <w:tcPr>
            <w:tcW w:w="2431" w:type="dxa"/>
          </w:tcPr>
          <w:p w:rsidR="00522E96" w:rsidRDefault="00522E96" w:rsidP="00CB2106">
            <w:r>
              <w:t>-7.67  -7.35</w:t>
            </w:r>
          </w:p>
        </w:tc>
        <w:tc>
          <w:tcPr>
            <w:tcW w:w="2431" w:type="dxa"/>
          </w:tcPr>
          <w:p w:rsidR="00522E96" w:rsidRDefault="00522E96" w:rsidP="00CB2106">
            <w:r>
              <w:t>-5.06  -5.25</w:t>
            </w:r>
          </w:p>
        </w:tc>
      </w:tr>
    </w:tbl>
    <w:p w:rsidR="00522E96" w:rsidRDefault="00522E96" w:rsidP="00915ED2"/>
    <w:p w:rsidR="00603C9C" w:rsidRPr="0037296C" w:rsidRDefault="00603C9C" w:rsidP="00915ED2"/>
    <w:p w:rsidR="003114CC" w:rsidRDefault="003114CC" w:rsidP="003114CC"/>
    <w:p w:rsidR="003114CC" w:rsidRPr="00412C22" w:rsidRDefault="003114CC" w:rsidP="003114CC"/>
    <w:p w:rsidR="003114CC" w:rsidRDefault="003114CC" w:rsidP="003114CC"/>
    <w:p w:rsidR="003114CC" w:rsidRDefault="003114CC" w:rsidP="003114CC">
      <w:r>
        <w:tab/>
      </w:r>
    </w:p>
    <w:p w:rsidR="003114CC" w:rsidRDefault="003114CC" w:rsidP="003114CC"/>
    <w:p w:rsidR="003114CC" w:rsidRDefault="003114CC" w:rsidP="003114CC"/>
    <w:p w:rsidR="003114CC" w:rsidRDefault="003114CC" w:rsidP="003114CC"/>
    <w:p w:rsidR="003114CC" w:rsidRPr="00412C22" w:rsidRDefault="003114CC" w:rsidP="003114CC"/>
    <w:p w:rsidR="003114CC" w:rsidRPr="00A912D6" w:rsidRDefault="003114CC" w:rsidP="003114CC"/>
    <w:p w:rsidR="00FC3773" w:rsidRDefault="00FC3773" w:rsidP="00D31B09"/>
    <w:p w:rsidR="00FC3773" w:rsidRDefault="00FC3773" w:rsidP="00D31B09"/>
    <w:p w:rsidR="00FC3773" w:rsidRDefault="00FC3773" w:rsidP="00D31B09"/>
    <w:p w:rsidR="007D2A7F" w:rsidRDefault="007D2A7F" w:rsidP="00D31B09"/>
    <w:p w:rsidR="005105D6" w:rsidRPr="00A912D6" w:rsidRDefault="005105D6" w:rsidP="00D31B09">
      <w:pPr>
        <w:pStyle w:val="Heading1"/>
        <w:rPr>
          <w:lang w:val="en-US"/>
        </w:rPr>
        <w:sectPr w:rsidR="005105D6" w:rsidRPr="00A912D6" w:rsidSect="00E12BCA">
          <w:pgSz w:w="11906" w:h="16838" w:code="9"/>
          <w:pgMar w:top="1440" w:right="1440" w:bottom="1440" w:left="1440" w:header="720" w:footer="720" w:gutter="0"/>
          <w:cols w:space="720"/>
          <w:titlePg/>
          <w:docGrid w:linePitch="360"/>
        </w:sectPr>
      </w:pPr>
    </w:p>
    <w:p w:rsidR="00E74CB9" w:rsidRPr="001A44DE" w:rsidRDefault="00E74CB9" w:rsidP="00D31B09">
      <w:pPr>
        <w:pStyle w:val="Heading1"/>
        <w:rPr>
          <w:lang w:val="en-US"/>
        </w:rPr>
      </w:pPr>
      <w:bookmarkStart w:id="122" w:name="_Toc523730445"/>
      <w:r w:rsidRPr="001A44DE">
        <w:rPr>
          <w:lang w:val="en-US"/>
        </w:rPr>
        <w:lastRenderedPageBreak/>
        <w:t>Results</w:t>
      </w:r>
      <w:bookmarkEnd w:id="122"/>
    </w:p>
    <w:p w:rsidR="00BF7CBA" w:rsidRPr="00BF7CBA" w:rsidRDefault="002431CB" w:rsidP="00605879">
      <w:pPr>
        <w:pStyle w:val="Heading2"/>
      </w:pPr>
      <w:bookmarkStart w:id="123" w:name="_Toc523730446"/>
      <w:r>
        <w:t>Accuracy study</w:t>
      </w:r>
      <w:bookmarkEnd w:id="123"/>
    </w:p>
    <w:p w:rsidR="0037296C" w:rsidRDefault="00C55C75" w:rsidP="0037296C">
      <w:r>
        <w:t xml:space="preserve">In this section, </w:t>
      </w:r>
      <w:r w:rsidR="00237660">
        <w:t xml:space="preserve">the </w:t>
      </w:r>
      <w:r>
        <w:t>accuracy of the software algorithm</w:t>
      </w:r>
      <w:r w:rsidR="00237660">
        <w:t xml:space="preserve"> is investigated.</w:t>
      </w:r>
      <w:r w:rsidR="008A2E94">
        <w:t xml:space="preserve">  The error o</w:t>
      </w:r>
      <w:r w:rsidR="003F601A">
        <w:t>f the test come here</w:t>
      </w:r>
      <w:r w:rsidR="008A2E94">
        <w:t>.</w:t>
      </w:r>
    </w:p>
    <w:p w:rsidR="003F601A" w:rsidRDefault="003F601A" w:rsidP="003F601A">
      <w:pPr>
        <w:pStyle w:val="Heading3"/>
      </w:pPr>
      <w:bookmarkStart w:id="124" w:name="_Toc523730447"/>
      <w:r>
        <w:t>Rotatory frame</w:t>
      </w:r>
      <w:bookmarkEnd w:id="124"/>
    </w:p>
    <w:p w:rsidR="00522E96" w:rsidRDefault="00522E96" w:rsidP="0037296C"/>
    <w:p w:rsidR="00237660" w:rsidRPr="00B527AF" w:rsidRDefault="00237660" w:rsidP="00605879">
      <w:pPr>
        <w:pStyle w:val="Heading3"/>
      </w:pPr>
      <w:bookmarkStart w:id="125" w:name="_Toc523730448"/>
      <w:r w:rsidRPr="00B527AF">
        <w:t>CAD model</w:t>
      </w:r>
      <w:bookmarkEnd w:id="125"/>
      <w:r w:rsidRPr="00B527AF">
        <w:t xml:space="preserve"> </w:t>
      </w:r>
    </w:p>
    <w:p w:rsidR="00556995" w:rsidRDefault="00556995" w:rsidP="00D31B09"/>
    <w:p w:rsidR="00D57769" w:rsidRDefault="00D57769" w:rsidP="00D31B09"/>
    <w:p w:rsidR="00D57769" w:rsidRDefault="00D57769" w:rsidP="00D31B09"/>
    <w:p w:rsidR="00D57769" w:rsidRDefault="00D57769" w:rsidP="00D31B09"/>
    <w:p w:rsidR="000C2266" w:rsidRDefault="000C2266" w:rsidP="00D31B09"/>
    <w:p w:rsidR="00391BBB" w:rsidRDefault="00391BBB" w:rsidP="00D31B09">
      <w:pPr>
        <w:pStyle w:val="Heading1"/>
        <w:sectPr w:rsidR="00391BBB" w:rsidSect="00E12BCA">
          <w:pgSz w:w="11906" w:h="16838" w:code="9"/>
          <w:pgMar w:top="1440" w:right="1440" w:bottom="1440" w:left="1440" w:header="720" w:footer="720" w:gutter="0"/>
          <w:cols w:space="720"/>
          <w:titlePg/>
          <w:docGrid w:linePitch="360"/>
        </w:sectPr>
      </w:pPr>
    </w:p>
    <w:p w:rsidR="000C2266" w:rsidRPr="00C75261" w:rsidRDefault="000C2266" w:rsidP="00D31B09">
      <w:pPr>
        <w:pStyle w:val="Heading1"/>
      </w:pPr>
      <w:bookmarkStart w:id="126" w:name="_Toc523730449"/>
      <w:r w:rsidRPr="0052474B">
        <w:lastRenderedPageBreak/>
        <w:t>Conclusion</w:t>
      </w:r>
      <w:r w:rsidR="001F452D">
        <w:t xml:space="preserve"> and outlook</w:t>
      </w:r>
      <w:bookmarkEnd w:id="126"/>
    </w:p>
    <w:p w:rsidR="000C2266" w:rsidRDefault="00FB4650" w:rsidP="000B48D4">
      <w:r>
        <w:t>T</w:t>
      </w:r>
      <w:r w:rsidR="0097020A">
        <w:t>his chapter discu</w:t>
      </w:r>
      <w:r w:rsidR="00931F33">
        <w:t>sses about the</w:t>
      </w:r>
      <w:r w:rsidR="000C2266">
        <w:t xml:space="preserve"> achievement</w:t>
      </w:r>
      <w:r w:rsidR="00747F86">
        <w:t xml:space="preserve">s of this </w:t>
      </w:r>
      <w:r w:rsidR="000B48D4">
        <w:t>project and t</w:t>
      </w:r>
      <w:r w:rsidR="00262864">
        <w:t>he</w:t>
      </w:r>
      <w:r w:rsidR="000C2266">
        <w:t xml:space="preserve"> suggestions for </w:t>
      </w:r>
      <w:r w:rsidR="000B48D4">
        <w:t>the future improvements</w:t>
      </w:r>
      <w:r w:rsidR="00121E6B">
        <w:t>.</w:t>
      </w:r>
    </w:p>
    <w:p w:rsidR="00B727BA" w:rsidRDefault="000B48D4" w:rsidP="00A57B53">
      <w:r w:rsidRPr="000B48D4">
        <w:t>In this thesis a new</w:t>
      </w:r>
      <w:r w:rsidR="00A57B53">
        <w:t xml:space="preserve"> instrument and robotic device</w:t>
      </w:r>
      <w:r w:rsidRPr="000B48D4">
        <w:t xml:space="preserve"> registration and tracking method</w:t>
      </w:r>
      <w:r w:rsidR="009608D7">
        <w:t xml:space="preserve"> </w:t>
      </w:r>
      <w:r w:rsidR="00A57B53">
        <w:t>using an additively manufacture Z-frame marker is</w:t>
      </w:r>
      <w:r w:rsidR="00A57B53" w:rsidRPr="000B48D4">
        <w:t xml:space="preserve"> develop</w:t>
      </w:r>
      <w:r w:rsidR="00A57B53">
        <w:t>ed</w:t>
      </w:r>
      <w:r w:rsidR="00A5320E" w:rsidRPr="000B48D4">
        <w:t xml:space="preserve"> </w:t>
      </w:r>
      <w:r w:rsidR="008E2B19" w:rsidRPr="000B48D4">
        <w:t>for faster handling of interventional</w:t>
      </w:r>
      <w:r w:rsidR="008E2B19">
        <w:t xml:space="preserve"> procedures </w:t>
      </w:r>
      <w:r w:rsidR="00CB2106">
        <w:t xml:space="preserve">in </w:t>
      </w:r>
      <w:r w:rsidR="008E2B19">
        <w:t>MRI.</w:t>
      </w:r>
      <w:r w:rsidR="00B3048A">
        <w:t xml:space="preserve"> </w:t>
      </w:r>
    </w:p>
    <w:p w:rsidR="00444E72" w:rsidRDefault="00444E72" w:rsidP="00444E72">
      <w:r>
        <w:t>A comprehensive analysis on the material selection for the manufacturing of the Z-frame marker has been conducted which T1 and T2 relaxation time for different resin are calculated. The new features for the Z-frame are designed to improve the accuracy and speed of the alignment procedure. Moreover, the new image acquisition setup is introduced which enables a nearly real-time registration approach.</w:t>
      </w:r>
    </w:p>
    <w:p w:rsidR="000D2A17" w:rsidRDefault="00B3048A" w:rsidP="00B727BA">
      <w:r>
        <w:t>A</w:t>
      </w:r>
      <w:r w:rsidR="00436B55">
        <w:t>n</w:t>
      </w:r>
      <w:r w:rsidR="0045102C">
        <w:t xml:space="preserve"> automated</w:t>
      </w:r>
      <w:r w:rsidR="00CB2106">
        <w:t xml:space="preserve"> and standalone </w:t>
      </w:r>
      <w:r w:rsidR="00436B55">
        <w:t>application, which interacts with the user for an accurate</w:t>
      </w:r>
      <w:r w:rsidR="00E03123">
        <w:t xml:space="preserve"> detection, tracking and</w:t>
      </w:r>
      <w:r w:rsidR="00436B55">
        <w:t xml:space="preserve"> registration, has been accomplished</w:t>
      </w:r>
      <w:r w:rsidR="00FB4650">
        <w:t>.</w:t>
      </w:r>
      <w:r w:rsidR="00B727BA">
        <w:t xml:space="preserve"> T</w:t>
      </w:r>
      <w:r w:rsidR="008519F4">
        <w:t>he designed algorithm take</w:t>
      </w:r>
      <w:r w:rsidR="00CB2106">
        <w:t>s</w:t>
      </w:r>
      <w:r w:rsidR="008519F4">
        <w:t xml:space="preserve"> into account the </w:t>
      </w:r>
      <w:r w:rsidR="00DE0483">
        <w:t>limitation</w:t>
      </w:r>
      <w:r w:rsidR="009251AD">
        <w:t>s</w:t>
      </w:r>
      <w:r w:rsidR="008519F4">
        <w:t xml:space="preserve"> which might be encountered during the </w:t>
      </w:r>
      <w:r w:rsidR="00E97ABF">
        <w:t>instrument alignment</w:t>
      </w:r>
      <w:r w:rsidR="008519F4">
        <w:t xml:space="preserve"> process.</w:t>
      </w:r>
      <w:r w:rsidR="00EA59B8">
        <w:t xml:space="preserve"> In order to find the appropriate methods in each stage of processing, an i</w:t>
      </w:r>
      <w:r w:rsidR="001A4D0F">
        <w:t xml:space="preserve">nvestigation has been conducted. </w:t>
      </w:r>
      <w:r w:rsidR="008F5081">
        <w:t xml:space="preserve">Gasussian filter has been compared with </w:t>
      </w:r>
      <w:r w:rsidR="00355DD2">
        <w:t>Wavelet-ba</w:t>
      </w:r>
      <w:r w:rsidR="008F5081">
        <w:t>sed denoisng and</w:t>
      </w:r>
      <w:r w:rsidR="00355DD2">
        <w:t xml:space="preserve"> anisotropic filtering, and the last one has been </w:t>
      </w:r>
      <w:r w:rsidR="008F5081">
        <w:t>selected for denoising of captured MRI images due to its efficiency</w:t>
      </w:r>
      <w:r w:rsidR="00355DD2">
        <w:t xml:space="preserve"> in </w:t>
      </w:r>
      <w:r w:rsidR="008F6EE8">
        <w:t>suppressing</w:t>
      </w:r>
      <w:r w:rsidR="00355DD2">
        <w:t xml:space="preserve"> the noise and preserving the features of interest</w:t>
      </w:r>
      <w:r w:rsidR="00B727BA">
        <w:t xml:space="preserve">. </w:t>
      </w:r>
      <w:r w:rsidR="00330292">
        <w:t>The centers of each fiducial is calculated based in the connected components in the image.</w:t>
      </w:r>
    </w:p>
    <w:p w:rsidR="00116243" w:rsidRDefault="00116243" w:rsidP="00D31B09">
      <w:r>
        <w:t xml:space="preserve">For the automatic segmentation of the Z-marker structures in the images, a Faster-RCNN algorithm </w:t>
      </w:r>
      <w:r w:rsidR="002216A3">
        <w:t>has been</w:t>
      </w:r>
      <w:r>
        <w:t xml:space="preserve"> used, considering that the </w:t>
      </w:r>
      <w:r w:rsidR="00242A70">
        <w:t>Z-marker might have different scale, rotation and position in the images.</w:t>
      </w:r>
      <w:r w:rsidR="00861626">
        <w:t xml:space="preserve"> In order to </w:t>
      </w:r>
      <w:r w:rsidR="00C81D3E">
        <w:t>estimate the image rotation</w:t>
      </w:r>
      <w:r w:rsidR="00861626">
        <w:t>, the</w:t>
      </w:r>
      <w:r w:rsidR="00C81D3E">
        <w:t xml:space="preserve"> automated</w:t>
      </w:r>
      <w:r w:rsidR="00861626">
        <w:t xml:space="preserve"> feature matchin</w:t>
      </w:r>
      <w:r w:rsidR="00C81D3E">
        <w:t>g</w:t>
      </w:r>
      <w:r w:rsidR="00861626">
        <w:t xml:space="preserve"> </w:t>
      </w:r>
      <w:r w:rsidR="00C81D3E">
        <w:t xml:space="preserve">technique </w:t>
      </w:r>
      <w:r w:rsidR="00CB2106">
        <w:t>using SIFT and SURF feature extraction methods</w:t>
      </w:r>
      <w:r w:rsidR="0073577A">
        <w:t xml:space="preserve">, and a mathematical </w:t>
      </w:r>
      <w:r w:rsidR="0028017C">
        <w:t>technique</w:t>
      </w:r>
      <w:r w:rsidR="00B7444C">
        <w:t xml:space="preserve"> based on the fiducials coordinate system</w:t>
      </w:r>
      <w:r w:rsidR="00F14F6E">
        <w:t xml:space="preserve"> </w:t>
      </w:r>
      <w:r w:rsidR="00B7444C">
        <w:t>have</w:t>
      </w:r>
      <w:r w:rsidR="0073577A">
        <w:t xml:space="preserve"> been </w:t>
      </w:r>
      <w:r w:rsidR="00B7444C">
        <w:t xml:space="preserve">implemented, while the </w:t>
      </w:r>
      <w:r w:rsidR="0062075D">
        <w:t>latter</w:t>
      </w:r>
      <w:r w:rsidR="00CB2106">
        <w:t xml:space="preserve"> method is implemented</w:t>
      </w:r>
      <w:r w:rsidR="0062075D">
        <w:t>, as it is the most accurate in</w:t>
      </w:r>
      <w:r w:rsidR="00255E3A">
        <w:t xml:space="preserve"> </w:t>
      </w:r>
      <w:r w:rsidR="008D7187">
        <w:t>determination of the rotation in the</w:t>
      </w:r>
      <w:r w:rsidR="00CB2106">
        <w:t xml:space="preserve"> distorted</w:t>
      </w:r>
      <w:r w:rsidR="008D7187">
        <w:t xml:space="preserve"> images.</w:t>
      </w:r>
      <w:r w:rsidR="00286368">
        <w:t xml:space="preserve"> The approach also takes into consideration</w:t>
      </w:r>
      <w:r w:rsidR="006E4249">
        <w:t xml:space="preserve"> the change of the inner fiducial shapes in different slices</w:t>
      </w:r>
      <w:r w:rsidR="00B76BDC">
        <w:t>.</w:t>
      </w:r>
      <w:r w:rsidR="00BD3760">
        <w:t xml:space="preserve"> </w:t>
      </w:r>
      <w:r w:rsidR="006E4249">
        <w:t xml:space="preserve"> </w:t>
      </w:r>
      <w:r w:rsidR="009833C0">
        <w:t xml:space="preserve">A series of mathematical </w:t>
      </w:r>
      <w:r w:rsidR="00DD34D9">
        <w:t>formulations</w:t>
      </w:r>
      <w:r w:rsidR="00F64551">
        <w:t xml:space="preserve"> have</w:t>
      </w:r>
      <w:r w:rsidR="009833C0">
        <w:t xml:space="preserve"> been </w:t>
      </w:r>
      <w:r w:rsidR="00F64551">
        <w:t>applied</w:t>
      </w:r>
      <w:r w:rsidR="00144B48">
        <w:t xml:space="preserve"> to calculate the alignment of the marker</w:t>
      </w:r>
      <w:r w:rsidR="00DD34D9">
        <w:t xml:space="preserve"> in MRI coordinate system</w:t>
      </w:r>
      <w:r w:rsidR="00144B48">
        <w:t xml:space="preserve"> and </w:t>
      </w:r>
      <w:r w:rsidR="00DD34D9">
        <w:t xml:space="preserve">estimate the </w:t>
      </w:r>
      <w:r w:rsidR="00144B48">
        <w:t xml:space="preserve">required </w:t>
      </w:r>
      <w:r w:rsidR="00144B48">
        <w:lastRenderedPageBreak/>
        <w:t xml:space="preserve">rotation </w:t>
      </w:r>
      <w:r w:rsidR="008954D6">
        <w:t>angle</w:t>
      </w:r>
      <w:r w:rsidR="007875EC">
        <w:t xml:space="preserve"> </w:t>
      </w:r>
      <w:r w:rsidR="00DD34D9">
        <w:t xml:space="preserve">of the Z-marker to make it </w:t>
      </w:r>
      <w:r w:rsidR="00F64551">
        <w:t>parallel</w:t>
      </w:r>
      <w:r w:rsidR="00144B48">
        <w:t xml:space="preserve"> to the image plane.</w:t>
      </w:r>
      <w:r w:rsidR="00CC554E">
        <w:t xml:space="preserve"> </w:t>
      </w:r>
      <w:r w:rsidR="00293B62">
        <w:t>It includes the rotation angle</w:t>
      </w:r>
      <w:r w:rsidR="007D6D66">
        <w:t xml:space="preserve"> and direction</w:t>
      </w:r>
      <w:r w:rsidR="00293B62">
        <w:t xml:space="preserve"> of</w:t>
      </w:r>
      <w:r w:rsidR="0028017C">
        <w:t xml:space="preserve"> the Z-marker around x and y axe</w:t>
      </w:r>
      <w:r w:rsidR="00293B62">
        <w:t>s</w:t>
      </w:r>
      <w:r w:rsidR="007D6D66">
        <w:t>.</w:t>
      </w:r>
    </w:p>
    <w:p w:rsidR="00556103" w:rsidRDefault="00444E72" w:rsidP="00AD2C76">
      <w:r>
        <w:t>For the assessment of the accuracy of the method, an MRI-compatible rotatory frame is designed which can rotate the marker around two axes.</w:t>
      </w:r>
      <w:r w:rsidR="00AD2C76">
        <w:t xml:space="preserve"> Therefore, t</w:t>
      </w:r>
      <w:r w:rsidR="003C02B4">
        <w:t xml:space="preserve">he </w:t>
      </w:r>
      <w:r w:rsidR="00B86CEF">
        <w:t>detection alignment</w:t>
      </w:r>
      <w:r w:rsidR="00F50B23">
        <w:t xml:space="preserve"> algorithm is tested in</w:t>
      </w:r>
      <w:r w:rsidR="003C02B4">
        <w:t xml:space="preserve"> </w:t>
      </w:r>
      <w:r w:rsidR="00F50B23">
        <w:t>two different scenarios</w:t>
      </w:r>
      <w:r w:rsidR="003C02B4">
        <w:t xml:space="preserve">, </w:t>
      </w:r>
      <w:r w:rsidR="00F50B23">
        <w:t>and the results are applied for the estimation of the error</w:t>
      </w:r>
      <w:r w:rsidR="003C02B4">
        <w:t>.</w:t>
      </w:r>
      <w:r w:rsidR="00ED086C">
        <w:t xml:space="preserve"> </w:t>
      </w:r>
    </w:p>
    <w:p w:rsidR="000F0E45" w:rsidRDefault="00B67466" w:rsidP="00F50B23">
      <w:r>
        <w:t xml:space="preserve">Further work can </w:t>
      </w:r>
      <w:r w:rsidR="00F50B23">
        <w:t>be undertaken to eider improves</w:t>
      </w:r>
      <w:r>
        <w:t xml:space="preserve"> the algorithm </w:t>
      </w:r>
      <w:r w:rsidR="00F50B23">
        <w:t xml:space="preserve">or </w:t>
      </w:r>
      <w:r w:rsidR="00D974A9">
        <w:t>developing the capture image setup and positioning frame.</w:t>
      </w:r>
    </w:p>
    <w:p w:rsidR="00110ABA" w:rsidRDefault="00110ABA" w:rsidP="00915591">
      <w:r>
        <w:t xml:space="preserve">Related to the </w:t>
      </w:r>
      <w:r w:rsidR="00915591">
        <w:t>alignment detection algorithm</w:t>
      </w:r>
      <w:r w:rsidR="00FE5A52">
        <w:t>, several aspects can be improved</w:t>
      </w:r>
      <w:r w:rsidR="00915591">
        <w:t>:</w:t>
      </w:r>
    </w:p>
    <w:p w:rsidR="00915591" w:rsidRDefault="00915591" w:rsidP="00915591">
      <w:pPr>
        <w:pStyle w:val="ListParagraph"/>
        <w:numPr>
          <w:ilvl w:val="0"/>
          <w:numId w:val="3"/>
        </w:numPr>
      </w:pPr>
      <w:r>
        <w:t>Translation calculation of the Z-marker regarding to the target position</w:t>
      </w:r>
      <w:r w:rsidR="00444E72">
        <w:t>.</w:t>
      </w:r>
    </w:p>
    <w:p w:rsidR="00667B6F" w:rsidRPr="00667B6F" w:rsidRDefault="00915591" w:rsidP="00667B6F">
      <w:pPr>
        <w:pStyle w:val="ListParagraph"/>
        <w:numPr>
          <w:ilvl w:val="0"/>
          <w:numId w:val="3"/>
        </w:numPr>
        <w:rPr>
          <w:rFonts w:cstheme="minorHAnsi"/>
          <w:bCs/>
        </w:rPr>
      </w:pPr>
      <w:r>
        <w:t>Improvement in automatic</w:t>
      </w:r>
      <w:r w:rsidR="00796C07" w:rsidRPr="001D68D4">
        <w:t xml:space="preserve"> segmentation of the Z-marker form the full screen images</w:t>
      </w:r>
      <w:r w:rsidR="00990B12">
        <w:t xml:space="preserve"> using CNN</w:t>
      </w:r>
      <w:r w:rsidR="00796C07" w:rsidRPr="001D68D4">
        <w:t>.</w:t>
      </w:r>
      <w:r w:rsidR="00667B6F">
        <w:t xml:space="preserve"> It can be very hard task since depending on the position and configuration of the Z-frame, it has different appearances, shape and gray level distribution. Therefore, </w:t>
      </w:r>
      <w:r w:rsidR="00667B6F" w:rsidRPr="001D68D4">
        <w:t>the</w:t>
      </w:r>
      <w:r w:rsidR="00667B6F">
        <w:t xml:space="preserve"> shape information of the Z-frame</w:t>
      </w:r>
      <w:r w:rsidR="00667B6F" w:rsidRPr="001D68D4">
        <w:t xml:space="preserve"> structures </w:t>
      </w:r>
      <w:r w:rsidR="00667B6F">
        <w:t>cannot be used for the decision</w:t>
      </w:r>
      <w:r w:rsidR="00444E72">
        <w:t>.</w:t>
      </w:r>
    </w:p>
    <w:p w:rsidR="008439B0" w:rsidRDefault="008439B0" w:rsidP="00D31B09"/>
    <w:p w:rsidR="008439B0" w:rsidRDefault="008439B0" w:rsidP="00D31B09">
      <w:pPr>
        <w:sectPr w:rsidR="008439B0" w:rsidSect="00E12BCA">
          <w:pgSz w:w="11906" w:h="16838" w:code="9"/>
          <w:pgMar w:top="1440" w:right="1440" w:bottom="1440" w:left="1440" w:header="720" w:footer="720" w:gutter="0"/>
          <w:cols w:space="720"/>
          <w:titlePg/>
          <w:docGrid w:linePitch="360"/>
        </w:sectPr>
      </w:pPr>
    </w:p>
    <w:p w:rsidR="008439B0" w:rsidRDefault="008439B0" w:rsidP="00D31B09"/>
    <w:sdt>
      <w:sdtPr>
        <w:rPr>
          <w:bdr w:val="none" w:sz="0" w:space="0" w:color="auto"/>
          <w:lang w:val="en-US"/>
        </w:rPr>
        <w:alias w:val="Don’t edit this field."/>
        <w:tag w:val="CitaviBibliography"/>
        <w:id w:val="1379207686"/>
        <w:placeholder>
          <w:docPart w:val="DefaultPlaceholder_-1854013440"/>
        </w:placeholder>
      </w:sdtPr>
      <w:sdtEndPr>
        <w:rPr>
          <w:rFonts w:asciiTheme="minorHAnsi" w:eastAsiaTheme="minorHAnsi" w:hAnsiTheme="minorHAnsi" w:cstheme="minorBidi"/>
          <w:b w:val="0"/>
          <w:bCs w:val="0"/>
          <w:color w:val="auto"/>
          <w:sz w:val="24"/>
          <w:szCs w:val="24"/>
        </w:rPr>
      </w:sdtEndPr>
      <w:sdtContent>
        <w:p w:rsidR="00F5237C" w:rsidRPr="007D02A4" w:rsidRDefault="00227772" w:rsidP="00F5237C">
          <w:pPr>
            <w:pStyle w:val="CitaviBibliographyHeading"/>
            <w:rPr>
              <w:lang w:val="en-US"/>
            </w:rPr>
          </w:pPr>
          <w:r>
            <w:fldChar w:fldCharType="begin"/>
          </w:r>
          <w:r w:rsidR="00F46981">
            <w:instrText>ADDIN CITAVI.BIBLIOGRAPHY PD94bWwgdmVyc2lvbj0iMS4wIiBlbmNvZGluZz0idXRmLTE2Ij8+PEJpYmxpb2dyYXBoeT48QWRkSW5WZXJzaW9uPjUuNy4wLjA8L0FkZEluVmVyc2lvbj48SWQ+MWNkMTY1ZGYtZjMxZi00MmU0LTk4MzMtNGYzMGY0MmQ5N2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nNvbWVBdXRob3IsIOKAnHNvbWVUaXRsZS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5QLiBEaU1haW8sIEUuIFNhbXNldCwgRy4gRmlzY2hlciwgSS4gSW9yZGFjaGl0YSwgRy4gRmljaHRpbmdlciwgRi4gSm9sZXN6LCBhbmQgQy5NLiBUZW1wYW55LCDigJxMTkNTIDQ3OTIgLSBEeW5hbWljIE1SSSBTY2FuIFBsYW5lIENvbnRyb2wgZm9yIFBhc3NpdmUgVHJhY2tpbmcgb2YgSW5zdHJ1bWVudHMgYW5kIERldmlj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dWVsIFBhdHosIFNhbXVlbCBaaG9uZyB1bmQgUm9uYWxkIFNhaGF0amlhbiwg4oCcQSBOb3ZlbCBBcHByb2FjaCB0byBNUkkgVmlzaWJpbGl0eSBvZiBDYXRoZXRlcnMgaW4gUmVhbC1UaW1lIFN0dWRpZX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JvYm90aWNzOiBTY2llbmNlIGFuZCBTeXN0ZW1zIFg8L1RleHQ+PC9UZXh0VW5pdD48VGV4dFVuaXQ+PEluc2VydFBhcmFncmFwaEFmdGVyPnRydWU8L0luc2VydFBhcmFncmFwaEFmdGVyPjxGb250TmFtZSAvPjxGb250U3R5bGU+PE5ldXRyYWw+dHJ1ZTwvTmV1dHJhbD48TmFtZSAvPjwvRm9udFN0eWxlPjxGb250U2l6ZT4wPC9Gb250U2l6ZT48VGV4dD46IFJvYm90aWNzOiBTY2llbmNlIGFuZCBTeXN0ZW1zIEZvdW5kYXRpb24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4oCcUmVhbC10aW1lIHBvc2l0aW9uIG1vbml0b3Jpbmcgb2YgaW52YXNpdmUgZGV2aWNlcyB1c2luZyBtYWduZXRpYyByZXNvbmFuY2U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VuYmFjaCwg4oCcMjAxNzA4MDhfQ1VSQUNfQWJzdHJhY3RfWi1SUC1NUi1NYXJrZXJfUk9fWUNfU1NfUldfRUJfTUY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i4gR2lyc2hpY2ssIEouIERvbmFodWUsIFQuIERhcnJlbGwgdW5kIEouIE1hbGlrLCDigJxSaWNoIGZlYXR1cmUgaGllcmFyY2hpZXMgZm9yIGFjY3VyYXRlIG9iamVjdCBkZXRlY3Rpb24gYW5kIHNlbWFudGljIHNlZ21lbnRhdGlvbi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UmVuLCBLLiBIZSwgUi4gR2lyc2hpY2sgdW5kIEouIFN1biwg4oCcRmFzdGVyIFItQ05OOiBUb3dhcmRzIFJlYWwtVGltZSBPYmplY3QgRGV0ZWN0aW9uIHdpdGggUmVnaW9uIFByb3Bvc2FsIE5ldHdvcmtz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w:instrText>
          </w:r>
          <w:r w:rsidR="00F46981" w:rsidRPr="00D82415">
            <w:rPr>
              <w:lang w:val="en-US"/>
            </w:rPr>
            <w:instrText>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</w:instrText>
          </w:r>
          <w:r>
            <w:fldChar w:fldCharType="separate"/>
          </w:r>
          <w:bookmarkStart w:id="127" w:name="_CTVBIBLIOGRAPHY1"/>
          <w:bookmarkEnd w:id="127"/>
          <w:r w:rsidR="00F5237C" w:rsidRPr="007D02A4">
            <w:rPr>
              <w:lang w:val="en-US"/>
            </w:rPr>
            <w:t>Literaturverzeichnis</w:t>
          </w:r>
        </w:p>
        <w:p w:rsidR="00F5237C" w:rsidRDefault="00F5237C" w:rsidP="00F5237C">
          <w:pPr>
            <w:pStyle w:val="CitaviBibliographyEntry"/>
          </w:pPr>
          <w:r>
            <w:t>[1]</w:t>
          </w:r>
          <w:r>
            <w:tab/>
          </w:r>
          <w:bookmarkStart w:id="128" w:name="_CTVL001cf9f8d8f9875448f9ce032a2b0cbc1d5"/>
          <w:r>
            <w:t xml:space="preserve">T. Schulz, S. Puccini, J.-P. Schneider und T. Kahn, “Interventional and intraoperative MR: Review and update of techniques and clinical experience,” (eng), </w:t>
          </w:r>
          <w:bookmarkEnd w:id="128"/>
          <w:r w:rsidRPr="00F5237C">
            <w:rPr>
              <w:i/>
            </w:rPr>
            <w:t>European radiology</w:t>
          </w:r>
          <w:r w:rsidRPr="00F5237C">
            <w:t>, 14. Jg., Nr. 12, S. 2212–2227, 2004.</w:t>
          </w:r>
        </w:p>
        <w:p w:rsidR="00F5237C" w:rsidRDefault="00F5237C" w:rsidP="00F5237C">
          <w:pPr>
            <w:pStyle w:val="CitaviBibliographyEntry"/>
          </w:pPr>
          <w:r>
            <w:t>[2]</w:t>
          </w:r>
          <w:r>
            <w:tab/>
          </w:r>
          <w:bookmarkStart w:id="129" w:name="_CTVL001a2381419b67348e0837ce80fe59e4283"/>
          <w:r>
            <w:t>someAuthor, “someTitle,”</w:t>
          </w:r>
        </w:p>
        <w:bookmarkEnd w:id="129"/>
        <w:p w:rsidR="00F5237C" w:rsidRDefault="00F5237C" w:rsidP="00F5237C">
          <w:pPr>
            <w:pStyle w:val="CitaviBibliographyEntry"/>
          </w:pPr>
          <w:r>
            <w:t>[3]</w:t>
          </w:r>
          <w:r>
            <w:tab/>
          </w:r>
          <w:bookmarkStart w:id="130" w:name="_CTVL001749b459a082a4d3c93a14f35367f475b"/>
          <w:r>
            <w:t xml:space="preserve">S. Aja-Fernández, A. Tristán-Vega und C. Alberola-López, “Noise estimation in single- and multiple-coil magnetic resonance data based on statistical models,” (eng), </w:t>
          </w:r>
          <w:bookmarkEnd w:id="130"/>
          <w:r w:rsidRPr="00F5237C">
            <w:rPr>
              <w:i/>
            </w:rPr>
            <w:t>Magnetic resonance imaging</w:t>
          </w:r>
          <w:r w:rsidRPr="00F5237C">
            <w:t>, 27. Jg., Nr. 10, S. 1397–1409, 2009.</w:t>
          </w:r>
        </w:p>
        <w:p w:rsidR="00F5237C" w:rsidRDefault="00F5237C" w:rsidP="00F5237C">
          <w:pPr>
            <w:pStyle w:val="CitaviBibliographyEntry"/>
          </w:pPr>
          <w:r>
            <w:t>[4]</w:t>
          </w:r>
          <w:r>
            <w:tab/>
          </w:r>
          <w:bookmarkStart w:id="131" w:name="_CTVL001f40c258bf85d4097a29b2c1c57c5150f"/>
          <w:r>
            <w:t>I. Journals, “Denoising of Rician noise in Magnitude MRI Images using wavelet shrinkage and fusion method,”</w:t>
          </w:r>
        </w:p>
        <w:bookmarkEnd w:id="131"/>
        <w:p w:rsidR="00F5237C" w:rsidRDefault="00F5237C" w:rsidP="00F5237C">
          <w:pPr>
            <w:pStyle w:val="CitaviBibliographyEntry"/>
          </w:pPr>
          <w:r>
            <w:t>[5]</w:t>
          </w:r>
          <w:r>
            <w:tab/>
          </w:r>
          <w:bookmarkStart w:id="132" w:name="_CTVL001848306e855da48dc9edc1484f8a13b0d"/>
          <w:r>
            <w:t xml:space="preserve">M. E. Soto, J. E. Pezoa und S. N. Torres, “Thermal Noise Estimation and Removal in MRI: A Noise Cancellation Approach,” in </w:t>
          </w:r>
          <w:bookmarkEnd w:id="132"/>
          <w:r w:rsidRPr="00F5237C">
            <w:rPr>
              <w:i/>
            </w:rPr>
            <w:t>Lecture Notes in Computer Science, Progress in Pattern Recognition, Image Analysis, Computer Vision, and Applications</w:t>
          </w:r>
          <w:r w:rsidRPr="00F5237C">
            <w:t>, C. San Martin and S.-W. Kim, Eds., Berlin, Heidelberg: Springer Berlin Heidelberg, 2011, S. 47–54.</w:t>
          </w:r>
        </w:p>
        <w:p w:rsidR="00F5237C" w:rsidRDefault="00F5237C" w:rsidP="00F5237C">
          <w:pPr>
            <w:pStyle w:val="CitaviBibliographyEntry"/>
          </w:pPr>
          <w:r>
            <w:t>[6]</w:t>
          </w:r>
          <w:r>
            <w:tab/>
          </w:r>
          <w:bookmarkStart w:id="133" w:name="_CTVL001a47ee0533204472ca11ce1d165dcad14"/>
          <w:r>
            <w:t xml:space="preserve">J. Tokuda, K. Tuncali, I. Iordachita, S.-E. Song, A. Fedorov, S. Oguro, A. Lasso, F. M. Fennessy, C. M. Tempany und N. Hata, “In-bore setup and software for 3T MRI-guided transperineal prostate biopsy,” (eng), </w:t>
          </w:r>
          <w:bookmarkEnd w:id="133"/>
          <w:r w:rsidRPr="00F5237C">
            <w:rPr>
              <w:i/>
            </w:rPr>
            <w:t>Physics in medicine and biology</w:t>
          </w:r>
          <w:r w:rsidRPr="00F5237C">
            <w:t>, 57. Jg., Nr. 18, S. 5823–5840, 2012.</w:t>
          </w:r>
        </w:p>
        <w:p w:rsidR="00F5237C" w:rsidRDefault="00F5237C" w:rsidP="00F5237C">
          <w:pPr>
            <w:pStyle w:val="CitaviBibliographyEntry"/>
          </w:pPr>
          <w:r>
            <w:t>[7]</w:t>
          </w:r>
          <w:r>
            <w:tab/>
          </w:r>
          <w:bookmarkStart w:id="134" w:name="_CTVL0017e53b79a1d8a4fc39418cacdd06fab1f"/>
          <w:r>
            <w:t>S.P. DiMaio, E. Samset, G. Fischer, I. Iordachita, G. Fichtinger, F. Jolesz, and C.M. Tempany, “LNCS 4792 - Dynamic MRI Scan Plane Control for Passive Tracking of Instruments and Devices,”</w:t>
          </w:r>
        </w:p>
        <w:bookmarkEnd w:id="134"/>
        <w:p w:rsidR="00F5237C" w:rsidRDefault="00F5237C" w:rsidP="00F5237C">
          <w:pPr>
            <w:pStyle w:val="CitaviBibliographyEntry"/>
          </w:pPr>
          <w:r>
            <w:t>[8]</w:t>
          </w:r>
          <w:r>
            <w:tab/>
          </w:r>
          <w:bookmarkStart w:id="135" w:name="_CTVL001aedcbc3d7784492e9e02f798895f8f74"/>
          <w:r>
            <w:t>Samuel Patz, Samuel Zhong und Ronald Sahatjian, “A Novel Approach to MRI Visibility of Catheters in Real-Time Studies,”</w:t>
          </w:r>
        </w:p>
        <w:bookmarkEnd w:id="135"/>
        <w:p w:rsidR="00F5237C" w:rsidRDefault="00F5237C" w:rsidP="00F5237C">
          <w:pPr>
            <w:pStyle w:val="CitaviBibliographyEntry"/>
          </w:pPr>
          <w:r>
            <w:t>[9]</w:t>
          </w:r>
          <w:r>
            <w:tab/>
          </w:r>
          <w:bookmarkStart w:id="136" w:name="_CTVL001457697f06bec4516b1a3a4bff98a0056"/>
          <w:r>
            <w:t>F. Fischbach, H. Eggemann, J. Bunke, U. Wonneberger, J. Ricke und K. Strach, “MR-guided freehand biopsy of breast lesions in a 1.0-T open MR imager with a near-real-</w:t>
          </w:r>
          <w:r>
            <w:lastRenderedPageBreak/>
            <w:t xml:space="preserve">time interactive platform: Preliminary experience,” (eng), </w:t>
          </w:r>
          <w:bookmarkEnd w:id="136"/>
          <w:r w:rsidRPr="00F5237C">
            <w:rPr>
              <w:i/>
            </w:rPr>
            <w:t>Radiology</w:t>
          </w:r>
          <w:r w:rsidRPr="00F5237C">
            <w:t>, 265. Jg., Nr. 2, S. 359–370, 2012.</w:t>
          </w:r>
        </w:p>
        <w:p w:rsidR="00F5237C" w:rsidRDefault="00F5237C" w:rsidP="00F5237C">
          <w:pPr>
            <w:pStyle w:val="CitaviBibliographyEntry"/>
          </w:pPr>
          <w:r>
            <w:t>[10]</w:t>
          </w:r>
          <w:r>
            <w:tab/>
          </w:r>
          <w:bookmarkStart w:id="137" w:name="_CTVL001d80159a5708d432dbb09b18f544e00bf"/>
          <w:r>
            <w:t xml:space="preserve">M. Fatahi, L. R. Demenescu und O. Speck, “Subjective perception of safety in healthy individuals working with 7 T MRI scanners: A retrospective multicenter survey,” (eng), </w:t>
          </w:r>
          <w:bookmarkEnd w:id="137"/>
          <w:r w:rsidRPr="00F5237C">
            <w:rPr>
              <w:i/>
            </w:rPr>
            <w:t>Magma (New York, N.Y.)</w:t>
          </w:r>
          <w:r w:rsidRPr="00F5237C">
            <w:t>, 29. Jg., Nr. 3, S. 379–387, 2016.</w:t>
          </w:r>
        </w:p>
        <w:p w:rsidR="00F5237C" w:rsidRDefault="00F5237C" w:rsidP="00F5237C">
          <w:pPr>
            <w:pStyle w:val="CitaviBibliographyEntry"/>
          </w:pPr>
          <w:r>
            <w:t>[11]</w:t>
          </w:r>
          <w:r>
            <w:tab/>
          </w:r>
          <w:bookmarkStart w:id="138" w:name="_CTVL00189debf1317c64e7b9437465075ab0b0e"/>
          <w:r>
            <w:t xml:space="preserve">F. Fischbach, J. Bunke, M. Thormann, G. Gaffke, K. Jungnickel, J. Smink und J. Ricke, “MR-guided freehand biopsy of liver lesions with fast continuous imaging using a 1.0-T open MRI scanner: Experience in 50 patients,” (eng), </w:t>
          </w:r>
          <w:bookmarkEnd w:id="138"/>
          <w:r w:rsidRPr="00F5237C">
            <w:rPr>
              <w:i/>
            </w:rPr>
            <w:t>Cardiovascular and interventional radiology</w:t>
          </w:r>
          <w:r w:rsidRPr="00F5237C">
            <w:t>, 34. Jg., Nr. 1, S. 188–192, 2011.</w:t>
          </w:r>
        </w:p>
        <w:p w:rsidR="00F5237C" w:rsidRDefault="00F5237C" w:rsidP="00F5237C">
          <w:pPr>
            <w:pStyle w:val="CitaviBibliographyEntry"/>
          </w:pPr>
          <w:r>
            <w:t>[12]</w:t>
          </w:r>
          <w:r>
            <w:tab/>
          </w:r>
          <w:bookmarkStart w:id="139" w:name="_CTVL001ad934701b48f48279ff1deeee6c5780a"/>
          <w:r>
            <w:t xml:space="preserve">A. Krieger, I. I. Iordachita, P. Guion, A. K. Singh, A. Kaushal, C. Ménard, P. A. Pinto, K. Camphausen, G. Fichtinger und L. L. Whitcomb, “An MRI-compatible robotic system with hybrid tracking for MRI-guided prostate intervention,” (eng), </w:t>
          </w:r>
          <w:bookmarkEnd w:id="139"/>
          <w:r w:rsidRPr="00F5237C">
            <w:rPr>
              <w:i/>
            </w:rPr>
            <w:t>IEEE transactions on bio-medical engineering</w:t>
          </w:r>
          <w:r w:rsidRPr="00F5237C">
            <w:t>, 58. Jg., Nr. 11, S. 3049–3060, 2011.</w:t>
          </w:r>
        </w:p>
        <w:p w:rsidR="00F5237C" w:rsidRDefault="00F5237C" w:rsidP="00F5237C">
          <w:pPr>
            <w:pStyle w:val="CitaviBibliographyEntry"/>
          </w:pPr>
          <w:r>
            <w:t>[13]</w:t>
          </w:r>
          <w:r>
            <w:tab/>
          </w:r>
          <w:bookmarkStart w:id="140" w:name="_CTVL0013126ee25e2f84cbdb3b0b0d4e2f3ac15"/>
          <w:r w:rsidRPr="00F5237C">
            <w:rPr>
              <w:i/>
            </w:rPr>
            <w:t>Robotics: Science and Systems X</w:t>
          </w:r>
          <w:bookmarkEnd w:id="140"/>
          <w:r w:rsidRPr="00F5237C">
            <w:t>: Robotics: Science and Systems Foundation, 2014.</w:t>
          </w:r>
        </w:p>
        <w:p w:rsidR="00F5237C" w:rsidRDefault="00F5237C" w:rsidP="00F5237C">
          <w:pPr>
            <w:pStyle w:val="CitaviBibliographyEntry"/>
          </w:pPr>
          <w:r>
            <w:t>[14]</w:t>
          </w:r>
          <w:r>
            <w:tab/>
          </w:r>
          <w:bookmarkStart w:id="141" w:name="_CTVL00187525ef593b647418973d62abd60c5fd"/>
          <w:r>
            <w:t xml:space="preserve">J. Cepek, B. A. Chronik und A. Fenster, “The effects of magnetic field distortion on the accuracy of passive device localization frames in MR imaging,” (eng), </w:t>
          </w:r>
          <w:bookmarkEnd w:id="141"/>
          <w:r w:rsidRPr="00F5237C">
            <w:rPr>
              <w:i/>
            </w:rPr>
            <w:t>Medical physics</w:t>
          </w:r>
          <w:r w:rsidRPr="00F5237C">
            <w:t>, 41. Jg., Nr. 5, S. 52301, 2014.</w:t>
          </w:r>
        </w:p>
        <w:p w:rsidR="00F5237C" w:rsidRDefault="00F5237C" w:rsidP="00F5237C">
          <w:pPr>
            <w:pStyle w:val="CitaviBibliographyEntry"/>
          </w:pPr>
          <w:r>
            <w:t>[15]</w:t>
          </w:r>
          <w:r>
            <w:tab/>
          </w:r>
          <w:bookmarkStart w:id="142" w:name="_CTVL001d7102119a6834960b737f5e9e548c763"/>
          <w:r>
            <w:t xml:space="preserve">S. P. DiMaio, S. Pieper, K. Chinzei, N. Hata, S. J. Haker, D. F. Kacher, G. Fichtinger, C. M. Tempany und R. Kikinis, “Robot-assisted needle placement in open MRI: System architecture, integration and validation,” (eng), </w:t>
          </w:r>
          <w:bookmarkEnd w:id="142"/>
          <w:r w:rsidRPr="00F5237C">
            <w:rPr>
              <w:i/>
            </w:rPr>
            <w:t>Computer aided surgery : official journal of the International Society for Computer Aided Surgery</w:t>
          </w:r>
          <w:r w:rsidRPr="00F5237C">
            <w:t>, 12. Jg., Nr. 1, S. 15–24, 2007.</w:t>
          </w:r>
        </w:p>
        <w:p w:rsidR="00F5237C" w:rsidRDefault="00F5237C" w:rsidP="00F5237C">
          <w:pPr>
            <w:pStyle w:val="CitaviBibliographyEntry"/>
          </w:pPr>
          <w:r>
            <w:t>[16]</w:t>
          </w:r>
          <w:r>
            <w:tab/>
          </w:r>
          <w:bookmarkStart w:id="143" w:name="_CTVL001555d792eee524b61920620fe6b5e24c0"/>
          <w:r>
            <w:t xml:space="preserve">M. Rea, D. McRobbie, H. Elhawary, Z. T. H. Tse, M. Lamperth und I. Young, “Sub-pixel localisation of passive micro-coil fiducial markers in interventional MRI,” (eng), </w:t>
          </w:r>
          <w:bookmarkEnd w:id="143"/>
          <w:r w:rsidRPr="00F5237C">
            <w:rPr>
              <w:i/>
            </w:rPr>
            <w:t>Magma (New York, N.Y.)</w:t>
          </w:r>
          <w:r w:rsidRPr="00F5237C">
            <w:t>, 22. Jg., Nr. 2, S. 71–76, 2009.</w:t>
          </w:r>
        </w:p>
        <w:p w:rsidR="00F5237C" w:rsidRDefault="00F5237C" w:rsidP="00F5237C">
          <w:pPr>
            <w:pStyle w:val="CitaviBibliographyEntry"/>
          </w:pPr>
          <w:r>
            <w:t>[17]</w:t>
          </w:r>
          <w:r>
            <w:tab/>
          </w:r>
          <w:bookmarkStart w:id="144" w:name="_CTVL001ba4fab0f65ed490497684a75c40c04ea"/>
          <w:r>
            <w:t>“Real-time position monitoring of invasive devices using magnetic resonance,”</w:t>
          </w:r>
        </w:p>
        <w:bookmarkEnd w:id="144"/>
        <w:p w:rsidR="00F5237C" w:rsidRDefault="00F5237C" w:rsidP="00F5237C">
          <w:pPr>
            <w:pStyle w:val="CitaviBibliographyEntry"/>
          </w:pPr>
          <w:r>
            <w:t>[18]</w:t>
          </w:r>
          <w:r>
            <w:tab/>
          </w:r>
          <w:bookmarkStart w:id="145" w:name="_CTVL00196c65b526cca48daa1bedebafd20ebc6"/>
          <w:r>
            <w:t xml:space="preserve">M. Kaiser, M. Detert, M. A. Rube, A. El-Tahir, O. J. Elle, A. Melzer, B. Schmidt und G. H. Rose, “Resonant marker design and fabrication techniques for device visualization during interventional magnetic resonance imaging,” (eng), </w:t>
          </w:r>
          <w:bookmarkEnd w:id="145"/>
          <w:r w:rsidRPr="00F5237C">
            <w:rPr>
              <w:i/>
            </w:rPr>
            <w:t>Biomedizinische Technik. Biomedical engineering</w:t>
          </w:r>
          <w:r w:rsidRPr="00F5237C">
            <w:t>, 60. Jg., Nr. 2, S. 89–103, 2015.</w:t>
          </w:r>
        </w:p>
        <w:p w:rsidR="00F5237C" w:rsidRDefault="00F5237C" w:rsidP="00F5237C">
          <w:pPr>
            <w:pStyle w:val="CitaviBibliographyEntry"/>
          </w:pPr>
          <w:r>
            <w:lastRenderedPageBreak/>
            <w:t>[19]</w:t>
          </w:r>
          <w:r>
            <w:tab/>
          </w:r>
          <w:bookmarkStart w:id="146" w:name="_CTVL00134236c23d1ef469a8c3dc576274c8e66"/>
          <w:r>
            <w:t xml:space="preserve">A. D. Squires, Y. Gao, S. F. Taylor, M. Kent und Z. T. H. Tse, “A Simple and Inexpensive Stereotactic Guidance Frame for MRI-Guided Brain Biopsy in Canines,” (eng), </w:t>
          </w:r>
          <w:bookmarkEnd w:id="146"/>
          <w:r w:rsidRPr="00F5237C">
            <w:rPr>
              <w:i/>
            </w:rPr>
            <w:t>Journal of medical engineering</w:t>
          </w:r>
          <w:r w:rsidRPr="00F5237C">
            <w:t>, 2014. Jg., S. 139535, 2014.</w:t>
          </w:r>
        </w:p>
        <w:p w:rsidR="00F5237C" w:rsidRDefault="00F5237C" w:rsidP="00F5237C">
          <w:pPr>
            <w:pStyle w:val="CitaviBibliographyEntry"/>
          </w:pPr>
          <w:r>
            <w:t>[20]</w:t>
          </w:r>
          <w:r>
            <w:tab/>
          </w:r>
          <w:bookmarkStart w:id="147" w:name="_CTVL00111dd7fca79784692be92b162d3b41637"/>
          <w:r>
            <w:t>“Configurable Automatic Detection and Registration of Fiducial Frames for Device-to-Image Registration in MRI-guided Prostate Interventions,”</w:t>
          </w:r>
        </w:p>
        <w:bookmarkEnd w:id="147"/>
        <w:p w:rsidR="00F5237C" w:rsidRDefault="00F5237C" w:rsidP="00F5237C">
          <w:pPr>
            <w:pStyle w:val="CitaviBibliographyEntry"/>
          </w:pPr>
          <w:r>
            <w:t>[21]</w:t>
          </w:r>
          <w:r>
            <w:tab/>
          </w:r>
          <w:bookmarkStart w:id="148" w:name="_CTVL0012088161dcbf64d238b9cabd678f5c3e9"/>
          <w:r>
            <w:t xml:space="preserve">J. Cepek, B. A. Chronik und A. Fenster, “Errors in Device Localization in MRI Using Z-Frames,” in </w:t>
          </w:r>
          <w:bookmarkEnd w:id="148"/>
          <w:r w:rsidRPr="00F5237C">
            <w:rPr>
              <w:i/>
            </w:rPr>
            <w:t>Lecture Notes in Computer Science, Medical Image Computing and Computer-Assisted Intervention – MICCAI 2013</w:t>
          </w:r>
          <w:r w:rsidRPr="00F5237C">
            <w:t>, D. Hutchison, T. Kanade, J. Kittler, J. M. Kleinberg, F. Mattern, J. C. Mitchell, M. Naor, O. Nierstrasz, C. Pandu Rangan, B. Steffen, M. Sudan, D. Terzopoulos, D. Tygar, M. Y. Vardi, G. Weikum, K. Mori, I. Sakuma, Y. Sato, C. Barillot, and N. Navab, Eds., Berlin, Heidelberg: Springer Berlin Heidelberg, 2013, S. 348–355.</w:t>
          </w:r>
        </w:p>
        <w:p w:rsidR="00F5237C" w:rsidRDefault="00F5237C" w:rsidP="00F5237C">
          <w:pPr>
            <w:pStyle w:val="CitaviBibliographyEntry"/>
          </w:pPr>
          <w:r>
            <w:t>[22]</w:t>
          </w:r>
          <w:r>
            <w:tab/>
          </w:r>
          <w:bookmarkStart w:id="149" w:name="_CTVL001319bcbf1da0041cb9ae648f5ec238656"/>
          <w:r>
            <w:t xml:space="preserve">H. Su, G. Li, D. C. Rucker, R. J. Webster Iii und G. S. Fischer, “A Concentric Tube Continuum Robot with Piezoelectric Actuation for MRI-Guided Closed-Loop Targeting,” (eng), </w:t>
          </w:r>
          <w:bookmarkEnd w:id="149"/>
          <w:r w:rsidRPr="00F5237C">
            <w:rPr>
              <w:i/>
            </w:rPr>
            <w:t>Annals of biomedical engineering</w:t>
          </w:r>
          <w:r w:rsidRPr="00F5237C">
            <w:t>, 44. Jg., Nr. 10, S. 2863–2873, 2016.</w:t>
          </w:r>
        </w:p>
        <w:p w:rsidR="00F5237C" w:rsidRDefault="00F5237C" w:rsidP="00F5237C">
          <w:pPr>
            <w:pStyle w:val="CitaviBibliographyEntry"/>
          </w:pPr>
          <w:r>
            <w:t>[23]</w:t>
          </w:r>
          <w:r>
            <w:tab/>
          </w:r>
          <w:bookmarkStart w:id="150" w:name="_CTVL001d8326ad448954cb19ef4181553ccb61c"/>
          <w:r>
            <w:t>Odenbach, “20170808_CURAC_Abstract_Z-RP-MR-Marker_RO_YC_SS_RW_EB_MF,”</w:t>
          </w:r>
        </w:p>
        <w:bookmarkEnd w:id="150"/>
        <w:p w:rsidR="00F5237C" w:rsidRDefault="00F5237C" w:rsidP="00F5237C">
          <w:pPr>
            <w:pStyle w:val="CitaviBibliographyEntry"/>
          </w:pPr>
          <w:r>
            <w:t>[24]</w:t>
          </w:r>
          <w:r>
            <w:tab/>
          </w:r>
          <w:bookmarkStart w:id="151" w:name="_CTVL001cd308343d11b448c8527ffb06ee6bee4"/>
          <w:r>
            <w:t>F. Bloch, “Nuclear Induction,”</w:t>
          </w:r>
        </w:p>
        <w:bookmarkEnd w:id="151"/>
        <w:p w:rsidR="00F5237C" w:rsidRDefault="00F5237C" w:rsidP="00F5237C">
          <w:pPr>
            <w:pStyle w:val="CitaviBibliographyEntry"/>
          </w:pPr>
          <w:r>
            <w:t>[25]</w:t>
          </w:r>
          <w:r>
            <w:tab/>
          </w:r>
          <w:bookmarkStart w:id="152" w:name="_CTVL001e8552394e0ec4bed91b04ec07c43808a"/>
          <w:r>
            <w:t>paul, “Microsoft Word - ismrm2009_rt_v1y.doc,”</w:t>
          </w:r>
        </w:p>
        <w:bookmarkEnd w:id="152"/>
        <w:p w:rsidR="00F5237C" w:rsidRDefault="00F5237C" w:rsidP="00F5237C">
          <w:pPr>
            <w:pStyle w:val="CitaviBibliographyEntry"/>
          </w:pPr>
          <w:r>
            <w:t>[26]</w:t>
          </w:r>
          <w:r>
            <w:tab/>
          </w:r>
          <w:bookmarkStart w:id="153" w:name="_CTVL0010d43d3e982554d81826e086ef76cd0ce"/>
          <w:r>
            <w:t xml:space="preserve">C. M. J. de Bazelaire, G. D. Duhamel, N. M. Rofsky und D. C. Alsop, “MR imaging relaxation times of abdominal and pelvic tissues measured in vivo at 3.0 T: preliminary results,” (eng), </w:t>
          </w:r>
          <w:bookmarkEnd w:id="153"/>
          <w:r w:rsidRPr="00F5237C">
            <w:rPr>
              <w:i/>
            </w:rPr>
            <w:t>Radiology</w:t>
          </w:r>
          <w:r w:rsidRPr="00F5237C">
            <w:t>, 230. Jg., Nr. 3, S. 652–659, 2004.</w:t>
          </w:r>
        </w:p>
        <w:p w:rsidR="00F5237C" w:rsidRDefault="00F5237C" w:rsidP="00F5237C">
          <w:pPr>
            <w:pStyle w:val="CitaviBibliographyEntry"/>
          </w:pPr>
          <w:r>
            <w:t>[27]</w:t>
          </w:r>
          <w:r>
            <w:tab/>
          </w:r>
          <w:bookmarkStart w:id="154" w:name="_CTVL001df0f9d7224a24f9ca2d533cc936b3253"/>
          <w:r>
            <w:t xml:space="preserve">P. Ding, Y. Zhang, W.-J. Deng, P. Jia und A. Kuijper, “A light and faster regional convolutional neural network for object detection in optical remote sensing images,” </w:t>
          </w:r>
          <w:bookmarkEnd w:id="154"/>
          <w:r w:rsidRPr="00F5237C">
            <w:rPr>
              <w:i/>
            </w:rPr>
            <w:t>ISPRS Journal of Photogrammetry and Remote Sensing</w:t>
          </w:r>
          <w:r w:rsidRPr="00F5237C">
            <w:t>, 141. Jg., S. 208–218, 2018.</w:t>
          </w:r>
        </w:p>
        <w:p w:rsidR="00F5237C" w:rsidRDefault="00F5237C" w:rsidP="00F5237C">
          <w:pPr>
            <w:pStyle w:val="CitaviBibliographyEntry"/>
          </w:pPr>
          <w:r>
            <w:t>[28]</w:t>
          </w:r>
          <w:r>
            <w:tab/>
          </w:r>
          <w:bookmarkStart w:id="155" w:name="_CTVL0014e87a1da0e984017b8e259f1f9ef320e"/>
          <w:r>
            <w:t>R. Girshick, J. Donahue, T. Darrell und J. Malik, “Rich feature hierarchies for accurate object detection and semantic segmentation,”</w:t>
          </w:r>
        </w:p>
        <w:bookmarkEnd w:id="155"/>
        <w:p w:rsidR="00F5237C" w:rsidRDefault="00F5237C" w:rsidP="00F5237C">
          <w:pPr>
            <w:pStyle w:val="CitaviBibliographyEntry"/>
          </w:pPr>
          <w:r>
            <w:t>[29]</w:t>
          </w:r>
          <w:r>
            <w:tab/>
          </w:r>
          <w:bookmarkStart w:id="156" w:name="_CTVL001ed7fc26133304c38ac8b627a025483f9"/>
          <w:r>
            <w:t xml:space="preserve">D. Scherer, A. Müller und S. Behnke, “Evaluation of Pooling Operations in Convolutional Architectures for Object Recognition,” in </w:t>
          </w:r>
          <w:bookmarkEnd w:id="156"/>
          <w:r w:rsidRPr="00F5237C">
            <w:rPr>
              <w:i/>
            </w:rPr>
            <w:t>Lecture Notes in Computer Science, Artificial Neural Networks – ICANN 2010</w:t>
          </w:r>
          <w:r w:rsidRPr="00F5237C">
            <w:t xml:space="preserve">, D. Hutchison, T. Kanade, J. Kittler, J. M. Kleinberg, F. Mattern, J. C. Mitchell, M. Naor, O. Nierstrasz, C. Pandu Rangan, B. Steffen, M. Sudan, D. Terzopoulos, D. Tygar, M. Y. Vardi, G. Weikum, K. Diamantaras, </w:t>
          </w:r>
          <w:r w:rsidRPr="00F5237C">
            <w:lastRenderedPageBreak/>
            <w:t>W. Duch, and L. S. Iliadis, Eds., Berlin, Heidelberg: Springer Berlin Heidelberg, 2010, S. 92–101.</w:t>
          </w:r>
        </w:p>
        <w:p w:rsidR="00F5237C" w:rsidRDefault="00F5237C" w:rsidP="00F5237C">
          <w:pPr>
            <w:pStyle w:val="CitaviBibliographyEntry"/>
          </w:pPr>
          <w:r>
            <w:t>[30]</w:t>
          </w:r>
          <w:r>
            <w:tab/>
          </w:r>
          <w:bookmarkStart w:id="157" w:name="_CTVL0012bedbf498049448989a404feec1c02eb"/>
          <w:r>
            <w:t>S. Ren, K. He, R. Girshick und J. Sun, “Faster R-CNN: Towards Real-Time Object Detection with Region Proposal Networks,”</w:t>
          </w:r>
        </w:p>
        <w:bookmarkEnd w:id="157"/>
        <w:p w:rsidR="00F5237C" w:rsidRDefault="00F5237C" w:rsidP="00F5237C">
          <w:pPr>
            <w:pStyle w:val="CitaviBibliographyEntry"/>
          </w:pPr>
          <w:r>
            <w:t>[31]</w:t>
          </w:r>
          <w:r>
            <w:tab/>
          </w:r>
          <w:bookmarkStart w:id="158" w:name="_CTVL0015e07cbb92f4045788aa5b99905b584d4"/>
          <w:r>
            <w:t xml:space="preserve">B. Adam, F.H.K. Zaman, I. M. Yassin, H. Z. Abidin und Z. I. Rizman, “Performance evaluation of faster R-CNN on GPU for object detection,” </w:t>
          </w:r>
          <w:bookmarkEnd w:id="158"/>
          <w:r w:rsidRPr="00F5237C">
            <w:rPr>
              <w:i/>
            </w:rPr>
            <w:t>J. Fundam and Appl Sci.</w:t>
          </w:r>
          <w:r w:rsidRPr="00F5237C">
            <w:t>, 9. Jg., 3S, S. 909, 2018.</w:t>
          </w:r>
        </w:p>
        <w:p w:rsidR="00F5237C" w:rsidRDefault="00F5237C" w:rsidP="00F5237C">
          <w:pPr>
            <w:pStyle w:val="CitaviBibliographyEntry"/>
          </w:pPr>
          <w:r>
            <w:t>[32]</w:t>
          </w:r>
          <w:r>
            <w:tab/>
          </w:r>
          <w:bookmarkStart w:id="159" w:name="_CTVL00177ad966db81d4ed78effe59daeec7a6d"/>
          <w:r>
            <w:t xml:space="preserve">E. Elboher und M. Werman, “Efficient and accurate Gaussian image filtering using running sums,” in </w:t>
          </w:r>
          <w:bookmarkEnd w:id="159"/>
          <w:r w:rsidRPr="00F5237C">
            <w:rPr>
              <w:i/>
            </w:rPr>
            <w:t>2012 12th International Conference on Intelligent Systems Design and Applications (ISDA)</w:t>
          </w:r>
          <w:r w:rsidRPr="00F5237C">
            <w:t>: IEEE, Nov. 2012 - Nov. 2012, S. 897–902.</w:t>
          </w:r>
        </w:p>
        <w:p w:rsidR="00F5237C" w:rsidRDefault="00F5237C" w:rsidP="00F5237C">
          <w:pPr>
            <w:pStyle w:val="CitaviBibliographyEntry"/>
          </w:pPr>
          <w:r>
            <w:t>[33]</w:t>
          </w:r>
          <w:r>
            <w:tab/>
          </w:r>
          <w:bookmarkStart w:id="160" w:name="_CTVL0013ed4950d58d941c8838c350dd34eb5af"/>
          <w:r>
            <w:t xml:space="preserve">F. Xiao und Y. Zhang, “A Comparative Study on Thresholding Methods in Wavelet-based Image Denoising,” </w:t>
          </w:r>
          <w:bookmarkEnd w:id="160"/>
          <w:r w:rsidRPr="00F5237C">
            <w:rPr>
              <w:i/>
            </w:rPr>
            <w:t>Procedia Engineering</w:t>
          </w:r>
          <w:r w:rsidRPr="00F5237C">
            <w:t>, 15. Jg., S. 3998–4003, 2011.</w:t>
          </w:r>
        </w:p>
        <w:p w:rsidR="00F5237C" w:rsidRDefault="00F5237C" w:rsidP="00F5237C">
          <w:pPr>
            <w:pStyle w:val="CitaviBibliographyEntry"/>
          </w:pPr>
          <w:r>
            <w:t>[34]</w:t>
          </w:r>
          <w:r>
            <w:tab/>
          </w:r>
          <w:bookmarkStart w:id="161" w:name="_CTVL001b96fcb1f1f1c4d188b33b6cdffa03f7d"/>
          <w:r>
            <w:t xml:space="preserve">A. Pizurica, W. Philips, I. Lemahieu und M. Acheroy, “A versatile wavelet domain noise filtration technique for medical imaging,” (eng), </w:t>
          </w:r>
          <w:bookmarkEnd w:id="161"/>
          <w:r w:rsidRPr="00F5237C">
            <w:rPr>
              <w:i/>
            </w:rPr>
            <w:t>IEEE transactions on medical imaging</w:t>
          </w:r>
          <w:r w:rsidRPr="00F5237C">
            <w:t>, 22. Jg., Nr. 3, S. 323–331, 2003.</w:t>
          </w:r>
        </w:p>
        <w:p w:rsidR="00F5237C" w:rsidRDefault="00F5237C" w:rsidP="00F5237C">
          <w:pPr>
            <w:pStyle w:val="CitaviBibliographyEntry"/>
          </w:pPr>
          <w:r>
            <w:t>[35]</w:t>
          </w:r>
          <w:r>
            <w:tab/>
          </w:r>
          <w:bookmarkStart w:id="162" w:name="_CTVL001d0283f06888d40779535a5cf34f4e7c2"/>
          <w:r>
            <w:t xml:space="preserve">D. L. Donoho, “De-noising by soft-thresholding,” </w:t>
          </w:r>
          <w:bookmarkEnd w:id="162"/>
          <w:r w:rsidRPr="00F5237C">
            <w:rPr>
              <w:i/>
            </w:rPr>
            <w:t>IEEE Trans. Inform. Theory</w:t>
          </w:r>
          <w:r w:rsidRPr="00F5237C">
            <w:t>, 41. Jg., Nr. 3, S. 613–627, 1995.</w:t>
          </w:r>
        </w:p>
        <w:p w:rsidR="00F5237C" w:rsidRDefault="00F5237C" w:rsidP="00F5237C">
          <w:pPr>
            <w:pStyle w:val="CitaviBibliographyEntry"/>
          </w:pPr>
          <w:r>
            <w:t>[36]</w:t>
          </w:r>
          <w:r>
            <w:tab/>
          </w:r>
          <w:bookmarkStart w:id="163" w:name="_CTVL001e99c219b8dca460e80803e6a306c4490"/>
          <w:r>
            <w:t xml:space="preserve">P. Perona und J. Malik, “Scale-space and edge detection using anisotropic diffusion,” </w:t>
          </w:r>
          <w:bookmarkEnd w:id="163"/>
          <w:r w:rsidRPr="00F5237C">
            <w:rPr>
              <w:i/>
            </w:rPr>
            <w:t>IEEE Trans. Pattern Anal. Machine Intell.</w:t>
          </w:r>
          <w:r w:rsidRPr="00F5237C">
            <w:t>, 12. Jg., Nr. 7, S. 629–639, 1990.</w:t>
          </w:r>
        </w:p>
        <w:p w:rsidR="00F5237C" w:rsidRDefault="00F5237C" w:rsidP="00F5237C">
          <w:pPr>
            <w:pStyle w:val="CitaviBibliographyEntry"/>
          </w:pPr>
          <w:r>
            <w:t>[37]</w:t>
          </w:r>
          <w:r>
            <w:tab/>
          </w:r>
          <w:bookmarkStart w:id="164" w:name="_CTVL001a688dac07d48462abaca16c8893195af"/>
          <w:r>
            <w:t>“anisotropic,”</w:t>
          </w:r>
        </w:p>
        <w:bookmarkEnd w:id="164"/>
        <w:p w:rsidR="00F5237C" w:rsidRDefault="00F5237C" w:rsidP="00F5237C">
          <w:pPr>
            <w:pStyle w:val="CitaviBibliographyEntry"/>
          </w:pPr>
          <w:r>
            <w:t>[38]</w:t>
          </w:r>
          <w:r>
            <w:tab/>
          </w:r>
          <w:bookmarkStart w:id="165" w:name="_CTVL0015c8545ede7414d87ba4fefc56cab5401"/>
          <w:r>
            <w:t xml:space="preserve">D. G. Lowe, “Distinctive Image Features from Scale-Invariant Keypoints,” </w:t>
          </w:r>
          <w:bookmarkEnd w:id="165"/>
          <w:r w:rsidRPr="00F5237C">
            <w:rPr>
              <w:i/>
            </w:rPr>
            <w:t>International Journal of Computer Vision</w:t>
          </w:r>
          <w:r w:rsidRPr="00F5237C">
            <w:t>, 60. Jg., Nr. 2, S. 91–110, 2004.</w:t>
          </w:r>
        </w:p>
        <w:p w:rsidR="00E533D7" w:rsidRDefault="00F5237C" w:rsidP="00F5237C">
          <w:pPr>
            <w:pStyle w:val="CitaviBibliographyEntry"/>
          </w:pPr>
          <w:r>
            <w:t>[39]</w:t>
          </w:r>
          <w:r>
            <w:tab/>
          </w:r>
          <w:bookmarkStart w:id="166" w:name="_CTVL001f3bb4b9f3e8a4220bef8972f1adbed20"/>
          <w:r>
            <w:t>Nadine, “Microsoft Word - Paper5.doc,”</w:t>
          </w:r>
          <w:bookmarkEnd w:id="166"/>
          <w:r w:rsidR="00227772">
            <w:fldChar w:fldCharType="end"/>
          </w:r>
          <w:r w:rsidR="00397252">
            <w:t xml:space="preserve"> </w:t>
          </w:r>
        </w:p>
        <w:p w:rsidR="00227772" w:rsidRPr="00397252" w:rsidRDefault="00010EE9" w:rsidP="006656B2">
          <w:pPr>
            <w:pStyle w:val="CitaviBibliographyEntry"/>
          </w:pPr>
        </w:p>
      </w:sdtContent>
    </w:sdt>
    <w:sdt>
      <w:sdtPr>
        <w:rPr>
          <w:rFonts w:asciiTheme="minorHAnsi" w:eastAsiaTheme="minorHAnsi" w:hAnsiTheme="minorHAnsi" w:cstheme="minorBidi"/>
          <w:b w:val="0"/>
          <w:bCs w:val="0"/>
          <w:color w:val="auto"/>
          <w:sz w:val="24"/>
          <w:szCs w:val="24"/>
          <w:bdr w:val="none" w:sz="0" w:space="0" w:color="auto"/>
          <w:lang w:val="en-US"/>
        </w:rPr>
        <w:alias w:val="Don’t edit this field."/>
        <w:tag w:val="CitaviBibliography"/>
        <w:id w:val="-143510168"/>
        <w:placeholder>
          <w:docPart w:val="DefaultPlaceholder_-1854013440"/>
        </w:placeholder>
      </w:sdtPr>
      <w:sdtContent>
        <w:p w:rsidR="00283E2B" w:rsidRDefault="00283E2B" w:rsidP="00283E2B">
          <w:pPr>
            <w:pStyle w:val="CitaviBibliographyHeading"/>
            <w:numPr>
              <w:ilvl w:val="0"/>
              <w:numId w:val="0"/>
            </w:numPr>
          </w:pPr>
        </w:p>
        <w:p w:rsidR="00155F6B" w:rsidRDefault="00010EE9" w:rsidP="00283E2B">
          <w:pPr>
            <w:pStyle w:val="CitaviBibliographyEntry"/>
          </w:pPr>
        </w:p>
      </w:sdtContent>
    </w:sdt>
    <w:p w:rsidR="00155F6B" w:rsidRPr="000C2266" w:rsidRDefault="00155F6B" w:rsidP="00155F6B"/>
    <w:sectPr w:rsidR="00155F6B" w:rsidRPr="000C2266" w:rsidSect="00E12BC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1531" w:rsidRDefault="000E1531" w:rsidP="00D31B09">
      <w:r>
        <w:separator/>
      </w:r>
    </w:p>
    <w:p w:rsidR="000E1531" w:rsidRDefault="000E1531" w:rsidP="00D31B09"/>
  </w:endnote>
  <w:endnote w:type="continuationSeparator" w:id="0">
    <w:p w:rsidR="000E1531" w:rsidRDefault="000E1531" w:rsidP="00D31B09">
      <w:r>
        <w:continuationSeparator/>
      </w:r>
    </w:p>
    <w:p w:rsidR="000E1531" w:rsidRDefault="000E1531" w:rsidP="00D31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Default="00010EE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Default="00010EE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Pr="00E12BCA" w:rsidRDefault="00010EE9" w:rsidP="00282582">
    <w:pPr>
      <w:pStyle w:val="Footer"/>
      <w:jc w:val="center"/>
      <w:rPr>
        <w:noProof/>
      </w:rPr>
    </w:pPr>
  </w:p>
  <w:p w:rsidR="00010EE9" w:rsidRDefault="00010EE9" w:rsidP="00D31B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Pr="00E12BCA" w:rsidRDefault="00010EE9" w:rsidP="00D31B09">
    <w:pPr>
      <w:pStyle w:val="Footer"/>
      <w:jc w:val="center"/>
      <w:rPr>
        <w:noProof/>
      </w:rPr>
    </w:pPr>
    <w:r w:rsidRPr="00E12BCA">
      <w:rPr>
        <w:noProof/>
      </w:rPr>
      <w:fldChar w:fldCharType="begin"/>
    </w:r>
    <w:r w:rsidRPr="00E12BCA">
      <w:rPr>
        <w:noProof/>
      </w:rPr>
      <w:instrText xml:space="preserve"> PAGE  \* Arabic  \* MERGEFORMAT </w:instrText>
    </w:r>
    <w:r w:rsidRPr="00E12BCA">
      <w:rPr>
        <w:noProof/>
      </w:rPr>
      <w:fldChar w:fldCharType="separate"/>
    </w:r>
    <w:r w:rsidR="00C34D8C">
      <w:rPr>
        <w:noProof/>
      </w:rPr>
      <w:t>2</w:t>
    </w:r>
    <w:r w:rsidRPr="00E12BCA">
      <w:rPr>
        <w:noProof/>
      </w:rPr>
      <w:fldChar w:fldCharType="end"/>
    </w:r>
  </w:p>
  <w:p w:rsidR="00010EE9" w:rsidRDefault="00010EE9" w:rsidP="00D31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1531" w:rsidRDefault="000E1531" w:rsidP="00D31B09">
      <w:r>
        <w:separator/>
      </w:r>
    </w:p>
    <w:p w:rsidR="000E1531" w:rsidRDefault="000E1531" w:rsidP="00D31B09"/>
  </w:footnote>
  <w:footnote w:type="continuationSeparator" w:id="0">
    <w:p w:rsidR="000E1531" w:rsidRDefault="000E1531" w:rsidP="00D31B09">
      <w:r>
        <w:continuationSeparator/>
      </w:r>
    </w:p>
    <w:p w:rsidR="000E1531" w:rsidRDefault="000E1531" w:rsidP="00D31B0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Default="00010EE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Pr="00E12BCA" w:rsidRDefault="00010EE9"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19</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Default="00010EE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Pr="00E12BCA" w:rsidRDefault="00010EE9" w:rsidP="00D31B09">
    <w:pPr>
      <w:pStyle w:val="Header"/>
    </w:pPr>
    <w:fldSimple w:instr=" STYLEREF  &quot;Heading 1&quot;  \* MERGEFORMAT ">
      <w:r>
        <w:rPr>
          <w:noProof/>
        </w:rPr>
        <w:t>Introduction</w:t>
      </w:r>
    </w:fldSimple>
    <w:r>
      <w:tab/>
    </w:r>
    <w:r>
      <w:tab/>
    </w:r>
    <w:r>
      <w:fldChar w:fldCharType="begin"/>
    </w:r>
    <w:r>
      <w:instrText xml:space="preserve"> PAGE  \* Arabic  \* MERGEFORMAT </w:instrText>
    </w:r>
    <w:r>
      <w:fldChar w:fldCharType="separate"/>
    </w:r>
    <w:r>
      <w:rPr>
        <w:noProof/>
      </w:rPr>
      <w:t>9</w:t>
    </w:r>
    <w:r>
      <w:fldChar w:fldCharType="end"/>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Pr="00E12BCA" w:rsidRDefault="00010EE9" w:rsidP="00D31B09">
    <w:pPr>
      <w:pStyle w:val="Header"/>
    </w:pPr>
    <w:fldSimple w:instr=" STYLEREF  &quot;Heading 1&quot;  \* MERGEFORMAT ">
      <w:r w:rsidR="008C78AC">
        <w:rPr>
          <w:noProof/>
        </w:rPr>
        <w:t>Methodology</w:t>
      </w:r>
    </w:fldSimple>
    <w:r>
      <w:tab/>
    </w:r>
    <w:r>
      <w:tab/>
    </w:r>
    <w:r>
      <w:fldChar w:fldCharType="begin"/>
    </w:r>
    <w:r>
      <w:instrText xml:space="preserve"> PAGE  \* Arabic  \* MERGEFORMAT </w:instrText>
    </w:r>
    <w:r>
      <w:fldChar w:fldCharType="separate"/>
    </w:r>
    <w:r w:rsidR="008C78AC">
      <w:rPr>
        <w:noProof/>
      </w:rPr>
      <w:t>40</w:t>
    </w:r>
    <w:r>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EE9" w:rsidRDefault="00010EE9" w:rsidP="00D31B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B3F"/>
    <w:multiLevelType w:val="multilevel"/>
    <w:tmpl w:val="5728FD78"/>
    <w:styleLink w:val="ImportedStyle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156" w:hanging="15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9B070A"/>
    <w:multiLevelType w:val="multilevel"/>
    <w:tmpl w:val="DDC09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6018CA"/>
    <w:multiLevelType w:val="hybridMultilevel"/>
    <w:tmpl w:val="822C2F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33C66"/>
    <w:multiLevelType w:val="hybridMultilevel"/>
    <w:tmpl w:val="BD78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70C7F"/>
    <w:multiLevelType w:val="multilevel"/>
    <w:tmpl w:val="C264F9B6"/>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15:restartNumberingAfterBreak="0">
    <w:nsid w:val="156448EB"/>
    <w:multiLevelType w:val="multilevel"/>
    <w:tmpl w:val="A58C7C74"/>
    <w:lvl w:ilvl="0">
      <w:start w:val="1"/>
      <w:numFmt w:val="decimal"/>
      <w:lvlText w:val="%1."/>
      <w:lvlJc w:val="left"/>
      <w:pPr>
        <w:ind w:left="360" w:hanging="360"/>
      </w:pPr>
      <w:rPr>
        <w:rFonts w:hint="default"/>
      </w:rPr>
    </w:lvl>
    <w:lvl w:ilvl="1">
      <w:numFmt w:val="decimal"/>
      <w:isLgl/>
      <w:lvlText w:val="%1.%2"/>
      <w:lvlJc w:val="left"/>
      <w:pPr>
        <w:ind w:left="810" w:hanging="720"/>
      </w:pPr>
      <w:rPr>
        <w:rFonts w:hint="default"/>
      </w:rPr>
    </w:lvl>
    <w:lvl w:ilvl="2">
      <w:numFmt w:val="decimal"/>
      <w:isLgl/>
      <w:lvlText w:val="%1.%2.%3"/>
      <w:lvlJc w:val="left"/>
      <w:pPr>
        <w:ind w:left="720" w:hanging="720"/>
      </w:pPr>
      <w:rPr>
        <w:rFonts w:asciiTheme="majorHAnsi" w:hAnsiTheme="majorHAnsi" w:cstheme="majorHAnsi" w:hint="default"/>
        <w:sz w:val="28"/>
        <w:szCs w:val="28"/>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69054EA"/>
    <w:multiLevelType w:val="hybridMultilevel"/>
    <w:tmpl w:val="C02A9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462DC"/>
    <w:multiLevelType w:val="multilevel"/>
    <w:tmpl w:val="B1F6D7EA"/>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71AC5"/>
    <w:multiLevelType w:val="hybridMultilevel"/>
    <w:tmpl w:val="71B6DB04"/>
    <w:lvl w:ilvl="0" w:tplc="943068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45844"/>
    <w:multiLevelType w:val="multilevel"/>
    <w:tmpl w:val="01F6B2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1992A6C"/>
    <w:multiLevelType w:val="multilevel"/>
    <w:tmpl w:val="FC12FA7E"/>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sz w:val="30"/>
        <w:szCs w:val="30"/>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1" w15:restartNumberingAfterBreak="0">
    <w:nsid w:val="255E46C1"/>
    <w:multiLevelType w:val="multilevel"/>
    <w:tmpl w:val="9A5C6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FE6BC6"/>
    <w:multiLevelType w:val="multilevel"/>
    <w:tmpl w:val="8F3C9300"/>
    <w:lvl w:ilvl="0">
      <w:start w:val="2"/>
      <w:numFmt w:val="decimal"/>
      <w:lvlText w:val="%1"/>
      <w:lvlJc w:val="left"/>
      <w:pPr>
        <w:ind w:left="420" w:hanging="4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29171E77"/>
    <w:multiLevelType w:val="multilevel"/>
    <w:tmpl w:val="F1027ED4"/>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BD6228"/>
    <w:multiLevelType w:val="hybridMultilevel"/>
    <w:tmpl w:val="9170EAD6"/>
    <w:lvl w:ilvl="0" w:tplc="C3E607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F6409"/>
    <w:multiLevelType w:val="multilevel"/>
    <w:tmpl w:val="1554ACA0"/>
    <w:lvl w:ilvl="0">
      <w:start w:val="1"/>
      <w:numFmt w:val="decimal"/>
      <w:pStyle w:val="Chapter"/>
      <w:lvlText w:val="%1"/>
      <w:lvlJc w:val="left"/>
      <w:pPr>
        <w:ind w:left="432" w:hanging="432"/>
      </w:pPr>
      <w:rPr>
        <w:rFonts w:hint="default"/>
        <w:b/>
        <w:bCs/>
        <w:caps w:val="0"/>
        <w:smallCaps w:val="0"/>
        <w:strike w:val="0"/>
        <w:dstrike w:val="0"/>
        <w:color w:val="000000"/>
        <w:spacing w:val="0"/>
        <w:w w:val="100"/>
        <w:kern w:val="0"/>
        <w:position w:val="0"/>
        <w:sz w:val="72"/>
        <w:szCs w:val="7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b/>
        <w:bCs/>
        <w:caps w:val="0"/>
        <w:smallCaps w:val="0"/>
        <w:strike w:val="0"/>
        <w:dstrike w:val="0"/>
        <w:color w:val="000000"/>
        <w:spacing w:val="0"/>
        <w:w w:val="100"/>
        <w:kern w:val="0"/>
        <w:position w:val="0"/>
        <w:sz w:val="32"/>
        <w:szCs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04B6612"/>
    <w:multiLevelType w:val="hybridMultilevel"/>
    <w:tmpl w:val="24425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776DB"/>
    <w:multiLevelType w:val="hybridMultilevel"/>
    <w:tmpl w:val="2758D5AE"/>
    <w:lvl w:ilvl="0" w:tplc="395CE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1E127C"/>
    <w:multiLevelType w:val="hybridMultilevel"/>
    <w:tmpl w:val="16DEB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6833C7"/>
    <w:multiLevelType w:val="hybridMultilevel"/>
    <w:tmpl w:val="CE06429C"/>
    <w:lvl w:ilvl="0" w:tplc="01BCDA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133930"/>
    <w:multiLevelType w:val="hybridMultilevel"/>
    <w:tmpl w:val="31747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B5C4E5E"/>
    <w:multiLevelType w:val="multilevel"/>
    <w:tmpl w:val="4BBCCD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7471D2"/>
    <w:multiLevelType w:val="multilevel"/>
    <w:tmpl w:val="363C23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30"/>
        <w:szCs w:val="3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ECE700B"/>
    <w:multiLevelType w:val="hybridMultilevel"/>
    <w:tmpl w:val="597C4916"/>
    <w:styleLink w:val="ImportedStyle10"/>
    <w:lvl w:ilvl="0" w:tplc="3980542A">
      <w:start w:val="1"/>
      <w:numFmt w:val="decimal"/>
      <w:lvlText w:val="%1."/>
      <w:lvlJc w:val="left"/>
      <w:pPr>
        <w:ind w:left="567" w:hanging="567"/>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68FCECAA">
      <w:start w:val="1"/>
      <w:numFmt w:val="lowerLetter"/>
      <w:lvlText w:val="%2."/>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E8BC1B70">
      <w:start w:val="1"/>
      <w:numFmt w:val="lowerRoman"/>
      <w:lvlText w:val="%3."/>
      <w:lvlJc w:val="left"/>
      <w:pPr>
        <w:ind w:left="216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EB6E5F52">
      <w:start w:val="1"/>
      <w:numFmt w:val="decimal"/>
      <w:lvlText w:val="%4."/>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23967788">
      <w:start w:val="1"/>
      <w:numFmt w:val="lowerLetter"/>
      <w:lvlText w:val="%5."/>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42CE698C">
      <w:start w:val="1"/>
      <w:numFmt w:val="lowerRoman"/>
      <w:lvlText w:val="%6."/>
      <w:lvlJc w:val="left"/>
      <w:pPr>
        <w:ind w:left="432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BEE4B63A">
      <w:start w:val="1"/>
      <w:numFmt w:val="decimal"/>
      <w:lvlText w:val="%7."/>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50CE5968">
      <w:start w:val="1"/>
      <w:numFmt w:val="lowerLetter"/>
      <w:lvlText w:val="%8."/>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FEE9FC8">
      <w:start w:val="1"/>
      <w:numFmt w:val="lowerRoman"/>
      <w:lvlText w:val="%9."/>
      <w:lvlJc w:val="left"/>
      <w:pPr>
        <w:ind w:left="6480" w:hanging="28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6EE3D3C"/>
    <w:multiLevelType w:val="hybridMultilevel"/>
    <w:tmpl w:val="597C4916"/>
    <w:numStyleLink w:val="ImportedStyle10"/>
  </w:abstractNum>
  <w:abstractNum w:abstractNumId="25" w15:restartNumberingAfterBreak="0">
    <w:nsid w:val="62DC5EEF"/>
    <w:multiLevelType w:val="multilevel"/>
    <w:tmpl w:val="4178EE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2FF1E8F"/>
    <w:multiLevelType w:val="multilevel"/>
    <w:tmpl w:val="A6C6939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3B305CC"/>
    <w:multiLevelType w:val="hybridMultilevel"/>
    <w:tmpl w:val="95B25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3BE28FA"/>
    <w:multiLevelType w:val="multilevel"/>
    <w:tmpl w:val="034AA1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5251548"/>
    <w:multiLevelType w:val="multilevel"/>
    <w:tmpl w:val="683AF5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D774F44"/>
    <w:multiLevelType w:val="multilevel"/>
    <w:tmpl w:val="7CA439F8"/>
    <w:lvl w:ilvl="0">
      <w:start w:val="1"/>
      <w:numFmt w:val="decimal"/>
      <w:lvlText w:val="%1"/>
      <w:lvlJc w:val="left"/>
      <w:pPr>
        <w:ind w:left="450" w:hanging="360"/>
      </w:pPr>
      <w:rPr>
        <w:rFonts w:hint="default"/>
        <w:sz w:val="28"/>
      </w:rPr>
    </w:lvl>
    <w:lvl w:ilvl="1">
      <w:start w:val="2"/>
      <w:numFmt w:val="decimal"/>
      <w:isLgl/>
      <w:lvlText w:val="%1.%2."/>
      <w:lvlJc w:val="left"/>
      <w:pPr>
        <w:ind w:left="810" w:hanging="720"/>
      </w:pPr>
      <w:rPr>
        <w:rFonts w:hint="default"/>
      </w:rPr>
    </w:lvl>
    <w:lvl w:ilvl="2">
      <w:start w:val="1"/>
      <w:numFmt w:val="decimal"/>
      <w:isLgl/>
      <w:lvlText w:val="%1.%2.%3."/>
      <w:lvlJc w:val="left"/>
      <w:pPr>
        <w:ind w:left="1170" w:hanging="1080"/>
      </w:pPr>
      <w:rPr>
        <w:rFonts w:hint="default"/>
      </w:rPr>
    </w:lvl>
    <w:lvl w:ilvl="3">
      <w:start w:val="1"/>
      <w:numFmt w:val="decimal"/>
      <w:isLgl/>
      <w:lvlText w:val="%1.%2.%3.%4."/>
      <w:lvlJc w:val="left"/>
      <w:pPr>
        <w:ind w:left="1530" w:hanging="1440"/>
      </w:pPr>
      <w:rPr>
        <w:rFonts w:hint="default"/>
      </w:rPr>
    </w:lvl>
    <w:lvl w:ilvl="4">
      <w:start w:val="1"/>
      <w:numFmt w:val="decimal"/>
      <w:isLgl/>
      <w:lvlText w:val="%1.%2.%3.%4.%5."/>
      <w:lvlJc w:val="left"/>
      <w:pPr>
        <w:ind w:left="1530" w:hanging="1440"/>
      </w:pPr>
      <w:rPr>
        <w:rFonts w:hint="default"/>
      </w:rPr>
    </w:lvl>
    <w:lvl w:ilvl="5">
      <w:start w:val="1"/>
      <w:numFmt w:val="decimal"/>
      <w:isLgl/>
      <w:lvlText w:val="%1.%2.%3.%4.%5.%6."/>
      <w:lvlJc w:val="left"/>
      <w:pPr>
        <w:ind w:left="1890" w:hanging="1800"/>
      </w:pPr>
      <w:rPr>
        <w:rFonts w:hint="default"/>
      </w:rPr>
    </w:lvl>
    <w:lvl w:ilvl="6">
      <w:start w:val="1"/>
      <w:numFmt w:val="decimal"/>
      <w:isLgl/>
      <w:lvlText w:val="%1.%2.%3.%4.%5.%6.%7."/>
      <w:lvlJc w:val="left"/>
      <w:pPr>
        <w:ind w:left="2250" w:hanging="2160"/>
      </w:pPr>
      <w:rPr>
        <w:rFonts w:hint="default"/>
      </w:rPr>
    </w:lvl>
    <w:lvl w:ilvl="7">
      <w:start w:val="1"/>
      <w:numFmt w:val="decimal"/>
      <w:isLgl/>
      <w:lvlText w:val="%1.%2.%3.%4.%5.%6.%7.%8."/>
      <w:lvlJc w:val="left"/>
      <w:pPr>
        <w:ind w:left="2610" w:hanging="2520"/>
      </w:pPr>
      <w:rPr>
        <w:rFonts w:hint="default"/>
      </w:rPr>
    </w:lvl>
    <w:lvl w:ilvl="8">
      <w:start w:val="1"/>
      <w:numFmt w:val="decimal"/>
      <w:isLgl/>
      <w:lvlText w:val="%1.%2.%3.%4.%5.%6.%7.%8.%9."/>
      <w:lvlJc w:val="left"/>
      <w:pPr>
        <w:ind w:left="2610" w:hanging="2520"/>
      </w:pPr>
      <w:rPr>
        <w:rFonts w:hint="default"/>
      </w:rPr>
    </w:lvl>
  </w:abstractNum>
  <w:abstractNum w:abstractNumId="31" w15:restartNumberingAfterBreak="0">
    <w:nsid w:val="6D801FF5"/>
    <w:multiLevelType w:val="hybridMultilevel"/>
    <w:tmpl w:val="36B08794"/>
    <w:lvl w:ilvl="0" w:tplc="C49400B8">
      <w:start w:val="1"/>
      <w:numFmt w:val="decimal"/>
      <w:pStyle w:val="Style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C00E3"/>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76B1AD0"/>
    <w:multiLevelType w:val="multilevel"/>
    <w:tmpl w:val="8E7818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D724F97"/>
    <w:multiLevelType w:val="hybridMultilevel"/>
    <w:tmpl w:val="92623F88"/>
    <w:lvl w:ilvl="0" w:tplc="56B02F1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
  </w:num>
  <w:num w:numId="3">
    <w:abstractNumId w:val="16"/>
  </w:num>
  <w:num w:numId="4">
    <w:abstractNumId w:val="2"/>
  </w:num>
  <w:num w:numId="5">
    <w:abstractNumId w:val="0"/>
  </w:num>
  <w:num w:numId="6">
    <w:abstractNumId w:val="15"/>
  </w:num>
  <w:num w:numId="7">
    <w:abstractNumId w:val="15"/>
  </w:num>
  <w:num w:numId="8">
    <w:abstractNumId w:val="3"/>
  </w:num>
  <w:num w:numId="9">
    <w:abstractNumId w:val="10"/>
  </w:num>
  <w:num w:numId="10">
    <w:abstractNumId w:val="14"/>
  </w:num>
  <w:num w:numId="11">
    <w:abstractNumId w:val="12"/>
  </w:num>
  <w:num w:numId="12">
    <w:abstractNumId w:val="31"/>
  </w:num>
  <w:num w:numId="13">
    <w:abstractNumId w:val="19"/>
  </w:num>
  <w:num w:numId="14">
    <w:abstractNumId w:val="17"/>
  </w:num>
  <w:num w:numId="15">
    <w:abstractNumId w:val="11"/>
  </w:num>
  <w:num w:numId="16">
    <w:abstractNumId w:val="13"/>
  </w:num>
  <w:num w:numId="17">
    <w:abstractNumId w:val="7"/>
  </w:num>
  <w:num w:numId="18">
    <w:abstractNumId w:val="30"/>
  </w:num>
  <w:num w:numId="19">
    <w:abstractNumId w:val="4"/>
  </w:num>
  <w:num w:numId="20">
    <w:abstractNumId w:val="32"/>
  </w:num>
  <w:num w:numId="21">
    <w:abstractNumId w:val="22"/>
  </w:num>
  <w:num w:numId="22">
    <w:abstractNumId w:val="33"/>
  </w:num>
  <w:num w:numId="23">
    <w:abstractNumId w:val="25"/>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1"/>
  </w:num>
  <w:num w:numId="27">
    <w:abstractNumId w:val="6"/>
  </w:num>
  <w:num w:numId="28">
    <w:abstractNumId w:val="8"/>
  </w:num>
  <w:num w:numId="29">
    <w:abstractNumId w:val="20"/>
  </w:num>
  <w:num w:numId="30">
    <w:abstractNumId w:val="28"/>
  </w:num>
  <w:num w:numId="31">
    <w:abstractNumId w:val="18"/>
  </w:num>
  <w:num w:numId="32">
    <w:abstractNumId w:val="27"/>
  </w:num>
  <w:num w:numId="33">
    <w:abstractNumId w:val="9"/>
  </w:num>
  <w:num w:numId="34">
    <w:abstractNumId w:val="1"/>
  </w:num>
  <w:num w:numId="35">
    <w:abstractNumId w:val="26"/>
  </w:num>
  <w:num w:numId="36">
    <w:abstractNumId w:val="2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DB1"/>
    <w:rsid w:val="000000D6"/>
    <w:rsid w:val="0000081C"/>
    <w:rsid w:val="00000E11"/>
    <w:rsid w:val="00001D71"/>
    <w:rsid w:val="00002488"/>
    <w:rsid w:val="0000248E"/>
    <w:rsid w:val="00002F0B"/>
    <w:rsid w:val="000040C7"/>
    <w:rsid w:val="0000438D"/>
    <w:rsid w:val="00004972"/>
    <w:rsid w:val="00004B56"/>
    <w:rsid w:val="0000506D"/>
    <w:rsid w:val="000051BE"/>
    <w:rsid w:val="0000521C"/>
    <w:rsid w:val="000061B6"/>
    <w:rsid w:val="000061DC"/>
    <w:rsid w:val="00007529"/>
    <w:rsid w:val="00007A57"/>
    <w:rsid w:val="00010A0C"/>
    <w:rsid w:val="00010AEA"/>
    <w:rsid w:val="00010EE9"/>
    <w:rsid w:val="0001115C"/>
    <w:rsid w:val="00011FD7"/>
    <w:rsid w:val="0001297C"/>
    <w:rsid w:val="00012B08"/>
    <w:rsid w:val="00012EFF"/>
    <w:rsid w:val="00013A62"/>
    <w:rsid w:val="00014326"/>
    <w:rsid w:val="00014581"/>
    <w:rsid w:val="00014CA3"/>
    <w:rsid w:val="00014CA9"/>
    <w:rsid w:val="000151D8"/>
    <w:rsid w:val="00015AA6"/>
    <w:rsid w:val="00015AF7"/>
    <w:rsid w:val="00015DBF"/>
    <w:rsid w:val="00016286"/>
    <w:rsid w:val="000166B7"/>
    <w:rsid w:val="000166E6"/>
    <w:rsid w:val="000170A9"/>
    <w:rsid w:val="000170DD"/>
    <w:rsid w:val="000171D1"/>
    <w:rsid w:val="000172F2"/>
    <w:rsid w:val="00017FB8"/>
    <w:rsid w:val="00020191"/>
    <w:rsid w:val="00020CFE"/>
    <w:rsid w:val="000213B6"/>
    <w:rsid w:val="00021829"/>
    <w:rsid w:val="00021B71"/>
    <w:rsid w:val="00022010"/>
    <w:rsid w:val="00022CC8"/>
    <w:rsid w:val="0002304F"/>
    <w:rsid w:val="000238AB"/>
    <w:rsid w:val="00023C9B"/>
    <w:rsid w:val="00023CF9"/>
    <w:rsid w:val="00023E8B"/>
    <w:rsid w:val="00023F32"/>
    <w:rsid w:val="00025CA5"/>
    <w:rsid w:val="00026A5A"/>
    <w:rsid w:val="00026C9A"/>
    <w:rsid w:val="00026FB8"/>
    <w:rsid w:val="00027684"/>
    <w:rsid w:val="00027D0F"/>
    <w:rsid w:val="00030299"/>
    <w:rsid w:val="00030BE3"/>
    <w:rsid w:val="00031DB7"/>
    <w:rsid w:val="00031DC9"/>
    <w:rsid w:val="0003282D"/>
    <w:rsid w:val="00032B83"/>
    <w:rsid w:val="000340E7"/>
    <w:rsid w:val="000351EC"/>
    <w:rsid w:val="0003560A"/>
    <w:rsid w:val="00035E25"/>
    <w:rsid w:val="000360BD"/>
    <w:rsid w:val="00036145"/>
    <w:rsid w:val="0003653A"/>
    <w:rsid w:val="00036B95"/>
    <w:rsid w:val="00036BE3"/>
    <w:rsid w:val="000402CF"/>
    <w:rsid w:val="000413F4"/>
    <w:rsid w:val="00041B54"/>
    <w:rsid w:val="00041E47"/>
    <w:rsid w:val="000425C2"/>
    <w:rsid w:val="000433E9"/>
    <w:rsid w:val="00043459"/>
    <w:rsid w:val="00043501"/>
    <w:rsid w:val="00043AC9"/>
    <w:rsid w:val="00043BFC"/>
    <w:rsid w:val="00043D79"/>
    <w:rsid w:val="00043FF8"/>
    <w:rsid w:val="00044252"/>
    <w:rsid w:val="000445CB"/>
    <w:rsid w:val="000452EE"/>
    <w:rsid w:val="00045533"/>
    <w:rsid w:val="0004637F"/>
    <w:rsid w:val="0004653C"/>
    <w:rsid w:val="00046955"/>
    <w:rsid w:val="00046F74"/>
    <w:rsid w:val="00047579"/>
    <w:rsid w:val="000478E3"/>
    <w:rsid w:val="00047A61"/>
    <w:rsid w:val="00047C34"/>
    <w:rsid w:val="000506C7"/>
    <w:rsid w:val="00050EE2"/>
    <w:rsid w:val="00051468"/>
    <w:rsid w:val="00052167"/>
    <w:rsid w:val="00052188"/>
    <w:rsid w:val="00052F6B"/>
    <w:rsid w:val="00053951"/>
    <w:rsid w:val="00054185"/>
    <w:rsid w:val="00054375"/>
    <w:rsid w:val="00054ABD"/>
    <w:rsid w:val="0005509B"/>
    <w:rsid w:val="000550CF"/>
    <w:rsid w:val="0005684D"/>
    <w:rsid w:val="000572E2"/>
    <w:rsid w:val="00057BE6"/>
    <w:rsid w:val="0006018B"/>
    <w:rsid w:val="00060B75"/>
    <w:rsid w:val="00060C05"/>
    <w:rsid w:val="00060C95"/>
    <w:rsid w:val="0006163D"/>
    <w:rsid w:val="00061C9C"/>
    <w:rsid w:val="00062086"/>
    <w:rsid w:val="00062A58"/>
    <w:rsid w:val="00062ADB"/>
    <w:rsid w:val="00062CE1"/>
    <w:rsid w:val="00064BCF"/>
    <w:rsid w:val="00064C64"/>
    <w:rsid w:val="00064CB6"/>
    <w:rsid w:val="00065A46"/>
    <w:rsid w:val="00065B26"/>
    <w:rsid w:val="00065FC7"/>
    <w:rsid w:val="0006606A"/>
    <w:rsid w:val="000662BE"/>
    <w:rsid w:val="000664AD"/>
    <w:rsid w:val="00066A0B"/>
    <w:rsid w:val="00066AAD"/>
    <w:rsid w:val="00067E62"/>
    <w:rsid w:val="000713B3"/>
    <w:rsid w:val="00071BB3"/>
    <w:rsid w:val="000727E9"/>
    <w:rsid w:val="000744AB"/>
    <w:rsid w:val="000758BD"/>
    <w:rsid w:val="000761C5"/>
    <w:rsid w:val="00076417"/>
    <w:rsid w:val="00076D0A"/>
    <w:rsid w:val="000771D4"/>
    <w:rsid w:val="0007793C"/>
    <w:rsid w:val="0008018E"/>
    <w:rsid w:val="000806C7"/>
    <w:rsid w:val="00081014"/>
    <w:rsid w:val="00081034"/>
    <w:rsid w:val="000819D9"/>
    <w:rsid w:val="0008224F"/>
    <w:rsid w:val="00083193"/>
    <w:rsid w:val="000833E6"/>
    <w:rsid w:val="000835B5"/>
    <w:rsid w:val="00083FC4"/>
    <w:rsid w:val="00084049"/>
    <w:rsid w:val="0008445D"/>
    <w:rsid w:val="0008516E"/>
    <w:rsid w:val="000856DD"/>
    <w:rsid w:val="00085A86"/>
    <w:rsid w:val="00085AFB"/>
    <w:rsid w:val="00085C81"/>
    <w:rsid w:val="00086B64"/>
    <w:rsid w:val="00087179"/>
    <w:rsid w:val="00087C20"/>
    <w:rsid w:val="000918D4"/>
    <w:rsid w:val="00091AE4"/>
    <w:rsid w:val="00092353"/>
    <w:rsid w:val="00092B75"/>
    <w:rsid w:val="00092CF6"/>
    <w:rsid w:val="00093EF4"/>
    <w:rsid w:val="00094B3A"/>
    <w:rsid w:val="00094E90"/>
    <w:rsid w:val="00095F43"/>
    <w:rsid w:val="00096461"/>
    <w:rsid w:val="00096C1F"/>
    <w:rsid w:val="000970B9"/>
    <w:rsid w:val="000973D6"/>
    <w:rsid w:val="000A12BF"/>
    <w:rsid w:val="000A1518"/>
    <w:rsid w:val="000A162A"/>
    <w:rsid w:val="000A20F5"/>
    <w:rsid w:val="000A2696"/>
    <w:rsid w:val="000A36CB"/>
    <w:rsid w:val="000A3B60"/>
    <w:rsid w:val="000A3EE0"/>
    <w:rsid w:val="000A3F0C"/>
    <w:rsid w:val="000A440E"/>
    <w:rsid w:val="000A468B"/>
    <w:rsid w:val="000A46C3"/>
    <w:rsid w:val="000A4F02"/>
    <w:rsid w:val="000A56FB"/>
    <w:rsid w:val="000A5763"/>
    <w:rsid w:val="000A5D00"/>
    <w:rsid w:val="000A60A7"/>
    <w:rsid w:val="000A60EF"/>
    <w:rsid w:val="000A6FEC"/>
    <w:rsid w:val="000A71A9"/>
    <w:rsid w:val="000A7D5D"/>
    <w:rsid w:val="000B0BEF"/>
    <w:rsid w:val="000B19D3"/>
    <w:rsid w:val="000B2195"/>
    <w:rsid w:val="000B2C4E"/>
    <w:rsid w:val="000B2E6E"/>
    <w:rsid w:val="000B3040"/>
    <w:rsid w:val="000B3176"/>
    <w:rsid w:val="000B3922"/>
    <w:rsid w:val="000B3BDC"/>
    <w:rsid w:val="000B3C24"/>
    <w:rsid w:val="000B48D4"/>
    <w:rsid w:val="000B48E5"/>
    <w:rsid w:val="000B4C45"/>
    <w:rsid w:val="000B4FE3"/>
    <w:rsid w:val="000B56FC"/>
    <w:rsid w:val="000B6299"/>
    <w:rsid w:val="000B6387"/>
    <w:rsid w:val="000B66DB"/>
    <w:rsid w:val="000B6AFF"/>
    <w:rsid w:val="000B6F3F"/>
    <w:rsid w:val="000B7264"/>
    <w:rsid w:val="000B79CE"/>
    <w:rsid w:val="000B7A2C"/>
    <w:rsid w:val="000B7EB2"/>
    <w:rsid w:val="000C0335"/>
    <w:rsid w:val="000C0422"/>
    <w:rsid w:val="000C0D74"/>
    <w:rsid w:val="000C11A2"/>
    <w:rsid w:val="000C14ED"/>
    <w:rsid w:val="000C219D"/>
    <w:rsid w:val="000C2266"/>
    <w:rsid w:val="000C292B"/>
    <w:rsid w:val="000C3043"/>
    <w:rsid w:val="000C3B84"/>
    <w:rsid w:val="000C3FB6"/>
    <w:rsid w:val="000C42F6"/>
    <w:rsid w:val="000C476A"/>
    <w:rsid w:val="000C5208"/>
    <w:rsid w:val="000C59E4"/>
    <w:rsid w:val="000C5D79"/>
    <w:rsid w:val="000C7262"/>
    <w:rsid w:val="000C7F53"/>
    <w:rsid w:val="000D01B0"/>
    <w:rsid w:val="000D0914"/>
    <w:rsid w:val="000D1971"/>
    <w:rsid w:val="000D223B"/>
    <w:rsid w:val="000D2A17"/>
    <w:rsid w:val="000D32C5"/>
    <w:rsid w:val="000D36F2"/>
    <w:rsid w:val="000D389A"/>
    <w:rsid w:val="000D39AD"/>
    <w:rsid w:val="000D3BD0"/>
    <w:rsid w:val="000D3DA6"/>
    <w:rsid w:val="000D59E9"/>
    <w:rsid w:val="000D6E06"/>
    <w:rsid w:val="000D7133"/>
    <w:rsid w:val="000D73D6"/>
    <w:rsid w:val="000D7412"/>
    <w:rsid w:val="000D7519"/>
    <w:rsid w:val="000D7977"/>
    <w:rsid w:val="000D7B66"/>
    <w:rsid w:val="000E02F7"/>
    <w:rsid w:val="000E0E5F"/>
    <w:rsid w:val="000E1531"/>
    <w:rsid w:val="000E154D"/>
    <w:rsid w:val="000E198E"/>
    <w:rsid w:val="000E1A54"/>
    <w:rsid w:val="000E1B87"/>
    <w:rsid w:val="000E21C4"/>
    <w:rsid w:val="000E22AF"/>
    <w:rsid w:val="000E2573"/>
    <w:rsid w:val="000E280D"/>
    <w:rsid w:val="000E473B"/>
    <w:rsid w:val="000E59DD"/>
    <w:rsid w:val="000E5C54"/>
    <w:rsid w:val="000E5C71"/>
    <w:rsid w:val="000E6261"/>
    <w:rsid w:val="000E627A"/>
    <w:rsid w:val="000E7538"/>
    <w:rsid w:val="000E7768"/>
    <w:rsid w:val="000E7983"/>
    <w:rsid w:val="000E7FED"/>
    <w:rsid w:val="000F016C"/>
    <w:rsid w:val="000F07E1"/>
    <w:rsid w:val="000F0C4D"/>
    <w:rsid w:val="000F0E45"/>
    <w:rsid w:val="000F12FC"/>
    <w:rsid w:val="000F132B"/>
    <w:rsid w:val="000F1ADB"/>
    <w:rsid w:val="000F2647"/>
    <w:rsid w:val="000F2E89"/>
    <w:rsid w:val="000F2EB6"/>
    <w:rsid w:val="000F31F9"/>
    <w:rsid w:val="000F366F"/>
    <w:rsid w:val="000F39EA"/>
    <w:rsid w:val="000F3B29"/>
    <w:rsid w:val="000F476C"/>
    <w:rsid w:val="000F4A36"/>
    <w:rsid w:val="000F4C1B"/>
    <w:rsid w:val="000F4C6D"/>
    <w:rsid w:val="000F4CCF"/>
    <w:rsid w:val="000F4DF8"/>
    <w:rsid w:val="000F506C"/>
    <w:rsid w:val="000F5B4A"/>
    <w:rsid w:val="000F5B6C"/>
    <w:rsid w:val="000F63A3"/>
    <w:rsid w:val="000F6877"/>
    <w:rsid w:val="000F688C"/>
    <w:rsid w:val="000F7531"/>
    <w:rsid w:val="000F7CD5"/>
    <w:rsid w:val="001002E0"/>
    <w:rsid w:val="001004EC"/>
    <w:rsid w:val="00100B37"/>
    <w:rsid w:val="00100EB5"/>
    <w:rsid w:val="00100F9D"/>
    <w:rsid w:val="00101235"/>
    <w:rsid w:val="0010140D"/>
    <w:rsid w:val="001017FC"/>
    <w:rsid w:val="00101B68"/>
    <w:rsid w:val="0010210C"/>
    <w:rsid w:val="0010227C"/>
    <w:rsid w:val="00102435"/>
    <w:rsid w:val="001026FC"/>
    <w:rsid w:val="0010406E"/>
    <w:rsid w:val="001040BB"/>
    <w:rsid w:val="00104250"/>
    <w:rsid w:val="0010475E"/>
    <w:rsid w:val="00104F6E"/>
    <w:rsid w:val="00104FBF"/>
    <w:rsid w:val="00105E34"/>
    <w:rsid w:val="001063FC"/>
    <w:rsid w:val="001068B8"/>
    <w:rsid w:val="00106A3A"/>
    <w:rsid w:val="00107090"/>
    <w:rsid w:val="001071F0"/>
    <w:rsid w:val="00107866"/>
    <w:rsid w:val="00107A79"/>
    <w:rsid w:val="00107BC8"/>
    <w:rsid w:val="00110ABA"/>
    <w:rsid w:val="00110B36"/>
    <w:rsid w:val="00110DD8"/>
    <w:rsid w:val="0011107C"/>
    <w:rsid w:val="00111375"/>
    <w:rsid w:val="00112EF3"/>
    <w:rsid w:val="00113116"/>
    <w:rsid w:val="00113D8D"/>
    <w:rsid w:val="00113E0F"/>
    <w:rsid w:val="00114259"/>
    <w:rsid w:val="0011472A"/>
    <w:rsid w:val="00114FD6"/>
    <w:rsid w:val="001157B3"/>
    <w:rsid w:val="00115A28"/>
    <w:rsid w:val="00115F2E"/>
    <w:rsid w:val="00116243"/>
    <w:rsid w:val="00116875"/>
    <w:rsid w:val="00116DF9"/>
    <w:rsid w:val="001173C2"/>
    <w:rsid w:val="001179BC"/>
    <w:rsid w:val="00117DDF"/>
    <w:rsid w:val="00117F4B"/>
    <w:rsid w:val="0012007A"/>
    <w:rsid w:val="001206AE"/>
    <w:rsid w:val="001207CD"/>
    <w:rsid w:val="001208D6"/>
    <w:rsid w:val="00120C48"/>
    <w:rsid w:val="00120E46"/>
    <w:rsid w:val="00121D49"/>
    <w:rsid w:val="00121E6B"/>
    <w:rsid w:val="00122B71"/>
    <w:rsid w:val="00122CBC"/>
    <w:rsid w:val="00122E18"/>
    <w:rsid w:val="00123111"/>
    <w:rsid w:val="0012317C"/>
    <w:rsid w:val="00123313"/>
    <w:rsid w:val="00124805"/>
    <w:rsid w:val="00125DCE"/>
    <w:rsid w:val="001260E8"/>
    <w:rsid w:val="001260F5"/>
    <w:rsid w:val="001264DC"/>
    <w:rsid w:val="001266C2"/>
    <w:rsid w:val="0012686A"/>
    <w:rsid w:val="00126C41"/>
    <w:rsid w:val="00127219"/>
    <w:rsid w:val="00127B18"/>
    <w:rsid w:val="00127C9F"/>
    <w:rsid w:val="001302E7"/>
    <w:rsid w:val="00130579"/>
    <w:rsid w:val="00130581"/>
    <w:rsid w:val="00130793"/>
    <w:rsid w:val="00130F49"/>
    <w:rsid w:val="00130FAF"/>
    <w:rsid w:val="0013119F"/>
    <w:rsid w:val="00131C0D"/>
    <w:rsid w:val="00132451"/>
    <w:rsid w:val="00132BBA"/>
    <w:rsid w:val="00133018"/>
    <w:rsid w:val="001332A8"/>
    <w:rsid w:val="0013469E"/>
    <w:rsid w:val="00134864"/>
    <w:rsid w:val="00134C7D"/>
    <w:rsid w:val="00134DC8"/>
    <w:rsid w:val="00134F8A"/>
    <w:rsid w:val="001353B8"/>
    <w:rsid w:val="0013567F"/>
    <w:rsid w:val="00135719"/>
    <w:rsid w:val="0013572D"/>
    <w:rsid w:val="001358BF"/>
    <w:rsid w:val="0013602F"/>
    <w:rsid w:val="00136116"/>
    <w:rsid w:val="00136778"/>
    <w:rsid w:val="00136A5F"/>
    <w:rsid w:val="00136AC1"/>
    <w:rsid w:val="00136E80"/>
    <w:rsid w:val="00136EB1"/>
    <w:rsid w:val="00136F18"/>
    <w:rsid w:val="00137B0F"/>
    <w:rsid w:val="00137F9E"/>
    <w:rsid w:val="001406B3"/>
    <w:rsid w:val="001419B5"/>
    <w:rsid w:val="00141F3B"/>
    <w:rsid w:val="00142149"/>
    <w:rsid w:val="00142853"/>
    <w:rsid w:val="00142CA6"/>
    <w:rsid w:val="001438A7"/>
    <w:rsid w:val="00143982"/>
    <w:rsid w:val="00144B48"/>
    <w:rsid w:val="00147F99"/>
    <w:rsid w:val="001500A6"/>
    <w:rsid w:val="00150313"/>
    <w:rsid w:val="0015037A"/>
    <w:rsid w:val="001505D6"/>
    <w:rsid w:val="00150D8C"/>
    <w:rsid w:val="00150FBC"/>
    <w:rsid w:val="00151000"/>
    <w:rsid w:val="0015298D"/>
    <w:rsid w:val="00152B1E"/>
    <w:rsid w:val="00152E77"/>
    <w:rsid w:val="00152F50"/>
    <w:rsid w:val="00154FE1"/>
    <w:rsid w:val="00155115"/>
    <w:rsid w:val="00155F6B"/>
    <w:rsid w:val="00156938"/>
    <w:rsid w:val="00156EE6"/>
    <w:rsid w:val="00157937"/>
    <w:rsid w:val="0016099F"/>
    <w:rsid w:val="00160A98"/>
    <w:rsid w:val="00161150"/>
    <w:rsid w:val="00161B3B"/>
    <w:rsid w:val="00161B56"/>
    <w:rsid w:val="001632AF"/>
    <w:rsid w:val="00163B13"/>
    <w:rsid w:val="00163D73"/>
    <w:rsid w:val="0016432D"/>
    <w:rsid w:val="00164585"/>
    <w:rsid w:val="00165D48"/>
    <w:rsid w:val="00166391"/>
    <w:rsid w:val="00166F66"/>
    <w:rsid w:val="00167E0C"/>
    <w:rsid w:val="001709A5"/>
    <w:rsid w:val="00170DF8"/>
    <w:rsid w:val="00170EB3"/>
    <w:rsid w:val="001713E7"/>
    <w:rsid w:val="0017175C"/>
    <w:rsid w:val="00171A66"/>
    <w:rsid w:val="00172052"/>
    <w:rsid w:val="0017233A"/>
    <w:rsid w:val="001726B6"/>
    <w:rsid w:val="00172AAB"/>
    <w:rsid w:val="00173184"/>
    <w:rsid w:val="00173FD3"/>
    <w:rsid w:val="0017520F"/>
    <w:rsid w:val="001753BC"/>
    <w:rsid w:val="00175C77"/>
    <w:rsid w:val="00175D81"/>
    <w:rsid w:val="00176671"/>
    <w:rsid w:val="001767C9"/>
    <w:rsid w:val="00176F9A"/>
    <w:rsid w:val="0017725B"/>
    <w:rsid w:val="0018060A"/>
    <w:rsid w:val="001809A5"/>
    <w:rsid w:val="00180A3D"/>
    <w:rsid w:val="00180F69"/>
    <w:rsid w:val="0018166B"/>
    <w:rsid w:val="00181C12"/>
    <w:rsid w:val="00182B41"/>
    <w:rsid w:val="00182F88"/>
    <w:rsid w:val="001835A9"/>
    <w:rsid w:val="001835C4"/>
    <w:rsid w:val="00183643"/>
    <w:rsid w:val="00183A14"/>
    <w:rsid w:val="00183FCD"/>
    <w:rsid w:val="001844BF"/>
    <w:rsid w:val="001859A3"/>
    <w:rsid w:val="001863BD"/>
    <w:rsid w:val="001863F8"/>
    <w:rsid w:val="00190063"/>
    <w:rsid w:val="00190866"/>
    <w:rsid w:val="00190BD6"/>
    <w:rsid w:val="00191122"/>
    <w:rsid w:val="001914C5"/>
    <w:rsid w:val="001916EB"/>
    <w:rsid w:val="00191AEB"/>
    <w:rsid w:val="00192556"/>
    <w:rsid w:val="00192618"/>
    <w:rsid w:val="00192B18"/>
    <w:rsid w:val="00192B47"/>
    <w:rsid w:val="00193265"/>
    <w:rsid w:val="00193B62"/>
    <w:rsid w:val="00193D01"/>
    <w:rsid w:val="001948EE"/>
    <w:rsid w:val="00194C8D"/>
    <w:rsid w:val="001954B6"/>
    <w:rsid w:val="001966A8"/>
    <w:rsid w:val="001968FB"/>
    <w:rsid w:val="001969F2"/>
    <w:rsid w:val="00196B5D"/>
    <w:rsid w:val="00196C49"/>
    <w:rsid w:val="001973F3"/>
    <w:rsid w:val="0019774A"/>
    <w:rsid w:val="00197F42"/>
    <w:rsid w:val="001A065E"/>
    <w:rsid w:val="001A072C"/>
    <w:rsid w:val="001A08B1"/>
    <w:rsid w:val="001A1162"/>
    <w:rsid w:val="001A15F8"/>
    <w:rsid w:val="001A233E"/>
    <w:rsid w:val="001A37EF"/>
    <w:rsid w:val="001A3E10"/>
    <w:rsid w:val="001A4062"/>
    <w:rsid w:val="001A42DF"/>
    <w:rsid w:val="001A4475"/>
    <w:rsid w:val="001A44D7"/>
    <w:rsid w:val="001A44DE"/>
    <w:rsid w:val="001A4573"/>
    <w:rsid w:val="001A47CB"/>
    <w:rsid w:val="001A4A24"/>
    <w:rsid w:val="001A4D0F"/>
    <w:rsid w:val="001A5569"/>
    <w:rsid w:val="001A5D64"/>
    <w:rsid w:val="001A62ED"/>
    <w:rsid w:val="001A641E"/>
    <w:rsid w:val="001A6FEA"/>
    <w:rsid w:val="001B02F4"/>
    <w:rsid w:val="001B0DF5"/>
    <w:rsid w:val="001B121A"/>
    <w:rsid w:val="001B2D9F"/>
    <w:rsid w:val="001B3507"/>
    <w:rsid w:val="001B3B9D"/>
    <w:rsid w:val="001B4842"/>
    <w:rsid w:val="001B5099"/>
    <w:rsid w:val="001B57EF"/>
    <w:rsid w:val="001B5CD9"/>
    <w:rsid w:val="001B5CFB"/>
    <w:rsid w:val="001B5D17"/>
    <w:rsid w:val="001B60DA"/>
    <w:rsid w:val="001B6187"/>
    <w:rsid w:val="001B6E31"/>
    <w:rsid w:val="001B7939"/>
    <w:rsid w:val="001B7B2C"/>
    <w:rsid w:val="001B7E9B"/>
    <w:rsid w:val="001C04BF"/>
    <w:rsid w:val="001C05B8"/>
    <w:rsid w:val="001C077F"/>
    <w:rsid w:val="001C1977"/>
    <w:rsid w:val="001C19FD"/>
    <w:rsid w:val="001C2495"/>
    <w:rsid w:val="001C2F66"/>
    <w:rsid w:val="001C328D"/>
    <w:rsid w:val="001C36C7"/>
    <w:rsid w:val="001C4050"/>
    <w:rsid w:val="001C48CB"/>
    <w:rsid w:val="001C50EB"/>
    <w:rsid w:val="001C67E8"/>
    <w:rsid w:val="001C6DF1"/>
    <w:rsid w:val="001C7391"/>
    <w:rsid w:val="001C73F2"/>
    <w:rsid w:val="001D002D"/>
    <w:rsid w:val="001D0B6B"/>
    <w:rsid w:val="001D1C47"/>
    <w:rsid w:val="001D2247"/>
    <w:rsid w:val="001D2254"/>
    <w:rsid w:val="001D2339"/>
    <w:rsid w:val="001D2352"/>
    <w:rsid w:val="001D3075"/>
    <w:rsid w:val="001D3DA9"/>
    <w:rsid w:val="001D49B2"/>
    <w:rsid w:val="001D4A79"/>
    <w:rsid w:val="001D4DD4"/>
    <w:rsid w:val="001D52D5"/>
    <w:rsid w:val="001D531D"/>
    <w:rsid w:val="001D544D"/>
    <w:rsid w:val="001D5454"/>
    <w:rsid w:val="001D68D4"/>
    <w:rsid w:val="001D7CB7"/>
    <w:rsid w:val="001D7E37"/>
    <w:rsid w:val="001E033A"/>
    <w:rsid w:val="001E0652"/>
    <w:rsid w:val="001E1483"/>
    <w:rsid w:val="001E1CF4"/>
    <w:rsid w:val="001E2168"/>
    <w:rsid w:val="001E27C7"/>
    <w:rsid w:val="001E2B25"/>
    <w:rsid w:val="001E2FDE"/>
    <w:rsid w:val="001E3502"/>
    <w:rsid w:val="001E3BF6"/>
    <w:rsid w:val="001E3DB1"/>
    <w:rsid w:val="001E4256"/>
    <w:rsid w:val="001E46BB"/>
    <w:rsid w:val="001E4A4B"/>
    <w:rsid w:val="001E5665"/>
    <w:rsid w:val="001E5CB2"/>
    <w:rsid w:val="001E6535"/>
    <w:rsid w:val="001E668F"/>
    <w:rsid w:val="001E6977"/>
    <w:rsid w:val="001E6FF6"/>
    <w:rsid w:val="001F02D9"/>
    <w:rsid w:val="001F04B9"/>
    <w:rsid w:val="001F0B8B"/>
    <w:rsid w:val="001F126B"/>
    <w:rsid w:val="001F19E1"/>
    <w:rsid w:val="001F1C3D"/>
    <w:rsid w:val="001F2A1A"/>
    <w:rsid w:val="001F3137"/>
    <w:rsid w:val="001F3598"/>
    <w:rsid w:val="001F3F67"/>
    <w:rsid w:val="001F452D"/>
    <w:rsid w:val="001F45AE"/>
    <w:rsid w:val="001F465B"/>
    <w:rsid w:val="001F5009"/>
    <w:rsid w:val="001F5887"/>
    <w:rsid w:val="001F594D"/>
    <w:rsid w:val="001F5A62"/>
    <w:rsid w:val="001F5BF6"/>
    <w:rsid w:val="001F5F1C"/>
    <w:rsid w:val="001F63DB"/>
    <w:rsid w:val="001F6F74"/>
    <w:rsid w:val="001F7238"/>
    <w:rsid w:val="001F73B0"/>
    <w:rsid w:val="001F74BB"/>
    <w:rsid w:val="001F7EA8"/>
    <w:rsid w:val="001F7EE5"/>
    <w:rsid w:val="001F7EF1"/>
    <w:rsid w:val="002002C9"/>
    <w:rsid w:val="00200AAE"/>
    <w:rsid w:val="00200B9C"/>
    <w:rsid w:val="00201755"/>
    <w:rsid w:val="00201D21"/>
    <w:rsid w:val="00201F38"/>
    <w:rsid w:val="0020239F"/>
    <w:rsid w:val="0020248B"/>
    <w:rsid w:val="00202DCC"/>
    <w:rsid w:val="002044BB"/>
    <w:rsid w:val="002044E6"/>
    <w:rsid w:val="00204A80"/>
    <w:rsid w:val="00205402"/>
    <w:rsid w:val="00206479"/>
    <w:rsid w:val="00206974"/>
    <w:rsid w:val="002071B7"/>
    <w:rsid w:val="00207631"/>
    <w:rsid w:val="002102B7"/>
    <w:rsid w:val="0021052C"/>
    <w:rsid w:val="00210601"/>
    <w:rsid w:val="00210FF9"/>
    <w:rsid w:val="0021135A"/>
    <w:rsid w:val="00211730"/>
    <w:rsid w:val="00211AD0"/>
    <w:rsid w:val="00211D78"/>
    <w:rsid w:val="00212893"/>
    <w:rsid w:val="00212A1A"/>
    <w:rsid w:val="00212C7F"/>
    <w:rsid w:val="00212EED"/>
    <w:rsid w:val="002137EF"/>
    <w:rsid w:val="00213C0D"/>
    <w:rsid w:val="00213FFE"/>
    <w:rsid w:val="0021449A"/>
    <w:rsid w:val="002146C3"/>
    <w:rsid w:val="00214A4B"/>
    <w:rsid w:val="00214BBA"/>
    <w:rsid w:val="00214D06"/>
    <w:rsid w:val="00214D5C"/>
    <w:rsid w:val="0021562F"/>
    <w:rsid w:val="0021594E"/>
    <w:rsid w:val="00215C6F"/>
    <w:rsid w:val="002163F0"/>
    <w:rsid w:val="002165BF"/>
    <w:rsid w:val="00216C4C"/>
    <w:rsid w:val="00216C98"/>
    <w:rsid w:val="002200E6"/>
    <w:rsid w:val="00220685"/>
    <w:rsid w:val="00220740"/>
    <w:rsid w:val="00220FDF"/>
    <w:rsid w:val="00221040"/>
    <w:rsid w:val="002216A3"/>
    <w:rsid w:val="00221805"/>
    <w:rsid w:val="002218F1"/>
    <w:rsid w:val="00221F8F"/>
    <w:rsid w:val="002228EF"/>
    <w:rsid w:val="00222A05"/>
    <w:rsid w:val="00223338"/>
    <w:rsid w:val="002238E4"/>
    <w:rsid w:val="00223BAB"/>
    <w:rsid w:val="00223F1F"/>
    <w:rsid w:val="002240A0"/>
    <w:rsid w:val="00224171"/>
    <w:rsid w:val="002242DC"/>
    <w:rsid w:val="00224436"/>
    <w:rsid w:val="002244E0"/>
    <w:rsid w:val="00224C4F"/>
    <w:rsid w:val="00224F98"/>
    <w:rsid w:val="0022534D"/>
    <w:rsid w:val="002256F9"/>
    <w:rsid w:val="00225E15"/>
    <w:rsid w:val="002266DF"/>
    <w:rsid w:val="00226B93"/>
    <w:rsid w:val="00226E50"/>
    <w:rsid w:val="00227214"/>
    <w:rsid w:val="00227772"/>
    <w:rsid w:val="00227E7D"/>
    <w:rsid w:val="00227EDC"/>
    <w:rsid w:val="002306D1"/>
    <w:rsid w:val="0023089B"/>
    <w:rsid w:val="002308AE"/>
    <w:rsid w:val="00231DD8"/>
    <w:rsid w:val="00231F6E"/>
    <w:rsid w:val="002327BC"/>
    <w:rsid w:val="00232878"/>
    <w:rsid w:val="00232B4C"/>
    <w:rsid w:val="00232BA0"/>
    <w:rsid w:val="00232D9C"/>
    <w:rsid w:val="002349E1"/>
    <w:rsid w:val="00234E67"/>
    <w:rsid w:val="002351E5"/>
    <w:rsid w:val="0023568F"/>
    <w:rsid w:val="00235CDE"/>
    <w:rsid w:val="002360F6"/>
    <w:rsid w:val="00236707"/>
    <w:rsid w:val="00237660"/>
    <w:rsid w:val="0023792E"/>
    <w:rsid w:val="0024064A"/>
    <w:rsid w:val="0024101E"/>
    <w:rsid w:val="00242314"/>
    <w:rsid w:val="00242567"/>
    <w:rsid w:val="00242A70"/>
    <w:rsid w:val="00242C5E"/>
    <w:rsid w:val="002431CB"/>
    <w:rsid w:val="0024389E"/>
    <w:rsid w:val="00243C57"/>
    <w:rsid w:val="00243D19"/>
    <w:rsid w:val="00243F63"/>
    <w:rsid w:val="002442E4"/>
    <w:rsid w:val="002447FD"/>
    <w:rsid w:val="00245611"/>
    <w:rsid w:val="00245984"/>
    <w:rsid w:val="00246FAA"/>
    <w:rsid w:val="00247E80"/>
    <w:rsid w:val="0025027D"/>
    <w:rsid w:val="00250731"/>
    <w:rsid w:val="002509D7"/>
    <w:rsid w:val="00250ADD"/>
    <w:rsid w:val="00251076"/>
    <w:rsid w:val="0025187A"/>
    <w:rsid w:val="002528CE"/>
    <w:rsid w:val="002534AA"/>
    <w:rsid w:val="002536FD"/>
    <w:rsid w:val="00253A42"/>
    <w:rsid w:val="002542CE"/>
    <w:rsid w:val="0025448D"/>
    <w:rsid w:val="0025468A"/>
    <w:rsid w:val="0025476A"/>
    <w:rsid w:val="0025488B"/>
    <w:rsid w:val="002548AD"/>
    <w:rsid w:val="00254C06"/>
    <w:rsid w:val="00254D07"/>
    <w:rsid w:val="00254DB1"/>
    <w:rsid w:val="00254EA1"/>
    <w:rsid w:val="0025592D"/>
    <w:rsid w:val="00255DBB"/>
    <w:rsid w:val="00255E3A"/>
    <w:rsid w:val="00255FA9"/>
    <w:rsid w:val="00256044"/>
    <w:rsid w:val="00256DE3"/>
    <w:rsid w:val="002572D7"/>
    <w:rsid w:val="0025760E"/>
    <w:rsid w:val="00257E5C"/>
    <w:rsid w:val="002604BD"/>
    <w:rsid w:val="002606D7"/>
    <w:rsid w:val="00260D1E"/>
    <w:rsid w:val="002610AF"/>
    <w:rsid w:val="00261BEA"/>
    <w:rsid w:val="00261CC5"/>
    <w:rsid w:val="00261D41"/>
    <w:rsid w:val="0026220E"/>
    <w:rsid w:val="002623C2"/>
    <w:rsid w:val="00262864"/>
    <w:rsid w:val="00263955"/>
    <w:rsid w:val="00263B94"/>
    <w:rsid w:val="00263FD8"/>
    <w:rsid w:val="0026405F"/>
    <w:rsid w:val="00264DA7"/>
    <w:rsid w:val="002655EB"/>
    <w:rsid w:val="00266677"/>
    <w:rsid w:val="00266699"/>
    <w:rsid w:val="00266C3E"/>
    <w:rsid w:val="00266FCA"/>
    <w:rsid w:val="002673C0"/>
    <w:rsid w:val="00267A7C"/>
    <w:rsid w:val="00267CAC"/>
    <w:rsid w:val="0027007F"/>
    <w:rsid w:val="002718B3"/>
    <w:rsid w:val="00271ED4"/>
    <w:rsid w:val="0027236E"/>
    <w:rsid w:val="00272949"/>
    <w:rsid w:val="00272B17"/>
    <w:rsid w:val="00272E8F"/>
    <w:rsid w:val="00273564"/>
    <w:rsid w:val="0027463F"/>
    <w:rsid w:val="002749F7"/>
    <w:rsid w:val="00274B39"/>
    <w:rsid w:val="00274BC4"/>
    <w:rsid w:val="00275471"/>
    <w:rsid w:val="00275899"/>
    <w:rsid w:val="00275F57"/>
    <w:rsid w:val="002763CA"/>
    <w:rsid w:val="0027716C"/>
    <w:rsid w:val="002773C5"/>
    <w:rsid w:val="0027749B"/>
    <w:rsid w:val="00277742"/>
    <w:rsid w:val="0027789B"/>
    <w:rsid w:val="00277F0B"/>
    <w:rsid w:val="00277FCC"/>
    <w:rsid w:val="0028015F"/>
    <w:rsid w:val="0028017C"/>
    <w:rsid w:val="002810BD"/>
    <w:rsid w:val="0028145C"/>
    <w:rsid w:val="002816F4"/>
    <w:rsid w:val="00281AEA"/>
    <w:rsid w:val="00282582"/>
    <w:rsid w:val="00283175"/>
    <w:rsid w:val="0028372A"/>
    <w:rsid w:val="0028375E"/>
    <w:rsid w:val="00283E2B"/>
    <w:rsid w:val="00283EF2"/>
    <w:rsid w:val="00284086"/>
    <w:rsid w:val="002847D7"/>
    <w:rsid w:val="00285B1A"/>
    <w:rsid w:val="00285B85"/>
    <w:rsid w:val="00286157"/>
    <w:rsid w:val="00286368"/>
    <w:rsid w:val="0028643A"/>
    <w:rsid w:val="00287B4B"/>
    <w:rsid w:val="00287E10"/>
    <w:rsid w:val="0029007E"/>
    <w:rsid w:val="00290439"/>
    <w:rsid w:val="002909E4"/>
    <w:rsid w:val="00290A7B"/>
    <w:rsid w:val="00290E14"/>
    <w:rsid w:val="00291360"/>
    <w:rsid w:val="0029170C"/>
    <w:rsid w:val="00291792"/>
    <w:rsid w:val="00291B4A"/>
    <w:rsid w:val="00291BAA"/>
    <w:rsid w:val="002921E8"/>
    <w:rsid w:val="002927B8"/>
    <w:rsid w:val="0029313E"/>
    <w:rsid w:val="00293168"/>
    <w:rsid w:val="002937DA"/>
    <w:rsid w:val="00293B62"/>
    <w:rsid w:val="0029437E"/>
    <w:rsid w:val="00294DB6"/>
    <w:rsid w:val="00294E31"/>
    <w:rsid w:val="00295699"/>
    <w:rsid w:val="00295785"/>
    <w:rsid w:val="002957CC"/>
    <w:rsid w:val="002965A2"/>
    <w:rsid w:val="002966DE"/>
    <w:rsid w:val="00296FC9"/>
    <w:rsid w:val="002976B0"/>
    <w:rsid w:val="00297B67"/>
    <w:rsid w:val="00297F28"/>
    <w:rsid w:val="002A02D7"/>
    <w:rsid w:val="002A09FE"/>
    <w:rsid w:val="002A0EFA"/>
    <w:rsid w:val="002A12AF"/>
    <w:rsid w:val="002A1427"/>
    <w:rsid w:val="002A1545"/>
    <w:rsid w:val="002A17F1"/>
    <w:rsid w:val="002A1BB2"/>
    <w:rsid w:val="002A2214"/>
    <w:rsid w:val="002A2465"/>
    <w:rsid w:val="002A24E3"/>
    <w:rsid w:val="002A2667"/>
    <w:rsid w:val="002A26C9"/>
    <w:rsid w:val="002A3165"/>
    <w:rsid w:val="002A3EB9"/>
    <w:rsid w:val="002A49B8"/>
    <w:rsid w:val="002A4B0A"/>
    <w:rsid w:val="002A6151"/>
    <w:rsid w:val="002A6BDC"/>
    <w:rsid w:val="002A6DC7"/>
    <w:rsid w:val="002A7917"/>
    <w:rsid w:val="002A7BAA"/>
    <w:rsid w:val="002B0652"/>
    <w:rsid w:val="002B0821"/>
    <w:rsid w:val="002B1A0A"/>
    <w:rsid w:val="002B252C"/>
    <w:rsid w:val="002B26B2"/>
    <w:rsid w:val="002B2952"/>
    <w:rsid w:val="002B2BDA"/>
    <w:rsid w:val="002B360F"/>
    <w:rsid w:val="002B3AAB"/>
    <w:rsid w:val="002B3CAE"/>
    <w:rsid w:val="002B3D3C"/>
    <w:rsid w:val="002B4BD6"/>
    <w:rsid w:val="002B6300"/>
    <w:rsid w:val="002B640C"/>
    <w:rsid w:val="002B64DA"/>
    <w:rsid w:val="002B66C0"/>
    <w:rsid w:val="002B691A"/>
    <w:rsid w:val="002B6C79"/>
    <w:rsid w:val="002B6CEC"/>
    <w:rsid w:val="002B7326"/>
    <w:rsid w:val="002B741D"/>
    <w:rsid w:val="002B7576"/>
    <w:rsid w:val="002B7C46"/>
    <w:rsid w:val="002C0691"/>
    <w:rsid w:val="002C0A54"/>
    <w:rsid w:val="002C0A77"/>
    <w:rsid w:val="002C10A0"/>
    <w:rsid w:val="002C125B"/>
    <w:rsid w:val="002C1C0F"/>
    <w:rsid w:val="002C202E"/>
    <w:rsid w:val="002C257F"/>
    <w:rsid w:val="002C2844"/>
    <w:rsid w:val="002C29C8"/>
    <w:rsid w:val="002C2AD7"/>
    <w:rsid w:val="002C38E6"/>
    <w:rsid w:val="002C3ECF"/>
    <w:rsid w:val="002C421A"/>
    <w:rsid w:val="002C4408"/>
    <w:rsid w:val="002C45D4"/>
    <w:rsid w:val="002C4E23"/>
    <w:rsid w:val="002C57D1"/>
    <w:rsid w:val="002C5D71"/>
    <w:rsid w:val="002C5E79"/>
    <w:rsid w:val="002C5FFD"/>
    <w:rsid w:val="002C60C0"/>
    <w:rsid w:val="002C60E0"/>
    <w:rsid w:val="002C6372"/>
    <w:rsid w:val="002C6955"/>
    <w:rsid w:val="002C73A6"/>
    <w:rsid w:val="002C7F9E"/>
    <w:rsid w:val="002D041C"/>
    <w:rsid w:val="002D18EB"/>
    <w:rsid w:val="002D1FF2"/>
    <w:rsid w:val="002D2317"/>
    <w:rsid w:val="002D2949"/>
    <w:rsid w:val="002D36A3"/>
    <w:rsid w:val="002D389A"/>
    <w:rsid w:val="002D4AEB"/>
    <w:rsid w:val="002D4DBA"/>
    <w:rsid w:val="002D4E04"/>
    <w:rsid w:val="002D4EFB"/>
    <w:rsid w:val="002D5110"/>
    <w:rsid w:val="002D5798"/>
    <w:rsid w:val="002D58F6"/>
    <w:rsid w:val="002D58FE"/>
    <w:rsid w:val="002D5EAC"/>
    <w:rsid w:val="002D6201"/>
    <w:rsid w:val="002D646C"/>
    <w:rsid w:val="002D698B"/>
    <w:rsid w:val="002D6C1C"/>
    <w:rsid w:val="002D73A3"/>
    <w:rsid w:val="002D785B"/>
    <w:rsid w:val="002D7CDE"/>
    <w:rsid w:val="002E01F6"/>
    <w:rsid w:val="002E028E"/>
    <w:rsid w:val="002E05CE"/>
    <w:rsid w:val="002E0959"/>
    <w:rsid w:val="002E0B44"/>
    <w:rsid w:val="002E10C8"/>
    <w:rsid w:val="002E1531"/>
    <w:rsid w:val="002E19E3"/>
    <w:rsid w:val="002E1EDF"/>
    <w:rsid w:val="002E2A5A"/>
    <w:rsid w:val="002E3531"/>
    <w:rsid w:val="002E3C3E"/>
    <w:rsid w:val="002E3D01"/>
    <w:rsid w:val="002E4C91"/>
    <w:rsid w:val="002E53B5"/>
    <w:rsid w:val="002E67F7"/>
    <w:rsid w:val="002E689D"/>
    <w:rsid w:val="002E69CA"/>
    <w:rsid w:val="002E69FA"/>
    <w:rsid w:val="002E6AAB"/>
    <w:rsid w:val="002E6B47"/>
    <w:rsid w:val="002E7F60"/>
    <w:rsid w:val="002E7FD1"/>
    <w:rsid w:val="002F1052"/>
    <w:rsid w:val="002F210A"/>
    <w:rsid w:val="002F26F8"/>
    <w:rsid w:val="002F281C"/>
    <w:rsid w:val="002F28AC"/>
    <w:rsid w:val="002F2A66"/>
    <w:rsid w:val="002F2B27"/>
    <w:rsid w:val="002F2EE0"/>
    <w:rsid w:val="002F32DC"/>
    <w:rsid w:val="002F39EC"/>
    <w:rsid w:val="002F3BE4"/>
    <w:rsid w:val="002F3D8A"/>
    <w:rsid w:val="002F3EA5"/>
    <w:rsid w:val="002F4401"/>
    <w:rsid w:val="002F44A8"/>
    <w:rsid w:val="002F472C"/>
    <w:rsid w:val="002F51E4"/>
    <w:rsid w:val="002F5BDC"/>
    <w:rsid w:val="002F6608"/>
    <w:rsid w:val="002F6FFD"/>
    <w:rsid w:val="002F70ED"/>
    <w:rsid w:val="002F7336"/>
    <w:rsid w:val="002F74AE"/>
    <w:rsid w:val="00300F1F"/>
    <w:rsid w:val="00301B56"/>
    <w:rsid w:val="00302FC3"/>
    <w:rsid w:val="0030331A"/>
    <w:rsid w:val="003047C1"/>
    <w:rsid w:val="003047DA"/>
    <w:rsid w:val="00304F90"/>
    <w:rsid w:val="00305202"/>
    <w:rsid w:val="00305384"/>
    <w:rsid w:val="0030654A"/>
    <w:rsid w:val="00306DE2"/>
    <w:rsid w:val="00307897"/>
    <w:rsid w:val="003078F5"/>
    <w:rsid w:val="00307B84"/>
    <w:rsid w:val="003114CC"/>
    <w:rsid w:val="003118F4"/>
    <w:rsid w:val="00311CA4"/>
    <w:rsid w:val="00311E13"/>
    <w:rsid w:val="00312408"/>
    <w:rsid w:val="0031277E"/>
    <w:rsid w:val="003128B9"/>
    <w:rsid w:val="00312983"/>
    <w:rsid w:val="00312BB4"/>
    <w:rsid w:val="00315052"/>
    <w:rsid w:val="0031601F"/>
    <w:rsid w:val="00316192"/>
    <w:rsid w:val="00316C13"/>
    <w:rsid w:val="00316D68"/>
    <w:rsid w:val="00316F2B"/>
    <w:rsid w:val="00317369"/>
    <w:rsid w:val="00317FE7"/>
    <w:rsid w:val="0032059A"/>
    <w:rsid w:val="003208F4"/>
    <w:rsid w:val="00320F0B"/>
    <w:rsid w:val="00321A82"/>
    <w:rsid w:val="00321F31"/>
    <w:rsid w:val="00322530"/>
    <w:rsid w:val="00322B0A"/>
    <w:rsid w:val="003231E2"/>
    <w:rsid w:val="0032346B"/>
    <w:rsid w:val="00323822"/>
    <w:rsid w:val="003239A9"/>
    <w:rsid w:val="00323C37"/>
    <w:rsid w:val="00323F4B"/>
    <w:rsid w:val="003244C0"/>
    <w:rsid w:val="00324521"/>
    <w:rsid w:val="00324B5F"/>
    <w:rsid w:val="0032555B"/>
    <w:rsid w:val="0032564E"/>
    <w:rsid w:val="00325B57"/>
    <w:rsid w:val="003265BF"/>
    <w:rsid w:val="00326F30"/>
    <w:rsid w:val="00330292"/>
    <w:rsid w:val="003306B9"/>
    <w:rsid w:val="0033076F"/>
    <w:rsid w:val="003307B0"/>
    <w:rsid w:val="00330B1C"/>
    <w:rsid w:val="00330D3D"/>
    <w:rsid w:val="0033127F"/>
    <w:rsid w:val="003312BB"/>
    <w:rsid w:val="00331567"/>
    <w:rsid w:val="003318D7"/>
    <w:rsid w:val="00331B1A"/>
    <w:rsid w:val="00331B66"/>
    <w:rsid w:val="00331CD2"/>
    <w:rsid w:val="003321E1"/>
    <w:rsid w:val="00332227"/>
    <w:rsid w:val="00332BDE"/>
    <w:rsid w:val="00332C5E"/>
    <w:rsid w:val="00332D08"/>
    <w:rsid w:val="00333A67"/>
    <w:rsid w:val="00333E4B"/>
    <w:rsid w:val="00334C35"/>
    <w:rsid w:val="003358DE"/>
    <w:rsid w:val="003359E6"/>
    <w:rsid w:val="00335E2D"/>
    <w:rsid w:val="003370AB"/>
    <w:rsid w:val="0034007C"/>
    <w:rsid w:val="00340422"/>
    <w:rsid w:val="00340544"/>
    <w:rsid w:val="00340B12"/>
    <w:rsid w:val="00340E0F"/>
    <w:rsid w:val="003412C2"/>
    <w:rsid w:val="00341919"/>
    <w:rsid w:val="00341C68"/>
    <w:rsid w:val="00341E62"/>
    <w:rsid w:val="00342F83"/>
    <w:rsid w:val="00343150"/>
    <w:rsid w:val="003432C8"/>
    <w:rsid w:val="00344501"/>
    <w:rsid w:val="003446F1"/>
    <w:rsid w:val="003447A2"/>
    <w:rsid w:val="00344A93"/>
    <w:rsid w:val="00344C99"/>
    <w:rsid w:val="00344E0B"/>
    <w:rsid w:val="0034513D"/>
    <w:rsid w:val="00345A7B"/>
    <w:rsid w:val="00346526"/>
    <w:rsid w:val="00346645"/>
    <w:rsid w:val="00347F08"/>
    <w:rsid w:val="0035027E"/>
    <w:rsid w:val="003504A2"/>
    <w:rsid w:val="003506C0"/>
    <w:rsid w:val="00350701"/>
    <w:rsid w:val="003508A9"/>
    <w:rsid w:val="003510CA"/>
    <w:rsid w:val="0035149F"/>
    <w:rsid w:val="003518DB"/>
    <w:rsid w:val="00351988"/>
    <w:rsid w:val="00351CDF"/>
    <w:rsid w:val="00352A5D"/>
    <w:rsid w:val="00352C25"/>
    <w:rsid w:val="003534ED"/>
    <w:rsid w:val="003537F2"/>
    <w:rsid w:val="00353B0C"/>
    <w:rsid w:val="00353BC8"/>
    <w:rsid w:val="00353C53"/>
    <w:rsid w:val="00353E8F"/>
    <w:rsid w:val="00354AA7"/>
    <w:rsid w:val="00354B94"/>
    <w:rsid w:val="00354C29"/>
    <w:rsid w:val="00354F59"/>
    <w:rsid w:val="0035531B"/>
    <w:rsid w:val="00355509"/>
    <w:rsid w:val="00355959"/>
    <w:rsid w:val="00355A85"/>
    <w:rsid w:val="00355DD2"/>
    <w:rsid w:val="00356CA8"/>
    <w:rsid w:val="003570D7"/>
    <w:rsid w:val="00357E63"/>
    <w:rsid w:val="00360B83"/>
    <w:rsid w:val="00360E0E"/>
    <w:rsid w:val="00360E9D"/>
    <w:rsid w:val="00361088"/>
    <w:rsid w:val="003616D4"/>
    <w:rsid w:val="003617BE"/>
    <w:rsid w:val="00361866"/>
    <w:rsid w:val="00361B59"/>
    <w:rsid w:val="00361D0C"/>
    <w:rsid w:val="003629CC"/>
    <w:rsid w:val="00363120"/>
    <w:rsid w:val="00363A7F"/>
    <w:rsid w:val="00363C8E"/>
    <w:rsid w:val="00363CC3"/>
    <w:rsid w:val="00363E71"/>
    <w:rsid w:val="0036411B"/>
    <w:rsid w:val="00364C72"/>
    <w:rsid w:val="00365068"/>
    <w:rsid w:val="0036591D"/>
    <w:rsid w:val="00365BF5"/>
    <w:rsid w:val="00365CD9"/>
    <w:rsid w:val="00365DB1"/>
    <w:rsid w:val="003662BD"/>
    <w:rsid w:val="00366434"/>
    <w:rsid w:val="00366DDA"/>
    <w:rsid w:val="00367FE5"/>
    <w:rsid w:val="0037010D"/>
    <w:rsid w:val="003705E3"/>
    <w:rsid w:val="00370C3F"/>
    <w:rsid w:val="00370EC6"/>
    <w:rsid w:val="003719FC"/>
    <w:rsid w:val="00371D5D"/>
    <w:rsid w:val="00372067"/>
    <w:rsid w:val="00372505"/>
    <w:rsid w:val="0037296C"/>
    <w:rsid w:val="00373657"/>
    <w:rsid w:val="00373938"/>
    <w:rsid w:val="00373FF3"/>
    <w:rsid w:val="00374500"/>
    <w:rsid w:val="00374617"/>
    <w:rsid w:val="00374FBD"/>
    <w:rsid w:val="00375601"/>
    <w:rsid w:val="0037671A"/>
    <w:rsid w:val="00376B47"/>
    <w:rsid w:val="003776AE"/>
    <w:rsid w:val="00377E30"/>
    <w:rsid w:val="0038096F"/>
    <w:rsid w:val="0038181D"/>
    <w:rsid w:val="00381DA9"/>
    <w:rsid w:val="00381E02"/>
    <w:rsid w:val="003823C7"/>
    <w:rsid w:val="003828AA"/>
    <w:rsid w:val="00383554"/>
    <w:rsid w:val="003836D4"/>
    <w:rsid w:val="00383803"/>
    <w:rsid w:val="00383AE5"/>
    <w:rsid w:val="00383D82"/>
    <w:rsid w:val="00383F36"/>
    <w:rsid w:val="00384072"/>
    <w:rsid w:val="003841F0"/>
    <w:rsid w:val="00384410"/>
    <w:rsid w:val="003845CF"/>
    <w:rsid w:val="00384713"/>
    <w:rsid w:val="00384864"/>
    <w:rsid w:val="00384C18"/>
    <w:rsid w:val="003854EA"/>
    <w:rsid w:val="003854EE"/>
    <w:rsid w:val="0038597D"/>
    <w:rsid w:val="00386AB5"/>
    <w:rsid w:val="0038728A"/>
    <w:rsid w:val="00387B61"/>
    <w:rsid w:val="00387B7E"/>
    <w:rsid w:val="00390EA1"/>
    <w:rsid w:val="00391B3B"/>
    <w:rsid w:val="00391BBB"/>
    <w:rsid w:val="003923A6"/>
    <w:rsid w:val="003924A2"/>
    <w:rsid w:val="00392A0E"/>
    <w:rsid w:val="00392ACD"/>
    <w:rsid w:val="00392CAB"/>
    <w:rsid w:val="003930B9"/>
    <w:rsid w:val="0039355E"/>
    <w:rsid w:val="003937F0"/>
    <w:rsid w:val="00393A51"/>
    <w:rsid w:val="00393DA5"/>
    <w:rsid w:val="00393F05"/>
    <w:rsid w:val="00393F8A"/>
    <w:rsid w:val="0039406B"/>
    <w:rsid w:val="003941C3"/>
    <w:rsid w:val="00394971"/>
    <w:rsid w:val="00394BC3"/>
    <w:rsid w:val="00395AEF"/>
    <w:rsid w:val="00397252"/>
    <w:rsid w:val="003A014F"/>
    <w:rsid w:val="003A054C"/>
    <w:rsid w:val="003A06D9"/>
    <w:rsid w:val="003A0825"/>
    <w:rsid w:val="003A0C8C"/>
    <w:rsid w:val="003A0F7A"/>
    <w:rsid w:val="003A138F"/>
    <w:rsid w:val="003A15F3"/>
    <w:rsid w:val="003A1F1C"/>
    <w:rsid w:val="003A3BFE"/>
    <w:rsid w:val="003A407B"/>
    <w:rsid w:val="003A4440"/>
    <w:rsid w:val="003A4C01"/>
    <w:rsid w:val="003A4E37"/>
    <w:rsid w:val="003A4FEB"/>
    <w:rsid w:val="003A56AC"/>
    <w:rsid w:val="003A59A1"/>
    <w:rsid w:val="003A5C0D"/>
    <w:rsid w:val="003A6F49"/>
    <w:rsid w:val="003A7D8F"/>
    <w:rsid w:val="003B06CF"/>
    <w:rsid w:val="003B1790"/>
    <w:rsid w:val="003B1E7D"/>
    <w:rsid w:val="003B2745"/>
    <w:rsid w:val="003B31D4"/>
    <w:rsid w:val="003B3EC2"/>
    <w:rsid w:val="003B404E"/>
    <w:rsid w:val="003B4199"/>
    <w:rsid w:val="003B476D"/>
    <w:rsid w:val="003B4B3D"/>
    <w:rsid w:val="003B4DC9"/>
    <w:rsid w:val="003B5119"/>
    <w:rsid w:val="003B5447"/>
    <w:rsid w:val="003B5B37"/>
    <w:rsid w:val="003B6079"/>
    <w:rsid w:val="003B648E"/>
    <w:rsid w:val="003B659A"/>
    <w:rsid w:val="003B6C2E"/>
    <w:rsid w:val="003B6E5F"/>
    <w:rsid w:val="003B6E86"/>
    <w:rsid w:val="003B70EC"/>
    <w:rsid w:val="003B74C2"/>
    <w:rsid w:val="003C0129"/>
    <w:rsid w:val="003C02B4"/>
    <w:rsid w:val="003C109F"/>
    <w:rsid w:val="003C2103"/>
    <w:rsid w:val="003C21D8"/>
    <w:rsid w:val="003C3AB9"/>
    <w:rsid w:val="003C3D19"/>
    <w:rsid w:val="003C3FAF"/>
    <w:rsid w:val="003C5F16"/>
    <w:rsid w:val="003C6A01"/>
    <w:rsid w:val="003C765E"/>
    <w:rsid w:val="003C7733"/>
    <w:rsid w:val="003C7FE9"/>
    <w:rsid w:val="003D0B86"/>
    <w:rsid w:val="003D0D6B"/>
    <w:rsid w:val="003D0FBA"/>
    <w:rsid w:val="003D10C6"/>
    <w:rsid w:val="003D11AD"/>
    <w:rsid w:val="003D1B4C"/>
    <w:rsid w:val="003D273F"/>
    <w:rsid w:val="003D2867"/>
    <w:rsid w:val="003D2DC4"/>
    <w:rsid w:val="003D2FE3"/>
    <w:rsid w:val="003D3490"/>
    <w:rsid w:val="003D3A89"/>
    <w:rsid w:val="003D48A2"/>
    <w:rsid w:val="003D55BC"/>
    <w:rsid w:val="003D5C85"/>
    <w:rsid w:val="003D5CA8"/>
    <w:rsid w:val="003D6291"/>
    <w:rsid w:val="003D6CC0"/>
    <w:rsid w:val="003D6E1F"/>
    <w:rsid w:val="003E00AD"/>
    <w:rsid w:val="003E09B5"/>
    <w:rsid w:val="003E0FA3"/>
    <w:rsid w:val="003E126F"/>
    <w:rsid w:val="003E196C"/>
    <w:rsid w:val="003E2243"/>
    <w:rsid w:val="003E36B3"/>
    <w:rsid w:val="003E423A"/>
    <w:rsid w:val="003E4FCA"/>
    <w:rsid w:val="003E50B1"/>
    <w:rsid w:val="003E50D2"/>
    <w:rsid w:val="003E5521"/>
    <w:rsid w:val="003E6602"/>
    <w:rsid w:val="003E6686"/>
    <w:rsid w:val="003E7731"/>
    <w:rsid w:val="003E7BD2"/>
    <w:rsid w:val="003E7DC3"/>
    <w:rsid w:val="003F072D"/>
    <w:rsid w:val="003F0EF6"/>
    <w:rsid w:val="003F1122"/>
    <w:rsid w:val="003F1622"/>
    <w:rsid w:val="003F164A"/>
    <w:rsid w:val="003F1B4D"/>
    <w:rsid w:val="003F1DBE"/>
    <w:rsid w:val="003F2729"/>
    <w:rsid w:val="003F2B67"/>
    <w:rsid w:val="003F3174"/>
    <w:rsid w:val="003F4D82"/>
    <w:rsid w:val="003F5222"/>
    <w:rsid w:val="003F5526"/>
    <w:rsid w:val="003F57BF"/>
    <w:rsid w:val="003F596B"/>
    <w:rsid w:val="003F5BC7"/>
    <w:rsid w:val="003F601A"/>
    <w:rsid w:val="003F756B"/>
    <w:rsid w:val="0040006F"/>
    <w:rsid w:val="00400E7D"/>
    <w:rsid w:val="00401A74"/>
    <w:rsid w:val="00401C1D"/>
    <w:rsid w:val="00401C4F"/>
    <w:rsid w:val="00401EEC"/>
    <w:rsid w:val="0040236D"/>
    <w:rsid w:val="004023D2"/>
    <w:rsid w:val="00402623"/>
    <w:rsid w:val="00402652"/>
    <w:rsid w:val="0040274C"/>
    <w:rsid w:val="004027E1"/>
    <w:rsid w:val="00403A05"/>
    <w:rsid w:val="004049C2"/>
    <w:rsid w:val="00404B96"/>
    <w:rsid w:val="00404D22"/>
    <w:rsid w:val="00404EFB"/>
    <w:rsid w:val="0040597C"/>
    <w:rsid w:val="00405BB3"/>
    <w:rsid w:val="0040633A"/>
    <w:rsid w:val="0040722F"/>
    <w:rsid w:val="00407E92"/>
    <w:rsid w:val="004106EB"/>
    <w:rsid w:val="00410D50"/>
    <w:rsid w:val="00411340"/>
    <w:rsid w:val="004114FC"/>
    <w:rsid w:val="00411AA4"/>
    <w:rsid w:val="00411DFF"/>
    <w:rsid w:val="00411E50"/>
    <w:rsid w:val="0041279A"/>
    <w:rsid w:val="00412C22"/>
    <w:rsid w:val="00413169"/>
    <w:rsid w:val="00414424"/>
    <w:rsid w:val="00414A03"/>
    <w:rsid w:val="00414C57"/>
    <w:rsid w:val="00414CC2"/>
    <w:rsid w:val="00415209"/>
    <w:rsid w:val="0041564D"/>
    <w:rsid w:val="00415A3A"/>
    <w:rsid w:val="004162D7"/>
    <w:rsid w:val="00416680"/>
    <w:rsid w:val="00416850"/>
    <w:rsid w:val="00416B8C"/>
    <w:rsid w:val="00417D07"/>
    <w:rsid w:val="004202C9"/>
    <w:rsid w:val="00421205"/>
    <w:rsid w:val="004213A5"/>
    <w:rsid w:val="00421BC7"/>
    <w:rsid w:val="004230C0"/>
    <w:rsid w:val="004234CE"/>
    <w:rsid w:val="00423A3B"/>
    <w:rsid w:val="004243DB"/>
    <w:rsid w:val="0042444B"/>
    <w:rsid w:val="00424BAA"/>
    <w:rsid w:val="00424C1F"/>
    <w:rsid w:val="00425BEF"/>
    <w:rsid w:val="0042645E"/>
    <w:rsid w:val="0042658E"/>
    <w:rsid w:val="00426986"/>
    <w:rsid w:val="00426F28"/>
    <w:rsid w:val="00427333"/>
    <w:rsid w:val="004273F4"/>
    <w:rsid w:val="00427917"/>
    <w:rsid w:val="0042792F"/>
    <w:rsid w:val="004279E5"/>
    <w:rsid w:val="0043043A"/>
    <w:rsid w:val="004306D3"/>
    <w:rsid w:val="00431CFF"/>
    <w:rsid w:val="00432413"/>
    <w:rsid w:val="004329F7"/>
    <w:rsid w:val="00432F33"/>
    <w:rsid w:val="00433A32"/>
    <w:rsid w:val="0043409F"/>
    <w:rsid w:val="004350D3"/>
    <w:rsid w:val="00435549"/>
    <w:rsid w:val="00435561"/>
    <w:rsid w:val="004363E1"/>
    <w:rsid w:val="00436588"/>
    <w:rsid w:val="00436A93"/>
    <w:rsid w:val="00436B55"/>
    <w:rsid w:val="00436BD4"/>
    <w:rsid w:val="00436F7D"/>
    <w:rsid w:val="0043709D"/>
    <w:rsid w:val="00437240"/>
    <w:rsid w:val="00437850"/>
    <w:rsid w:val="00437AB0"/>
    <w:rsid w:val="00437DF1"/>
    <w:rsid w:val="00440423"/>
    <w:rsid w:val="00440CB3"/>
    <w:rsid w:val="004416BC"/>
    <w:rsid w:val="00441ECD"/>
    <w:rsid w:val="00442189"/>
    <w:rsid w:val="0044219F"/>
    <w:rsid w:val="004426CC"/>
    <w:rsid w:val="00442B2D"/>
    <w:rsid w:val="00442F9C"/>
    <w:rsid w:val="0044329B"/>
    <w:rsid w:val="004439A0"/>
    <w:rsid w:val="00443FB7"/>
    <w:rsid w:val="00444139"/>
    <w:rsid w:val="004441E0"/>
    <w:rsid w:val="00444598"/>
    <w:rsid w:val="00444E72"/>
    <w:rsid w:val="00444F89"/>
    <w:rsid w:val="004453A3"/>
    <w:rsid w:val="004454EE"/>
    <w:rsid w:val="004459B1"/>
    <w:rsid w:val="00445CB5"/>
    <w:rsid w:val="00445D71"/>
    <w:rsid w:val="0044670A"/>
    <w:rsid w:val="004468C1"/>
    <w:rsid w:val="00446AAD"/>
    <w:rsid w:val="00447467"/>
    <w:rsid w:val="004500C1"/>
    <w:rsid w:val="00450816"/>
    <w:rsid w:val="0045102C"/>
    <w:rsid w:val="004511E3"/>
    <w:rsid w:val="00451759"/>
    <w:rsid w:val="0045194E"/>
    <w:rsid w:val="00451E3F"/>
    <w:rsid w:val="0045200B"/>
    <w:rsid w:val="00452161"/>
    <w:rsid w:val="00452E73"/>
    <w:rsid w:val="00452FD5"/>
    <w:rsid w:val="004539C0"/>
    <w:rsid w:val="00455178"/>
    <w:rsid w:val="004558CE"/>
    <w:rsid w:val="00456373"/>
    <w:rsid w:val="004563D4"/>
    <w:rsid w:val="00456474"/>
    <w:rsid w:val="004579BB"/>
    <w:rsid w:val="00457E17"/>
    <w:rsid w:val="00460CCA"/>
    <w:rsid w:val="00460FD1"/>
    <w:rsid w:val="004617FD"/>
    <w:rsid w:val="004618C3"/>
    <w:rsid w:val="00462CA7"/>
    <w:rsid w:val="00462ED7"/>
    <w:rsid w:val="00464222"/>
    <w:rsid w:val="004647B7"/>
    <w:rsid w:val="00464A38"/>
    <w:rsid w:val="004650FF"/>
    <w:rsid w:val="0046530E"/>
    <w:rsid w:val="00465B18"/>
    <w:rsid w:val="00465E52"/>
    <w:rsid w:val="0046613E"/>
    <w:rsid w:val="00467A07"/>
    <w:rsid w:val="00467A35"/>
    <w:rsid w:val="00467B26"/>
    <w:rsid w:val="00470547"/>
    <w:rsid w:val="00470928"/>
    <w:rsid w:val="00470CF5"/>
    <w:rsid w:val="0047192B"/>
    <w:rsid w:val="0047290C"/>
    <w:rsid w:val="00472BB2"/>
    <w:rsid w:val="004738D5"/>
    <w:rsid w:val="00473A24"/>
    <w:rsid w:val="00473C0A"/>
    <w:rsid w:val="00473C7B"/>
    <w:rsid w:val="00474496"/>
    <w:rsid w:val="004744D0"/>
    <w:rsid w:val="00474C37"/>
    <w:rsid w:val="00474E44"/>
    <w:rsid w:val="00475605"/>
    <w:rsid w:val="00475FD9"/>
    <w:rsid w:val="004765EE"/>
    <w:rsid w:val="00476F72"/>
    <w:rsid w:val="004770FC"/>
    <w:rsid w:val="00477CD7"/>
    <w:rsid w:val="00477F9D"/>
    <w:rsid w:val="00480047"/>
    <w:rsid w:val="00480727"/>
    <w:rsid w:val="00480FAB"/>
    <w:rsid w:val="0048119B"/>
    <w:rsid w:val="00481463"/>
    <w:rsid w:val="00481AFA"/>
    <w:rsid w:val="00481E1B"/>
    <w:rsid w:val="004825FC"/>
    <w:rsid w:val="0048297E"/>
    <w:rsid w:val="004830C6"/>
    <w:rsid w:val="00483F5C"/>
    <w:rsid w:val="004844AB"/>
    <w:rsid w:val="00484F99"/>
    <w:rsid w:val="004850A4"/>
    <w:rsid w:val="00485AAE"/>
    <w:rsid w:val="00486832"/>
    <w:rsid w:val="00486A86"/>
    <w:rsid w:val="00486C29"/>
    <w:rsid w:val="004871FD"/>
    <w:rsid w:val="00487EE6"/>
    <w:rsid w:val="0049041A"/>
    <w:rsid w:val="004907AE"/>
    <w:rsid w:val="00490D5A"/>
    <w:rsid w:val="00491319"/>
    <w:rsid w:val="004916C9"/>
    <w:rsid w:val="0049171B"/>
    <w:rsid w:val="00493ACA"/>
    <w:rsid w:val="004947DC"/>
    <w:rsid w:val="00494DCE"/>
    <w:rsid w:val="00494F50"/>
    <w:rsid w:val="00495A61"/>
    <w:rsid w:val="00495B72"/>
    <w:rsid w:val="00495C75"/>
    <w:rsid w:val="00495CAE"/>
    <w:rsid w:val="004962ED"/>
    <w:rsid w:val="00496575"/>
    <w:rsid w:val="004965FA"/>
    <w:rsid w:val="00497FC5"/>
    <w:rsid w:val="004A0B9D"/>
    <w:rsid w:val="004A1219"/>
    <w:rsid w:val="004A24FA"/>
    <w:rsid w:val="004A2689"/>
    <w:rsid w:val="004A299E"/>
    <w:rsid w:val="004A2BB1"/>
    <w:rsid w:val="004A2E81"/>
    <w:rsid w:val="004A3AF0"/>
    <w:rsid w:val="004A3BA3"/>
    <w:rsid w:val="004A3D7F"/>
    <w:rsid w:val="004A3E84"/>
    <w:rsid w:val="004A48DE"/>
    <w:rsid w:val="004A490B"/>
    <w:rsid w:val="004A577A"/>
    <w:rsid w:val="004A5DC8"/>
    <w:rsid w:val="004A5F98"/>
    <w:rsid w:val="004A61D9"/>
    <w:rsid w:val="004A6843"/>
    <w:rsid w:val="004A6CF5"/>
    <w:rsid w:val="004A7590"/>
    <w:rsid w:val="004A7999"/>
    <w:rsid w:val="004A7C26"/>
    <w:rsid w:val="004A7D30"/>
    <w:rsid w:val="004B0122"/>
    <w:rsid w:val="004B073D"/>
    <w:rsid w:val="004B0A5C"/>
    <w:rsid w:val="004B2857"/>
    <w:rsid w:val="004B287B"/>
    <w:rsid w:val="004B295B"/>
    <w:rsid w:val="004B3238"/>
    <w:rsid w:val="004B3396"/>
    <w:rsid w:val="004B3457"/>
    <w:rsid w:val="004B3B50"/>
    <w:rsid w:val="004B4106"/>
    <w:rsid w:val="004B53BF"/>
    <w:rsid w:val="004B59DD"/>
    <w:rsid w:val="004B5BB8"/>
    <w:rsid w:val="004B6015"/>
    <w:rsid w:val="004B670E"/>
    <w:rsid w:val="004B71EC"/>
    <w:rsid w:val="004B75A0"/>
    <w:rsid w:val="004B7F4A"/>
    <w:rsid w:val="004B7FB1"/>
    <w:rsid w:val="004C0875"/>
    <w:rsid w:val="004C0CB4"/>
    <w:rsid w:val="004C17F8"/>
    <w:rsid w:val="004C18E3"/>
    <w:rsid w:val="004C19E1"/>
    <w:rsid w:val="004C1CAF"/>
    <w:rsid w:val="004C21C6"/>
    <w:rsid w:val="004C2A76"/>
    <w:rsid w:val="004C32CB"/>
    <w:rsid w:val="004C333B"/>
    <w:rsid w:val="004C33D1"/>
    <w:rsid w:val="004C3B45"/>
    <w:rsid w:val="004C4033"/>
    <w:rsid w:val="004C434B"/>
    <w:rsid w:val="004C443A"/>
    <w:rsid w:val="004C50B5"/>
    <w:rsid w:val="004C5231"/>
    <w:rsid w:val="004C5561"/>
    <w:rsid w:val="004C5A03"/>
    <w:rsid w:val="004C5F60"/>
    <w:rsid w:val="004C6750"/>
    <w:rsid w:val="004C773B"/>
    <w:rsid w:val="004C793C"/>
    <w:rsid w:val="004D042A"/>
    <w:rsid w:val="004D0B1E"/>
    <w:rsid w:val="004D0E7F"/>
    <w:rsid w:val="004D0F85"/>
    <w:rsid w:val="004D136B"/>
    <w:rsid w:val="004D1F3C"/>
    <w:rsid w:val="004D24AE"/>
    <w:rsid w:val="004D255B"/>
    <w:rsid w:val="004D3D95"/>
    <w:rsid w:val="004D3F22"/>
    <w:rsid w:val="004D46A9"/>
    <w:rsid w:val="004D54E4"/>
    <w:rsid w:val="004D587C"/>
    <w:rsid w:val="004D5E28"/>
    <w:rsid w:val="004D625A"/>
    <w:rsid w:val="004D6CEB"/>
    <w:rsid w:val="004D6F43"/>
    <w:rsid w:val="004D71E3"/>
    <w:rsid w:val="004D78A7"/>
    <w:rsid w:val="004E0143"/>
    <w:rsid w:val="004E103D"/>
    <w:rsid w:val="004E184E"/>
    <w:rsid w:val="004E1885"/>
    <w:rsid w:val="004E1FC2"/>
    <w:rsid w:val="004E297E"/>
    <w:rsid w:val="004E29C1"/>
    <w:rsid w:val="004E2B3A"/>
    <w:rsid w:val="004E3B91"/>
    <w:rsid w:val="004E4885"/>
    <w:rsid w:val="004E4AE2"/>
    <w:rsid w:val="004E540F"/>
    <w:rsid w:val="004E5639"/>
    <w:rsid w:val="004E5970"/>
    <w:rsid w:val="004E5B44"/>
    <w:rsid w:val="004E5CB2"/>
    <w:rsid w:val="004E7010"/>
    <w:rsid w:val="004E712E"/>
    <w:rsid w:val="004E7432"/>
    <w:rsid w:val="004E75D2"/>
    <w:rsid w:val="004E7A77"/>
    <w:rsid w:val="004F00CD"/>
    <w:rsid w:val="004F07D6"/>
    <w:rsid w:val="004F15A6"/>
    <w:rsid w:val="004F176D"/>
    <w:rsid w:val="004F192C"/>
    <w:rsid w:val="004F1C97"/>
    <w:rsid w:val="004F231F"/>
    <w:rsid w:val="004F23E2"/>
    <w:rsid w:val="004F2B43"/>
    <w:rsid w:val="004F2C1D"/>
    <w:rsid w:val="004F2F1D"/>
    <w:rsid w:val="004F2F93"/>
    <w:rsid w:val="004F3482"/>
    <w:rsid w:val="004F3A0A"/>
    <w:rsid w:val="004F3E95"/>
    <w:rsid w:val="004F4660"/>
    <w:rsid w:val="004F479A"/>
    <w:rsid w:val="004F4AFC"/>
    <w:rsid w:val="004F504B"/>
    <w:rsid w:val="004F62D9"/>
    <w:rsid w:val="004F73F0"/>
    <w:rsid w:val="004F740F"/>
    <w:rsid w:val="004F77AE"/>
    <w:rsid w:val="004F7DC3"/>
    <w:rsid w:val="004F7E7B"/>
    <w:rsid w:val="004F7F09"/>
    <w:rsid w:val="00500B61"/>
    <w:rsid w:val="0050175C"/>
    <w:rsid w:val="00501C3E"/>
    <w:rsid w:val="0050239C"/>
    <w:rsid w:val="005028E8"/>
    <w:rsid w:val="00502A30"/>
    <w:rsid w:val="00502B03"/>
    <w:rsid w:val="0050363F"/>
    <w:rsid w:val="00503780"/>
    <w:rsid w:val="00503C92"/>
    <w:rsid w:val="00504A85"/>
    <w:rsid w:val="005053CA"/>
    <w:rsid w:val="005054B1"/>
    <w:rsid w:val="00505944"/>
    <w:rsid w:val="00506CBE"/>
    <w:rsid w:val="005071A0"/>
    <w:rsid w:val="0050765F"/>
    <w:rsid w:val="005076BF"/>
    <w:rsid w:val="005076C0"/>
    <w:rsid w:val="00507700"/>
    <w:rsid w:val="005077D6"/>
    <w:rsid w:val="00507CDB"/>
    <w:rsid w:val="005103F9"/>
    <w:rsid w:val="005105D6"/>
    <w:rsid w:val="00510926"/>
    <w:rsid w:val="00510E25"/>
    <w:rsid w:val="00511AC1"/>
    <w:rsid w:val="00511BB1"/>
    <w:rsid w:val="00512E96"/>
    <w:rsid w:val="00513114"/>
    <w:rsid w:val="0051349B"/>
    <w:rsid w:val="00513B1C"/>
    <w:rsid w:val="0051436D"/>
    <w:rsid w:val="00514D41"/>
    <w:rsid w:val="0051586A"/>
    <w:rsid w:val="00515C6E"/>
    <w:rsid w:val="00515DF6"/>
    <w:rsid w:val="00515E19"/>
    <w:rsid w:val="005167DD"/>
    <w:rsid w:val="005169A5"/>
    <w:rsid w:val="005201AF"/>
    <w:rsid w:val="00520374"/>
    <w:rsid w:val="00520936"/>
    <w:rsid w:val="00520D95"/>
    <w:rsid w:val="005212E7"/>
    <w:rsid w:val="00521340"/>
    <w:rsid w:val="00521557"/>
    <w:rsid w:val="005222F4"/>
    <w:rsid w:val="00522E96"/>
    <w:rsid w:val="00522F5D"/>
    <w:rsid w:val="00522FC4"/>
    <w:rsid w:val="0052313C"/>
    <w:rsid w:val="00523921"/>
    <w:rsid w:val="0052447B"/>
    <w:rsid w:val="0052474B"/>
    <w:rsid w:val="00524DD2"/>
    <w:rsid w:val="005255B6"/>
    <w:rsid w:val="00525998"/>
    <w:rsid w:val="00526146"/>
    <w:rsid w:val="005265FA"/>
    <w:rsid w:val="00526DD5"/>
    <w:rsid w:val="00526DE8"/>
    <w:rsid w:val="00527192"/>
    <w:rsid w:val="0052741F"/>
    <w:rsid w:val="00527889"/>
    <w:rsid w:val="00527B74"/>
    <w:rsid w:val="00527F06"/>
    <w:rsid w:val="005303A9"/>
    <w:rsid w:val="00530902"/>
    <w:rsid w:val="005311B7"/>
    <w:rsid w:val="005320F1"/>
    <w:rsid w:val="00532A6B"/>
    <w:rsid w:val="00533069"/>
    <w:rsid w:val="0053319B"/>
    <w:rsid w:val="0053338C"/>
    <w:rsid w:val="005333F7"/>
    <w:rsid w:val="0053708C"/>
    <w:rsid w:val="005372FB"/>
    <w:rsid w:val="00537A97"/>
    <w:rsid w:val="00537F5C"/>
    <w:rsid w:val="00540669"/>
    <w:rsid w:val="00540B08"/>
    <w:rsid w:val="00540B5F"/>
    <w:rsid w:val="00541811"/>
    <w:rsid w:val="00541B1F"/>
    <w:rsid w:val="0054257A"/>
    <w:rsid w:val="00542CB3"/>
    <w:rsid w:val="005438F6"/>
    <w:rsid w:val="0054424F"/>
    <w:rsid w:val="0054440F"/>
    <w:rsid w:val="005447C5"/>
    <w:rsid w:val="00544A4B"/>
    <w:rsid w:val="00544EC4"/>
    <w:rsid w:val="0054567A"/>
    <w:rsid w:val="00545965"/>
    <w:rsid w:val="005462D9"/>
    <w:rsid w:val="0054775D"/>
    <w:rsid w:val="0055036F"/>
    <w:rsid w:val="0055070B"/>
    <w:rsid w:val="00550AF9"/>
    <w:rsid w:val="00550D1D"/>
    <w:rsid w:val="00550EB1"/>
    <w:rsid w:val="005512C3"/>
    <w:rsid w:val="00551351"/>
    <w:rsid w:val="00551A26"/>
    <w:rsid w:val="00551AAC"/>
    <w:rsid w:val="00551DD4"/>
    <w:rsid w:val="00551E17"/>
    <w:rsid w:val="00552304"/>
    <w:rsid w:val="005526FA"/>
    <w:rsid w:val="0055290E"/>
    <w:rsid w:val="00552E00"/>
    <w:rsid w:val="00552E09"/>
    <w:rsid w:val="00552EDE"/>
    <w:rsid w:val="00552F8E"/>
    <w:rsid w:val="005532A8"/>
    <w:rsid w:val="00554061"/>
    <w:rsid w:val="00554313"/>
    <w:rsid w:val="00554F28"/>
    <w:rsid w:val="00555345"/>
    <w:rsid w:val="00555E2D"/>
    <w:rsid w:val="00555F5C"/>
    <w:rsid w:val="00556103"/>
    <w:rsid w:val="00556995"/>
    <w:rsid w:val="00557639"/>
    <w:rsid w:val="0055776C"/>
    <w:rsid w:val="00557802"/>
    <w:rsid w:val="005579B2"/>
    <w:rsid w:val="005579DE"/>
    <w:rsid w:val="005605E4"/>
    <w:rsid w:val="005606CC"/>
    <w:rsid w:val="0056081D"/>
    <w:rsid w:val="00560B1B"/>
    <w:rsid w:val="00560D87"/>
    <w:rsid w:val="00560ED4"/>
    <w:rsid w:val="00560F98"/>
    <w:rsid w:val="005610EE"/>
    <w:rsid w:val="00561AB9"/>
    <w:rsid w:val="00561D8A"/>
    <w:rsid w:val="00562A4D"/>
    <w:rsid w:val="00562AAD"/>
    <w:rsid w:val="005659A9"/>
    <w:rsid w:val="005659B2"/>
    <w:rsid w:val="00565F71"/>
    <w:rsid w:val="005662AE"/>
    <w:rsid w:val="00566E56"/>
    <w:rsid w:val="00567092"/>
    <w:rsid w:val="00567B50"/>
    <w:rsid w:val="00567E75"/>
    <w:rsid w:val="00570936"/>
    <w:rsid w:val="00571604"/>
    <w:rsid w:val="00571EE9"/>
    <w:rsid w:val="00572EC0"/>
    <w:rsid w:val="00572FDE"/>
    <w:rsid w:val="0057302A"/>
    <w:rsid w:val="005736BE"/>
    <w:rsid w:val="005737DE"/>
    <w:rsid w:val="0057383B"/>
    <w:rsid w:val="0057514E"/>
    <w:rsid w:val="00575512"/>
    <w:rsid w:val="00575604"/>
    <w:rsid w:val="005759B4"/>
    <w:rsid w:val="00575F39"/>
    <w:rsid w:val="00575FF1"/>
    <w:rsid w:val="00577C59"/>
    <w:rsid w:val="005805DF"/>
    <w:rsid w:val="00580FAF"/>
    <w:rsid w:val="0058119B"/>
    <w:rsid w:val="00581571"/>
    <w:rsid w:val="00581821"/>
    <w:rsid w:val="0058190A"/>
    <w:rsid w:val="005819C8"/>
    <w:rsid w:val="005827CA"/>
    <w:rsid w:val="00582B24"/>
    <w:rsid w:val="00583529"/>
    <w:rsid w:val="005836DD"/>
    <w:rsid w:val="00583A7A"/>
    <w:rsid w:val="00583E63"/>
    <w:rsid w:val="00584131"/>
    <w:rsid w:val="0058445C"/>
    <w:rsid w:val="00584474"/>
    <w:rsid w:val="00584880"/>
    <w:rsid w:val="005849F0"/>
    <w:rsid w:val="005852DA"/>
    <w:rsid w:val="00585E08"/>
    <w:rsid w:val="005865F6"/>
    <w:rsid w:val="00586957"/>
    <w:rsid w:val="00586D37"/>
    <w:rsid w:val="00587078"/>
    <w:rsid w:val="005904D7"/>
    <w:rsid w:val="0059061D"/>
    <w:rsid w:val="00590E8E"/>
    <w:rsid w:val="005912F6"/>
    <w:rsid w:val="00591307"/>
    <w:rsid w:val="005926BC"/>
    <w:rsid w:val="005926F8"/>
    <w:rsid w:val="00592DA5"/>
    <w:rsid w:val="00592E9F"/>
    <w:rsid w:val="005935F7"/>
    <w:rsid w:val="00593F02"/>
    <w:rsid w:val="00594351"/>
    <w:rsid w:val="00594F6B"/>
    <w:rsid w:val="0059509F"/>
    <w:rsid w:val="00595659"/>
    <w:rsid w:val="005959FC"/>
    <w:rsid w:val="00595B17"/>
    <w:rsid w:val="00595C3B"/>
    <w:rsid w:val="0059633F"/>
    <w:rsid w:val="005966EF"/>
    <w:rsid w:val="00596E54"/>
    <w:rsid w:val="00597D93"/>
    <w:rsid w:val="005A03F3"/>
    <w:rsid w:val="005A0A81"/>
    <w:rsid w:val="005A0EBE"/>
    <w:rsid w:val="005A1051"/>
    <w:rsid w:val="005A17BA"/>
    <w:rsid w:val="005A1A33"/>
    <w:rsid w:val="005A3C0C"/>
    <w:rsid w:val="005A3F64"/>
    <w:rsid w:val="005A3FBE"/>
    <w:rsid w:val="005A515F"/>
    <w:rsid w:val="005A51F8"/>
    <w:rsid w:val="005A598D"/>
    <w:rsid w:val="005A5DC0"/>
    <w:rsid w:val="005A5F09"/>
    <w:rsid w:val="005A64C1"/>
    <w:rsid w:val="005A67EB"/>
    <w:rsid w:val="005A683E"/>
    <w:rsid w:val="005A68B3"/>
    <w:rsid w:val="005A6A06"/>
    <w:rsid w:val="005A79F9"/>
    <w:rsid w:val="005A7BCA"/>
    <w:rsid w:val="005A7EA7"/>
    <w:rsid w:val="005B03D7"/>
    <w:rsid w:val="005B0914"/>
    <w:rsid w:val="005B09B3"/>
    <w:rsid w:val="005B0D95"/>
    <w:rsid w:val="005B1071"/>
    <w:rsid w:val="005B1189"/>
    <w:rsid w:val="005B1A3B"/>
    <w:rsid w:val="005B24E8"/>
    <w:rsid w:val="005B2601"/>
    <w:rsid w:val="005B28C8"/>
    <w:rsid w:val="005B2A43"/>
    <w:rsid w:val="005B2C42"/>
    <w:rsid w:val="005B3126"/>
    <w:rsid w:val="005B3CF4"/>
    <w:rsid w:val="005B4377"/>
    <w:rsid w:val="005B4F58"/>
    <w:rsid w:val="005B50BE"/>
    <w:rsid w:val="005B5EB3"/>
    <w:rsid w:val="005B5F1A"/>
    <w:rsid w:val="005B719C"/>
    <w:rsid w:val="005B7316"/>
    <w:rsid w:val="005C0207"/>
    <w:rsid w:val="005C0E75"/>
    <w:rsid w:val="005C13EF"/>
    <w:rsid w:val="005C184F"/>
    <w:rsid w:val="005C217B"/>
    <w:rsid w:val="005C22CA"/>
    <w:rsid w:val="005C290D"/>
    <w:rsid w:val="005C4DD7"/>
    <w:rsid w:val="005C4E7D"/>
    <w:rsid w:val="005C507D"/>
    <w:rsid w:val="005C5745"/>
    <w:rsid w:val="005C57E8"/>
    <w:rsid w:val="005C587E"/>
    <w:rsid w:val="005C5B9E"/>
    <w:rsid w:val="005C603A"/>
    <w:rsid w:val="005C6097"/>
    <w:rsid w:val="005C6ABA"/>
    <w:rsid w:val="005C6BD5"/>
    <w:rsid w:val="005C711E"/>
    <w:rsid w:val="005C7511"/>
    <w:rsid w:val="005C7C8E"/>
    <w:rsid w:val="005C7E99"/>
    <w:rsid w:val="005D0A16"/>
    <w:rsid w:val="005D19CB"/>
    <w:rsid w:val="005D1A6E"/>
    <w:rsid w:val="005D2153"/>
    <w:rsid w:val="005D2625"/>
    <w:rsid w:val="005D2C41"/>
    <w:rsid w:val="005D3248"/>
    <w:rsid w:val="005D32DB"/>
    <w:rsid w:val="005D3E66"/>
    <w:rsid w:val="005D42BB"/>
    <w:rsid w:val="005D4F9B"/>
    <w:rsid w:val="005D5A6B"/>
    <w:rsid w:val="005D5AB7"/>
    <w:rsid w:val="005D5AD1"/>
    <w:rsid w:val="005D5FD4"/>
    <w:rsid w:val="005D6B81"/>
    <w:rsid w:val="005D6CDA"/>
    <w:rsid w:val="005D6E01"/>
    <w:rsid w:val="005D7329"/>
    <w:rsid w:val="005D75FE"/>
    <w:rsid w:val="005D7DC4"/>
    <w:rsid w:val="005E01A0"/>
    <w:rsid w:val="005E0B4E"/>
    <w:rsid w:val="005E0D6C"/>
    <w:rsid w:val="005E181F"/>
    <w:rsid w:val="005E2314"/>
    <w:rsid w:val="005E2760"/>
    <w:rsid w:val="005E2F9E"/>
    <w:rsid w:val="005E32D9"/>
    <w:rsid w:val="005E359B"/>
    <w:rsid w:val="005E39CF"/>
    <w:rsid w:val="005E4098"/>
    <w:rsid w:val="005E454A"/>
    <w:rsid w:val="005E4BA0"/>
    <w:rsid w:val="005E4ED0"/>
    <w:rsid w:val="005E5124"/>
    <w:rsid w:val="005E5188"/>
    <w:rsid w:val="005E52B6"/>
    <w:rsid w:val="005E53C6"/>
    <w:rsid w:val="005E5C5E"/>
    <w:rsid w:val="005E670E"/>
    <w:rsid w:val="005E73E1"/>
    <w:rsid w:val="005E7FC0"/>
    <w:rsid w:val="005F0170"/>
    <w:rsid w:val="005F05C7"/>
    <w:rsid w:val="005F06AE"/>
    <w:rsid w:val="005F0A3C"/>
    <w:rsid w:val="005F0B8E"/>
    <w:rsid w:val="005F0DC2"/>
    <w:rsid w:val="005F17B1"/>
    <w:rsid w:val="005F18FD"/>
    <w:rsid w:val="005F1CDF"/>
    <w:rsid w:val="005F1D24"/>
    <w:rsid w:val="005F1E55"/>
    <w:rsid w:val="005F34FC"/>
    <w:rsid w:val="005F36BF"/>
    <w:rsid w:val="005F3728"/>
    <w:rsid w:val="005F37BB"/>
    <w:rsid w:val="005F388E"/>
    <w:rsid w:val="005F4978"/>
    <w:rsid w:val="005F50F5"/>
    <w:rsid w:val="005F6528"/>
    <w:rsid w:val="005F6728"/>
    <w:rsid w:val="005F67D9"/>
    <w:rsid w:val="005F6F97"/>
    <w:rsid w:val="005F7AFA"/>
    <w:rsid w:val="005F7EF9"/>
    <w:rsid w:val="00600248"/>
    <w:rsid w:val="006011B3"/>
    <w:rsid w:val="00601DC7"/>
    <w:rsid w:val="00602566"/>
    <w:rsid w:val="00602D6A"/>
    <w:rsid w:val="006037E0"/>
    <w:rsid w:val="00603AC2"/>
    <w:rsid w:val="00603C9C"/>
    <w:rsid w:val="00603D3C"/>
    <w:rsid w:val="0060424B"/>
    <w:rsid w:val="006042AE"/>
    <w:rsid w:val="00604473"/>
    <w:rsid w:val="00604979"/>
    <w:rsid w:val="00604AE4"/>
    <w:rsid w:val="0060527E"/>
    <w:rsid w:val="00605290"/>
    <w:rsid w:val="00605879"/>
    <w:rsid w:val="006058F0"/>
    <w:rsid w:val="00605C56"/>
    <w:rsid w:val="00605D13"/>
    <w:rsid w:val="00606082"/>
    <w:rsid w:val="006062AD"/>
    <w:rsid w:val="00606463"/>
    <w:rsid w:val="0060656C"/>
    <w:rsid w:val="006066D0"/>
    <w:rsid w:val="00606BBE"/>
    <w:rsid w:val="00606F3A"/>
    <w:rsid w:val="00610128"/>
    <w:rsid w:val="0061067D"/>
    <w:rsid w:val="00610A57"/>
    <w:rsid w:val="00610B96"/>
    <w:rsid w:val="006119DE"/>
    <w:rsid w:val="00611F39"/>
    <w:rsid w:val="00611FCB"/>
    <w:rsid w:val="006121EA"/>
    <w:rsid w:val="006123DA"/>
    <w:rsid w:val="00613CC9"/>
    <w:rsid w:val="006140CD"/>
    <w:rsid w:val="00614B06"/>
    <w:rsid w:val="006151E6"/>
    <w:rsid w:val="0061554D"/>
    <w:rsid w:val="006157E7"/>
    <w:rsid w:val="00616070"/>
    <w:rsid w:val="0061627B"/>
    <w:rsid w:val="00616BAD"/>
    <w:rsid w:val="006177A8"/>
    <w:rsid w:val="006177E9"/>
    <w:rsid w:val="0061799D"/>
    <w:rsid w:val="00617C5C"/>
    <w:rsid w:val="00617FDE"/>
    <w:rsid w:val="0062026C"/>
    <w:rsid w:val="00620622"/>
    <w:rsid w:val="0062075D"/>
    <w:rsid w:val="00621B2B"/>
    <w:rsid w:val="00621BF7"/>
    <w:rsid w:val="0062253B"/>
    <w:rsid w:val="006226AF"/>
    <w:rsid w:val="00622A90"/>
    <w:rsid w:val="00622D35"/>
    <w:rsid w:val="006231E9"/>
    <w:rsid w:val="00623659"/>
    <w:rsid w:val="0062417E"/>
    <w:rsid w:val="006245D5"/>
    <w:rsid w:val="00624644"/>
    <w:rsid w:val="00624AF6"/>
    <w:rsid w:val="00625036"/>
    <w:rsid w:val="00625993"/>
    <w:rsid w:val="0062615D"/>
    <w:rsid w:val="00626170"/>
    <w:rsid w:val="00626AEB"/>
    <w:rsid w:val="00626DD9"/>
    <w:rsid w:val="00626E38"/>
    <w:rsid w:val="00627015"/>
    <w:rsid w:val="00627537"/>
    <w:rsid w:val="00627875"/>
    <w:rsid w:val="006302A8"/>
    <w:rsid w:val="00630463"/>
    <w:rsid w:val="006306E6"/>
    <w:rsid w:val="006321FF"/>
    <w:rsid w:val="00633E0E"/>
    <w:rsid w:val="00635819"/>
    <w:rsid w:val="006360A4"/>
    <w:rsid w:val="006360CB"/>
    <w:rsid w:val="006368AD"/>
    <w:rsid w:val="00636A90"/>
    <w:rsid w:val="006372B5"/>
    <w:rsid w:val="0063733B"/>
    <w:rsid w:val="0064144C"/>
    <w:rsid w:val="00641530"/>
    <w:rsid w:val="006415DC"/>
    <w:rsid w:val="0064184C"/>
    <w:rsid w:val="00641E02"/>
    <w:rsid w:val="00642DAB"/>
    <w:rsid w:val="00643005"/>
    <w:rsid w:val="006433AC"/>
    <w:rsid w:val="00643506"/>
    <w:rsid w:val="00643794"/>
    <w:rsid w:val="00643802"/>
    <w:rsid w:val="00643955"/>
    <w:rsid w:val="00643E5B"/>
    <w:rsid w:val="00644490"/>
    <w:rsid w:val="0064506F"/>
    <w:rsid w:val="0064578A"/>
    <w:rsid w:val="00645C2E"/>
    <w:rsid w:val="00645E07"/>
    <w:rsid w:val="006462CB"/>
    <w:rsid w:val="00646A89"/>
    <w:rsid w:val="006473B6"/>
    <w:rsid w:val="0064741D"/>
    <w:rsid w:val="00647533"/>
    <w:rsid w:val="0064772A"/>
    <w:rsid w:val="00647B6D"/>
    <w:rsid w:val="0065168B"/>
    <w:rsid w:val="00652191"/>
    <w:rsid w:val="006526AC"/>
    <w:rsid w:val="0065286A"/>
    <w:rsid w:val="00652ABA"/>
    <w:rsid w:val="006533F2"/>
    <w:rsid w:val="00653CD3"/>
    <w:rsid w:val="00653D84"/>
    <w:rsid w:val="00654455"/>
    <w:rsid w:val="006545A3"/>
    <w:rsid w:val="0065462B"/>
    <w:rsid w:val="00654743"/>
    <w:rsid w:val="00654BE0"/>
    <w:rsid w:val="00654CC3"/>
    <w:rsid w:val="0065532C"/>
    <w:rsid w:val="00655791"/>
    <w:rsid w:val="006558A1"/>
    <w:rsid w:val="00656039"/>
    <w:rsid w:val="0065623C"/>
    <w:rsid w:val="0065699C"/>
    <w:rsid w:val="006569E3"/>
    <w:rsid w:val="00656CEE"/>
    <w:rsid w:val="0065709A"/>
    <w:rsid w:val="0065732B"/>
    <w:rsid w:val="006577FE"/>
    <w:rsid w:val="00657CEF"/>
    <w:rsid w:val="00660084"/>
    <w:rsid w:val="0066099C"/>
    <w:rsid w:val="0066132D"/>
    <w:rsid w:val="00661DAF"/>
    <w:rsid w:val="00661E83"/>
    <w:rsid w:val="0066205B"/>
    <w:rsid w:val="00662169"/>
    <w:rsid w:val="0066241B"/>
    <w:rsid w:val="00662514"/>
    <w:rsid w:val="0066273E"/>
    <w:rsid w:val="00662D61"/>
    <w:rsid w:val="00663104"/>
    <w:rsid w:val="0066323B"/>
    <w:rsid w:val="00664514"/>
    <w:rsid w:val="006648AD"/>
    <w:rsid w:val="006649DC"/>
    <w:rsid w:val="00664EFB"/>
    <w:rsid w:val="00665037"/>
    <w:rsid w:val="006656B2"/>
    <w:rsid w:val="00665B60"/>
    <w:rsid w:val="00665BFD"/>
    <w:rsid w:val="00666A58"/>
    <w:rsid w:val="00666C2E"/>
    <w:rsid w:val="00666DA9"/>
    <w:rsid w:val="0066764D"/>
    <w:rsid w:val="006676B4"/>
    <w:rsid w:val="00667B6F"/>
    <w:rsid w:val="0067000D"/>
    <w:rsid w:val="00670341"/>
    <w:rsid w:val="00670C88"/>
    <w:rsid w:val="00670D1D"/>
    <w:rsid w:val="00670F00"/>
    <w:rsid w:val="00671154"/>
    <w:rsid w:val="00672058"/>
    <w:rsid w:val="00672121"/>
    <w:rsid w:val="00672544"/>
    <w:rsid w:val="0067263B"/>
    <w:rsid w:val="006728A4"/>
    <w:rsid w:val="0067325C"/>
    <w:rsid w:val="0067393B"/>
    <w:rsid w:val="00674101"/>
    <w:rsid w:val="00674767"/>
    <w:rsid w:val="00674E46"/>
    <w:rsid w:val="00675336"/>
    <w:rsid w:val="0067548D"/>
    <w:rsid w:val="00675F41"/>
    <w:rsid w:val="006762AD"/>
    <w:rsid w:val="006768A2"/>
    <w:rsid w:val="00676BEE"/>
    <w:rsid w:val="006770CE"/>
    <w:rsid w:val="0067781F"/>
    <w:rsid w:val="00680380"/>
    <w:rsid w:val="006807BA"/>
    <w:rsid w:val="00681BA0"/>
    <w:rsid w:val="00681C5B"/>
    <w:rsid w:val="00681EBD"/>
    <w:rsid w:val="00682470"/>
    <w:rsid w:val="006825D1"/>
    <w:rsid w:val="0068263B"/>
    <w:rsid w:val="00682FC4"/>
    <w:rsid w:val="006831E5"/>
    <w:rsid w:val="00683279"/>
    <w:rsid w:val="006842C6"/>
    <w:rsid w:val="00684495"/>
    <w:rsid w:val="006847DA"/>
    <w:rsid w:val="006859CA"/>
    <w:rsid w:val="0068670F"/>
    <w:rsid w:val="006871C2"/>
    <w:rsid w:val="00687424"/>
    <w:rsid w:val="0068753C"/>
    <w:rsid w:val="0068764E"/>
    <w:rsid w:val="00687764"/>
    <w:rsid w:val="00687E78"/>
    <w:rsid w:val="00690729"/>
    <w:rsid w:val="00690815"/>
    <w:rsid w:val="006914C1"/>
    <w:rsid w:val="006920F0"/>
    <w:rsid w:val="00692AEF"/>
    <w:rsid w:val="00694214"/>
    <w:rsid w:val="00694980"/>
    <w:rsid w:val="00695244"/>
    <w:rsid w:val="00696471"/>
    <w:rsid w:val="006969F2"/>
    <w:rsid w:val="00696FEE"/>
    <w:rsid w:val="00697602"/>
    <w:rsid w:val="00697796"/>
    <w:rsid w:val="006A0A37"/>
    <w:rsid w:val="006A0D55"/>
    <w:rsid w:val="006A106A"/>
    <w:rsid w:val="006A166F"/>
    <w:rsid w:val="006A2278"/>
    <w:rsid w:val="006A272D"/>
    <w:rsid w:val="006A289A"/>
    <w:rsid w:val="006A3A48"/>
    <w:rsid w:val="006A4228"/>
    <w:rsid w:val="006A45C3"/>
    <w:rsid w:val="006A528E"/>
    <w:rsid w:val="006A5BDB"/>
    <w:rsid w:val="006A6024"/>
    <w:rsid w:val="006A6264"/>
    <w:rsid w:val="006A6357"/>
    <w:rsid w:val="006A68ED"/>
    <w:rsid w:val="006A6B4F"/>
    <w:rsid w:val="006A7BE4"/>
    <w:rsid w:val="006A7D4C"/>
    <w:rsid w:val="006B09F8"/>
    <w:rsid w:val="006B0A72"/>
    <w:rsid w:val="006B14B2"/>
    <w:rsid w:val="006B1BB7"/>
    <w:rsid w:val="006B287C"/>
    <w:rsid w:val="006B2A79"/>
    <w:rsid w:val="006B2BEC"/>
    <w:rsid w:val="006B3631"/>
    <w:rsid w:val="006B5C23"/>
    <w:rsid w:val="006B5C45"/>
    <w:rsid w:val="006B5E86"/>
    <w:rsid w:val="006B66DE"/>
    <w:rsid w:val="006B6918"/>
    <w:rsid w:val="006B692E"/>
    <w:rsid w:val="006B703F"/>
    <w:rsid w:val="006B7C65"/>
    <w:rsid w:val="006C0FCF"/>
    <w:rsid w:val="006C1210"/>
    <w:rsid w:val="006C1FF8"/>
    <w:rsid w:val="006C2543"/>
    <w:rsid w:val="006C25FF"/>
    <w:rsid w:val="006C26F4"/>
    <w:rsid w:val="006C27D8"/>
    <w:rsid w:val="006C2F14"/>
    <w:rsid w:val="006C33A0"/>
    <w:rsid w:val="006C3934"/>
    <w:rsid w:val="006C3A4E"/>
    <w:rsid w:val="006C3F2A"/>
    <w:rsid w:val="006C3FA9"/>
    <w:rsid w:val="006C420A"/>
    <w:rsid w:val="006C4455"/>
    <w:rsid w:val="006C465A"/>
    <w:rsid w:val="006C4829"/>
    <w:rsid w:val="006C4E65"/>
    <w:rsid w:val="006C5AF8"/>
    <w:rsid w:val="006C5CD4"/>
    <w:rsid w:val="006C5D15"/>
    <w:rsid w:val="006C6376"/>
    <w:rsid w:val="006C6D8C"/>
    <w:rsid w:val="006C6E0B"/>
    <w:rsid w:val="006C762B"/>
    <w:rsid w:val="006D0175"/>
    <w:rsid w:val="006D0799"/>
    <w:rsid w:val="006D07AA"/>
    <w:rsid w:val="006D287F"/>
    <w:rsid w:val="006D30E8"/>
    <w:rsid w:val="006D38CA"/>
    <w:rsid w:val="006D3D44"/>
    <w:rsid w:val="006D46A1"/>
    <w:rsid w:val="006D4AFA"/>
    <w:rsid w:val="006D4F66"/>
    <w:rsid w:val="006D50B0"/>
    <w:rsid w:val="006D592F"/>
    <w:rsid w:val="006D59BA"/>
    <w:rsid w:val="006D5E34"/>
    <w:rsid w:val="006D5EE6"/>
    <w:rsid w:val="006D5F41"/>
    <w:rsid w:val="006D64D9"/>
    <w:rsid w:val="006D7DDD"/>
    <w:rsid w:val="006E00F9"/>
    <w:rsid w:val="006E036E"/>
    <w:rsid w:val="006E05C5"/>
    <w:rsid w:val="006E069F"/>
    <w:rsid w:val="006E1272"/>
    <w:rsid w:val="006E1CDD"/>
    <w:rsid w:val="006E1DD6"/>
    <w:rsid w:val="006E2023"/>
    <w:rsid w:val="006E2101"/>
    <w:rsid w:val="006E261C"/>
    <w:rsid w:val="006E4249"/>
    <w:rsid w:val="006E438C"/>
    <w:rsid w:val="006E443E"/>
    <w:rsid w:val="006E4A5C"/>
    <w:rsid w:val="006E4A92"/>
    <w:rsid w:val="006E4DED"/>
    <w:rsid w:val="006E4E72"/>
    <w:rsid w:val="006E4E9A"/>
    <w:rsid w:val="006E5628"/>
    <w:rsid w:val="006E5A46"/>
    <w:rsid w:val="006E5BE3"/>
    <w:rsid w:val="006E5C92"/>
    <w:rsid w:val="006E5F07"/>
    <w:rsid w:val="006E60B0"/>
    <w:rsid w:val="006E6F3B"/>
    <w:rsid w:val="006E7471"/>
    <w:rsid w:val="006E7C33"/>
    <w:rsid w:val="006E7D6D"/>
    <w:rsid w:val="006F0150"/>
    <w:rsid w:val="006F0F0E"/>
    <w:rsid w:val="006F1D98"/>
    <w:rsid w:val="006F2566"/>
    <w:rsid w:val="006F2D77"/>
    <w:rsid w:val="006F30B6"/>
    <w:rsid w:val="006F3CD0"/>
    <w:rsid w:val="006F3E33"/>
    <w:rsid w:val="006F4220"/>
    <w:rsid w:val="006F4590"/>
    <w:rsid w:val="006F4EFA"/>
    <w:rsid w:val="006F4F16"/>
    <w:rsid w:val="006F57F3"/>
    <w:rsid w:val="006F5B3C"/>
    <w:rsid w:val="006F6228"/>
    <w:rsid w:val="006F6853"/>
    <w:rsid w:val="006F6C38"/>
    <w:rsid w:val="006F7AA9"/>
    <w:rsid w:val="006F7B5F"/>
    <w:rsid w:val="007007F6"/>
    <w:rsid w:val="00700AB9"/>
    <w:rsid w:val="0070116F"/>
    <w:rsid w:val="007013B8"/>
    <w:rsid w:val="00701A6A"/>
    <w:rsid w:val="00701F35"/>
    <w:rsid w:val="00701F56"/>
    <w:rsid w:val="00702136"/>
    <w:rsid w:val="00702683"/>
    <w:rsid w:val="007027E7"/>
    <w:rsid w:val="00702A48"/>
    <w:rsid w:val="00703CC3"/>
    <w:rsid w:val="00704144"/>
    <w:rsid w:val="007042A7"/>
    <w:rsid w:val="00704FBB"/>
    <w:rsid w:val="00705671"/>
    <w:rsid w:val="007068E3"/>
    <w:rsid w:val="007073D5"/>
    <w:rsid w:val="0070765B"/>
    <w:rsid w:val="00707A74"/>
    <w:rsid w:val="00707DE9"/>
    <w:rsid w:val="00707E7A"/>
    <w:rsid w:val="007102CB"/>
    <w:rsid w:val="00710BC3"/>
    <w:rsid w:val="00710F28"/>
    <w:rsid w:val="00711C19"/>
    <w:rsid w:val="00711F3C"/>
    <w:rsid w:val="00712394"/>
    <w:rsid w:val="007123B3"/>
    <w:rsid w:val="00712C88"/>
    <w:rsid w:val="00713AF0"/>
    <w:rsid w:val="00713CA1"/>
    <w:rsid w:val="00713E74"/>
    <w:rsid w:val="00714029"/>
    <w:rsid w:val="007140A4"/>
    <w:rsid w:val="00714492"/>
    <w:rsid w:val="0071489A"/>
    <w:rsid w:val="00715363"/>
    <w:rsid w:val="007154F6"/>
    <w:rsid w:val="00715B93"/>
    <w:rsid w:val="007160FA"/>
    <w:rsid w:val="007164FE"/>
    <w:rsid w:val="00717AB2"/>
    <w:rsid w:val="0072015C"/>
    <w:rsid w:val="00720ED0"/>
    <w:rsid w:val="00721337"/>
    <w:rsid w:val="00721559"/>
    <w:rsid w:val="007227F5"/>
    <w:rsid w:val="007229AB"/>
    <w:rsid w:val="00722CD5"/>
    <w:rsid w:val="00723A3B"/>
    <w:rsid w:val="00723B40"/>
    <w:rsid w:val="00723D8D"/>
    <w:rsid w:val="00724DB4"/>
    <w:rsid w:val="00724FCB"/>
    <w:rsid w:val="00725B0E"/>
    <w:rsid w:val="007261E9"/>
    <w:rsid w:val="007263A3"/>
    <w:rsid w:val="00726742"/>
    <w:rsid w:val="00726797"/>
    <w:rsid w:val="00726BD6"/>
    <w:rsid w:val="0072748D"/>
    <w:rsid w:val="0072766A"/>
    <w:rsid w:val="007300D6"/>
    <w:rsid w:val="007308C8"/>
    <w:rsid w:val="00730F29"/>
    <w:rsid w:val="007316B1"/>
    <w:rsid w:val="00732EEF"/>
    <w:rsid w:val="00733157"/>
    <w:rsid w:val="00733CC8"/>
    <w:rsid w:val="00733F3F"/>
    <w:rsid w:val="007347D2"/>
    <w:rsid w:val="007349CA"/>
    <w:rsid w:val="00734BCB"/>
    <w:rsid w:val="00735677"/>
    <w:rsid w:val="00735685"/>
    <w:rsid w:val="0073577A"/>
    <w:rsid w:val="00735989"/>
    <w:rsid w:val="007359E0"/>
    <w:rsid w:val="00735A4D"/>
    <w:rsid w:val="00735C3E"/>
    <w:rsid w:val="00735FD7"/>
    <w:rsid w:val="00736005"/>
    <w:rsid w:val="007365DE"/>
    <w:rsid w:val="007379A5"/>
    <w:rsid w:val="00737FE8"/>
    <w:rsid w:val="00740576"/>
    <w:rsid w:val="00740927"/>
    <w:rsid w:val="00740939"/>
    <w:rsid w:val="00740BB5"/>
    <w:rsid w:val="007411CF"/>
    <w:rsid w:val="00741C70"/>
    <w:rsid w:val="00741C7A"/>
    <w:rsid w:val="007423C6"/>
    <w:rsid w:val="007428D4"/>
    <w:rsid w:val="0074345A"/>
    <w:rsid w:val="00744529"/>
    <w:rsid w:val="0074468A"/>
    <w:rsid w:val="00744E0F"/>
    <w:rsid w:val="00744F11"/>
    <w:rsid w:val="0074508A"/>
    <w:rsid w:val="00745376"/>
    <w:rsid w:val="00745A3E"/>
    <w:rsid w:val="00746544"/>
    <w:rsid w:val="00746602"/>
    <w:rsid w:val="00746664"/>
    <w:rsid w:val="00746A9D"/>
    <w:rsid w:val="00747786"/>
    <w:rsid w:val="00747911"/>
    <w:rsid w:val="00747D85"/>
    <w:rsid w:val="00747F86"/>
    <w:rsid w:val="00750F4E"/>
    <w:rsid w:val="00751397"/>
    <w:rsid w:val="0075146A"/>
    <w:rsid w:val="00751663"/>
    <w:rsid w:val="007516CE"/>
    <w:rsid w:val="00751705"/>
    <w:rsid w:val="0075181E"/>
    <w:rsid w:val="00751A43"/>
    <w:rsid w:val="00751D32"/>
    <w:rsid w:val="007526CE"/>
    <w:rsid w:val="00752E69"/>
    <w:rsid w:val="00752ECF"/>
    <w:rsid w:val="0075300D"/>
    <w:rsid w:val="00753229"/>
    <w:rsid w:val="00753806"/>
    <w:rsid w:val="00753ACD"/>
    <w:rsid w:val="00754ACC"/>
    <w:rsid w:val="00754DCA"/>
    <w:rsid w:val="00754EC5"/>
    <w:rsid w:val="00755292"/>
    <w:rsid w:val="0075535D"/>
    <w:rsid w:val="007565EC"/>
    <w:rsid w:val="00756B70"/>
    <w:rsid w:val="00757252"/>
    <w:rsid w:val="007572C9"/>
    <w:rsid w:val="00757386"/>
    <w:rsid w:val="0075796B"/>
    <w:rsid w:val="00757CC0"/>
    <w:rsid w:val="007600BC"/>
    <w:rsid w:val="007605B2"/>
    <w:rsid w:val="007606B1"/>
    <w:rsid w:val="007608A7"/>
    <w:rsid w:val="00760D2A"/>
    <w:rsid w:val="007611D5"/>
    <w:rsid w:val="00761335"/>
    <w:rsid w:val="00761352"/>
    <w:rsid w:val="00761514"/>
    <w:rsid w:val="0076166C"/>
    <w:rsid w:val="007619C6"/>
    <w:rsid w:val="00761DEF"/>
    <w:rsid w:val="00762E2F"/>
    <w:rsid w:val="00763C0E"/>
    <w:rsid w:val="00763C66"/>
    <w:rsid w:val="007643C9"/>
    <w:rsid w:val="0076489D"/>
    <w:rsid w:val="00764E07"/>
    <w:rsid w:val="00764EFD"/>
    <w:rsid w:val="007653C8"/>
    <w:rsid w:val="00765693"/>
    <w:rsid w:val="00766355"/>
    <w:rsid w:val="007663AD"/>
    <w:rsid w:val="00766859"/>
    <w:rsid w:val="007669BB"/>
    <w:rsid w:val="00766B5F"/>
    <w:rsid w:val="00766D7D"/>
    <w:rsid w:val="00767616"/>
    <w:rsid w:val="00767988"/>
    <w:rsid w:val="00767D16"/>
    <w:rsid w:val="00767F8C"/>
    <w:rsid w:val="00770374"/>
    <w:rsid w:val="00770721"/>
    <w:rsid w:val="00770E16"/>
    <w:rsid w:val="007710E2"/>
    <w:rsid w:val="00771866"/>
    <w:rsid w:val="007718E7"/>
    <w:rsid w:val="007726CA"/>
    <w:rsid w:val="00773108"/>
    <w:rsid w:val="00773CE9"/>
    <w:rsid w:val="00773D7C"/>
    <w:rsid w:val="00775029"/>
    <w:rsid w:val="007755FB"/>
    <w:rsid w:val="007757BA"/>
    <w:rsid w:val="007758AE"/>
    <w:rsid w:val="00776321"/>
    <w:rsid w:val="00777219"/>
    <w:rsid w:val="00777460"/>
    <w:rsid w:val="00777936"/>
    <w:rsid w:val="00777AB7"/>
    <w:rsid w:val="0078026A"/>
    <w:rsid w:val="00780618"/>
    <w:rsid w:val="007813FF"/>
    <w:rsid w:val="00781481"/>
    <w:rsid w:val="00781BED"/>
    <w:rsid w:val="00782120"/>
    <w:rsid w:val="0078261A"/>
    <w:rsid w:val="00782776"/>
    <w:rsid w:val="00783239"/>
    <w:rsid w:val="007835FF"/>
    <w:rsid w:val="007838A1"/>
    <w:rsid w:val="007845EC"/>
    <w:rsid w:val="00784913"/>
    <w:rsid w:val="00784D15"/>
    <w:rsid w:val="007861DE"/>
    <w:rsid w:val="007862C9"/>
    <w:rsid w:val="0078694D"/>
    <w:rsid w:val="00786C16"/>
    <w:rsid w:val="00786C58"/>
    <w:rsid w:val="00786CCF"/>
    <w:rsid w:val="0078707B"/>
    <w:rsid w:val="007875EC"/>
    <w:rsid w:val="00787A38"/>
    <w:rsid w:val="00787C0B"/>
    <w:rsid w:val="00787C27"/>
    <w:rsid w:val="0079001A"/>
    <w:rsid w:val="00790235"/>
    <w:rsid w:val="00790CA3"/>
    <w:rsid w:val="00791492"/>
    <w:rsid w:val="00792176"/>
    <w:rsid w:val="00792614"/>
    <w:rsid w:val="00792AFD"/>
    <w:rsid w:val="0079307B"/>
    <w:rsid w:val="0079341C"/>
    <w:rsid w:val="00793D81"/>
    <w:rsid w:val="0079518F"/>
    <w:rsid w:val="0079588D"/>
    <w:rsid w:val="00795DFB"/>
    <w:rsid w:val="00796120"/>
    <w:rsid w:val="00796ADF"/>
    <w:rsid w:val="00796C07"/>
    <w:rsid w:val="00797243"/>
    <w:rsid w:val="00797410"/>
    <w:rsid w:val="00797519"/>
    <w:rsid w:val="007978A2"/>
    <w:rsid w:val="00797B10"/>
    <w:rsid w:val="00797B7B"/>
    <w:rsid w:val="007A0474"/>
    <w:rsid w:val="007A11C8"/>
    <w:rsid w:val="007A1A1F"/>
    <w:rsid w:val="007A314C"/>
    <w:rsid w:val="007A4903"/>
    <w:rsid w:val="007A5293"/>
    <w:rsid w:val="007A5DE7"/>
    <w:rsid w:val="007A6C85"/>
    <w:rsid w:val="007A715B"/>
    <w:rsid w:val="007A7AFF"/>
    <w:rsid w:val="007B02B0"/>
    <w:rsid w:val="007B03DD"/>
    <w:rsid w:val="007B06F7"/>
    <w:rsid w:val="007B0BB9"/>
    <w:rsid w:val="007B12A6"/>
    <w:rsid w:val="007B174F"/>
    <w:rsid w:val="007B1AEF"/>
    <w:rsid w:val="007B280A"/>
    <w:rsid w:val="007B2D2F"/>
    <w:rsid w:val="007B2FE3"/>
    <w:rsid w:val="007B3542"/>
    <w:rsid w:val="007B3800"/>
    <w:rsid w:val="007B49C4"/>
    <w:rsid w:val="007B50C3"/>
    <w:rsid w:val="007B554B"/>
    <w:rsid w:val="007B5885"/>
    <w:rsid w:val="007B5F47"/>
    <w:rsid w:val="007B6AF9"/>
    <w:rsid w:val="007B770C"/>
    <w:rsid w:val="007B7730"/>
    <w:rsid w:val="007C01B2"/>
    <w:rsid w:val="007C0688"/>
    <w:rsid w:val="007C0BFF"/>
    <w:rsid w:val="007C0E86"/>
    <w:rsid w:val="007C109E"/>
    <w:rsid w:val="007C2BF6"/>
    <w:rsid w:val="007C3A2E"/>
    <w:rsid w:val="007C3D6F"/>
    <w:rsid w:val="007C42AB"/>
    <w:rsid w:val="007C4608"/>
    <w:rsid w:val="007C4684"/>
    <w:rsid w:val="007C4F40"/>
    <w:rsid w:val="007C5729"/>
    <w:rsid w:val="007C5B91"/>
    <w:rsid w:val="007C5C47"/>
    <w:rsid w:val="007C6601"/>
    <w:rsid w:val="007C725F"/>
    <w:rsid w:val="007C7346"/>
    <w:rsid w:val="007C78DD"/>
    <w:rsid w:val="007C7D57"/>
    <w:rsid w:val="007D0081"/>
    <w:rsid w:val="007D0131"/>
    <w:rsid w:val="007D02A4"/>
    <w:rsid w:val="007D07FB"/>
    <w:rsid w:val="007D09F0"/>
    <w:rsid w:val="007D0AD7"/>
    <w:rsid w:val="007D12E4"/>
    <w:rsid w:val="007D1D2D"/>
    <w:rsid w:val="007D2046"/>
    <w:rsid w:val="007D21CB"/>
    <w:rsid w:val="007D23C8"/>
    <w:rsid w:val="007D2620"/>
    <w:rsid w:val="007D2734"/>
    <w:rsid w:val="007D29B0"/>
    <w:rsid w:val="007D2A7F"/>
    <w:rsid w:val="007D2D88"/>
    <w:rsid w:val="007D2F0E"/>
    <w:rsid w:val="007D4193"/>
    <w:rsid w:val="007D4222"/>
    <w:rsid w:val="007D42FA"/>
    <w:rsid w:val="007D549F"/>
    <w:rsid w:val="007D568B"/>
    <w:rsid w:val="007D58C2"/>
    <w:rsid w:val="007D5946"/>
    <w:rsid w:val="007D5E5F"/>
    <w:rsid w:val="007D63E1"/>
    <w:rsid w:val="007D69AC"/>
    <w:rsid w:val="007D69EC"/>
    <w:rsid w:val="007D6D66"/>
    <w:rsid w:val="007D6DAC"/>
    <w:rsid w:val="007E0B99"/>
    <w:rsid w:val="007E0E00"/>
    <w:rsid w:val="007E0F01"/>
    <w:rsid w:val="007E10C6"/>
    <w:rsid w:val="007E11C6"/>
    <w:rsid w:val="007E20E8"/>
    <w:rsid w:val="007E3A6A"/>
    <w:rsid w:val="007E40D3"/>
    <w:rsid w:val="007E4E3F"/>
    <w:rsid w:val="007E4F87"/>
    <w:rsid w:val="007E5094"/>
    <w:rsid w:val="007E5860"/>
    <w:rsid w:val="007E617B"/>
    <w:rsid w:val="007E644F"/>
    <w:rsid w:val="007E6686"/>
    <w:rsid w:val="007E6CD1"/>
    <w:rsid w:val="007E70A8"/>
    <w:rsid w:val="007E75AA"/>
    <w:rsid w:val="007E77DF"/>
    <w:rsid w:val="007E78B7"/>
    <w:rsid w:val="007E7949"/>
    <w:rsid w:val="007E79F5"/>
    <w:rsid w:val="007E7CE1"/>
    <w:rsid w:val="007F04CF"/>
    <w:rsid w:val="007F0C3F"/>
    <w:rsid w:val="007F1BB8"/>
    <w:rsid w:val="007F2238"/>
    <w:rsid w:val="007F2606"/>
    <w:rsid w:val="007F2D0C"/>
    <w:rsid w:val="007F3AEE"/>
    <w:rsid w:val="007F3B9D"/>
    <w:rsid w:val="007F479B"/>
    <w:rsid w:val="007F4936"/>
    <w:rsid w:val="007F4C19"/>
    <w:rsid w:val="007F578B"/>
    <w:rsid w:val="007F5F48"/>
    <w:rsid w:val="007F66C4"/>
    <w:rsid w:val="007F6C22"/>
    <w:rsid w:val="007F7D8F"/>
    <w:rsid w:val="00800848"/>
    <w:rsid w:val="00801061"/>
    <w:rsid w:val="0080157D"/>
    <w:rsid w:val="008016DE"/>
    <w:rsid w:val="00801D0B"/>
    <w:rsid w:val="00802EB6"/>
    <w:rsid w:val="00803079"/>
    <w:rsid w:val="00803749"/>
    <w:rsid w:val="00803C59"/>
    <w:rsid w:val="008047C4"/>
    <w:rsid w:val="00804972"/>
    <w:rsid w:val="00804B97"/>
    <w:rsid w:val="0080538D"/>
    <w:rsid w:val="00810181"/>
    <w:rsid w:val="00810627"/>
    <w:rsid w:val="00810A00"/>
    <w:rsid w:val="00810C3E"/>
    <w:rsid w:val="00810FA6"/>
    <w:rsid w:val="00811003"/>
    <w:rsid w:val="00811178"/>
    <w:rsid w:val="00811B9E"/>
    <w:rsid w:val="00812438"/>
    <w:rsid w:val="008125E5"/>
    <w:rsid w:val="00812D4F"/>
    <w:rsid w:val="00813019"/>
    <w:rsid w:val="00813095"/>
    <w:rsid w:val="00813365"/>
    <w:rsid w:val="00813A2F"/>
    <w:rsid w:val="00813E2B"/>
    <w:rsid w:val="00814282"/>
    <w:rsid w:val="0081452F"/>
    <w:rsid w:val="00814765"/>
    <w:rsid w:val="00814C52"/>
    <w:rsid w:val="00815400"/>
    <w:rsid w:val="00815E58"/>
    <w:rsid w:val="00816232"/>
    <w:rsid w:val="008166D1"/>
    <w:rsid w:val="00816A6B"/>
    <w:rsid w:val="008170FD"/>
    <w:rsid w:val="00817222"/>
    <w:rsid w:val="008177A3"/>
    <w:rsid w:val="008177DF"/>
    <w:rsid w:val="00817930"/>
    <w:rsid w:val="00820C71"/>
    <w:rsid w:val="00820D85"/>
    <w:rsid w:val="008210CF"/>
    <w:rsid w:val="0082138A"/>
    <w:rsid w:val="00821FB2"/>
    <w:rsid w:val="008222CA"/>
    <w:rsid w:val="00823E2C"/>
    <w:rsid w:val="008250BE"/>
    <w:rsid w:val="008256A9"/>
    <w:rsid w:val="00825801"/>
    <w:rsid w:val="0082607B"/>
    <w:rsid w:val="00826371"/>
    <w:rsid w:val="008266B2"/>
    <w:rsid w:val="00826E72"/>
    <w:rsid w:val="0082795C"/>
    <w:rsid w:val="00830169"/>
    <w:rsid w:val="008305ED"/>
    <w:rsid w:val="008306EC"/>
    <w:rsid w:val="0083132C"/>
    <w:rsid w:val="008315C7"/>
    <w:rsid w:val="00832BC9"/>
    <w:rsid w:val="00833353"/>
    <w:rsid w:val="008333DB"/>
    <w:rsid w:val="0083353D"/>
    <w:rsid w:val="00833639"/>
    <w:rsid w:val="00833FB1"/>
    <w:rsid w:val="00833FCA"/>
    <w:rsid w:val="00834360"/>
    <w:rsid w:val="008347F4"/>
    <w:rsid w:val="008348D6"/>
    <w:rsid w:val="008351A5"/>
    <w:rsid w:val="0083521A"/>
    <w:rsid w:val="0083528E"/>
    <w:rsid w:val="0083598D"/>
    <w:rsid w:val="0083611B"/>
    <w:rsid w:val="0083672A"/>
    <w:rsid w:val="00836738"/>
    <w:rsid w:val="00836ACA"/>
    <w:rsid w:val="00836F51"/>
    <w:rsid w:val="00837728"/>
    <w:rsid w:val="0083784E"/>
    <w:rsid w:val="008403A8"/>
    <w:rsid w:val="00840934"/>
    <w:rsid w:val="00840A8A"/>
    <w:rsid w:val="00840C53"/>
    <w:rsid w:val="0084100D"/>
    <w:rsid w:val="008419D2"/>
    <w:rsid w:val="0084201B"/>
    <w:rsid w:val="00842307"/>
    <w:rsid w:val="00842D33"/>
    <w:rsid w:val="0084340E"/>
    <w:rsid w:val="008438FD"/>
    <w:rsid w:val="008439B0"/>
    <w:rsid w:val="00843B05"/>
    <w:rsid w:val="00844576"/>
    <w:rsid w:val="00844B3E"/>
    <w:rsid w:val="0084587D"/>
    <w:rsid w:val="00845E18"/>
    <w:rsid w:val="00846248"/>
    <w:rsid w:val="0084657F"/>
    <w:rsid w:val="00846784"/>
    <w:rsid w:val="008473AA"/>
    <w:rsid w:val="008475A8"/>
    <w:rsid w:val="00850621"/>
    <w:rsid w:val="00850808"/>
    <w:rsid w:val="00850D61"/>
    <w:rsid w:val="008519F4"/>
    <w:rsid w:val="008529B4"/>
    <w:rsid w:val="00852CAD"/>
    <w:rsid w:val="00853E12"/>
    <w:rsid w:val="00854C86"/>
    <w:rsid w:val="00855594"/>
    <w:rsid w:val="0085582C"/>
    <w:rsid w:val="00855D47"/>
    <w:rsid w:val="00856809"/>
    <w:rsid w:val="00857E09"/>
    <w:rsid w:val="00861367"/>
    <w:rsid w:val="00861626"/>
    <w:rsid w:val="0086199F"/>
    <w:rsid w:val="00861F84"/>
    <w:rsid w:val="00862567"/>
    <w:rsid w:val="00862795"/>
    <w:rsid w:val="008628B7"/>
    <w:rsid w:val="008634D7"/>
    <w:rsid w:val="00863912"/>
    <w:rsid w:val="00864D97"/>
    <w:rsid w:val="00864F64"/>
    <w:rsid w:val="0086560A"/>
    <w:rsid w:val="00865E15"/>
    <w:rsid w:val="008661DA"/>
    <w:rsid w:val="00866C3E"/>
    <w:rsid w:val="00866D94"/>
    <w:rsid w:val="00867B7E"/>
    <w:rsid w:val="00867D26"/>
    <w:rsid w:val="00870B8A"/>
    <w:rsid w:val="00870D86"/>
    <w:rsid w:val="008717AD"/>
    <w:rsid w:val="00871EE8"/>
    <w:rsid w:val="0087240C"/>
    <w:rsid w:val="00872631"/>
    <w:rsid w:val="00873275"/>
    <w:rsid w:val="0087378F"/>
    <w:rsid w:val="00874136"/>
    <w:rsid w:val="00874799"/>
    <w:rsid w:val="00874974"/>
    <w:rsid w:val="00875484"/>
    <w:rsid w:val="008756AA"/>
    <w:rsid w:val="00875804"/>
    <w:rsid w:val="00876D2D"/>
    <w:rsid w:val="008778F8"/>
    <w:rsid w:val="00877D3E"/>
    <w:rsid w:val="008806CD"/>
    <w:rsid w:val="0088075A"/>
    <w:rsid w:val="008808C5"/>
    <w:rsid w:val="00880909"/>
    <w:rsid w:val="00880A05"/>
    <w:rsid w:val="00881478"/>
    <w:rsid w:val="008815C3"/>
    <w:rsid w:val="0088297F"/>
    <w:rsid w:val="00882ACD"/>
    <w:rsid w:val="00882BC9"/>
    <w:rsid w:val="008831D4"/>
    <w:rsid w:val="0088364C"/>
    <w:rsid w:val="00883667"/>
    <w:rsid w:val="00883F5B"/>
    <w:rsid w:val="00883FDE"/>
    <w:rsid w:val="008844A1"/>
    <w:rsid w:val="008850C2"/>
    <w:rsid w:val="00885101"/>
    <w:rsid w:val="00885147"/>
    <w:rsid w:val="00885217"/>
    <w:rsid w:val="00885831"/>
    <w:rsid w:val="00885B6C"/>
    <w:rsid w:val="00886214"/>
    <w:rsid w:val="00886BA9"/>
    <w:rsid w:val="00887435"/>
    <w:rsid w:val="00887704"/>
    <w:rsid w:val="00887774"/>
    <w:rsid w:val="00890090"/>
    <w:rsid w:val="008900CD"/>
    <w:rsid w:val="00890525"/>
    <w:rsid w:val="008905A8"/>
    <w:rsid w:val="00890C0E"/>
    <w:rsid w:val="00890E8C"/>
    <w:rsid w:val="0089170F"/>
    <w:rsid w:val="008929A1"/>
    <w:rsid w:val="00892DEE"/>
    <w:rsid w:val="00893748"/>
    <w:rsid w:val="0089383C"/>
    <w:rsid w:val="00894953"/>
    <w:rsid w:val="00894EDC"/>
    <w:rsid w:val="00894FD2"/>
    <w:rsid w:val="008951CB"/>
    <w:rsid w:val="008954D6"/>
    <w:rsid w:val="0089554E"/>
    <w:rsid w:val="0089557F"/>
    <w:rsid w:val="00895605"/>
    <w:rsid w:val="00895AB5"/>
    <w:rsid w:val="00895E30"/>
    <w:rsid w:val="008967AE"/>
    <w:rsid w:val="00896AD2"/>
    <w:rsid w:val="00896BAF"/>
    <w:rsid w:val="008A0A39"/>
    <w:rsid w:val="008A0D5F"/>
    <w:rsid w:val="008A1AAF"/>
    <w:rsid w:val="008A1BB6"/>
    <w:rsid w:val="008A2176"/>
    <w:rsid w:val="008A242D"/>
    <w:rsid w:val="008A2E94"/>
    <w:rsid w:val="008A336A"/>
    <w:rsid w:val="008A3B1B"/>
    <w:rsid w:val="008A3EAE"/>
    <w:rsid w:val="008A3F72"/>
    <w:rsid w:val="008A4079"/>
    <w:rsid w:val="008A4360"/>
    <w:rsid w:val="008A44CA"/>
    <w:rsid w:val="008A4AF0"/>
    <w:rsid w:val="008A4DFF"/>
    <w:rsid w:val="008A55B0"/>
    <w:rsid w:val="008A57DB"/>
    <w:rsid w:val="008A6014"/>
    <w:rsid w:val="008A6AA4"/>
    <w:rsid w:val="008A7A4B"/>
    <w:rsid w:val="008B0729"/>
    <w:rsid w:val="008B089F"/>
    <w:rsid w:val="008B0987"/>
    <w:rsid w:val="008B0B78"/>
    <w:rsid w:val="008B0B7C"/>
    <w:rsid w:val="008B13C2"/>
    <w:rsid w:val="008B1C16"/>
    <w:rsid w:val="008B21AA"/>
    <w:rsid w:val="008B3ABC"/>
    <w:rsid w:val="008B4335"/>
    <w:rsid w:val="008B45D0"/>
    <w:rsid w:val="008B556D"/>
    <w:rsid w:val="008B58FE"/>
    <w:rsid w:val="008B5BAE"/>
    <w:rsid w:val="008B5E30"/>
    <w:rsid w:val="008B5F13"/>
    <w:rsid w:val="008B653E"/>
    <w:rsid w:val="008B68DC"/>
    <w:rsid w:val="008B6B1F"/>
    <w:rsid w:val="008B6C10"/>
    <w:rsid w:val="008B6D27"/>
    <w:rsid w:val="008B7958"/>
    <w:rsid w:val="008B7E46"/>
    <w:rsid w:val="008C0AD4"/>
    <w:rsid w:val="008C0C8A"/>
    <w:rsid w:val="008C0E5A"/>
    <w:rsid w:val="008C185D"/>
    <w:rsid w:val="008C188B"/>
    <w:rsid w:val="008C1BAE"/>
    <w:rsid w:val="008C251B"/>
    <w:rsid w:val="008C3BAD"/>
    <w:rsid w:val="008C4C01"/>
    <w:rsid w:val="008C58D4"/>
    <w:rsid w:val="008C5A3B"/>
    <w:rsid w:val="008C5E32"/>
    <w:rsid w:val="008C61D1"/>
    <w:rsid w:val="008C7250"/>
    <w:rsid w:val="008C742D"/>
    <w:rsid w:val="008C78AC"/>
    <w:rsid w:val="008D0331"/>
    <w:rsid w:val="008D0793"/>
    <w:rsid w:val="008D0C26"/>
    <w:rsid w:val="008D0D49"/>
    <w:rsid w:val="008D0F73"/>
    <w:rsid w:val="008D1035"/>
    <w:rsid w:val="008D11F8"/>
    <w:rsid w:val="008D12BB"/>
    <w:rsid w:val="008D18DA"/>
    <w:rsid w:val="008D1C08"/>
    <w:rsid w:val="008D2B6A"/>
    <w:rsid w:val="008D3360"/>
    <w:rsid w:val="008D4945"/>
    <w:rsid w:val="008D4BFD"/>
    <w:rsid w:val="008D4E77"/>
    <w:rsid w:val="008D51B1"/>
    <w:rsid w:val="008D599D"/>
    <w:rsid w:val="008D5B1D"/>
    <w:rsid w:val="008D5C1E"/>
    <w:rsid w:val="008D6120"/>
    <w:rsid w:val="008D6974"/>
    <w:rsid w:val="008D6AB0"/>
    <w:rsid w:val="008D6F40"/>
    <w:rsid w:val="008D7187"/>
    <w:rsid w:val="008D7450"/>
    <w:rsid w:val="008D76E0"/>
    <w:rsid w:val="008D7D18"/>
    <w:rsid w:val="008D7D30"/>
    <w:rsid w:val="008D7F0E"/>
    <w:rsid w:val="008E04FD"/>
    <w:rsid w:val="008E0A8C"/>
    <w:rsid w:val="008E111C"/>
    <w:rsid w:val="008E15A5"/>
    <w:rsid w:val="008E17B9"/>
    <w:rsid w:val="008E2195"/>
    <w:rsid w:val="008E24EB"/>
    <w:rsid w:val="008E2928"/>
    <w:rsid w:val="008E2B19"/>
    <w:rsid w:val="008E2D76"/>
    <w:rsid w:val="008E3AE3"/>
    <w:rsid w:val="008E3D0C"/>
    <w:rsid w:val="008E4DB5"/>
    <w:rsid w:val="008E4F7F"/>
    <w:rsid w:val="008E559E"/>
    <w:rsid w:val="008E5D49"/>
    <w:rsid w:val="008E63F1"/>
    <w:rsid w:val="008E66E2"/>
    <w:rsid w:val="008E67C4"/>
    <w:rsid w:val="008E6BEF"/>
    <w:rsid w:val="008E72E7"/>
    <w:rsid w:val="008E767C"/>
    <w:rsid w:val="008F009F"/>
    <w:rsid w:val="008F0123"/>
    <w:rsid w:val="008F01AB"/>
    <w:rsid w:val="008F1222"/>
    <w:rsid w:val="008F2368"/>
    <w:rsid w:val="008F2435"/>
    <w:rsid w:val="008F24B6"/>
    <w:rsid w:val="008F2BD6"/>
    <w:rsid w:val="008F2F6D"/>
    <w:rsid w:val="008F38AE"/>
    <w:rsid w:val="008F3FD5"/>
    <w:rsid w:val="008F4680"/>
    <w:rsid w:val="008F4829"/>
    <w:rsid w:val="008F4894"/>
    <w:rsid w:val="008F4C2A"/>
    <w:rsid w:val="008F4D72"/>
    <w:rsid w:val="008F5081"/>
    <w:rsid w:val="008F5292"/>
    <w:rsid w:val="008F52CB"/>
    <w:rsid w:val="008F5FC8"/>
    <w:rsid w:val="008F6363"/>
    <w:rsid w:val="008F66C4"/>
    <w:rsid w:val="008F67C9"/>
    <w:rsid w:val="008F68A5"/>
    <w:rsid w:val="008F6EE8"/>
    <w:rsid w:val="008F6F9E"/>
    <w:rsid w:val="008F782A"/>
    <w:rsid w:val="008F78B7"/>
    <w:rsid w:val="00900A97"/>
    <w:rsid w:val="00901466"/>
    <w:rsid w:val="0090300C"/>
    <w:rsid w:val="00903222"/>
    <w:rsid w:val="00903346"/>
    <w:rsid w:val="0090337F"/>
    <w:rsid w:val="00903DFA"/>
    <w:rsid w:val="009049F0"/>
    <w:rsid w:val="00904C76"/>
    <w:rsid w:val="009053E8"/>
    <w:rsid w:val="00905874"/>
    <w:rsid w:val="009058A4"/>
    <w:rsid w:val="00906586"/>
    <w:rsid w:val="0090682F"/>
    <w:rsid w:val="00906B75"/>
    <w:rsid w:val="00907283"/>
    <w:rsid w:val="00907C4D"/>
    <w:rsid w:val="00910A8E"/>
    <w:rsid w:val="00910E34"/>
    <w:rsid w:val="00911261"/>
    <w:rsid w:val="00911AB3"/>
    <w:rsid w:val="00911B2D"/>
    <w:rsid w:val="00911C89"/>
    <w:rsid w:val="00911E89"/>
    <w:rsid w:val="0091252D"/>
    <w:rsid w:val="00913F9B"/>
    <w:rsid w:val="0091421F"/>
    <w:rsid w:val="00914555"/>
    <w:rsid w:val="00914594"/>
    <w:rsid w:val="0091473B"/>
    <w:rsid w:val="00914CE1"/>
    <w:rsid w:val="00914F94"/>
    <w:rsid w:val="009154A4"/>
    <w:rsid w:val="00915591"/>
    <w:rsid w:val="00915ED2"/>
    <w:rsid w:val="00915EF2"/>
    <w:rsid w:val="0091602D"/>
    <w:rsid w:val="00916465"/>
    <w:rsid w:val="009167CD"/>
    <w:rsid w:val="0091770A"/>
    <w:rsid w:val="00917A23"/>
    <w:rsid w:val="00917C35"/>
    <w:rsid w:val="00920CE4"/>
    <w:rsid w:val="009211B7"/>
    <w:rsid w:val="0092231B"/>
    <w:rsid w:val="00922324"/>
    <w:rsid w:val="00922C8E"/>
    <w:rsid w:val="0092347F"/>
    <w:rsid w:val="00924C74"/>
    <w:rsid w:val="00924CC7"/>
    <w:rsid w:val="009251AD"/>
    <w:rsid w:val="00925F40"/>
    <w:rsid w:val="00926C3C"/>
    <w:rsid w:val="00926D46"/>
    <w:rsid w:val="00926EEF"/>
    <w:rsid w:val="00927421"/>
    <w:rsid w:val="00930696"/>
    <w:rsid w:val="009306F3"/>
    <w:rsid w:val="0093086E"/>
    <w:rsid w:val="00930B9B"/>
    <w:rsid w:val="00931253"/>
    <w:rsid w:val="009315F2"/>
    <w:rsid w:val="0093177C"/>
    <w:rsid w:val="00931C1F"/>
    <w:rsid w:val="00931F33"/>
    <w:rsid w:val="0093243F"/>
    <w:rsid w:val="00932CE8"/>
    <w:rsid w:val="009331E8"/>
    <w:rsid w:val="00933474"/>
    <w:rsid w:val="00933A94"/>
    <w:rsid w:val="0093403A"/>
    <w:rsid w:val="00934820"/>
    <w:rsid w:val="00934EF9"/>
    <w:rsid w:val="00934F36"/>
    <w:rsid w:val="009357F4"/>
    <w:rsid w:val="00935C78"/>
    <w:rsid w:val="00935E9B"/>
    <w:rsid w:val="009363AB"/>
    <w:rsid w:val="009369D1"/>
    <w:rsid w:val="00936CC0"/>
    <w:rsid w:val="00936DB9"/>
    <w:rsid w:val="00937195"/>
    <w:rsid w:val="00937288"/>
    <w:rsid w:val="00937A5D"/>
    <w:rsid w:val="00937D2C"/>
    <w:rsid w:val="00941A07"/>
    <w:rsid w:val="00942062"/>
    <w:rsid w:val="0094292B"/>
    <w:rsid w:val="00942BEB"/>
    <w:rsid w:val="00942F73"/>
    <w:rsid w:val="00943315"/>
    <w:rsid w:val="009439C6"/>
    <w:rsid w:val="00943FFE"/>
    <w:rsid w:val="0094421A"/>
    <w:rsid w:val="00945BAA"/>
    <w:rsid w:val="009461EE"/>
    <w:rsid w:val="00946BC5"/>
    <w:rsid w:val="00947A5D"/>
    <w:rsid w:val="00947F22"/>
    <w:rsid w:val="009503D5"/>
    <w:rsid w:val="00950656"/>
    <w:rsid w:val="00950E3C"/>
    <w:rsid w:val="00951120"/>
    <w:rsid w:val="00951437"/>
    <w:rsid w:val="00951B7C"/>
    <w:rsid w:val="00951F01"/>
    <w:rsid w:val="0095265D"/>
    <w:rsid w:val="009528F9"/>
    <w:rsid w:val="009537D6"/>
    <w:rsid w:val="00953939"/>
    <w:rsid w:val="009539EB"/>
    <w:rsid w:val="00953C71"/>
    <w:rsid w:val="00954119"/>
    <w:rsid w:val="00954629"/>
    <w:rsid w:val="00955473"/>
    <w:rsid w:val="00955501"/>
    <w:rsid w:val="009555DE"/>
    <w:rsid w:val="0095596C"/>
    <w:rsid w:val="00955E92"/>
    <w:rsid w:val="0095633F"/>
    <w:rsid w:val="009569FA"/>
    <w:rsid w:val="00956A09"/>
    <w:rsid w:val="009608D7"/>
    <w:rsid w:val="00960B01"/>
    <w:rsid w:val="00961579"/>
    <w:rsid w:val="00961679"/>
    <w:rsid w:val="00961BBC"/>
    <w:rsid w:val="00961C02"/>
    <w:rsid w:val="009623C2"/>
    <w:rsid w:val="00963001"/>
    <w:rsid w:val="009639C2"/>
    <w:rsid w:val="00963FEA"/>
    <w:rsid w:val="009641BE"/>
    <w:rsid w:val="00964721"/>
    <w:rsid w:val="009647CB"/>
    <w:rsid w:val="00964917"/>
    <w:rsid w:val="00965185"/>
    <w:rsid w:val="00966951"/>
    <w:rsid w:val="00966D08"/>
    <w:rsid w:val="00966E3F"/>
    <w:rsid w:val="0096753B"/>
    <w:rsid w:val="009677D2"/>
    <w:rsid w:val="00967E28"/>
    <w:rsid w:val="00967E49"/>
    <w:rsid w:val="009701B3"/>
    <w:rsid w:val="0097020A"/>
    <w:rsid w:val="00970913"/>
    <w:rsid w:val="009715AD"/>
    <w:rsid w:val="009728C2"/>
    <w:rsid w:val="00973387"/>
    <w:rsid w:val="009738A9"/>
    <w:rsid w:val="009744D2"/>
    <w:rsid w:val="00974D12"/>
    <w:rsid w:val="00975793"/>
    <w:rsid w:val="00976783"/>
    <w:rsid w:val="00976852"/>
    <w:rsid w:val="00976E7E"/>
    <w:rsid w:val="00976EA0"/>
    <w:rsid w:val="00977015"/>
    <w:rsid w:val="009770D0"/>
    <w:rsid w:val="00977590"/>
    <w:rsid w:val="0097765D"/>
    <w:rsid w:val="00977D60"/>
    <w:rsid w:val="00977EB8"/>
    <w:rsid w:val="00977EDD"/>
    <w:rsid w:val="0098109E"/>
    <w:rsid w:val="00983261"/>
    <w:rsid w:val="009832AB"/>
    <w:rsid w:val="009833C0"/>
    <w:rsid w:val="009836DF"/>
    <w:rsid w:val="00983B75"/>
    <w:rsid w:val="00983FEB"/>
    <w:rsid w:val="00984996"/>
    <w:rsid w:val="0098584E"/>
    <w:rsid w:val="00985AAA"/>
    <w:rsid w:val="0098685F"/>
    <w:rsid w:val="00986C67"/>
    <w:rsid w:val="00987A54"/>
    <w:rsid w:val="00987A67"/>
    <w:rsid w:val="00987C21"/>
    <w:rsid w:val="009900B0"/>
    <w:rsid w:val="009905F7"/>
    <w:rsid w:val="00990B12"/>
    <w:rsid w:val="00990DCF"/>
    <w:rsid w:val="00992007"/>
    <w:rsid w:val="0099221B"/>
    <w:rsid w:val="00992301"/>
    <w:rsid w:val="00992DB7"/>
    <w:rsid w:val="00993023"/>
    <w:rsid w:val="00993701"/>
    <w:rsid w:val="00993DFB"/>
    <w:rsid w:val="00994133"/>
    <w:rsid w:val="0099557F"/>
    <w:rsid w:val="009967F8"/>
    <w:rsid w:val="00996DCD"/>
    <w:rsid w:val="00997885"/>
    <w:rsid w:val="009978FC"/>
    <w:rsid w:val="0099797D"/>
    <w:rsid w:val="009979F6"/>
    <w:rsid w:val="00997AEF"/>
    <w:rsid w:val="00997BF1"/>
    <w:rsid w:val="009A0350"/>
    <w:rsid w:val="009A0941"/>
    <w:rsid w:val="009A0B48"/>
    <w:rsid w:val="009A1AED"/>
    <w:rsid w:val="009A2959"/>
    <w:rsid w:val="009A2B41"/>
    <w:rsid w:val="009A2D47"/>
    <w:rsid w:val="009A3EF6"/>
    <w:rsid w:val="009A46B7"/>
    <w:rsid w:val="009A49EC"/>
    <w:rsid w:val="009A4DEF"/>
    <w:rsid w:val="009A68E8"/>
    <w:rsid w:val="009A698D"/>
    <w:rsid w:val="009A6DC9"/>
    <w:rsid w:val="009A78CD"/>
    <w:rsid w:val="009B0049"/>
    <w:rsid w:val="009B01E8"/>
    <w:rsid w:val="009B0486"/>
    <w:rsid w:val="009B1A43"/>
    <w:rsid w:val="009B1C5C"/>
    <w:rsid w:val="009B20D5"/>
    <w:rsid w:val="009B21F1"/>
    <w:rsid w:val="009B2681"/>
    <w:rsid w:val="009B2D60"/>
    <w:rsid w:val="009B3358"/>
    <w:rsid w:val="009B37E3"/>
    <w:rsid w:val="009B43FA"/>
    <w:rsid w:val="009B4957"/>
    <w:rsid w:val="009B4A6C"/>
    <w:rsid w:val="009B5110"/>
    <w:rsid w:val="009B53CE"/>
    <w:rsid w:val="009B5B6B"/>
    <w:rsid w:val="009B5C4B"/>
    <w:rsid w:val="009B636C"/>
    <w:rsid w:val="009B70BD"/>
    <w:rsid w:val="009B785E"/>
    <w:rsid w:val="009B7938"/>
    <w:rsid w:val="009C0017"/>
    <w:rsid w:val="009C02F3"/>
    <w:rsid w:val="009C09E4"/>
    <w:rsid w:val="009C0ACA"/>
    <w:rsid w:val="009C0B6F"/>
    <w:rsid w:val="009C0D64"/>
    <w:rsid w:val="009C13A0"/>
    <w:rsid w:val="009C160A"/>
    <w:rsid w:val="009C20E1"/>
    <w:rsid w:val="009C3A84"/>
    <w:rsid w:val="009C3D05"/>
    <w:rsid w:val="009C42C8"/>
    <w:rsid w:val="009C4685"/>
    <w:rsid w:val="009C4869"/>
    <w:rsid w:val="009C4B18"/>
    <w:rsid w:val="009C4E8E"/>
    <w:rsid w:val="009C50CC"/>
    <w:rsid w:val="009C54B0"/>
    <w:rsid w:val="009C54BF"/>
    <w:rsid w:val="009C5777"/>
    <w:rsid w:val="009C5A33"/>
    <w:rsid w:val="009C5B8D"/>
    <w:rsid w:val="009C5E1B"/>
    <w:rsid w:val="009C60F7"/>
    <w:rsid w:val="009C70E0"/>
    <w:rsid w:val="009C74B9"/>
    <w:rsid w:val="009C7C62"/>
    <w:rsid w:val="009D123F"/>
    <w:rsid w:val="009D21B0"/>
    <w:rsid w:val="009D2FD5"/>
    <w:rsid w:val="009D3325"/>
    <w:rsid w:val="009D344C"/>
    <w:rsid w:val="009D3F39"/>
    <w:rsid w:val="009D41C0"/>
    <w:rsid w:val="009D43E3"/>
    <w:rsid w:val="009D44A2"/>
    <w:rsid w:val="009D46DF"/>
    <w:rsid w:val="009D4782"/>
    <w:rsid w:val="009D481E"/>
    <w:rsid w:val="009D4EC1"/>
    <w:rsid w:val="009D5CBC"/>
    <w:rsid w:val="009D5CC5"/>
    <w:rsid w:val="009D5CD4"/>
    <w:rsid w:val="009D6291"/>
    <w:rsid w:val="009D655B"/>
    <w:rsid w:val="009D7933"/>
    <w:rsid w:val="009D79EB"/>
    <w:rsid w:val="009E00E4"/>
    <w:rsid w:val="009E0808"/>
    <w:rsid w:val="009E0FF8"/>
    <w:rsid w:val="009E1264"/>
    <w:rsid w:val="009E1465"/>
    <w:rsid w:val="009E20BA"/>
    <w:rsid w:val="009E20E5"/>
    <w:rsid w:val="009E23F3"/>
    <w:rsid w:val="009E28EF"/>
    <w:rsid w:val="009E2A5C"/>
    <w:rsid w:val="009E2D01"/>
    <w:rsid w:val="009E373D"/>
    <w:rsid w:val="009E4A64"/>
    <w:rsid w:val="009E4D7F"/>
    <w:rsid w:val="009E5211"/>
    <w:rsid w:val="009E5387"/>
    <w:rsid w:val="009E56A6"/>
    <w:rsid w:val="009E5985"/>
    <w:rsid w:val="009E6D60"/>
    <w:rsid w:val="009E6EBE"/>
    <w:rsid w:val="009E6F85"/>
    <w:rsid w:val="009E7021"/>
    <w:rsid w:val="009E7807"/>
    <w:rsid w:val="009F030C"/>
    <w:rsid w:val="009F03E4"/>
    <w:rsid w:val="009F0817"/>
    <w:rsid w:val="009F09B9"/>
    <w:rsid w:val="009F0C26"/>
    <w:rsid w:val="009F0D61"/>
    <w:rsid w:val="009F1641"/>
    <w:rsid w:val="009F1C33"/>
    <w:rsid w:val="009F256B"/>
    <w:rsid w:val="009F29DC"/>
    <w:rsid w:val="009F2C0F"/>
    <w:rsid w:val="009F2E3A"/>
    <w:rsid w:val="009F3115"/>
    <w:rsid w:val="009F33FF"/>
    <w:rsid w:val="009F3849"/>
    <w:rsid w:val="009F3FE0"/>
    <w:rsid w:val="009F4145"/>
    <w:rsid w:val="009F4C73"/>
    <w:rsid w:val="009F4ED0"/>
    <w:rsid w:val="009F5C54"/>
    <w:rsid w:val="009F5CA0"/>
    <w:rsid w:val="009F5FB3"/>
    <w:rsid w:val="009F6621"/>
    <w:rsid w:val="009F6674"/>
    <w:rsid w:val="009F7297"/>
    <w:rsid w:val="009F74D7"/>
    <w:rsid w:val="009F7DAF"/>
    <w:rsid w:val="009F7FBC"/>
    <w:rsid w:val="00A00111"/>
    <w:rsid w:val="00A00C94"/>
    <w:rsid w:val="00A011A0"/>
    <w:rsid w:val="00A015B8"/>
    <w:rsid w:val="00A01949"/>
    <w:rsid w:val="00A028B4"/>
    <w:rsid w:val="00A02A9F"/>
    <w:rsid w:val="00A0314F"/>
    <w:rsid w:val="00A03160"/>
    <w:rsid w:val="00A03987"/>
    <w:rsid w:val="00A03BA0"/>
    <w:rsid w:val="00A03FBA"/>
    <w:rsid w:val="00A043FC"/>
    <w:rsid w:val="00A0451C"/>
    <w:rsid w:val="00A04880"/>
    <w:rsid w:val="00A059D6"/>
    <w:rsid w:val="00A05D30"/>
    <w:rsid w:val="00A05E51"/>
    <w:rsid w:val="00A066C8"/>
    <w:rsid w:val="00A06F4C"/>
    <w:rsid w:val="00A06F61"/>
    <w:rsid w:val="00A073BA"/>
    <w:rsid w:val="00A075BF"/>
    <w:rsid w:val="00A07947"/>
    <w:rsid w:val="00A1158A"/>
    <w:rsid w:val="00A11803"/>
    <w:rsid w:val="00A1263E"/>
    <w:rsid w:val="00A12C0C"/>
    <w:rsid w:val="00A12D53"/>
    <w:rsid w:val="00A12F1D"/>
    <w:rsid w:val="00A12F87"/>
    <w:rsid w:val="00A132ED"/>
    <w:rsid w:val="00A13473"/>
    <w:rsid w:val="00A134E8"/>
    <w:rsid w:val="00A1352F"/>
    <w:rsid w:val="00A13AB2"/>
    <w:rsid w:val="00A13B1A"/>
    <w:rsid w:val="00A1453E"/>
    <w:rsid w:val="00A14F7F"/>
    <w:rsid w:val="00A15AE5"/>
    <w:rsid w:val="00A16018"/>
    <w:rsid w:val="00A173D3"/>
    <w:rsid w:val="00A17DA7"/>
    <w:rsid w:val="00A200FD"/>
    <w:rsid w:val="00A206C7"/>
    <w:rsid w:val="00A20E6D"/>
    <w:rsid w:val="00A211BD"/>
    <w:rsid w:val="00A216E5"/>
    <w:rsid w:val="00A21C7E"/>
    <w:rsid w:val="00A22502"/>
    <w:rsid w:val="00A226FE"/>
    <w:rsid w:val="00A2350A"/>
    <w:rsid w:val="00A235D1"/>
    <w:rsid w:val="00A2381C"/>
    <w:rsid w:val="00A239E9"/>
    <w:rsid w:val="00A2598C"/>
    <w:rsid w:val="00A25CEE"/>
    <w:rsid w:val="00A25D2D"/>
    <w:rsid w:val="00A25E10"/>
    <w:rsid w:val="00A26EB3"/>
    <w:rsid w:val="00A27335"/>
    <w:rsid w:val="00A30468"/>
    <w:rsid w:val="00A3102C"/>
    <w:rsid w:val="00A3131F"/>
    <w:rsid w:val="00A31777"/>
    <w:rsid w:val="00A31784"/>
    <w:rsid w:val="00A31CE0"/>
    <w:rsid w:val="00A33566"/>
    <w:rsid w:val="00A33F3A"/>
    <w:rsid w:val="00A3422B"/>
    <w:rsid w:val="00A345C4"/>
    <w:rsid w:val="00A34658"/>
    <w:rsid w:val="00A349E2"/>
    <w:rsid w:val="00A34BCD"/>
    <w:rsid w:val="00A357B5"/>
    <w:rsid w:val="00A35962"/>
    <w:rsid w:val="00A35EED"/>
    <w:rsid w:val="00A36DCF"/>
    <w:rsid w:val="00A36DF9"/>
    <w:rsid w:val="00A37F1E"/>
    <w:rsid w:val="00A40132"/>
    <w:rsid w:val="00A40872"/>
    <w:rsid w:val="00A409E3"/>
    <w:rsid w:val="00A4148B"/>
    <w:rsid w:val="00A417F0"/>
    <w:rsid w:val="00A42315"/>
    <w:rsid w:val="00A4251F"/>
    <w:rsid w:val="00A42D77"/>
    <w:rsid w:val="00A42E36"/>
    <w:rsid w:val="00A42ED0"/>
    <w:rsid w:val="00A42F1A"/>
    <w:rsid w:val="00A440B3"/>
    <w:rsid w:val="00A441CF"/>
    <w:rsid w:val="00A44E17"/>
    <w:rsid w:val="00A4502D"/>
    <w:rsid w:val="00A45394"/>
    <w:rsid w:val="00A45780"/>
    <w:rsid w:val="00A45B97"/>
    <w:rsid w:val="00A4614A"/>
    <w:rsid w:val="00A46A63"/>
    <w:rsid w:val="00A47A19"/>
    <w:rsid w:val="00A47A50"/>
    <w:rsid w:val="00A50EDA"/>
    <w:rsid w:val="00A516A7"/>
    <w:rsid w:val="00A516B9"/>
    <w:rsid w:val="00A52A4F"/>
    <w:rsid w:val="00A5320E"/>
    <w:rsid w:val="00A53CD5"/>
    <w:rsid w:val="00A55016"/>
    <w:rsid w:val="00A554AA"/>
    <w:rsid w:val="00A557A6"/>
    <w:rsid w:val="00A55DB7"/>
    <w:rsid w:val="00A55FED"/>
    <w:rsid w:val="00A56706"/>
    <w:rsid w:val="00A56B23"/>
    <w:rsid w:val="00A570F6"/>
    <w:rsid w:val="00A57933"/>
    <w:rsid w:val="00A57B53"/>
    <w:rsid w:val="00A60187"/>
    <w:rsid w:val="00A606F7"/>
    <w:rsid w:val="00A60CB5"/>
    <w:rsid w:val="00A612EC"/>
    <w:rsid w:val="00A61658"/>
    <w:rsid w:val="00A6196B"/>
    <w:rsid w:val="00A61A36"/>
    <w:rsid w:val="00A61B3A"/>
    <w:rsid w:val="00A61B3F"/>
    <w:rsid w:val="00A62134"/>
    <w:rsid w:val="00A6216F"/>
    <w:rsid w:val="00A6239B"/>
    <w:rsid w:val="00A623EF"/>
    <w:rsid w:val="00A62FE7"/>
    <w:rsid w:val="00A633F3"/>
    <w:rsid w:val="00A63506"/>
    <w:rsid w:val="00A638FA"/>
    <w:rsid w:val="00A63A84"/>
    <w:rsid w:val="00A63B45"/>
    <w:rsid w:val="00A64314"/>
    <w:rsid w:val="00A6468A"/>
    <w:rsid w:val="00A64835"/>
    <w:rsid w:val="00A64BB4"/>
    <w:rsid w:val="00A6590F"/>
    <w:rsid w:val="00A66A39"/>
    <w:rsid w:val="00A6733F"/>
    <w:rsid w:val="00A67711"/>
    <w:rsid w:val="00A67959"/>
    <w:rsid w:val="00A70C48"/>
    <w:rsid w:val="00A70CDE"/>
    <w:rsid w:val="00A70D40"/>
    <w:rsid w:val="00A70EB9"/>
    <w:rsid w:val="00A721AD"/>
    <w:rsid w:val="00A721EF"/>
    <w:rsid w:val="00A72B53"/>
    <w:rsid w:val="00A72EA2"/>
    <w:rsid w:val="00A73282"/>
    <w:rsid w:val="00A73A76"/>
    <w:rsid w:val="00A73EE2"/>
    <w:rsid w:val="00A740F0"/>
    <w:rsid w:val="00A746A8"/>
    <w:rsid w:val="00A7582A"/>
    <w:rsid w:val="00A75A87"/>
    <w:rsid w:val="00A7634E"/>
    <w:rsid w:val="00A76E93"/>
    <w:rsid w:val="00A77282"/>
    <w:rsid w:val="00A773F6"/>
    <w:rsid w:val="00A77771"/>
    <w:rsid w:val="00A7779A"/>
    <w:rsid w:val="00A77CCF"/>
    <w:rsid w:val="00A811A7"/>
    <w:rsid w:val="00A82B69"/>
    <w:rsid w:val="00A82FED"/>
    <w:rsid w:val="00A83172"/>
    <w:rsid w:val="00A83599"/>
    <w:rsid w:val="00A8391E"/>
    <w:rsid w:val="00A83E31"/>
    <w:rsid w:val="00A840DE"/>
    <w:rsid w:val="00A849D3"/>
    <w:rsid w:val="00A849DD"/>
    <w:rsid w:val="00A84F61"/>
    <w:rsid w:val="00A853E7"/>
    <w:rsid w:val="00A856D3"/>
    <w:rsid w:val="00A85AE1"/>
    <w:rsid w:val="00A85C2F"/>
    <w:rsid w:val="00A85CBA"/>
    <w:rsid w:val="00A86376"/>
    <w:rsid w:val="00A86878"/>
    <w:rsid w:val="00A86B78"/>
    <w:rsid w:val="00A86E95"/>
    <w:rsid w:val="00A87375"/>
    <w:rsid w:val="00A87CA6"/>
    <w:rsid w:val="00A901C7"/>
    <w:rsid w:val="00A9029B"/>
    <w:rsid w:val="00A90301"/>
    <w:rsid w:val="00A9031A"/>
    <w:rsid w:val="00A90669"/>
    <w:rsid w:val="00A906E4"/>
    <w:rsid w:val="00A9080A"/>
    <w:rsid w:val="00A912D6"/>
    <w:rsid w:val="00A914BB"/>
    <w:rsid w:val="00A91796"/>
    <w:rsid w:val="00A918CA"/>
    <w:rsid w:val="00A9209A"/>
    <w:rsid w:val="00A925A5"/>
    <w:rsid w:val="00A92886"/>
    <w:rsid w:val="00A928D0"/>
    <w:rsid w:val="00A92B5A"/>
    <w:rsid w:val="00A93545"/>
    <w:rsid w:val="00A93E92"/>
    <w:rsid w:val="00A9419E"/>
    <w:rsid w:val="00A94D9F"/>
    <w:rsid w:val="00A951DD"/>
    <w:rsid w:val="00A95A72"/>
    <w:rsid w:val="00A9641B"/>
    <w:rsid w:val="00A965BB"/>
    <w:rsid w:val="00A97FDD"/>
    <w:rsid w:val="00AA0321"/>
    <w:rsid w:val="00AA0669"/>
    <w:rsid w:val="00AA0ECB"/>
    <w:rsid w:val="00AA14F5"/>
    <w:rsid w:val="00AA1642"/>
    <w:rsid w:val="00AA2127"/>
    <w:rsid w:val="00AA3405"/>
    <w:rsid w:val="00AA3BF4"/>
    <w:rsid w:val="00AA4347"/>
    <w:rsid w:val="00AA4389"/>
    <w:rsid w:val="00AA45C5"/>
    <w:rsid w:val="00AA4825"/>
    <w:rsid w:val="00AA4E02"/>
    <w:rsid w:val="00AA545B"/>
    <w:rsid w:val="00AA5495"/>
    <w:rsid w:val="00AA5972"/>
    <w:rsid w:val="00AA5A18"/>
    <w:rsid w:val="00AA66EE"/>
    <w:rsid w:val="00AA6A62"/>
    <w:rsid w:val="00AA6E44"/>
    <w:rsid w:val="00AA71F8"/>
    <w:rsid w:val="00AA772F"/>
    <w:rsid w:val="00AA7790"/>
    <w:rsid w:val="00AA79D4"/>
    <w:rsid w:val="00AA7C7C"/>
    <w:rsid w:val="00AB0B8F"/>
    <w:rsid w:val="00AB1715"/>
    <w:rsid w:val="00AB1B55"/>
    <w:rsid w:val="00AB2C6D"/>
    <w:rsid w:val="00AB2FE2"/>
    <w:rsid w:val="00AB3866"/>
    <w:rsid w:val="00AB3EAE"/>
    <w:rsid w:val="00AB4070"/>
    <w:rsid w:val="00AB4373"/>
    <w:rsid w:val="00AB45DB"/>
    <w:rsid w:val="00AB4A7D"/>
    <w:rsid w:val="00AB5049"/>
    <w:rsid w:val="00AB5462"/>
    <w:rsid w:val="00AB56C9"/>
    <w:rsid w:val="00AB6AB3"/>
    <w:rsid w:val="00AC0EE2"/>
    <w:rsid w:val="00AC1439"/>
    <w:rsid w:val="00AC15CD"/>
    <w:rsid w:val="00AC1955"/>
    <w:rsid w:val="00AC2028"/>
    <w:rsid w:val="00AC215E"/>
    <w:rsid w:val="00AC2E49"/>
    <w:rsid w:val="00AC34BF"/>
    <w:rsid w:val="00AC3C87"/>
    <w:rsid w:val="00AC3D35"/>
    <w:rsid w:val="00AC3E47"/>
    <w:rsid w:val="00AC4C36"/>
    <w:rsid w:val="00AC53B0"/>
    <w:rsid w:val="00AC5A2F"/>
    <w:rsid w:val="00AC6401"/>
    <w:rsid w:val="00AC67F0"/>
    <w:rsid w:val="00AC6A25"/>
    <w:rsid w:val="00AC6D24"/>
    <w:rsid w:val="00AC726F"/>
    <w:rsid w:val="00AC7B22"/>
    <w:rsid w:val="00AC7FEA"/>
    <w:rsid w:val="00AD01FC"/>
    <w:rsid w:val="00AD0A49"/>
    <w:rsid w:val="00AD1E1E"/>
    <w:rsid w:val="00AD2347"/>
    <w:rsid w:val="00AD2C76"/>
    <w:rsid w:val="00AD4FDE"/>
    <w:rsid w:val="00AD51C5"/>
    <w:rsid w:val="00AD6678"/>
    <w:rsid w:val="00AD6972"/>
    <w:rsid w:val="00AD7000"/>
    <w:rsid w:val="00AE01D5"/>
    <w:rsid w:val="00AE07DC"/>
    <w:rsid w:val="00AE0863"/>
    <w:rsid w:val="00AE17AD"/>
    <w:rsid w:val="00AE1CD9"/>
    <w:rsid w:val="00AE28CF"/>
    <w:rsid w:val="00AE323B"/>
    <w:rsid w:val="00AE4581"/>
    <w:rsid w:val="00AE6CC4"/>
    <w:rsid w:val="00AE74D3"/>
    <w:rsid w:val="00AE75A1"/>
    <w:rsid w:val="00AF00DB"/>
    <w:rsid w:val="00AF0495"/>
    <w:rsid w:val="00AF0B56"/>
    <w:rsid w:val="00AF0C56"/>
    <w:rsid w:val="00AF1E52"/>
    <w:rsid w:val="00AF34B5"/>
    <w:rsid w:val="00AF441B"/>
    <w:rsid w:val="00AF4502"/>
    <w:rsid w:val="00AF49E8"/>
    <w:rsid w:val="00AF4DE2"/>
    <w:rsid w:val="00AF5BE7"/>
    <w:rsid w:val="00AF5FB2"/>
    <w:rsid w:val="00AF5FDD"/>
    <w:rsid w:val="00AF6E5F"/>
    <w:rsid w:val="00AF6EBE"/>
    <w:rsid w:val="00AF7055"/>
    <w:rsid w:val="00AF76F8"/>
    <w:rsid w:val="00AF7777"/>
    <w:rsid w:val="00B008E9"/>
    <w:rsid w:val="00B00E78"/>
    <w:rsid w:val="00B01F4B"/>
    <w:rsid w:val="00B02A56"/>
    <w:rsid w:val="00B02DDA"/>
    <w:rsid w:val="00B0447F"/>
    <w:rsid w:val="00B044E8"/>
    <w:rsid w:val="00B0489D"/>
    <w:rsid w:val="00B04C5A"/>
    <w:rsid w:val="00B062D2"/>
    <w:rsid w:val="00B06793"/>
    <w:rsid w:val="00B10545"/>
    <w:rsid w:val="00B11EC6"/>
    <w:rsid w:val="00B12161"/>
    <w:rsid w:val="00B122DC"/>
    <w:rsid w:val="00B1269E"/>
    <w:rsid w:val="00B12AC7"/>
    <w:rsid w:val="00B13063"/>
    <w:rsid w:val="00B1366F"/>
    <w:rsid w:val="00B13C84"/>
    <w:rsid w:val="00B145B7"/>
    <w:rsid w:val="00B148EA"/>
    <w:rsid w:val="00B14B2D"/>
    <w:rsid w:val="00B1522E"/>
    <w:rsid w:val="00B15E22"/>
    <w:rsid w:val="00B16229"/>
    <w:rsid w:val="00B16358"/>
    <w:rsid w:val="00B166AB"/>
    <w:rsid w:val="00B16B46"/>
    <w:rsid w:val="00B16B6E"/>
    <w:rsid w:val="00B1705F"/>
    <w:rsid w:val="00B17181"/>
    <w:rsid w:val="00B1725B"/>
    <w:rsid w:val="00B1770F"/>
    <w:rsid w:val="00B17F8B"/>
    <w:rsid w:val="00B200BD"/>
    <w:rsid w:val="00B20178"/>
    <w:rsid w:val="00B213A5"/>
    <w:rsid w:val="00B214D0"/>
    <w:rsid w:val="00B22151"/>
    <w:rsid w:val="00B22885"/>
    <w:rsid w:val="00B23C93"/>
    <w:rsid w:val="00B2403B"/>
    <w:rsid w:val="00B2412A"/>
    <w:rsid w:val="00B24462"/>
    <w:rsid w:val="00B244CA"/>
    <w:rsid w:val="00B24B3F"/>
    <w:rsid w:val="00B2505D"/>
    <w:rsid w:val="00B254F6"/>
    <w:rsid w:val="00B26191"/>
    <w:rsid w:val="00B26656"/>
    <w:rsid w:val="00B26833"/>
    <w:rsid w:val="00B27CA2"/>
    <w:rsid w:val="00B27D8B"/>
    <w:rsid w:val="00B303CD"/>
    <w:rsid w:val="00B3048A"/>
    <w:rsid w:val="00B30880"/>
    <w:rsid w:val="00B30BE9"/>
    <w:rsid w:val="00B30C99"/>
    <w:rsid w:val="00B320D2"/>
    <w:rsid w:val="00B32A83"/>
    <w:rsid w:val="00B32DA7"/>
    <w:rsid w:val="00B32FCF"/>
    <w:rsid w:val="00B33192"/>
    <w:rsid w:val="00B33586"/>
    <w:rsid w:val="00B338E9"/>
    <w:rsid w:val="00B33D47"/>
    <w:rsid w:val="00B33F35"/>
    <w:rsid w:val="00B33F3A"/>
    <w:rsid w:val="00B341BE"/>
    <w:rsid w:val="00B355A0"/>
    <w:rsid w:val="00B36158"/>
    <w:rsid w:val="00B361E7"/>
    <w:rsid w:val="00B36573"/>
    <w:rsid w:val="00B365A1"/>
    <w:rsid w:val="00B365D2"/>
    <w:rsid w:val="00B367A3"/>
    <w:rsid w:val="00B36D01"/>
    <w:rsid w:val="00B36EB2"/>
    <w:rsid w:val="00B370E0"/>
    <w:rsid w:val="00B371A2"/>
    <w:rsid w:val="00B40447"/>
    <w:rsid w:val="00B40976"/>
    <w:rsid w:val="00B418F0"/>
    <w:rsid w:val="00B43286"/>
    <w:rsid w:val="00B43ED8"/>
    <w:rsid w:val="00B46575"/>
    <w:rsid w:val="00B46A01"/>
    <w:rsid w:val="00B4743F"/>
    <w:rsid w:val="00B476BC"/>
    <w:rsid w:val="00B476C6"/>
    <w:rsid w:val="00B50514"/>
    <w:rsid w:val="00B5086B"/>
    <w:rsid w:val="00B50A39"/>
    <w:rsid w:val="00B5111D"/>
    <w:rsid w:val="00B51AE7"/>
    <w:rsid w:val="00B51DBF"/>
    <w:rsid w:val="00B51E73"/>
    <w:rsid w:val="00B5262D"/>
    <w:rsid w:val="00B527AF"/>
    <w:rsid w:val="00B52FCD"/>
    <w:rsid w:val="00B5334A"/>
    <w:rsid w:val="00B533CA"/>
    <w:rsid w:val="00B53CE2"/>
    <w:rsid w:val="00B5445C"/>
    <w:rsid w:val="00B544DA"/>
    <w:rsid w:val="00B54955"/>
    <w:rsid w:val="00B550EB"/>
    <w:rsid w:val="00B55377"/>
    <w:rsid w:val="00B553D2"/>
    <w:rsid w:val="00B55809"/>
    <w:rsid w:val="00B5599E"/>
    <w:rsid w:val="00B55FFC"/>
    <w:rsid w:val="00B56AFA"/>
    <w:rsid w:val="00B56BB7"/>
    <w:rsid w:val="00B56E8E"/>
    <w:rsid w:val="00B57949"/>
    <w:rsid w:val="00B57E14"/>
    <w:rsid w:val="00B60822"/>
    <w:rsid w:val="00B608D5"/>
    <w:rsid w:val="00B617C9"/>
    <w:rsid w:val="00B621B9"/>
    <w:rsid w:val="00B632FE"/>
    <w:rsid w:val="00B638E1"/>
    <w:rsid w:val="00B63996"/>
    <w:rsid w:val="00B63E6E"/>
    <w:rsid w:val="00B6537E"/>
    <w:rsid w:val="00B65499"/>
    <w:rsid w:val="00B65DB7"/>
    <w:rsid w:val="00B6640B"/>
    <w:rsid w:val="00B672F0"/>
    <w:rsid w:val="00B6741B"/>
    <w:rsid w:val="00B67466"/>
    <w:rsid w:val="00B67623"/>
    <w:rsid w:val="00B677A4"/>
    <w:rsid w:val="00B67C0A"/>
    <w:rsid w:val="00B67D67"/>
    <w:rsid w:val="00B71160"/>
    <w:rsid w:val="00B718BD"/>
    <w:rsid w:val="00B7256F"/>
    <w:rsid w:val="00B727BA"/>
    <w:rsid w:val="00B72A09"/>
    <w:rsid w:val="00B72AF2"/>
    <w:rsid w:val="00B73A6C"/>
    <w:rsid w:val="00B7444C"/>
    <w:rsid w:val="00B744D1"/>
    <w:rsid w:val="00B74BE8"/>
    <w:rsid w:val="00B74BFF"/>
    <w:rsid w:val="00B751C0"/>
    <w:rsid w:val="00B7595E"/>
    <w:rsid w:val="00B75B32"/>
    <w:rsid w:val="00B75D4D"/>
    <w:rsid w:val="00B75EE0"/>
    <w:rsid w:val="00B75EE3"/>
    <w:rsid w:val="00B7627E"/>
    <w:rsid w:val="00B76397"/>
    <w:rsid w:val="00B768B4"/>
    <w:rsid w:val="00B76BDC"/>
    <w:rsid w:val="00B770D4"/>
    <w:rsid w:val="00B773F6"/>
    <w:rsid w:val="00B77915"/>
    <w:rsid w:val="00B80B36"/>
    <w:rsid w:val="00B83DDD"/>
    <w:rsid w:val="00B84487"/>
    <w:rsid w:val="00B84511"/>
    <w:rsid w:val="00B84625"/>
    <w:rsid w:val="00B84906"/>
    <w:rsid w:val="00B84DEC"/>
    <w:rsid w:val="00B857F7"/>
    <w:rsid w:val="00B86518"/>
    <w:rsid w:val="00B8667B"/>
    <w:rsid w:val="00B86CEF"/>
    <w:rsid w:val="00B86F2D"/>
    <w:rsid w:val="00B86F77"/>
    <w:rsid w:val="00B870D2"/>
    <w:rsid w:val="00B87CBF"/>
    <w:rsid w:val="00B901B7"/>
    <w:rsid w:val="00B90389"/>
    <w:rsid w:val="00B90706"/>
    <w:rsid w:val="00B909AA"/>
    <w:rsid w:val="00B9136B"/>
    <w:rsid w:val="00B916FD"/>
    <w:rsid w:val="00B91D7D"/>
    <w:rsid w:val="00B922DD"/>
    <w:rsid w:val="00B924BE"/>
    <w:rsid w:val="00B9320E"/>
    <w:rsid w:val="00B93417"/>
    <w:rsid w:val="00B93EA5"/>
    <w:rsid w:val="00B94237"/>
    <w:rsid w:val="00B94290"/>
    <w:rsid w:val="00B94695"/>
    <w:rsid w:val="00B94993"/>
    <w:rsid w:val="00B94B6E"/>
    <w:rsid w:val="00B94FB9"/>
    <w:rsid w:val="00B953FA"/>
    <w:rsid w:val="00B95418"/>
    <w:rsid w:val="00B95B9E"/>
    <w:rsid w:val="00B95E2E"/>
    <w:rsid w:val="00B9732B"/>
    <w:rsid w:val="00B97678"/>
    <w:rsid w:val="00B976DA"/>
    <w:rsid w:val="00B97CE0"/>
    <w:rsid w:val="00BA0137"/>
    <w:rsid w:val="00BA0151"/>
    <w:rsid w:val="00BA0CDF"/>
    <w:rsid w:val="00BA1436"/>
    <w:rsid w:val="00BA2670"/>
    <w:rsid w:val="00BA2CCA"/>
    <w:rsid w:val="00BA2E82"/>
    <w:rsid w:val="00BA2F68"/>
    <w:rsid w:val="00BA3103"/>
    <w:rsid w:val="00BA3318"/>
    <w:rsid w:val="00BA3995"/>
    <w:rsid w:val="00BA39D9"/>
    <w:rsid w:val="00BA40E1"/>
    <w:rsid w:val="00BA4719"/>
    <w:rsid w:val="00BA49E9"/>
    <w:rsid w:val="00BA500F"/>
    <w:rsid w:val="00BA515A"/>
    <w:rsid w:val="00BA6036"/>
    <w:rsid w:val="00BA60BD"/>
    <w:rsid w:val="00BA653F"/>
    <w:rsid w:val="00BA6F45"/>
    <w:rsid w:val="00BA7013"/>
    <w:rsid w:val="00BA7151"/>
    <w:rsid w:val="00BA726F"/>
    <w:rsid w:val="00BA78C0"/>
    <w:rsid w:val="00BA7B75"/>
    <w:rsid w:val="00BA7F15"/>
    <w:rsid w:val="00BB04D9"/>
    <w:rsid w:val="00BB0A69"/>
    <w:rsid w:val="00BB10A0"/>
    <w:rsid w:val="00BB1B02"/>
    <w:rsid w:val="00BB1C58"/>
    <w:rsid w:val="00BB1E5A"/>
    <w:rsid w:val="00BB27F9"/>
    <w:rsid w:val="00BB2CA0"/>
    <w:rsid w:val="00BB3A91"/>
    <w:rsid w:val="00BB3C5B"/>
    <w:rsid w:val="00BB3CBE"/>
    <w:rsid w:val="00BB3E25"/>
    <w:rsid w:val="00BB3E71"/>
    <w:rsid w:val="00BB3F40"/>
    <w:rsid w:val="00BB4C63"/>
    <w:rsid w:val="00BB4D20"/>
    <w:rsid w:val="00BB4E70"/>
    <w:rsid w:val="00BB4EBC"/>
    <w:rsid w:val="00BB51CB"/>
    <w:rsid w:val="00BB5A31"/>
    <w:rsid w:val="00BB5EDB"/>
    <w:rsid w:val="00BB7009"/>
    <w:rsid w:val="00BB7D77"/>
    <w:rsid w:val="00BC11A0"/>
    <w:rsid w:val="00BC11E1"/>
    <w:rsid w:val="00BC12D9"/>
    <w:rsid w:val="00BC218E"/>
    <w:rsid w:val="00BC2322"/>
    <w:rsid w:val="00BC2547"/>
    <w:rsid w:val="00BC2E91"/>
    <w:rsid w:val="00BC3FD7"/>
    <w:rsid w:val="00BC4195"/>
    <w:rsid w:val="00BC4228"/>
    <w:rsid w:val="00BC43F6"/>
    <w:rsid w:val="00BC4A61"/>
    <w:rsid w:val="00BC53DA"/>
    <w:rsid w:val="00BC54FB"/>
    <w:rsid w:val="00BC5561"/>
    <w:rsid w:val="00BC5593"/>
    <w:rsid w:val="00BC5755"/>
    <w:rsid w:val="00BC5D97"/>
    <w:rsid w:val="00BC6D0C"/>
    <w:rsid w:val="00BC754B"/>
    <w:rsid w:val="00BC7576"/>
    <w:rsid w:val="00BC760D"/>
    <w:rsid w:val="00BC7AAE"/>
    <w:rsid w:val="00BD00AF"/>
    <w:rsid w:val="00BD077F"/>
    <w:rsid w:val="00BD1175"/>
    <w:rsid w:val="00BD17CE"/>
    <w:rsid w:val="00BD20D4"/>
    <w:rsid w:val="00BD26E2"/>
    <w:rsid w:val="00BD2AB3"/>
    <w:rsid w:val="00BD2DAD"/>
    <w:rsid w:val="00BD3743"/>
    <w:rsid w:val="00BD3760"/>
    <w:rsid w:val="00BD3A3B"/>
    <w:rsid w:val="00BD3AC0"/>
    <w:rsid w:val="00BD4310"/>
    <w:rsid w:val="00BD44E1"/>
    <w:rsid w:val="00BD47BE"/>
    <w:rsid w:val="00BD483E"/>
    <w:rsid w:val="00BD4AD7"/>
    <w:rsid w:val="00BD4CCD"/>
    <w:rsid w:val="00BD5003"/>
    <w:rsid w:val="00BD5989"/>
    <w:rsid w:val="00BD59EC"/>
    <w:rsid w:val="00BD5D41"/>
    <w:rsid w:val="00BD5E3F"/>
    <w:rsid w:val="00BD6BE9"/>
    <w:rsid w:val="00BD7735"/>
    <w:rsid w:val="00BD79E8"/>
    <w:rsid w:val="00BE0295"/>
    <w:rsid w:val="00BE078F"/>
    <w:rsid w:val="00BE094B"/>
    <w:rsid w:val="00BE0EF4"/>
    <w:rsid w:val="00BE17B4"/>
    <w:rsid w:val="00BE1AC0"/>
    <w:rsid w:val="00BE20B4"/>
    <w:rsid w:val="00BE21D9"/>
    <w:rsid w:val="00BE2A50"/>
    <w:rsid w:val="00BE31C5"/>
    <w:rsid w:val="00BE42A6"/>
    <w:rsid w:val="00BE43B1"/>
    <w:rsid w:val="00BE4629"/>
    <w:rsid w:val="00BE470E"/>
    <w:rsid w:val="00BE47CB"/>
    <w:rsid w:val="00BE5597"/>
    <w:rsid w:val="00BE63B5"/>
    <w:rsid w:val="00BE6458"/>
    <w:rsid w:val="00BE67BF"/>
    <w:rsid w:val="00BE6964"/>
    <w:rsid w:val="00BE744C"/>
    <w:rsid w:val="00BE7491"/>
    <w:rsid w:val="00BE7851"/>
    <w:rsid w:val="00BF0047"/>
    <w:rsid w:val="00BF1029"/>
    <w:rsid w:val="00BF1AE9"/>
    <w:rsid w:val="00BF1F18"/>
    <w:rsid w:val="00BF24AF"/>
    <w:rsid w:val="00BF2EDF"/>
    <w:rsid w:val="00BF3023"/>
    <w:rsid w:val="00BF3328"/>
    <w:rsid w:val="00BF381B"/>
    <w:rsid w:val="00BF40CB"/>
    <w:rsid w:val="00BF4174"/>
    <w:rsid w:val="00BF4ACE"/>
    <w:rsid w:val="00BF4F2C"/>
    <w:rsid w:val="00BF5496"/>
    <w:rsid w:val="00BF5690"/>
    <w:rsid w:val="00BF609B"/>
    <w:rsid w:val="00BF679C"/>
    <w:rsid w:val="00BF700E"/>
    <w:rsid w:val="00BF70F9"/>
    <w:rsid w:val="00BF7106"/>
    <w:rsid w:val="00BF7CBA"/>
    <w:rsid w:val="00C003E4"/>
    <w:rsid w:val="00C005DD"/>
    <w:rsid w:val="00C006D4"/>
    <w:rsid w:val="00C008D4"/>
    <w:rsid w:val="00C00E6C"/>
    <w:rsid w:val="00C01A12"/>
    <w:rsid w:val="00C028A1"/>
    <w:rsid w:val="00C02DB0"/>
    <w:rsid w:val="00C03634"/>
    <w:rsid w:val="00C03C2B"/>
    <w:rsid w:val="00C03D20"/>
    <w:rsid w:val="00C04200"/>
    <w:rsid w:val="00C042AE"/>
    <w:rsid w:val="00C0526B"/>
    <w:rsid w:val="00C061E5"/>
    <w:rsid w:val="00C071EC"/>
    <w:rsid w:val="00C075C9"/>
    <w:rsid w:val="00C076A0"/>
    <w:rsid w:val="00C07D61"/>
    <w:rsid w:val="00C10A6C"/>
    <w:rsid w:val="00C116BF"/>
    <w:rsid w:val="00C11D25"/>
    <w:rsid w:val="00C1246E"/>
    <w:rsid w:val="00C1253F"/>
    <w:rsid w:val="00C12CB9"/>
    <w:rsid w:val="00C137C9"/>
    <w:rsid w:val="00C138A7"/>
    <w:rsid w:val="00C13D38"/>
    <w:rsid w:val="00C141E7"/>
    <w:rsid w:val="00C14C3D"/>
    <w:rsid w:val="00C150E2"/>
    <w:rsid w:val="00C15D26"/>
    <w:rsid w:val="00C15D72"/>
    <w:rsid w:val="00C1619F"/>
    <w:rsid w:val="00C17118"/>
    <w:rsid w:val="00C17790"/>
    <w:rsid w:val="00C20B94"/>
    <w:rsid w:val="00C20E7B"/>
    <w:rsid w:val="00C218E3"/>
    <w:rsid w:val="00C21F68"/>
    <w:rsid w:val="00C22654"/>
    <w:rsid w:val="00C22656"/>
    <w:rsid w:val="00C2286A"/>
    <w:rsid w:val="00C230A3"/>
    <w:rsid w:val="00C23128"/>
    <w:rsid w:val="00C23853"/>
    <w:rsid w:val="00C243E9"/>
    <w:rsid w:val="00C25526"/>
    <w:rsid w:val="00C255D2"/>
    <w:rsid w:val="00C256D8"/>
    <w:rsid w:val="00C257D5"/>
    <w:rsid w:val="00C257F2"/>
    <w:rsid w:val="00C26273"/>
    <w:rsid w:val="00C26446"/>
    <w:rsid w:val="00C266BD"/>
    <w:rsid w:val="00C27B33"/>
    <w:rsid w:val="00C27D60"/>
    <w:rsid w:val="00C27F56"/>
    <w:rsid w:val="00C27F85"/>
    <w:rsid w:val="00C3038E"/>
    <w:rsid w:val="00C30659"/>
    <w:rsid w:val="00C3068C"/>
    <w:rsid w:val="00C3083A"/>
    <w:rsid w:val="00C30880"/>
    <w:rsid w:val="00C3169C"/>
    <w:rsid w:val="00C3186A"/>
    <w:rsid w:val="00C31DBD"/>
    <w:rsid w:val="00C32AE0"/>
    <w:rsid w:val="00C32F49"/>
    <w:rsid w:val="00C332D5"/>
    <w:rsid w:val="00C33443"/>
    <w:rsid w:val="00C33A92"/>
    <w:rsid w:val="00C34981"/>
    <w:rsid w:val="00C34CA2"/>
    <w:rsid w:val="00C34D8C"/>
    <w:rsid w:val="00C35653"/>
    <w:rsid w:val="00C35897"/>
    <w:rsid w:val="00C3589F"/>
    <w:rsid w:val="00C364F0"/>
    <w:rsid w:val="00C367B1"/>
    <w:rsid w:val="00C36E7C"/>
    <w:rsid w:val="00C37214"/>
    <w:rsid w:val="00C37875"/>
    <w:rsid w:val="00C40175"/>
    <w:rsid w:val="00C40472"/>
    <w:rsid w:val="00C407CB"/>
    <w:rsid w:val="00C4091E"/>
    <w:rsid w:val="00C40C69"/>
    <w:rsid w:val="00C40E84"/>
    <w:rsid w:val="00C415E2"/>
    <w:rsid w:val="00C41A01"/>
    <w:rsid w:val="00C4266E"/>
    <w:rsid w:val="00C4295F"/>
    <w:rsid w:val="00C42C62"/>
    <w:rsid w:val="00C42F80"/>
    <w:rsid w:val="00C42FE8"/>
    <w:rsid w:val="00C433E8"/>
    <w:rsid w:val="00C441F0"/>
    <w:rsid w:val="00C44598"/>
    <w:rsid w:val="00C44AD2"/>
    <w:rsid w:val="00C44CD3"/>
    <w:rsid w:val="00C45759"/>
    <w:rsid w:val="00C4592E"/>
    <w:rsid w:val="00C461DF"/>
    <w:rsid w:val="00C46331"/>
    <w:rsid w:val="00C46EB9"/>
    <w:rsid w:val="00C4704F"/>
    <w:rsid w:val="00C4710D"/>
    <w:rsid w:val="00C473A2"/>
    <w:rsid w:val="00C474BF"/>
    <w:rsid w:val="00C4779A"/>
    <w:rsid w:val="00C479C7"/>
    <w:rsid w:val="00C47B80"/>
    <w:rsid w:val="00C47DF0"/>
    <w:rsid w:val="00C47FAC"/>
    <w:rsid w:val="00C50844"/>
    <w:rsid w:val="00C509A0"/>
    <w:rsid w:val="00C50D54"/>
    <w:rsid w:val="00C511B6"/>
    <w:rsid w:val="00C52601"/>
    <w:rsid w:val="00C52904"/>
    <w:rsid w:val="00C53253"/>
    <w:rsid w:val="00C53B6F"/>
    <w:rsid w:val="00C54164"/>
    <w:rsid w:val="00C54541"/>
    <w:rsid w:val="00C55004"/>
    <w:rsid w:val="00C55041"/>
    <w:rsid w:val="00C554CB"/>
    <w:rsid w:val="00C55687"/>
    <w:rsid w:val="00C55C75"/>
    <w:rsid w:val="00C56210"/>
    <w:rsid w:val="00C5623A"/>
    <w:rsid w:val="00C56560"/>
    <w:rsid w:val="00C5718C"/>
    <w:rsid w:val="00C57252"/>
    <w:rsid w:val="00C579E4"/>
    <w:rsid w:val="00C57CF1"/>
    <w:rsid w:val="00C600C1"/>
    <w:rsid w:val="00C6086B"/>
    <w:rsid w:val="00C60B68"/>
    <w:rsid w:val="00C60CC0"/>
    <w:rsid w:val="00C618CA"/>
    <w:rsid w:val="00C61D31"/>
    <w:rsid w:val="00C6205F"/>
    <w:rsid w:val="00C62164"/>
    <w:rsid w:val="00C6226F"/>
    <w:rsid w:val="00C62297"/>
    <w:rsid w:val="00C62583"/>
    <w:rsid w:val="00C62657"/>
    <w:rsid w:val="00C6311E"/>
    <w:rsid w:val="00C6395F"/>
    <w:rsid w:val="00C63A5D"/>
    <w:rsid w:val="00C648DA"/>
    <w:rsid w:val="00C64E52"/>
    <w:rsid w:val="00C6587D"/>
    <w:rsid w:val="00C658D9"/>
    <w:rsid w:val="00C6597D"/>
    <w:rsid w:val="00C65F59"/>
    <w:rsid w:val="00C66A0A"/>
    <w:rsid w:val="00C7011B"/>
    <w:rsid w:val="00C70280"/>
    <w:rsid w:val="00C705FF"/>
    <w:rsid w:val="00C71108"/>
    <w:rsid w:val="00C71B58"/>
    <w:rsid w:val="00C72420"/>
    <w:rsid w:val="00C72EDD"/>
    <w:rsid w:val="00C73802"/>
    <w:rsid w:val="00C7383A"/>
    <w:rsid w:val="00C73CE1"/>
    <w:rsid w:val="00C73E7F"/>
    <w:rsid w:val="00C744B0"/>
    <w:rsid w:val="00C7477C"/>
    <w:rsid w:val="00C7478C"/>
    <w:rsid w:val="00C74B99"/>
    <w:rsid w:val="00C75261"/>
    <w:rsid w:val="00C75321"/>
    <w:rsid w:val="00C753CB"/>
    <w:rsid w:val="00C753FC"/>
    <w:rsid w:val="00C7568F"/>
    <w:rsid w:val="00C760B4"/>
    <w:rsid w:val="00C76425"/>
    <w:rsid w:val="00C768F5"/>
    <w:rsid w:val="00C769B0"/>
    <w:rsid w:val="00C76D5C"/>
    <w:rsid w:val="00C775C6"/>
    <w:rsid w:val="00C7766E"/>
    <w:rsid w:val="00C77932"/>
    <w:rsid w:val="00C8058D"/>
    <w:rsid w:val="00C8076E"/>
    <w:rsid w:val="00C80A85"/>
    <w:rsid w:val="00C80D7E"/>
    <w:rsid w:val="00C81D3E"/>
    <w:rsid w:val="00C83C0F"/>
    <w:rsid w:val="00C83E48"/>
    <w:rsid w:val="00C84406"/>
    <w:rsid w:val="00C845A8"/>
    <w:rsid w:val="00C84D30"/>
    <w:rsid w:val="00C84E79"/>
    <w:rsid w:val="00C86089"/>
    <w:rsid w:val="00C86630"/>
    <w:rsid w:val="00C86733"/>
    <w:rsid w:val="00C87CD1"/>
    <w:rsid w:val="00C905E5"/>
    <w:rsid w:val="00C92016"/>
    <w:rsid w:val="00C9219C"/>
    <w:rsid w:val="00C92E2D"/>
    <w:rsid w:val="00C93B42"/>
    <w:rsid w:val="00C95580"/>
    <w:rsid w:val="00C9581A"/>
    <w:rsid w:val="00C96550"/>
    <w:rsid w:val="00C97B41"/>
    <w:rsid w:val="00CA0C5E"/>
    <w:rsid w:val="00CA0D4D"/>
    <w:rsid w:val="00CA123E"/>
    <w:rsid w:val="00CA1D85"/>
    <w:rsid w:val="00CA243E"/>
    <w:rsid w:val="00CA2783"/>
    <w:rsid w:val="00CA29BE"/>
    <w:rsid w:val="00CA2A0E"/>
    <w:rsid w:val="00CA2C4B"/>
    <w:rsid w:val="00CA2F74"/>
    <w:rsid w:val="00CA402C"/>
    <w:rsid w:val="00CA4889"/>
    <w:rsid w:val="00CA509E"/>
    <w:rsid w:val="00CA52DF"/>
    <w:rsid w:val="00CA55F2"/>
    <w:rsid w:val="00CA6505"/>
    <w:rsid w:val="00CA6571"/>
    <w:rsid w:val="00CA65CC"/>
    <w:rsid w:val="00CA6BF5"/>
    <w:rsid w:val="00CA6DB3"/>
    <w:rsid w:val="00CA7086"/>
    <w:rsid w:val="00CA715A"/>
    <w:rsid w:val="00CA7613"/>
    <w:rsid w:val="00CA7AFD"/>
    <w:rsid w:val="00CB02D3"/>
    <w:rsid w:val="00CB2106"/>
    <w:rsid w:val="00CB29C0"/>
    <w:rsid w:val="00CB2C0A"/>
    <w:rsid w:val="00CB2D9F"/>
    <w:rsid w:val="00CB339F"/>
    <w:rsid w:val="00CB344E"/>
    <w:rsid w:val="00CB416E"/>
    <w:rsid w:val="00CB4321"/>
    <w:rsid w:val="00CB4DCA"/>
    <w:rsid w:val="00CB578A"/>
    <w:rsid w:val="00CB6807"/>
    <w:rsid w:val="00CC02F3"/>
    <w:rsid w:val="00CC0BC7"/>
    <w:rsid w:val="00CC181F"/>
    <w:rsid w:val="00CC1B75"/>
    <w:rsid w:val="00CC1DE9"/>
    <w:rsid w:val="00CC1F01"/>
    <w:rsid w:val="00CC22A2"/>
    <w:rsid w:val="00CC2543"/>
    <w:rsid w:val="00CC286F"/>
    <w:rsid w:val="00CC2CF9"/>
    <w:rsid w:val="00CC35C0"/>
    <w:rsid w:val="00CC3ADC"/>
    <w:rsid w:val="00CC4088"/>
    <w:rsid w:val="00CC45A7"/>
    <w:rsid w:val="00CC4EBB"/>
    <w:rsid w:val="00CC52C5"/>
    <w:rsid w:val="00CC541E"/>
    <w:rsid w:val="00CC554E"/>
    <w:rsid w:val="00CC5EF8"/>
    <w:rsid w:val="00CC5F36"/>
    <w:rsid w:val="00CC61B1"/>
    <w:rsid w:val="00CC6310"/>
    <w:rsid w:val="00CC65EC"/>
    <w:rsid w:val="00CC68BB"/>
    <w:rsid w:val="00CC7568"/>
    <w:rsid w:val="00CC7B5C"/>
    <w:rsid w:val="00CD0333"/>
    <w:rsid w:val="00CD05A2"/>
    <w:rsid w:val="00CD12B3"/>
    <w:rsid w:val="00CD13F9"/>
    <w:rsid w:val="00CD16AB"/>
    <w:rsid w:val="00CD18BF"/>
    <w:rsid w:val="00CD1C15"/>
    <w:rsid w:val="00CD1DEA"/>
    <w:rsid w:val="00CD2405"/>
    <w:rsid w:val="00CD276E"/>
    <w:rsid w:val="00CD2946"/>
    <w:rsid w:val="00CD2AFE"/>
    <w:rsid w:val="00CD2E87"/>
    <w:rsid w:val="00CD4456"/>
    <w:rsid w:val="00CD44C0"/>
    <w:rsid w:val="00CD49EC"/>
    <w:rsid w:val="00CD4BA6"/>
    <w:rsid w:val="00CD4E3C"/>
    <w:rsid w:val="00CD5129"/>
    <w:rsid w:val="00CD593E"/>
    <w:rsid w:val="00CD5EFC"/>
    <w:rsid w:val="00CD60BD"/>
    <w:rsid w:val="00CD642B"/>
    <w:rsid w:val="00CD6A63"/>
    <w:rsid w:val="00CD7054"/>
    <w:rsid w:val="00CD7645"/>
    <w:rsid w:val="00CE0AA8"/>
    <w:rsid w:val="00CE0EB1"/>
    <w:rsid w:val="00CE1C38"/>
    <w:rsid w:val="00CE26D5"/>
    <w:rsid w:val="00CE2739"/>
    <w:rsid w:val="00CE3056"/>
    <w:rsid w:val="00CE30FB"/>
    <w:rsid w:val="00CE42AC"/>
    <w:rsid w:val="00CE4327"/>
    <w:rsid w:val="00CE45F5"/>
    <w:rsid w:val="00CE5875"/>
    <w:rsid w:val="00CE6A3B"/>
    <w:rsid w:val="00CE75DF"/>
    <w:rsid w:val="00CE75F5"/>
    <w:rsid w:val="00CE7B86"/>
    <w:rsid w:val="00CE7C0C"/>
    <w:rsid w:val="00CF0148"/>
    <w:rsid w:val="00CF0557"/>
    <w:rsid w:val="00CF0F32"/>
    <w:rsid w:val="00CF0F73"/>
    <w:rsid w:val="00CF17E8"/>
    <w:rsid w:val="00CF1A63"/>
    <w:rsid w:val="00CF207B"/>
    <w:rsid w:val="00CF2F05"/>
    <w:rsid w:val="00CF3126"/>
    <w:rsid w:val="00CF3278"/>
    <w:rsid w:val="00CF3887"/>
    <w:rsid w:val="00CF4025"/>
    <w:rsid w:val="00CF407D"/>
    <w:rsid w:val="00CF47A6"/>
    <w:rsid w:val="00CF4E7C"/>
    <w:rsid w:val="00CF51E6"/>
    <w:rsid w:val="00CF5D1F"/>
    <w:rsid w:val="00CF6DCE"/>
    <w:rsid w:val="00CF709D"/>
    <w:rsid w:val="00CF7541"/>
    <w:rsid w:val="00CF759E"/>
    <w:rsid w:val="00CF79DC"/>
    <w:rsid w:val="00CF7D18"/>
    <w:rsid w:val="00D008C6"/>
    <w:rsid w:val="00D00D6C"/>
    <w:rsid w:val="00D01829"/>
    <w:rsid w:val="00D01E08"/>
    <w:rsid w:val="00D01E6B"/>
    <w:rsid w:val="00D02045"/>
    <w:rsid w:val="00D02DD6"/>
    <w:rsid w:val="00D03188"/>
    <w:rsid w:val="00D03CAD"/>
    <w:rsid w:val="00D03D4D"/>
    <w:rsid w:val="00D03F56"/>
    <w:rsid w:val="00D04142"/>
    <w:rsid w:val="00D049E5"/>
    <w:rsid w:val="00D04CD2"/>
    <w:rsid w:val="00D0551B"/>
    <w:rsid w:val="00D05900"/>
    <w:rsid w:val="00D05E61"/>
    <w:rsid w:val="00D060DB"/>
    <w:rsid w:val="00D064B5"/>
    <w:rsid w:val="00D0668A"/>
    <w:rsid w:val="00D069D2"/>
    <w:rsid w:val="00D06D0E"/>
    <w:rsid w:val="00D07744"/>
    <w:rsid w:val="00D1037C"/>
    <w:rsid w:val="00D1066B"/>
    <w:rsid w:val="00D10A42"/>
    <w:rsid w:val="00D112E6"/>
    <w:rsid w:val="00D11646"/>
    <w:rsid w:val="00D11B10"/>
    <w:rsid w:val="00D12717"/>
    <w:rsid w:val="00D12FB2"/>
    <w:rsid w:val="00D13C68"/>
    <w:rsid w:val="00D14386"/>
    <w:rsid w:val="00D146CB"/>
    <w:rsid w:val="00D14B55"/>
    <w:rsid w:val="00D15979"/>
    <w:rsid w:val="00D168FD"/>
    <w:rsid w:val="00D16CD3"/>
    <w:rsid w:val="00D172D7"/>
    <w:rsid w:val="00D17B6D"/>
    <w:rsid w:val="00D17CF0"/>
    <w:rsid w:val="00D17FD9"/>
    <w:rsid w:val="00D200A6"/>
    <w:rsid w:val="00D20209"/>
    <w:rsid w:val="00D20AAC"/>
    <w:rsid w:val="00D211C4"/>
    <w:rsid w:val="00D212F2"/>
    <w:rsid w:val="00D2163F"/>
    <w:rsid w:val="00D2230D"/>
    <w:rsid w:val="00D22C12"/>
    <w:rsid w:val="00D2324F"/>
    <w:rsid w:val="00D232F2"/>
    <w:rsid w:val="00D2390E"/>
    <w:rsid w:val="00D23978"/>
    <w:rsid w:val="00D23DC6"/>
    <w:rsid w:val="00D2456D"/>
    <w:rsid w:val="00D24B65"/>
    <w:rsid w:val="00D253DA"/>
    <w:rsid w:val="00D2551F"/>
    <w:rsid w:val="00D25EA4"/>
    <w:rsid w:val="00D2629D"/>
    <w:rsid w:val="00D263E8"/>
    <w:rsid w:val="00D2653A"/>
    <w:rsid w:val="00D26C27"/>
    <w:rsid w:val="00D26F41"/>
    <w:rsid w:val="00D27C71"/>
    <w:rsid w:val="00D27DA6"/>
    <w:rsid w:val="00D30277"/>
    <w:rsid w:val="00D3094A"/>
    <w:rsid w:val="00D31B09"/>
    <w:rsid w:val="00D339EF"/>
    <w:rsid w:val="00D340CB"/>
    <w:rsid w:val="00D3467C"/>
    <w:rsid w:val="00D346CE"/>
    <w:rsid w:val="00D34D97"/>
    <w:rsid w:val="00D36040"/>
    <w:rsid w:val="00D36161"/>
    <w:rsid w:val="00D364D3"/>
    <w:rsid w:val="00D36A4C"/>
    <w:rsid w:val="00D36D4F"/>
    <w:rsid w:val="00D37FF5"/>
    <w:rsid w:val="00D40064"/>
    <w:rsid w:val="00D40A7A"/>
    <w:rsid w:val="00D40BAD"/>
    <w:rsid w:val="00D41AEF"/>
    <w:rsid w:val="00D41D29"/>
    <w:rsid w:val="00D421FA"/>
    <w:rsid w:val="00D4227F"/>
    <w:rsid w:val="00D4228F"/>
    <w:rsid w:val="00D42B04"/>
    <w:rsid w:val="00D42CB7"/>
    <w:rsid w:val="00D430C9"/>
    <w:rsid w:val="00D433A3"/>
    <w:rsid w:val="00D434B0"/>
    <w:rsid w:val="00D436A9"/>
    <w:rsid w:val="00D44101"/>
    <w:rsid w:val="00D4460A"/>
    <w:rsid w:val="00D44F8E"/>
    <w:rsid w:val="00D46792"/>
    <w:rsid w:val="00D46A59"/>
    <w:rsid w:val="00D46B9F"/>
    <w:rsid w:val="00D47825"/>
    <w:rsid w:val="00D47C05"/>
    <w:rsid w:val="00D503B9"/>
    <w:rsid w:val="00D50A36"/>
    <w:rsid w:val="00D50AF4"/>
    <w:rsid w:val="00D50B7E"/>
    <w:rsid w:val="00D50CCF"/>
    <w:rsid w:val="00D51E14"/>
    <w:rsid w:val="00D523B5"/>
    <w:rsid w:val="00D535AB"/>
    <w:rsid w:val="00D538FC"/>
    <w:rsid w:val="00D53A2D"/>
    <w:rsid w:val="00D5451B"/>
    <w:rsid w:val="00D54592"/>
    <w:rsid w:val="00D55056"/>
    <w:rsid w:val="00D552D0"/>
    <w:rsid w:val="00D5590C"/>
    <w:rsid w:val="00D55B8C"/>
    <w:rsid w:val="00D55E4C"/>
    <w:rsid w:val="00D56024"/>
    <w:rsid w:val="00D56730"/>
    <w:rsid w:val="00D567EF"/>
    <w:rsid w:val="00D56AC0"/>
    <w:rsid w:val="00D5736F"/>
    <w:rsid w:val="00D576DC"/>
    <w:rsid w:val="00D57769"/>
    <w:rsid w:val="00D578EE"/>
    <w:rsid w:val="00D57CA4"/>
    <w:rsid w:val="00D600B9"/>
    <w:rsid w:val="00D600D6"/>
    <w:rsid w:val="00D60158"/>
    <w:rsid w:val="00D60450"/>
    <w:rsid w:val="00D6063D"/>
    <w:rsid w:val="00D60744"/>
    <w:rsid w:val="00D608DA"/>
    <w:rsid w:val="00D61236"/>
    <w:rsid w:val="00D612B0"/>
    <w:rsid w:val="00D61436"/>
    <w:rsid w:val="00D615B8"/>
    <w:rsid w:val="00D61DE5"/>
    <w:rsid w:val="00D622E6"/>
    <w:rsid w:val="00D624A0"/>
    <w:rsid w:val="00D624C7"/>
    <w:rsid w:val="00D62B31"/>
    <w:rsid w:val="00D62B56"/>
    <w:rsid w:val="00D632C8"/>
    <w:rsid w:val="00D63517"/>
    <w:rsid w:val="00D63F02"/>
    <w:rsid w:val="00D6419C"/>
    <w:rsid w:val="00D643D7"/>
    <w:rsid w:val="00D647E3"/>
    <w:rsid w:val="00D65E4C"/>
    <w:rsid w:val="00D65FC3"/>
    <w:rsid w:val="00D65FDC"/>
    <w:rsid w:val="00D665E3"/>
    <w:rsid w:val="00D6696A"/>
    <w:rsid w:val="00D676E7"/>
    <w:rsid w:val="00D67CDB"/>
    <w:rsid w:val="00D67EFF"/>
    <w:rsid w:val="00D7035F"/>
    <w:rsid w:val="00D70F92"/>
    <w:rsid w:val="00D71337"/>
    <w:rsid w:val="00D714EC"/>
    <w:rsid w:val="00D718D7"/>
    <w:rsid w:val="00D71CA9"/>
    <w:rsid w:val="00D71CC7"/>
    <w:rsid w:val="00D73E14"/>
    <w:rsid w:val="00D74458"/>
    <w:rsid w:val="00D745C4"/>
    <w:rsid w:val="00D748A6"/>
    <w:rsid w:val="00D74A7C"/>
    <w:rsid w:val="00D753E3"/>
    <w:rsid w:val="00D75612"/>
    <w:rsid w:val="00D76271"/>
    <w:rsid w:val="00D76D16"/>
    <w:rsid w:val="00D7721E"/>
    <w:rsid w:val="00D7768C"/>
    <w:rsid w:val="00D77864"/>
    <w:rsid w:val="00D77937"/>
    <w:rsid w:val="00D80272"/>
    <w:rsid w:val="00D802B8"/>
    <w:rsid w:val="00D8069B"/>
    <w:rsid w:val="00D81111"/>
    <w:rsid w:val="00D82415"/>
    <w:rsid w:val="00D82677"/>
    <w:rsid w:val="00D82F54"/>
    <w:rsid w:val="00D845EC"/>
    <w:rsid w:val="00D84CAD"/>
    <w:rsid w:val="00D854E8"/>
    <w:rsid w:val="00D85785"/>
    <w:rsid w:val="00D8588E"/>
    <w:rsid w:val="00D86919"/>
    <w:rsid w:val="00D86ECB"/>
    <w:rsid w:val="00D87630"/>
    <w:rsid w:val="00D87731"/>
    <w:rsid w:val="00D8797C"/>
    <w:rsid w:val="00D87D8C"/>
    <w:rsid w:val="00D907DA"/>
    <w:rsid w:val="00D90F13"/>
    <w:rsid w:val="00D91BC7"/>
    <w:rsid w:val="00D91DF1"/>
    <w:rsid w:val="00D92393"/>
    <w:rsid w:val="00D925F3"/>
    <w:rsid w:val="00D93414"/>
    <w:rsid w:val="00D93BAE"/>
    <w:rsid w:val="00D944EB"/>
    <w:rsid w:val="00D9467F"/>
    <w:rsid w:val="00D94684"/>
    <w:rsid w:val="00D94C2C"/>
    <w:rsid w:val="00D94F21"/>
    <w:rsid w:val="00D951EB"/>
    <w:rsid w:val="00D9552A"/>
    <w:rsid w:val="00D95938"/>
    <w:rsid w:val="00D963A6"/>
    <w:rsid w:val="00D96D8C"/>
    <w:rsid w:val="00D96F15"/>
    <w:rsid w:val="00D9727D"/>
    <w:rsid w:val="00D974A9"/>
    <w:rsid w:val="00D97795"/>
    <w:rsid w:val="00D97A29"/>
    <w:rsid w:val="00DA06CA"/>
    <w:rsid w:val="00DA0801"/>
    <w:rsid w:val="00DA15BB"/>
    <w:rsid w:val="00DA15C8"/>
    <w:rsid w:val="00DA1D85"/>
    <w:rsid w:val="00DA2518"/>
    <w:rsid w:val="00DA284C"/>
    <w:rsid w:val="00DA2969"/>
    <w:rsid w:val="00DA29D3"/>
    <w:rsid w:val="00DA2D7E"/>
    <w:rsid w:val="00DA2E38"/>
    <w:rsid w:val="00DA3C02"/>
    <w:rsid w:val="00DA3EB3"/>
    <w:rsid w:val="00DA41FD"/>
    <w:rsid w:val="00DA448D"/>
    <w:rsid w:val="00DA44AD"/>
    <w:rsid w:val="00DA45EC"/>
    <w:rsid w:val="00DA500D"/>
    <w:rsid w:val="00DA5A2D"/>
    <w:rsid w:val="00DA5D17"/>
    <w:rsid w:val="00DA69B3"/>
    <w:rsid w:val="00DA7026"/>
    <w:rsid w:val="00DA7219"/>
    <w:rsid w:val="00DA72CD"/>
    <w:rsid w:val="00DA7A59"/>
    <w:rsid w:val="00DA7B5C"/>
    <w:rsid w:val="00DA7CDE"/>
    <w:rsid w:val="00DA7F2D"/>
    <w:rsid w:val="00DB0764"/>
    <w:rsid w:val="00DB0B41"/>
    <w:rsid w:val="00DB1302"/>
    <w:rsid w:val="00DB20A5"/>
    <w:rsid w:val="00DB20B5"/>
    <w:rsid w:val="00DB271B"/>
    <w:rsid w:val="00DB2787"/>
    <w:rsid w:val="00DB3639"/>
    <w:rsid w:val="00DB36B0"/>
    <w:rsid w:val="00DB3BAD"/>
    <w:rsid w:val="00DB40F9"/>
    <w:rsid w:val="00DB4F1F"/>
    <w:rsid w:val="00DB530A"/>
    <w:rsid w:val="00DB62E6"/>
    <w:rsid w:val="00DB7630"/>
    <w:rsid w:val="00DB7A37"/>
    <w:rsid w:val="00DB7BF7"/>
    <w:rsid w:val="00DC0162"/>
    <w:rsid w:val="00DC1092"/>
    <w:rsid w:val="00DC10EE"/>
    <w:rsid w:val="00DC2224"/>
    <w:rsid w:val="00DC22A0"/>
    <w:rsid w:val="00DC22DB"/>
    <w:rsid w:val="00DC25C4"/>
    <w:rsid w:val="00DC27E0"/>
    <w:rsid w:val="00DC2EF7"/>
    <w:rsid w:val="00DC33D0"/>
    <w:rsid w:val="00DC34F1"/>
    <w:rsid w:val="00DC37C4"/>
    <w:rsid w:val="00DC3B51"/>
    <w:rsid w:val="00DC4547"/>
    <w:rsid w:val="00DC4E05"/>
    <w:rsid w:val="00DC5AAD"/>
    <w:rsid w:val="00DC6AE0"/>
    <w:rsid w:val="00DC6D5A"/>
    <w:rsid w:val="00DC6EAB"/>
    <w:rsid w:val="00DC7E09"/>
    <w:rsid w:val="00DD09D1"/>
    <w:rsid w:val="00DD0F65"/>
    <w:rsid w:val="00DD104B"/>
    <w:rsid w:val="00DD19FA"/>
    <w:rsid w:val="00DD1F41"/>
    <w:rsid w:val="00DD20EB"/>
    <w:rsid w:val="00DD24DE"/>
    <w:rsid w:val="00DD2C6A"/>
    <w:rsid w:val="00DD34D9"/>
    <w:rsid w:val="00DD3731"/>
    <w:rsid w:val="00DD3D65"/>
    <w:rsid w:val="00DD4309"/>
    <w:rsid w:val="00DD56B0"/>
    <w:rsid w:val="00DD575D"/>
    <w:rsid w:val="00DD5DEE"/>
    <w:rsid w:val="00DD5F6E"/>
    <w:rsid w:val="00DD62FD"/>
    <w:rsid w:val="00DD6BB9"/>
    <w:rsid w:val="00DD76FC"/>
    <w:rsid w:val="00DD77C4"/>
    <w:rsid w:val="00DE0371"/>
    <w:rsid w:val="00DE0483"/>
    <w:rsid w:val="00DE06C8"/>
    <w:rsid w:val="00DE0AC1"/>
    <w:rsid w:val="00DE13B9"/>
    <w:rsid w:val="00DE303D"/>
    <w:rsid w:val="00DE31FA"/>
    <w:rsid w:val="00DE357E"/>
    <w:rsid w:val="00DE3828"/>
    <w:rsid w:val="00DE3AD5"/>
    <w:rsid w:val="00DE3B6C"/>
    <w:rsid w:val="00DE4225"/>
    <w:rsid w:val="00DE44DF"/>
    <w:rsid w:val="00DE4C34"/>
    <w:rsid w:val="00DE4D93"/>
    <w:rsid w:val="00DE50C3"/>
    <w:rsid w:val="00DE6179"/>
    <w:rsid w:val="00DE6320"/>
    <w:rsid w:val="00DE7001"/>
    <w:rsid w:val="00DF00B8"/>
    <w:rsid w:val="00DF06C2"/>
    <w:rsid w:val="00DF0AA0"/>
    <w:rsid w:val="00DF0AEB"/>
    <w:rsid w:val="00DF0B45"/>
    <w:rsid w:val="00DF2CDD"/>
    <w:rsid w:val="00DF3355"/>
    <w:rsid w:val="00DF395C"/>
    <w:rsid w:val="00DF3F0C"/>
    <w:rsid w:val="00DF440F"/>
    <w:rsid w:val="00DF4DBB"/>
    <w:rsid w:val="00DF5498"/>
    <w:rsid w:val="00DF56C9"/>
    <w:rsid w:val="00DF5715"/>
    <w:rsid w:val="00DF5F4F"/>
    <w:rsid w:val="00DF6952"/>
    <w:rsid w:val="00DF6C81"/>
    <w:rsid w:val="00DF6F34"/>
    <w:rsid w:val="00DF7575"/>
    <w:rsid w:val="00DF7EE9"/>
    <w:rsid w:val="00DF7F12"/>
    <w:rsid w:val="00E01419"/>
    <w:rsid w:val="00E019DC"/>
    <w:rsid w:val="00E01AE0"/>
    <w:rsid w:val="00E02158"/>
    <w:rsid w:val="00E026DF"/>
    <w:rsid w:val="00E03123"/>
    <w:rsid w:val="00E03D97"/>
    <w:rsid w:val="00E03E29"/>
    <w:rsid w:val="00E0468A"/>
    <w:rsid w:val="00E0474E"/>
    <w:rsid w:val="00E04AAE"/>
    <w:rsid w:val="00E05119"/>
    <w:rsid w:val="00E05191"/>
    <w:rsid w:val="00E052AE"/>
    <w:rsid w:val="00E056A5"/>
    <w:rsid w:val="00E05892"/>
    <w:rsid w:val="00E059BA"/>
    <w:rsid w:val="00E05A6A"/>
    <w:rsid w:val="00E05E29"/>
    <w:rsid w:val="00E07A0F"/>
    <w:rsid w:val="00E103D2"/>
    <w:rsid w:val="00E10C57"/>
    <w:rsid w:val="00E111EC"/>
    <w:rsid w:val="00E1170A"/>
    <w:rsid w:val="00E117C3"/>
    <w:rsid w:val="00E1223E"/>
    <w:rsid w:val="00E12B82"/>
    <w:rsid w:val="00E12BCA"/>
    <w:rsid w:val="00E1378A"/>
    <w:rsid w:val="00E13BE5"/>
    <w:rsid w:val="00E1405E"/>
    <w:rsid w:val="00E1451A"/>
    <w:rsid w:val="00E14918"/>
    <w:rsid w:val="00E14A4C"/>
    <w:rsid w:val="00E15C86"/>
    <w:rsid w:val="00E15F8E"/>
    <w:rsid w:val="00E16130"/>
    <w:rsid w:val="00E17CF2"/>
    <w:rsid w:val="00E20758"/>
    <w:rsid w:val="00E2077D"/>
    <w:rsid w:val="00E207D1"/>
    <w:rsid w:val="00E2082E"/>
    <w:rsid w:val="00E209D7"/>
    <w:rsid w:val="00E21109"/>
    <w:rsid w:val="00E21A1B"/>
    <w:rsid w:val="00E23325"/>
    <w:rsid w:val="00E23516"/>
    <w:rsid w:val="00E23739"/>
    <w:rsid w:val="00E23DCB"/>
    <w:rsid w:val="00E2460C"/>
    <w:rsid w:val="00E246EF"/>
    <w:rsid w:val="00E24DFE"/>
    <w:rsid w:val="00E250D4"/>
    <w:rsid w:val="00E254D3"/>
    <w:rsid w:val="00E258D2"/>
    <w:rsid w:val="00E2613D"/>
    <w:rsid w:val="00E26456"/>
    <w:rsid w:val="00E26607"/>
    <w:rsid w:val="00E26BBA"/>
    <w:rsid w:val="00E2744A"/>
    <w:rsid w:val="00E27453"/>
    <w:rsid w:val="00E279B4"/>
    <w:rsid w:val="00E27F7B"/>
    <w:rsid w:val="00E27FEE"/>
    <w:rsid w:val="00E30140"/>
    <w:rsid w:val="00E3049B"/>
    <w:rsid w:val="00E30C1D"/>
    <w:rsid w:val="00E3115A"/>
    <w:rsid w:val="00E31584"/>
    <w:rsid w:val="00E3171A"/>
    <w:rsid w:val="00E31DAD"/>
    <w:rsid w:val="00E327D2"/>
    <w:rsid w:val="00E32A8E"/>
    <w:rsid w:val="00E32E8C"/>
    <w:rsid w:val="00E32F74"/>
    <w:rsid w:val="00E33383"/>
    <w:rsid w:val="00E35054"/>
    <w:rsid w:val="00E35389"/>
    <w:rsid w:val="00E35682"/>
    <w:rsid w:val="00E35CA5"/>
    <w:rsid w:val="00E361BB"/>
    <w:rsid w:val="00E36265"/>
    <w:rsid w:val="00E36286"/>
    <w:rsid w:val="00E3730B"/>
    <w:rsid w:val="00E40024"/>
    <w:rsid w:val="00E40E79"/>
    <w:rsid w:val="00E41CF3"/>
    <w:rsid w:val="00E42927"/>
    <w:rsid w:val="00E43343"/>
    <w:rsid w:val="00E433FA"/>
    <w:rsid w:val="00E4345C"/>
    <w:rsid w:val="00E441E1"/>
    <w:rsid w:val="00E4421A"/>
    <w:rsid w:val="00E4429A"/>
    <w:rsid w:val="00E44551"/>
    <w:rsid w:val="00E458AB"/>
    <w:rsid w:val="00E45DB9"/>
    <w:rsid w:val="00E45E48"/>
    <w:rsid w:val="00E4611B"/>
    <w:rsid w:val="00E467A5"/>
    <w:rsid w:val="00E47ACB"/>
    <w:rsid w:val="00E47D30"/>
    <w:rsid w:val="00E506C0"/>
    <w:rsid w:val="00E507CA"/>
    <w:rsid w:val="00E509C2"/>
    <w:rsid w:val="00E51596"/>
    <w:rsid w:val="00E51EF3"/>
    <w:rsid w:val="00E52ADC"/>
    <w:rsid w:val="00E52B89"/>
    <w:rsid w:val="00E52BCA"/>
    <w:rsid w:val="00E52C4A"/>
    <w:rsid w:val="00E52EFC"/>
    <w:rsid w:val="00E533D7"/>
    <w:rsid w:val="00E53571"/>
    <w:rsid w:val="00E55233"/>
    <w:rsid w:val="00E55B7C"/>
    <w:rsid w:val="00E55E0E"/>
    <w:rsid w:val="00E55E51"/>
    <w:rsid w:val="00E56530"/>
    <w:rsid w:val="00E5657A"/>
    <w:rsid w:val="00E56755"/>
    <w:rsid w:val="00E56B7E"/>
    <w:rsid w:val="00E60181"/>
    <w:rsid w:val="00E60AB0"/>
    <w:rsid w:val="00E61034"/>
    <w:rsid w:val="00E61315"/>
    <w:rsid w:val="00E61840"/>
    <w:rsid w:val="00E62755"/>
    <w:rsid w:val="00E62E29"/>
    <w:rsid w:val="00E6310C"/>
    <w:rsid w:val="00E6388C"/>
    <w:rsid w:val="00E63891"/>
    <w:rsid w:val="00E65009"/>
    <w:rsid w:val="00E65203"/>
    <w:rsid w:val="00E65972"/>
    <w:rsid w:val="00E65A83"/>
    <w:rsid w:val="00E65B83"/>
    <w:rsid w:val="00E65FDD"/>
    <w:rsid w:val="00E6678A"/>
    <w:rsid w:val="00E66DA1"/>
    <w:rsid w:val="00E6758E"/>
    <w:rsid w:val="00E676FB"/>
    <w:rsid w:val="00E677A3"/>
    <w:rsid w:val="00E67CBA"/>
    <w:rsid w:val="00E67E84"/>
    <w:rsid w:val="00E70CFA"/>
    <w:rsid w:val="00E70D56"/>
    <w:rsid w:val="00E71DC1"/>
    <w:rsid w:val="00E720ED"/>
    <w:rsid w:val="00E7229B"/>
    <w:rsid w:val="00E72321"/>
    <w:rsid w:val="00E7266A"/>
    <w:rsid w:val="00E726F1"/>
    <w:rsid w:val="00E7274F"/>
    <w:rsid w:val="00E72C12"/>
    <w:rsid w:val="00E7317F"/>
    <w:rsid w:val="00E73241"/>
    <w:rsid w:val="00E73523"/>
    <w:rsid w:val="00E73BA3"/>
    <w:rsid w:val="00E73BDE"/>
    <w:rsid w:val="00E73F82"/>
    <w:rsid w:val="00E73FBE"/>
    <w:rsid w:val="00E74088"/>
    <w:rsid w:val="00E74C06"/>
    <w:rsid w:val="00E74CB9"/>
    <w:rsid w:val="00E74EC7"/>
    <w:rsid w:val="00E75A2D"/>
    <w:rsid w:val="00E75E68"/>
    <w:rsid w:val="00E764E0"/>
    <w:rsid w:val="00E76CAC"/>
    <w:rsid w:val="00E77010"/>
    <w:rsid w:val="00E77364"/>
    <w:rsid w:val="00E77B0A"/>
    <w:rsid w:val="00E77F11"/>
    <w:rsid w:val="00E801BD"/>
    <w:rsid w:val="00E801BE"/>
    <w:rsid w:val="00E809D5"/>
    <w:rsid w:val="00E80BEB"/>
    <w:rsid w:val="00E80E9A"/>
    <w:rsid w:val="00E813DD"/>
    <w:rsid w:val="00E815A8"/>
    <w:rsid w:val="00E816BF"/>
    <w:rsid w:val="00E82407"/>
    <w:rsid w:val="00E82561"/>
    <w:rsid w:val="00E82949"/>
    <w:rsid w:val="00E82D32"/>
    <w:rsid w:val="00E82DC4"/>
    <w:rsid w:val="00E8301E"/>
    <w:rsid w:val="00E831DB"/>
    <w:rsid w:val="00E83471"/>
    <w:rsid w:val="00E8358E"/>
    <w:rsid w:val="00E839B7"/>
    <w:rsid w:val="00E839D3"/>
    <w:rsid w:val="00E849D2"/>
    <w:rsid w:val="00E84AEB"/>
    <w:rsid w:val="00E85216"/>
    <w:rsid w:val="00E85A85"/>
    <w:rsid w:val="00E85F7E"/>
    <w:rsid w:val="00E866BC"/>
    <w:rsid w:val="00E86B34"/>
    <w:rsid w:val="00E90764"/>
    <w:rsid w:val="00E90EB8"/>
    <w:rsid w:val="00E90F26"/>
    <w:rsid w:val="00E91693"/>
    <w:rsid w:val="00E927A5"/>
    <w:rsid w:val="00E92861"/>
    <w:rsid w:val="00E92A34"/>
    <w:rsid w:val="00E92EB7"/>
    <w:rsid w:val="00E92F68"/>
    <w:rsid w:val="00E9316D"/>
    <w:rsid w:val="00E93655"/>
    <w:rsid w:val="00E938E0"/>
    <w:rsid w:val="00E95342"/>
    <w:rsid w:val="00E95D46"/>
    <w:rsid w:val="00E95ED6"/>
    <w:rsid w:val="00E961CB"/>
    <w:rsid w:val="00E965A2"/>
    <w:rsid w:val="00E96BF1"/>
    <w:rsid w:val="00E978F6"/>
    <w:rsid w:val="00E97ABF"/>
    <w:rsid w:val="00E97CF7"/>
    <w:rsid w:val="00E97F9D"/>
    <w:rsid w:val="00EA0061"/>
    <w:rsid w:val="00EA011C"/>
    <w:rsid w:val="00EA16FA"/>
    <w:rsid w:val="00EA1965"/>
    <w:rsid w:val="00EA1C78"/>
    <w:rsid w:val="00EA1D6F"/>
    <w:rsid w:val="00EA1E92"/>
    <w:rsid w:val="00EA2F3A"/>
    <w:rsid w:val="00EA30D6"/>
    <w:rsid w:val="00EA36ED"/>
    <w:rsid w:val="00EA3709"/>
    <w:rsid w:val="00EA3BC0"/>
    <w:rsid w:val="00EA4300"/>
    <w:rsid w:val="00EA45E5"/>
    <w:rsid w:val="00EA4672"/>
    <w:rsid w:val="00EA48F4"/>
    <w:rsid w:val="00EA59B8"/>
    <w:rsid w:val="00EA59F5"/>
    <w:rsid w:val="00EA5F2F"/>
    <w:rsid w:val="00EA66D7"/>
    <w:rsid w:val="00EA6A91"/>
    <w:rsid w:val="00EA7107"/>
    <w:rsid w:val="00EA7299"/>
    <w:rsid w:val="00EA7EAA"/>
    <w:rsid w:val="00EB03F7"/>
    <w:rsid w:val="00EB0605"/>
    <w:rsid w:val="00EB0CDB"/>
    <w:rsid w:val="00EB0D1C"/>
    <w:rsid w:val="00EB225F"/>
    <w:rsid w:val="00EB2523"/>
    <w:rsid w:val="00EB25C8"/>
    <w:rsid w:val="00EB25E6"/>
    <w:rsid w:val="00EB2F48"/>
    <w:rsid w:val="00EB3237"/>
    <w:rsid w:val="00EB39FD"/>
    <w:rsid w:val="00EB403D"/>
    <w:rsid w:val="00EB406B"/>
    <w:rsid w:val="00EB493B"/>
    <w:rsid w:val="00EB4D19"/>
    <w:rsid w:val="00EB4E5F"/>
    <w:rsid w:val="00EB4FA8"/>
    <w:rsid w:val="00EB5128"/>
    <w:rsid w:val="00EB526E"/>
    <w:rsid w:val="00EB55D1"/>
    <w:rsid w:val="00EB583B"/>
    <w:rsid w:val="00EB5DCA"/>
    <w:rsid w:val="00EB60FA"/>
    <w:rsid w:val="00EB624F"/>
    <w:rsid w:val="00EB6933"/>
    <w:rsid w:val="00EB74E7"/>
    <w:rsid w:val="00EB75A2"/>
    <w:rsid w:val="00EC0035"/>
    <w:rsid w:val="00EC016A"/>
    <w:rsid w:val="00EC024F"/>
    <w:rsid w:val="00EC0483"/>
    <w:rsid w:val="00EC06F0"/>
    <w:rsid w:val="00EC16FF"/>
    <w:rsid w:val="00EC2919"/>
    <w:rsid w:val="00EC2AE2"/>
    <w:rsid w:val="00EC335F"/>
    <w:rsid w:val="00EC39C9"/>
    <w:rsid w:val="00EC3E19"/>
    <w:rsid w:val="00EC4DF3"/>
    <w:rsid w:val="00EC6321"/>
    <w:rsid w:val="00EC6AA6"/>
    <w:rsid w:val="00EC6C8A"/>
    <w:rsid w:val="00EC76CE"/>
    <w:rsid w:val="00EC7B57"/>
    <w:rsid w:val="00EC7EB3"/>
    <w:rsid w:val="00ED00AA"/>
    <w:rsid w:val="00ED086C"/>
    <w:rsid w:val="00ED1F09"/>
    <w:rsid w:val="00ED2081"/>
    <w:rsid w:val="00ED2250"/>
    <w:rsid w:val="00ED2797"/>
    <w:rsid w:val="00ED2834"/>
    <w:rsid w:val="00ED2995"/>
    <w:rsid w:val="00ED3895"/>
    <w:rsid w:val="00ED3C5A"/>
    <w:rsid w:val="00ED45B1"/>
    <w:rsid w:val="00ED4D0D"/>
    <w:rsid w:val="00ED5CD0"/>
    <w:rsid w:val="00ED5F59"/>
    <w:rsid w:val="00ED61B8"/>
    <w:rsid w:val="00ED6213"/>
    <w:rsid w:val="00ED6264"/>
    <w:rsid w:val="00ED64B8"/>
    <w:rsid w:val="00ED6DA0"/>
    <w:rsid w:val="00EE094C"/>
    <w:rsid w:val="00EE0952"/>
    <w:rsid w:val="00EE1523"/>
    <w:rsid w:val="00EE1D1E"/>
    <w:rsid w:val="00EE1D57"/>
    <w:rsid w:val="00EE1FD6"/>
    <w:rsid w:val="00EE2183"/>
    <w:rsid w:val="00EE2698"/>
    <w:rsid w:val="00EE2C48"/>
    <w:rsid w:val="00EE3265"/>
    <w:rsid w:val="00EE32FF"/>
    <w:rsid w:val="00EE339D"/>
    <w:rsid w:val="00EE3B81"/>
    <w:rsid w:val="00EE4678"/>
    <w:rsid w:val="00EE46DA"/>
    <w:rsid w:val="00EE50C7"/>
    <w:rsid w:val="00EE52F8"/>
    <w:rsid w:val="00EE5EE4"/>
    <w:rsid w:val="00EE7EBD"/>
    <w:rsid w:val="00EF016A"/>
    <w:rsid w:val="00EF089E"/>
    <w:rsid w:val="00EF097B"/>
    <w:rsid w:val="00EF15B4"/>
    <w:rsid w:val="00EF1885"/>
    <w:rsid w:val="00EF1901"/>
    <w:rsid w:val="00EF1DAA"/>
    <w:rsid w:val="00EF2992"/>
    <w:rsid w:val="00EF3328"/>
    <w:rsid w:val="00EF395A"/>
    <w:rsid w:val="00EF39A5"/>
    <w:rsid w:val="00EF3BA7"/>
    <w:rsid w:val="00EF41CF"/>
    <w:rsid w:val="00EF4347"/>
    <w:rsid w:val="00EF57D2"/>
    <w:rsid w:val="00EF5D5D"/>
    <w:rsid w:val="00EF6017"/>
    <w:rsid w:val="00EF60BD"/>
    <w:rsid w:val="00EF6293"/>
    <w:rsid w:val="00EF63E9"/>
    <w:rsid w:val="00EF671C"/>
    <w:rsid w:val="00EF6AB1"/>
    <w:rsid w:val="00EF6EEB"/>
    <w:rsid w:val="00EF72DE"/>
    <w:rsid w:val="00EF7771"/>
    <w:rsid w:val="00F0024D"/>
    <w:rsid w:val="00F00A11"/>
    <w:rsid w:val="00F01690"/>
    <w:rsid w:val="00F01E6A"/>
    <w:rsid w:val="00F0228B"/>
    <w:rsid w:val="00F026DA"/>
    <w:rsid w:val="00F028A1"/>
    <w:rsid w:val="00F02A35"/>
    <w:rsid w:val="00F032A7"/>
    <w:rsid w:val="00F03C3D"/>
    <w:rsid w:val="00F03D5B"/>
    <w:rsid w:val="00F04182"/>
    <w:rsid w:val="00F041EC"/>
    <w:rsid w:val="00F04364"/>
    <w:rsid w:val="00F0471C"/>
    <w:rsid w:val="00F04A8C"/>
    <w:rsid w:val="00F0523F"/>
    <w:rsid w:val="00F05425"/>
    <w:rsid w:val="00F05B12"/>
    <w:rsid w:val="00F05B20"/>
    <w:rsid w:val="00F05C4D"/>
    <w:rsid w:val="00F0616F"/>
    <w:rsid w:val="00F06FC9"/>
    <w:rsid w:val="00F07092"/>
    <w:rsid w:val="00F076B0"/>
    <w:rsid w:val="00F07FC7"/>
    <w:rsid w:val="00F100E2"/>
    <w:rsid w:val="00F10182"/>
    <w:rsid w:val="00F104C6"/>
    <w:rsid w:val="00F106C2"/>
    <w:rsid w:val="00F10741"/>
    <w:rsid w:val="00F10C0F"/>
    <w:rsid w:val="00F10C72"/>
    <w:rsid w:val="00F1106B"/>
    <w:rsid w:val="00F11991"/>
    <w:rsid w:val="00F11DA6"/>
    <w:rsid w:val="00F135E6"/>
    <w:rsid w:val="00F137A8"/>
    <w:rsid w:val="00F13A53"/>
    <w:rsid w:val="00F14447"/>
    <w:rsid w:val="00F147C3"/>
    <w:rsid w:val="00F14870"/>
    <w:rsid w:val="00F14D40"/>
    <w:rsid w:val="00F14F6E"/>
    <w:rsid w:val="00F156AA"/>
    <w:rsid w:val="00F157CB"/>
    <w:rsid w:val="00F161A9"/>
    <w:rsid w:val="00F17858"/>
    <w:rsid w:val="00F17C88"/>
    <w:rsid w:val="00F21455"/>
    <w:rsid w:val="00F22258"/>
    <w:rsid w:val="00F22BCE"/>
    <w:rsid w:val="00F22C39"/>
    <w:rsid w:val="00F22E16"/>
    <w:rsid w:val="00F233B9"/>
    <w:rsid w:val="00F23F55"/>
    <w:rsid w:val="00F24080"/>
    <w:rsid w:val="00F242B4"/>
    <w:rsid w:val="00F2463E"/>
    <w:rsid w:val="00F25659"/>
    <w:rsid w:val="00F25CAA"/>
    <w:rsid w:val="00F25CD2"/>
    <w:rsid w:val="00F303ED"/>
    <w:rsid w:val="00F31873"/>
    <w:rsid w:val="00F31A6D"/>
    <w:rsid w:val="00F31EE9"/>
    <w:rsid w:val="00F330D5"/>
    <w:rsid w:val="00F331D9"/>
    <w:rsid w:val="00F33AF3"/>
    <w:rsid w:val="00F33AFC"/>
    <w:rsid w:val="00F33F36"/>
    <w:rsid w:val="00F340D6"/>
    <w:rsid w:val="00F346A6"/>
    <w:rsid w:val="00F354B6"/>
    <w:rsid w:val="00F3551D"/>
    <w:rsid w:val="00F357F2"/>
    <w:rsid w:val="00F36025"/>
    <w:rsid w:val="00F36590"/>
    <w:rsid w:val="00F3662B"/>
    <w:rsid w:val="00F37430"/>
    <w:rsid w:val="00F375BA"/>
    <w:rsid w:val="00F37617"/>
    <w:rsid w:val="00F37CAF"/>
    <w:rsid w:val="00F37F31"/>
    <w:rsid w:val="00F40645"/>
    <w:rsid w:val="00F407F3"/>
    <w:rsid w:val="00F40980"/>
    <w:rsid w:val="00F40AB6"/>
    <w:rsid w:val="00F40EF3"/>
    <w:rsid w:val="00F4135C"/>
    <w:rsid w:val="00F4155E"/>
    <w:rsid w:val="00F41CC4"/>
    <w:rsid w:val="00F42168"/>
    <w:rsid w:val="00F4229B"/>
    <w:rsid w:val="00F422C2"/>
    <w:rsid w:val="00F42DB1"/>
    <w:rsid w:val="00F43336"/>
    <w:rsid w:val="00F4340B"/>
    <w:rsid w:val="00F436B7"/>
    <w:rsid w:val="00F43FE3"/>
    <w:rsid w:val="00F446E2"/>
    <w:rsid w:val="00F45EB2"/>
    <w:rsid w:val="00F46981"/>
    <w:rsid w:val="00F47544"/>
    <w:rsid w:val="00F4797E"/>
    <w:rsid w:val="00F47FB2"/>
    <w:rsid w:val="00F50172"/>
    <w:rsid w:val="00F50375"/>
    <w:rsid w:val="00F5082E"/>
    <w:rsid w:val="00F50980"/>
    <w:rsid w:val="00F50B23"/>
    <w:rsid w:val="00F50C4A"/>
    <w:rsid w:val="00F50DD0"/>
    <w:rsid w:val="00F50FAD"/>
    <w:rsid w:val="00F51346"/>
    <w:rsid w:val="00F5233E"/>
    <w:rsid w:val="00F5237C"/>
    <w:rsid w:val="00F5285D"/>
    <w:rsid w:val="00F52970"/>
    <w:rsid w:val="00F5342D"/>
    <w:rsid w:val="00F559DB"/>
    <w:rsid w:val="00F55DFB"/>
    <w:rsid w:val="00F56185"/>
    <w:rsid w:val="00F56FD6"/>
    <w:rsid w:val="00F5777B"/>
    <w:rsid w:val="00F57F63"/>
    <w:rsid w:val="00F60511"/>
    <w:rsid w:val="00F60FBB"/>
    <w:rsid w:val="00F61329"/>
    <w:rsid w:val="00F6149C"/>
    <w:rsid w:val="00F6152D"/>
    <w:rsid w:val="00F61566"/>
    <w:rsid w:val="00F61B50"/>
    <w:rsid w:val="00F628DF"/>
    <w:rsid w:val="00F631BC"/>
    <w:rsid w:val="00F635AD"/>
    <w:rsid w:val="00F63D9A"/>
    <w:rsid w:val="00F63F82"/>
    <w:rsid w:val="00F6405F"/>
    <w:rsid w:val="00F64077"/>
    <w:rsid w:val="00F64079"/>
    <w:rsid w:val="00F6454A"/>
    <w:rsid w:val="00F64551"/>
    <w:rsid w:val="00F64F75"/>
    <w:rsid w:val="00F651D8"/>
    <w:rsid w:val="00F65221"/>
    <w:rsid w:val="00F6766B"/>
    <w:rsid w:val="00F70024"/>
    <w:rsid w:val="00F70BBC"/>
    <w:rsid w:val="00F717A7"/>
    <w:rsid w:val="00F719AC"/>
    <w:rsid w:val="00F71C23"/>
    <w:rsid w:val="00F727B6"/>
    <w:rsid w:val="00F729ED"/>
    <w:rsid w:val="00F73BB5"/>
    <w:rsid w:val="00F74160"/>
    <w:rsid w:val="00F7468D"/>
    <w:rsid w:val="00F74975"/>
    <w:rsid w:val="00F74B21"/>
    <w:rsid w:val="00F75506"/>
    <w:rsid w:val="00F7570E"/>
    <w:rsid w:val="00F75CD0"/>
    <w:rsid w:val="00F764C1"/>
    <w:rsid w:val="00F7664F"/>
    <w:rsid w:val="00F76887"/>
    <w:rsid w:val="00F7698C"/>
    <w:rsid w:val="00F76BF7"/>
    <w:rsid w:val="00F77454"/>
    <w:rsid w:val="00F80031"/>
    <w:rsid w:val="00F80460"/>
    <w:rsid w:val="00F80823"/>
    <w:rsid w:val="00F80DDF"/>
    <w:rsid w:val="00F81059"/>
    <w:rsid w:val="00F8188A"/>
    <w:rsid w:val="00F82090"/>
    <w:rsid w:val="00F821C8"/>
    <w:rsid w:val="00F82316"/>
    <w:rsid w:val="00F833F1"/>
    <w:rsid w:val="00F836AD"/>
    <w:rsid w:val="00F84622"/>
    <w:rsid w:val="00F84A5F"/>
    <w:rsid w:val="00F84AF6"/>
    <w:rsid w:val="00F85C30"/>
    <w:rsid w:val="00F85F0E"/>
    <w:rsid w:val="00F863CB"/>
    <w:rsid w:val="00F86504"/>
    <w:rsid w:val="00F86B1A"/>
    <w:rsid w:val="00F87C3D"/>
    <w:rsid w:val="00F90280"/>
    <w:rsid w:val="00F90AC1"/>
    <w:rsid w:val="00F90C46"/>
    <w:rsid w:val="00F90C60"/>
    <w:rsid w:val="00F910F1"/>
    <w:rsid w:val="00F9118F"/>
    <w:rsid w:val="00F913C0"/>
    <w:rsid w:val="00F918A1"/>
    <w:rsid w:val="00F91D1E"/>
    <w:rsid w:val="00F923B3"/>
    <w:rsid w:val="00F925E6"/>
    <w:rsid w:val="00F92D06"/>
    <w:rsid w:val="00F92D69"/>
    <w:rsid w:val="00F930D1"/>
    <w:rsid w:val="00F9316A"/>
    <w:rsid w:val="00F933E5"/>
    <w:rsid w:val="00F939D5"/>
    <w:rsid w:val="00F93FFC"/>
    <w:rsid w:val="00F942F1"/>
    <w:rsid w:val="00F94347"/>
    <w:rsid w:val="00F947BF"/>
    <w:rsid w:val="00F94E8E"/>
    <w:rsid w:val="00F956C5"/>
    <w:rsid w:val="00F95804"/>
    <w:rsid w:val="00F96A85"/>
    <w:rsid w:val="00F9706C"/>
    <w:rsid w:val="00FA0476"/>
    <w:rsid w:val="00FA073D"/>
    <w:rsid w:val="00FA0E57"/>
    <w:rsid w:val="00FA0FE9"/>
    <w:rsid w:val="00FA1193"/>
    <w:rsid w:val="00FA1D0B"/>
    <w:rsid w:val="00FA1D4A"/>
    <w:rsid w:val="00FA1D5B"/>
    <w:rsid w:val="00FA2990"/>
    <w:rsid w:val="00FA2D9F"/>
    <w:rsid w:val="00FA38C1"/>
    <w:rsid w:val="00FA3CA6"/>
    <w:rsid w:val="00FA3F68"/>
    <w:rsid w:val="00FA4050"/>
    <w:rsid w:val="00FA465A"/>
    <w:rsid w:val="00FA484B"/>
    <w:rsid w:val="00FA495E"/>
    <w:rsid w:val="00FA4CB5"/>
    <w:rsid w:val="00FA4CFC"/>
    <w:rsid w:val="00FA560E"/>
    <w:rsid w:val="00FA572A"/>
    <w:rsid w:val="00FA5CF7"/>
    <w:rsid w:val="00FA622C"/>
    <w:rsid w:val="00FA63FE"/>
    <w:rsid w:val="00FA6621"/>
    <w:rsid w:val="00FA68DB"/>
    <w:rsid w:val="00FA75CD"/>
    <w:rsid w:val="00FA7CAE"/>
    <w:rsid w:val="00FA7FAC"/>
    <w:rsid w:val="00FB0C91"/>
    <w:rsid w:val="00FB0E78"/>
    <w:rsid w:val="00FB0F4D"/>
    <w:rsid w:val="00FB124F"/>
    <w:rsid w:val="00FB15E3"/>
    <w:rsid w:val="00FB1950"/>
    <w:rsid w:val="00FB2977"/>
    <w:rsid w:val="00FB2AF6"/>
    <w:rsid w:val="00FB43A2"/>
    <w:rsid w:val="00FB45A4"/>
    <w:rsid w:val="00FB4650"/>
    <w:rsid w:val="00FB477A"/>
    <w:rsid w:val="00FB4ADD"/>
    <w:rsid w:val="00FB4BE5"/>
    <w:rsid w:val="00FB4C69"/>
    <w:rsid w:val="00FB4D2B"/>
    <w:rsid w:val="00FB5CB4"/>
    <w:rsid w:val="00FB5EE1"/>
    <w:rsid w:val="00FB627F"/>
    <w:rsid w:val="00FB6DB9"/>
    <w:rsid w:val="00FC0879"/>
    <w:rsid w:val="00FC1116"/>
    <w:rsid w:val="00FC1B28"/>
    <w:rsid w:val="00FC2116"/>
    <w:rsid w:val="00FC2596"/>
    <w:rsid w:val="00FC2630"/>
    <w:rsid w:val="00FC263F"/>
    <w:rsid w:val="00FC2F9B"/>
    <w:rsid w:val="00FC373D"/>
    <w:rsid w:val="00FC3773"/>
    <w:rsid w:val="00FC3AC0"/>
    <w:rsid w:val="00FC40B7"/>
    <w:rsid w:val="00FC4119"/>
    <w:rsid w:val="00FC414D"/>
    <w:rsid w:val="00FC42D4"/>
    <w:rsid w:val="00FC4437"/>
    <w:rsid w:val="00FC4520"/>
    <w:rsid w:val="00FC45F1"/>
    <w:rsid w:val="00FC4BEB"/>
    <w:rsid w:val="00FC4E7B"/>
    <w:rsid w:val="00FC681F"/>
    <w:rsid w:val="00FC6F85"/>
    <w:rsid w:val="00FC795E"/>
    <w:rsid w:val="00FC7E87"/>
    <w:rsid w:val="00FD0534"/>
    <w:rsid w:val="00FD0646"/>
    <w:rsid w:val="00FD0A14"/>
    <w:rsid w:val="00FD0B38"/>
    <w:rsid w:val="00FD128C"/>
    <w:rsid w:val="00FD1446"/>
    <w:rsid w:val="00FD155C"/>
    <w:rsid w:val="00FD1C0E"/>
    <w:rsid w:val="00FD2A49"/>
    <w:rsid w:val="00FD304A"/>
    <w:rsid w:val="00FD311A"/>
    <w:rsid w:val="00FD3B98"/>
    <w:rsid w:val="00FD4FC1"/>
    <w:rsid w:val="00FD52D8"/>
    <w:rsid w:val="00FD5434"/>
    <w:rsid w:val="00FD5F12"/>
    <w:rsid w:val="00FD66C8"/>
    <w:rsid w:val="00FD6B3A"/>
    <w:rsid w:val="00FD727C"/>
    <w:rsid w:val="00FD7304"/>
    <w:rsid w:val="00FE00E2"/>
    <w:rsid w:val="00FE294D"/>
    <w:rsid w:val="00FE43C4"/>
    <w:rsid w:val="00FE4829"/>
    <w:rsid w:val="00FE5A52"/>
    <w:rsid w:val="00FE68F6"/>
    <w:rsid w:val="00FE747B"/>
    <w:rsid w:val="00FE7592"/>
    <w:rsid w:val="00FE7699"/>
    <w:rsid w:val="00FE78D5"/>
    <w:rsid w:val="00FE79B1"/>
    <w:rsid w:val="00FE7CEF"/>
    <w:rsid w:val="00FF1CC9"/>
    <w:rsid w:val="00FF215F"/>
    <w:rsid w:val="00FF2B52"/>
    <w:rsid w:val="00FF2DE3"/>
    <w:rsid w:val="00FF2E00"/>
    <w:rsid w:val="00FF3382"/>
    <w:rsid w:val="00FF4821"/>
    <w:rsid w:val="00FF49B4"/>
    <w:rsid w:val="00FF545A"/>
    <w:rsid w:val="00FF61DD"/>
    <w:rsid w:val="00FF7E4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FA9ADF"/>
  <w15:docId w15:val="{7687C12E-CE65-4FBC-985B-32364EB2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B09"/>
    <w:pPr>
      <w:spacing w:line="360" w:lineRule="auto"/>
      <w:jc w:val="both"/>
    </w:pPr>
    <w:rPr>
      <w:sz w:val="24"/>
      <w:szCs w:val="24"/>
    </w:rPr>
  </w:style>
  <w:style w:type="paragraph" w:styleId="Heading1">
    <w:name w:val="heading 1"/>
    <w:basedOn w:val="Normal"/>
    <w:next w:val="Normal"/>
    <w:link w:val="Heading1Char"/>
    <w:qFormat/>
    <w:rsid w:val="00490D5A"/>
    <w:pPr>
      <w:keepNext/>
      <w:keepLines/>
      <w:numPr>
        <w:numId w:val="35"/>
      </w:numPr>
      <w:pBdr>
        <w:top w:val="nil"/>
        <w:left w:val="nil"/>
        <w:bottom w:val="nil"/>
        <w:right w:val="nil"/>
        <w:between w:val="nil"/>
        <w:bar w:val="nil"/>
      </w:pBdr>
      <w:spacing w:before="480" w:after="720" w:line="240" w:lineRule="auto"/>
      <w:outlineLvl w:val="0"/>
    </w:pPr>
    <w:rPr>
      <w:rFonts w:asciiTheme="majorHAnsi" w:eastAsia="Arial Unicode MS" w:hAnsiTheme="majorHAnsi" w:cs="Arial Unicode MS"/>
      <w:b/>
      <w:bCs/>
      <w:color w:val="000000"/>
      <w:sz w:val="60"/>
      <w:szCs w:val="60"/>
      <w:u w:color="000000"/>
      <w:bdr w:val="nil"/>
      <w:lang w:val="de-DE"/>
    </w:rPr>
  </w:style>
  <w:style w:type="paragraph" w:styleId="Heading2">
    <w:name w:val="heading 2"/>
    <w:basedOn w:val="Normal"/>
    <w:next w:val="Normal"/>
    <w:link w:val="Heading2Char"/>
    <w:autoRedefine/>
    <w:uiPriority w:val="9"/>
    <w:unhideWhenUsed/>
    <w:qFormat/>
    <w:rsid w:val="00605879"/>
    <w:pPr>
      <w:numPr>
        <w:ilvl w:val="1"/>
        <w:numId w:val="35"/>
      </w:numPr>
      <w:spacing w:after="240"/>
      <w:outlineLvl w:val="1"/>
    </w:pPr>
    <w:rPr>
      <w:rFonts w:asciiTheme="majorHAnsi" w:hAnsiTheme="majorHAnsi" w:cstheme="majorHAnsi"/>
      <w:b/>
      <w:bCs/>
      <w:sz w:val="32"/>
      <w:szCs w:val="32"/>
    </w:rPr>
  </w:style>
  <w:style w:type="paragraph" w:styleId="Heading3">
    <w:name w:val="heading 3"/>
    <w:basedOn w:val="Normal"/>
    <w:next w:val="Normal"/>
    <w:link w:val="Heading3Char"/>
    <w:autoRedefine/>
    <w:uiPriority w:val="9"/>
    <w:unhideWhenUsed/>
    <w:qFormat/>
    <w:rsid w:val="00605879"/>
    <w:pPr>
      <w:numPr>
        <w:ilvl w:val="2"/>
        <w:numId w:val="35"/>
      </w:numPr>
      <w:spacing w:after="240"/>
      <w:outlineLvl w:val="2"/>
    </w:pPr>
    <w:rPr>
      <w:rFonts w:asciiTheme="majorHAnsi" w:hAnsiTheme="majorHAnsi" w:cstheme="majorHAnsi"/>
      <w:b/>
      <w:bCs/>
      <w:sz w:val="32"/>
      <w:szCs w:val="32"/>
    </w:rPr>
  </w:style>
  <w:style w:type="paragraph" w:styleId="Heading4">
    <w:name w:val="heading 4"/>
    <w:basedOn w:val="Normal"/>
    <w:next w:val="Normal"/>
    <w:link w:val="Heading4Char"/>
    <w:uiPriority w:val="9"/>
    <w:unhideWhenUsed/>
    <w:qFormat/>
    <w:rsid w:val="0007793C"/>
    <w:pPr>
      <w:keepNext/>
      <w:keepLines/>
      <w:numPr>
        <w:ilvl w:val="3"/>
        <w:numId w:val="35"/>
      </w:numPr>
      <w:spacing w:before="240" w:after="240"/>
      <w:outlineLvl w:val="3"/>
    </w:pPr>
    <w:rPr>
      <w:rFonts w:asciiTheme="majorHAnsi" w:eastAsiaTheme="majorEastAsia" w:hAnsiTheme="majorHAnsi" w:cstheme="majorBidi"/>
      <w:b/>
      <w:bCs/>
      <w:sz w:val="32"/>
      <w:szCs w:val="32"/>
    </w:rPr>
  </w:style>
  <w:style w:type="paragraph" w:styleId="Heading5">
    <w:name w:val="heading 5"/>
    <w:basedOn w:val="Normal"/>
    <w:next w:val="Normal"/>
    <w:link w:val="Heading5Char"/>
    <w:uiPriority w:val="9"/>
    <w:unhideWhenUsed/>
    <w:qFormat/>
    <w:rsid w:val="00EC6C8A"/>
    <w:pPr>
      <w:numPr>
        <w:ilvl w:val="4"/>
        <w:numId w:val="35"/>
      </w:numPr>
      <w:spacing w:after="120"/>
      <w:outlineLvl w:val="4"/>
    </w:pPr>
    <w:rPr>
      <w:rFonts w:asciiTheme="majorHAnsi" w:hAnsiTheme="majorHAnsi" w:cstheme="minorHAnsi"/>
      <w:b/>
      <w:bCs/>
      <w:color w:val="000000" w:themeColor="text1"/>
      <w:sz w:val="32"/>
      <w:szCs w:val="32"/>
    </w:rPr>
  </w:style>
  <w:style w:type="paragraph" w:styleId="Heading6">
    <w:name w:val="heading 6"/>
    <w:basedOn w:val="Normal"/>
    <w:next w:val="Normal"/>
    <w:link w:val="Heading6Char"/>
    <w:uiPriority w:val="9"/>
    <w:unhideWhenUsed/>
    <w:qFormat/>
    <w:rsid w:val="00EC6C8A"/>
    <w:pPr>
      <w:keepNext/>
      <w:keepLines/>
      <w:numPr>
        <w:ilvl w:val="5"/>
        <w:numId w:val="35"/>
      </w:numPr>
      <w:spacing w:before="40" w:after="120"/>
      <w:outlineLvl w:val="5"/>
    </w:pPr>
    <w:rPr>
      <w:rFonts w:asciiTheme="majorHAnsi" w:eastAsiaTheme="majorEastAsia" w:hAnsiTheme="majorHAnsi" w:cstheme="majorBidi"/>
      <w:b/>
      <w:bCs/>
      <w:color w:val="000000" w:themeColor="text1"/>
      <w:sz w:val="32"/>
      <w:szCs w:val="32"/>
    </w:rPr>
  </w:style>
  <w:style w:type="paragraph" w:styleId="Heading7">
    <w:name w:val="heading 7"/>
    <w:basedOn w:val="Normal"/>
    <w:next w:val="Normal"/>
    <w:link w:val="Heading7Char"/>
    <w:uiPriority w:val="9"/>
    <w:semiHidden/>
    <w:unhideWhenUsed/>
    <w:qFormat/>
    <w:rsid w:val="00490D5A"/>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90D5A"/>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0D5A"/>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D7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6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C3E"/>
  </w:style>
  <w:style w:type="paragraph" w:styleId="Footer">
    <w:name w:val="footer"/>
    <w:basedOn w:val="Normal"/>
    <w:link w:val="FooterChar"/>
    <w:uiPriority w:val="99"/>
    <w:unhideWhenUsed/>
    <w:rsid w:val="0086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C3E"/>
  </w:style>
  <w:style w:type="character" w:styleId="LineNumber">
    <w:name w:val="line number"/>
    <w:basedOn w:val="DefaultParagraphFont"/>
    <w:uiPriority w:val="99"/>
    <w:semiHidden/>
    <w:unhideWhenUsed/>
    <w:rsid w:val="00866C3E"/>
  </w:style>
  <w:style w:type="paragraph" w:styleId="ListParagraph">
    <w:name w:val="List Paragraph"/>
    <w:basedOn w:val="Normal"/>
    <w:uiPriority w:val="34"/>
    <w:qFormat/>
    <w:rsid w:val="009E1264"/>
    <w:pPr>
      <w:ind w:left="720"/>
      <w:contextualSpacing/>
    </w:pPr>
  </w:style>
  <w:style w:type="character" w:styleId="Hyperlink">
    <w:name w:val="Hyperlink"/>
    <w:basedOn w:val="DefaultParagraphFont"/>
    <w:uiPriority w:val="99"/>
    <w:unhideWhenUsed/>
    <w:rsid w:val="002C0691"/>
    <w:rPr>
      <w:color w:val="0000FF"/>
      <w:u w:val="single"/>
    </w:rPr>
  </w:style>
  <w:style w:type="character" w:styleId="PlaceholderText">
    <w:name w:val="Placeholder Text"/>
    <w:basedOn w:val="DefaultParagraphFont"/>
    <w:uiPriority w:val="99"/>
    <w:semiHidden/>
    <w:rsid w:val="00E6388C"/>
    <w:rPr>
      <w:color w:val="808080"/>
    </w:rPr>
  </w:style>
  <w:style w:type="paragraph" w:styleId="BalloonText">
    <w:name w:val="Balloon Text"/>
    <w:basedOn w:val="Normal"/>
    <w:link w:val="BalloonTextChar"/>
    <w:uiPriority w:val="99"/>
    <w:semiHidden/>
    <w:unhideWhenUsed/>
    <w:rsid w:val="00AA6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A62"/>
    <w:rPr>
      <w:rFonts w:ascii="Tahoma" w:hAnsi="Tahoma" w:cs="Tahoma"/>
      <w:sz w:val="16"/>
      <w:szCs w:val="16"/>
    </w:rPr>
  </w:style>
  <w:style w:type="character" w:customStyle="1" w:styleId="Heading1Char">
    <w:name w:val="Heading 1 Char"/>
    <w:basedOn w:val="DefaultParagraphFont"/>
    <w:link w:val="Heading1"/>
    <w:rsid w:val="00490D5A"/>
    <w:rPr>
      <w:rFonts w:asciiTheme="majorHAnsi" w:eastAsia="Arial Unicode MS" w:hAnsiTheme="majorHAnsi" w:cs="Arial Unicode MS"/>
      <w:b/>
      <w:bCs/>
      <w:color w:val="000000"/>
      <w:sz w:val="60"/>
      <w:szCs w:val="60"/>
      <w:u w:color="000000"/>
      <w:bdr w:val="nil"/>
      <w:lang w:val="de-DE"/>
    </w:rPr>
  </w:style>
  <w:style w:type="table" w:customStyle="1" w:styleId="TableNormal1">
    <w:name w:val="Table Normal1"/>
    <w:rsid w:val="00AA779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ImportedStyle1">
    <w:name w:val="Imported Style 1"/>
    <w:rsid w:val="00AA7790"/>
    <w:pPr>
      <w:numPr>
        <w:numId w:val="5"/>
      </w:numPr>
    </w:pPr>
  </w:style>
  <w:style w:type="paragraph" w:styleId="Caption">
    <w:name w:val="caption"/>
    <w:next w:val="Normal"/>
    <w:autoRedefine/>
    <w:uiPriority w:val="35"/>
    <w:qFormat/>
    <w:rsid w:val="00751D32"/>
    <w:pPr>
      <w:pBdr>
        <w:top w:val="nil"/>
        <w:left w:val="nil"/>
        <w:bottom w:val="nil"/>
        <w:right w:val="nil"/>
        <w:between w:val="nil"/>
        <w:bar w:val="nil"/>
      </w:pBdr>
      <w:spacing w:after="120" w:line="276" w:lineRule="auto"/>
      <w:ind w:left="567" w:right="567"/>
      <w:jc w:val="both"/>
    </w:pPr>
    <w:rPr>
      <w:rFonts w:cstheme="minorHAnsi"/>
      <w:bCs/>
      <w:i/>
      <w:iCs/>
      <w:noProof/>
      <w:color w:val="000000"/>
      <w:sz w:val="24"/>
      <w:szCs w:val="24"/>
      <w:u w:color="000000"/>
      <w:bdr w:val="nil"/>
    </w:rPr>
  </w:style>
  <w:style w:type="paragraph" w:styleId="NormalWeb">
    <w:name w:val="Normal (Web)"/>
    <w:basedOn w:val="Normal"/>
    <w:uiPriority w:val="99"/>
    <w:unhideWhenUsed/>
    <w:rsid w:val="0089383C"/>
    <w:pPr>
      <w:spacing w:before="100" w:beforeAutospacing="1" w:after="100" w:afterAutospacing="1" w:line="240" w:lineRule="auto"/>
    </w:pPr>
    <w:rPr>
      <w:rFonts w:ascii="Times New Roman" w:eastAsiaTheme="minorEastAsia" w:hAnsi="Times New Roman" w:cs="Times New Roman"/>
    </w:rPr>
  </w:style>
  <w:style w:type="character" w:customStyle="1" w:styleId="mo">
    <w:name w:val="mo"/>
    <w:basedOn w:val="DefaultParagraphFont"/>
    <w:rsid w:val="00643E5B"/>
  </w:style>
  <w:style w:type="character" w:customStyle="1" w:styleId="mn">
    <w:name w:val="mn"/>
    <w:basedOn w:val="DefaultParagraphFont"/>
    <w:rsid w:val="00643E5B"/>
  </w:style>
  <w:style w:type="table" w:styleId="TableGrid">
    <w:name w:val="Table Grid"/>
    <w:basedOn w:val="TableNormal"/>
    <w:uiPriority w:val="39"/>
    <w:rsid w:val="0039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20D5"/>
    <w:p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eastAsiaTheme="majorEastAsia" w:cstheme="majorBidi"/>
      <w:b w:val="0"/>
      <w:bCs w:val="0"/>
      <w:color w:val="2E74B5" w:themeColor="accent1" w:themeShade="BF"/>
      <w:sz w:val="32"/>
      <w:szCs w:val="32"/>
      <w:bdr w:val="none" w:sz="0" w:space="0" w:color="auto"/>
      <w:lang w:val="en-US"/>
    </w:rPr>
  </w:style>
  <w:style w:type="paragraph" w:styleId="TOC2">
    <w:name w:val="toc 2"/>
    <w:basedOn w:val="Normal"/>
    <w:next w:val="Normal"/>
    <w:autoRedefine/>
    <w:uiPriority w:val="39"/>
    <w:unhideWhenUsed/>
    <w:rsid w:val="00291B4A"/>
    <w:pPr>
      <w:tabs>
        <w:tab w:val="right" w:leader="dot" w:pos="22896"/>
      </w:tabs>
      <w:spacing w:before="120" w:after="0"/>
      <w:ind w:left="220"/>
    </w:pPr>
    <w:rPr>
      <w:rFonts w:cs="Times New Roman"/>
      <w:iCs/>
    </w:rPr>
  </w:style>
  <w:style w:type="paragraph" w:styleId="TOC1">
    <w:name w:val="toc 1"/>
    <w:basedOn w:val="Normal"/>
    <w:next w:val="Normal"/>
    <w:autoRedefine/>
    <w:uiPriority w:val="39"/>
    <w:unhideWhenUsed/>
    <w:rsid w:val="004E3B91"/>
    <w:pPr>
      <w:tabs>
        <w:tab w:val="right" w:leader="dot" w:pos="22896"/>
      </w:tabs>
      <w:spacing w:before="240" w:after="120"/>
    </w:pPr>
    <w:rPr>
      <w:rFonts w:cs="Times New Roman"/>
      <w:b/>
      <w:bCs/>
      <w:sz w:val="28"/>
    </w:rPr>
  </w:style>
  <w:style w:type="paragraph" w:styleId="TOC3">
    <w:name w:val="toc 3"/>
    <w:basedOn w:val="Normal"/>
    <w:next w:val="Normal"/>
    <w:autoRedefine/>
    <w:uiPriority w:val="39"/>
    <w:unhideWhenUsed/>
    <w:rsid w:val="00291B4A"/>
    <w:pPr>
      <w:tabs>
        <w:tab w:val="right" w:leader="dot" w:pos="22896"/>
      </w:tabs>
      <w:spacing w:after="0"/>
      <w:ind w:left="440"/>
    </w:pPr>
    <w:rPr>
      <w:rFonts w:cs="Times New Roman"/>
    </w:rPr>
  </w:style>
  <w:style w:type="paragraph" w:styleId="Title">
    <w:name w:val="Title"/>
    <w:basedOn w:val="Normal"/>
    <w:next w:val="Normal"/>
    <w:link w:val="TitleChar"/>
    <w:uiPriority w:val="10"/>
    <w:qFormat/>
    <w:rsid w:val="009B2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0D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20D5"/>
    <w:rPr>
      <w:rFonts w:eastAsiaTheme="minorEastAsia"/>
      <w:color w:val="5A5A5A" w:themeColor="text1" w:themeTint="A5"/>
      <w:spacing w:val="15"/>
    </w:rPr>
  </w:style>
  <w:style w:type="paragraph" w:customStyle="1" w:styleId="Style1">
    <w:name w:val="Style1"/>
    <w:basedOn w:val="Title"/>
    <w:link w:val="Style1Char"/>
    <w:rsid w:val="004F62D9"/>
    <w:pPr>
      <w:numPr>
        <w:numId w:val="12"/>
      </w:numPr>
    </w:pPr>
  </w:style>
  <w:style w:type="paragraph" w:customStyle="1" w:styleId="Style2">
    <w:name w:val="Style2"/>
    <w:basedOn w:val="Heading1"/>
    <w:link w:val="Style2Char"/>
    <w:rsid w:val="00032B83"/>
    <w:pPr>
      <w:numPr>
        <w:numId w:val="0"/>
      </w:numPr>
      <w:spacing w:line="360" w:lineRule="auto"/>
    </w:pPr>
    <w:rPr>
      <w:lang w:val="en-US"/>
    </w:rPr>
  </w:style>
  <w:style w:type="character" w:customStyle="1" w:styleId="Style1Char">
    <w:name w:val="Style1 Char"/>
    <w:basedOn w:val="TitleChar"/>
    <w:link w:val="Style1"/>
    <w:rsid w:val="004F62D9"/>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832BC9"/>
    <w:pPr>
      <w:spacing w:after="0" w:line="240" w:lineRule="auto"/>
    </w:pPr>
    <w:rPr>
      <w:sz w:val="20"/>
      <w:szCs w:val="20"/>
    </w:rPr>
  </w:style>
  <w:style w:type="character" w:customStyle="1" w:styleId="Style2Char">
    <w:name w:val="Style2 Char"/>
    <w:basedOn w:val="Heading1Char"/>
    <w:link w:val="Style2"/>
    <w:rsid w:val="00032B83"/>
    <w:rPr>
      <w:rFonts w:asciiTheme="majorHAnsi" w:eastAsia="Arial Unicode MS" w:hAnsiTheme="majorHAnsi" w:cs="Arial Unicode MS"/>
      <w:b/>
      <w:bCs/>
      <w:color w:val="000000"/>
      <w:sz w:val="60"/>
      <w:szCs w:val="60"/>
      <w:u w:color="000000"/>
      <w:bdr w:val="nil"/>
      <w:lang w:val="de-DE"/>
    </w:rPr>
  </w:style>
  <w:style w:type="character" w:customStyle="1" w:styleId="FootnoteTextChar">
    <w:name w:val="Footnote Text Char"/>
    <w:basedOn w:val="DefaultParagraphFont"/>
    <w:link w:val="FootnoteText"/>
    <w:uiPriority w:val="99"/>
    <w:semiHidden/>
    <w:rsid w:val="00832BC9"/>
    <w:rPr>
      <w:sz w:val="20"/>
      <w:szCs w:val="20"/>
    </w:rPr>
  </w:style>
  <w:style w:type="character" w:styleId="FootnoteReference">
    <w:name w:val="footnote reference"/>
    <w:basedOn w:val="DefaultParagraphFont"/>
    <w:uiPriority w:val="99"/>
    <w:semiHidden/>
    <w:unhideWhenUsed/>
    <w:rsid w:val="00832BC9"/>
    <w:rPr>
      <w:vertAlign w:val="superscript"/>
    </w:rPr>
  </w:style>
  <w:style w:type="paragraph" w:styleId="TableofFigures">
    <w:name w:val="table of figures"/>
    <w:basedOn w:val="Normal"/>
    <w:next w:val="Normal"/>
    <w:uiPriority w:val="99"/>
    <w:unhideWhenUsed/>
    <w:rsid w:val="00832BC9"/>
    <w:pPr>
      <w:spacing w:after="0"/>
      <w:ind w:left="480" w:hanging="480"/>
      <w:jc w:val="left"/>
    </w:pPr>
    <w:rPr>
      <w:rFonts w:cs="Times New Roman"/>
      <w:caps/>
      <w:sz w:val="20"/>
    </w:rPr>
  </w:style>
  <w:style w:type="character" w:customStyle="1" w:styleId="Heading2Char">
    <w:name w:val="Heading 2 Char"/>
    <w:basedOn w:val="DefaultParagraphFont"/>
    <w:link w:val="Heading2"/>
    <w:uiPriority w:val="9"/>
    <w:rsid w:val="00605879"/>
    <w:rPr>
      <w:rFonts w:asciiTheme="majorHAnsi" w:hAnsiTheme="majorHAnsi" w:cstheme="majorHAnsi"/>
      <w:b/>
      <w:bCs/>
      <w:sz w:val="32"/>
      <w:szCs w:val="32"/>
    </w:rPr>
  </w:style>
  <w:style w:type="character" w:customStyle="1" w:styleId="Heading3Char">
    <w:name w:val="Heading 3 Char"/>
    <w:basedOn w:val="DefaultParagraphFont"/>
    <w:link w:val="Heading3"/>
    <w:uiPriority w:val="9"/>
    <w:rsid w:val="00605879"/>
    <w:rPr>
      <w:rFonts w:asciiTheme="majorHAnsi" w:hAnsiTheme="majorHAnsi" w:cstheme="majorHAnsi"/>
      <w:b/>
      <w:bCs/>
      <w:sz w:val="32"/>
      <w:szCs w:val="32"/>
    </w:rPr>
  </w:style>
  <w:style w:type="paragraph" w:styleId="NoSpacing">
    <w:name w:val="No Spacing"/>
    <w:uiPriority w:val="1"/>
    <w:qFormat/>
    <w:rsid w:val="00CC45A7"/>
    <w:pPr>
      <w:spacing w:after="0" w:line="240" w:lineRule="auto"/>
    </w:pPr>
  </w:style>
  <w:style w:type="character" w:customStyle="1" w:styleId="Heading4Char">
    <w:name w:val="Heading 4 Char"/>
    <w:basedOn w:val="DefaultParagraphFont"/>
    <w:link w:val="Heading4"/>
    <w:uiPriority w:val="9"/>
    <w:rsid w:val="0007793C"/>
    <w:rPr>
      <w:rFonts w:asciiTheme="majorHAnsi" w:eastAsiaTheme="majorEastAsia" w:hAnsiTheme="majorHAnsi" w:cstheme="majorBidi"/>
      <w:b/>
      <w:bCs/>
      <w:sz w:val="32"/>
      <w:szCs w:val="32"/>
    </w:rPr>
  </w:style>
  <w:style w:type="character" w:styleId="Emphasis">
    <w:name w:val="Emphasis"/>
    <w:basedOn w:val="DefaultParagraphFont"/>
    <w:uiPriority w:val="20"/>
    <w:qFormat/>
    <w:rsid w:val="00B50514"/>
    <w:rPr>
      <w:i/>
      <w:iCs/>
    </w:rPr>
  </w:style>
  <w:style w:type="paragraph" w:styleId="TOC4">
    <w:name w:val="toc 4"/>
    <w:basedOn w:val="Normal"/>
    <w:next w:val="Normal"/>
    <w:autoRedefine/>
    <w:uiPriority w:val="39"/>
    <w:unhideWhenUsed/>
    <w:rsid w:val="00291B4A"/>
    <w:pPr>
      <w:tabs>
        <w:tab w:val="right" w:leader="dot" w:pos="22896"/>
      </w:tabs>
      <w:spacing w:after="0"/>
      <w:ind w:left="660"/>
    </w:pPr>
    <w:rPr>
      <w:rFonts w:cs="Times New Roman"/>
    </w:rPr>
  </w:style>
  <w:style w:type="paragraph" w:styleId="TOC5">
    <w:name w:val="toc 5"/>
    <w:basedOn w:val="Normal"/>
    <w:next w:val="Normal"/>
    <w:autoRedefine/>
    <w:uiPriority w:val="39"/>
    <w:unhideWhenUsed/>
    <w:rsid w:val="00C46EB9"/>
    <w:pPr>
      <w:spacing w:after="0"/>
      <w:ind w:left="880"/>
    </w:pPr>
    <w:rPr>
      <w:rFonts w:cs="Times New Roman"/>
      <w:sz w:val="20"/>
    </w:rPr>
  </w:style>
  <w:style w:type="paragraph" w:styleId="TOC6">
    <w:name w:val="toc 6"/>
    <w:basedOn w:val="Normal"/>
    <w:next w:val="Normal"/>
    <w:autoRedefine/>
    <w:uiPriority w:val="39"/>
    <w:unhideWhenUsed/>
    <w:rsid w:val="00C46EB9"/>
    <w:pPr>
      <w:spacing w:after="0"/>
      <w:ind w:left="1100"/>
    </w:pPr>
    <w:rPr>
      <w:rFonts w:cs="Times New Roman"/>
      <w:sz w:val="20"/>
    </w:rPr>
  </w:style>
  <w:style w:type="paragraph" w:styleId="TOC7">
    <w:name w:val="toc 7"/>
    <w:basedOn w:val="Normal"/>
    <w:next w:val="Normal"/>
    <w:autoRedefine/>
    <w:uiPriority w:val="39"/>
    <w:unhideWhenUsed/>
    <w:rsid w:val="00C46EB9"/>
    <w:pPr>
      <w:spacing w:after="0"/>
      <w:ind w:left="1320"/>
    </w:pPr>
    <w:rPr>
      <w:rFonts w:cs="Times New Roman"/>
      <w:sz w:val="20"/>
    </w:rPr>
  </w:style>
  <w:style w:type="paragraph" w:styleId="TOC8">
    <w:name w:val="toc 8"/>
    <w:basedOn w:val="Normal"/>
    <w:next w:val="Normal"/>
    <w:autoRedefine/>
    <w:uiPriority w:val="39"/>
    <w:unhideWhenUsed/>
    <w:rsid w:val="00C46EB9"/>
    <w:pPr>
      <w:spacing w:after="0"/>
      <w:ind w:left="1540"/>
    </w:pPr>
    <w:rPr>
      <w:rFonts w:cs="Times New Roman"/>
      <w:sz w:val="20"/>
    </w:rPr>
  </w:style>
  <w:style w:type="paragraph" w:styleId="TOC9">
    <w:name w:val="toc 9"/>
    <w:basedOn w:val="Normal"/>
    <w:next w:val="Normal"/>
    <w:autoRedefine/>
    <w:uiPriority w:val="39"/>
    <w:unhideWhenUsed/>
    <w:rsid w:val="00C46EB9"/>
    <w:pPr>
      <w:spacing w:after="0"/>
      <w:ind w:left="1760"/>
    </w:pPr>
    <w:rPr>
      <w:rFonts w:cs="Times New Roman"/>
      <w:sz w:val="20"/>
    </w:rPr>
  </w:style>
  <w:style w:type="character" w:customStyle="1" w:styleId="Heading5Char">
    <w:name w:val="Heading 5 Char"/>
    <w:basedOn w:val="DefaultParagraphFont"/>
    <w:link w:val="Heading5"/>
    <w:uiPriority w:val="9"/>
    <w:rsid w:val="00EC6C8A"/>
    <w:rPr>
      <w:rFonts w:asciiTheme="majorHAnsi" w:hAnsiTheme="majorHAnsi" w:cstheme="minorHAnsi"/>
      <w:b/>
      <w:bCs/>
      <w:color w:val="000000" w:themeColor="text1"/>
      <w:sz w:val="32"/>
      <w:szCs w:val="32"/>
    </w:rPr>
  </w:style>
  <w:style w:type="paragraph" w:customStyle="1" w:styleId="Chapter">
    <w:name w:val="Chapter"/>
    <w:basedOn w:val="Heading2"/>
    <w:link w:val="ChapterChar"/>
    <w:rsid w:val="007755FB"/>
    <w:pPr>
      <w:numPr>
        <w:ilvl w:val="0"/>
        <w:numId w:val="6"/>
      </w:numPr>
    </w:pPr>
  </w:style>
  <w:style w:type="paragraph" w:customStyle="1" w:styleId="Section">
    <w:name w:val="Section"/>
    <w:basedOn w:val="Chapter"/>
    <w:link w:val="SectionChar"/>
    <w:rsid w:val="007755FB"/>
  </w:style>
  <w:style w:type="character" w:customStyle="1" w:styleId="ChapterChar">
    <w:name w:val="Chapter Char"/>
    <w:basedOn w:val="Heading2Char"/>
    <w:link w:val="Chapter"/>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6Char">
    <w:name w:val="Heading 6 Char"/>
    <w:basedOn w:val="DefaultParagraphFont"/>
    <w:link w:val="Heading6"/>
    <w:uiPriority w:val="9"/>
    <w:rsid w:val="00EC6C8A"/>
    <w:rPr>
      <w:rFonts w:asciiTheme="majorHAnsi" w:eastAsiaTheme="majorEastAsia" w:hAnsiTheme="majorHAnsi" w:cstheme="majorBidi"/>
      <w:b/>
      <w:bCs/>
      <w:color w:val="000000" w:themeColor="text1"/>
      <w:sz w:val="32"/>
      <w:szCs w:val="32"/>
    </w:rPr>
  </w:style>
  <w:style w:type="character" w:customStyle="1" w:styleId="SectionChar">
    <w:name w:val="Section Char"/>
    <w:basedOn w:val="ChapterChar"/>
    <w:link w:val="Section"/>
    <w:rsid w:val="007755FB"/>
    <w:rPr>
      <w:rFonts w:asciiTheme="majorHAnsi" w:eastAsia="Arial Unicode MS" w:hAnsiTheme="majorHAnsi" w:cs="Arial Unicode MS"/>
      <w:b/>
      <w:bCs/>
      <w:color w:val="000000"/>
      <w:sz w:val="32"/>
      <w:szCs w:val="32"/>
      <w:u w:color="000000"/>
      <w:bdr w:val="nil"/>
      <w:lang w:val="de-DE"/>
    </w:rPr>
  </w:style>
  <w:style w:type="character" w:customStyle="1" w:styleId="Heading7Char">
    <w:name w:val="Heading 7 Char"/>
    <w:basedOn w:val="DefaultParagraphFont"/>
    <w:link w:val="Heading7"/>
    <w:uiPriority w:val="9"/>
    <w:semiHidden/>
    <w:rsid w:val="00490D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90D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0D5A"/>
    <w:rPr>
      <w:rFonts w:asciiTheme="majorHAnsi" w:eastAsiaTheme="majorEastAsia" w:hAnsiTheme="majorHAnsi" w:cstheme="majorBidi"/>
      <w:i/>
      <w:iCs/>
      <w:color w:val="272727" w:themeColor="text1" w:themeTint="D8"/>
      <w:sz w:val="21"/>
      <w:szCs w:val="21"/>
    </w:rPr>
  </w:style>
  <w:style w:type="paragraph" w:customStyle="1" w:styleId="Kontatkt">
    <w:name w:val="Kontatkt"/>
    <w:next w:val="Normal"/>
    <w:rsid w:val="005E2314"/>
    <w:pPr>
      <w:pBdr>
        <w:top w:val="nil"/>
        <w:left w:val="nil"/>
        <w:bottom w:val="nil"/>
        <w:right w:val="nil"/>
        <w:between w:val="nil"/>
        <w:bar w:val="nil"/>
      </w:pBdr>
      <w:spacing w:after="480" w:line="240" w:lineRule="auto"/>
      <w:jc w:val="center"/>
    </w:pPr>
    <w:rPr>
      <w:rFonts w:ascii="Courier New" w:eastAsia="Arial Unicode MS" w:hAnsi="Courier New" w:cs="Arial Unicode MS"/>
      <w:color w:val="000000"/>
      <w:sz w:val="20"/>
      <w:szCs w:val="20"/>
      <w:u w:color="000000"/>
      <w:bdr w:val="nil"/>
      <w:lang w:val="de-DE"/>
    </w:rPr>
  </w:style>
  <w:style w:type="paragraph" w:customStyle="1" w:styleId="CitaviBibliographyEntry">
    <w:name w:val="Citavi Bibliography Entry"/>
    <w:basedOn w:val="Normal"/>
    <w:link w:val="CitaviBibliographyEntryChar"/>
    <w:rsid w:val="00227772"/>
    <w:pPr>
      <w:tabs>
        <w:tab w:val="left" w:pos="567"/>
      </w:tabs>
      <w:spacing w:after="0"/>
      <w:ind w:left="567" w:hanging="567"/>
      <w:jc w:val="left"/>
    </w:pPr>
  </w:style>
  <w:style w:type="character" w:customStyle="1" w:styleId="CitaviBibliographyEntryChar">
    <w:name w:val="Citavi Bibliography Entry Char"/>
    <w:basedOn w:val="DefaultParagraphFont"/>
    <w:link w:val="CitaviBibliographyEntry"/>
    <w:rsid w:val="00227772"/>
    <w:rPr>
      <w:sz w:val="24"/>
      <w:szCs w:val="24"/>
    </w:rPr>
  </w:style>
  <w:style w:type="paragraph" w:customStyle="1" w:styleId="CitaviBibliographyHeading">
    <w:name w:val="Citavi Bibliography Heading"/>
    <w:basedOn w:val="Heading1"/>
    <w:link w:val="CitaviBibliographyHeadingChar"/>
    <w:rsid w:val="00227772"/>
    <w:pPr>
      <w:jc w:val="left"/>
    </w:pPr>
  </w:style>
  <w:style w:type="character" w:customStyle="1" w:styleId="CitaviBibliographyHeadingChar">
    <w:name w:val="Citavi Bibliography Heading Char"/>
    <w:basedOn w:val="DefaultParagraphFont"/>
    <w:link w:val="CitaviBibliographyHeading"/>
    <w:rsid w:val="00227772"/>
    <w:rPr>
      <w:rFonts w:asciiTheme="majorHAnsi" w:eastAsia="Arial Unicode MS" w:hAnsiTheme="majorHAnsi" w:cs="Arial Unicode MS"/>
      <w:b/>
      <w:bCs/>
      <w:color w:val="000000"/>
      <w:sz w:val="60"/>
      <w:szCs w:val="60"/>
      <w:u w:color="000000"/>
      <w:bdr w:val="nil"/>
      <w:lang w:val="de-DE"/>
    </w:rPr>
  </w:style>
  <w:style w:type="paragraph" w:customStyle="1" w:styleId="CitaviBibliographySubheading1">
    <w:name w:val="Citavi Bibliography Subheading 1"/>
    <w:basedOn w:val="Heading2"/>
    <w:link w:val="CitaviBibliographySubheading1Char"/>
    <w:rsid w:val="00227772"/>
    <w:pPr>
      <w:spacing w:line="276" w:lineRule="auto"/>
      <w:jc w:val="left"/>
      <w:outlineLvl w:val="9"/>
    </w:pPr>
    <w:rPr>
      <w:sz w:val="28"/>
      <w:szCs w:val="28"/>
    </w:rPr>
  </w:style>
  <w:style w:type="character" w:customStyle="1" w:styleId="CitaviBibliographySubheading1Char">
    <w:name w:val="Citavi Bibliography Subheading 1 Char"/>
    <w:basedOn w:val="DefaultParagraphFont"/>
    <w:link w:val="CitaviBibliographySubheading1"/>
    <w:rsid w:val="00227772"/>
    <w:rPr>
      <w:rFonts w:asciiTheme="majorHAnsi" w:hAnsiTheme="majorHAnsi" w:cstheme="majorHAnsi"/>
      <w:b/>
      <w:bCs/>
      <w:sz w:val="28"/>
      <w:szCs w:val="28"/>
    </w:rPr>
  </w:style>
  <w:style w:type="paragraph" w:customStyle="1" w:styleId="CitaviBibliographySubheading2">
    <w:name w:val="Citavi Bibliography Subheading 2"/>
    <w:basedOn w:val="Heading3"/>
    <w:link w:val="CitaviBibliographySubheading2Char"/>
    <w:rsid w:val="00227772"/>
    <w:pPr>
      <w:spacing w:line="276" w:lineRule="auto"/>
      <w:jc w:val="left"/>
      <w:outlineLvl w:val="9"/>
    </w:pPr>
    <w:rPr>
      <w:sz w:val="28"/>
      <w:szCs w:val="28"/>
    </w:rPr>
  </w:style>
  <w:style w:type="character" w:customStyle="1" w:styleId="CitaviBibliographySubheading2Char">
    <w:name w:val="Citavi Bibliography Subheading 2 Char"/>
    <w:basedOn w:val="DefaultParagraphFont"/>
    <w:link w:val="CitaviBibliographySubheading2"/>
    <w:rsid w:val="00227772"/>
    <w:rPr>
      <w:rFonts w:asciiTheme="majorHAnsi" w:hAnsiTheme="majorHAnsi" w:cstheme="majorHAnsi"/>
      <w:b/>
      <w:bCs/>
      <w:sz w:val="28"/>
      <w:szCs w:val="28"/>
    </w:rPr>
  </w:style>
  <w:style w:type="paragraph" w:customStyle="1" w:styleId="CitaviBibliographySubheading3">
    <w:name w:val="Citavi Bibliography Subheading 3"/>
    <w:basedOn w:val="Heading4"/>
    <w:link w:val="CitaviBibliographySubheading3Char"/>
    <w:rsid w:val="00227772"/>
    <w:pPr>
      <w:spacing w:line="276" w:lineRule="auto"/>
      <w:jc w:val="left"/>
      <w:outlineLvl w:val="9"/>
    </w:pPr>
    <w:rPr>
      <w:rFonts w:cstheme="majorHAnsi"/>
      <w:sz w:val="28"/>
      <w:szCs w:val="28"/>
    </w:rPr>
  </w:style>
  <w:style w:type="character" w:customStyle="1" w:styleId="CitaviBibliographySubheading3Char">
    <w:name w:val="Citavi Bibliography Subheading 3 Char"/>
    <w:basedOn w:val="DefaultParagraphFont"/>
    <w:link w:val="CitaviBibliographySubheading3"/>
    <w:rsid w:val="00227772"/>
    <w:rPr>
      <w:rFonts w:asciiTheme="majorHAnsi" w:eastAsiaTheme="majorEastAsia" w:hAnsiTheme="majorHAnsi" w:cstheme="majorHAnsi"/>
      <w:b/>
      <w:bCs/>
      <w:sz w:val="28"/>
      <w:szCs w:val="28"/>
    </w:rPr>
  </w:style>
  <w:style w:type="paragraph" w:customStyle="1" w:styleId="CitaviBibliographySubheading4">
    <w:name w:val="Citavi Bibliography Subheading 4"/>
    <w:basedOn w:val="Heading5"/>
    <w:link w:val="CitaviBibliographySubheading4Char"/>
    <w:rsid w:val="00227772"/>
    <w:pPr>
      <w:spacing w:line="276" w:lineRule="auto"/>
      <w:jc w:val="left"/>
      <w:outlineLvl w:val="9"/>
    </w:pPr>
    <w:rPr>
      <w:rFonts w:cstheme="majorHAnsi"/>
      <w:sz w:val="28"/>
      <w:szCs w:val="28"/>
    </w:rPr>
  </w:style>
  <w:style w:type="character" w:customStyle="1" w:styleId="CitaviBibliographySubheading4Char">
    <w:name w:val="Citavi Bibliography Subheading 4 Char"/>
    <w:basedOn w:val="DefaultParagraphFont"/>
    <w:link w:val="CitaviBibliographySubheading4"/>
    <w:rsid w:val="00227772"/>
    <w:rPr>
      <w:rFonts w:asciiTheme="majorHAnsi" w:hAnsiTheme="majorHAnsi" w:cstheme="majorHAnsi"/>
      <w:b/>
      <w:bCs/>
      <w:color w:val="000000" w:themeColor="text1"/>
      <w:sz w:val="28"/>
      <w:szCs w:val="28"/>
    </w:rPr>
  </w:style>
  <w:style w:type="paragraph" w:customStyle="1" w:styleId="CitaviBibliographySubheading5">
    <w:name w:val="Citavi Bibliography Subheading 5"/>
    <w:basedOn w:val="Heading6"/>
    <w:link w:val="CitaviBibliographySubheading5Char"/>
    <w:rsid w:val="00227772"/>
    <w:pPr>
      <w:spacing w:line="276" w:lineRule="auto"/>
      <w:jc w:val="center"/>
      <w:outlineLvl w:val="9"/>
    </w:pPr>
    <w:rPr>
      <w:rFonts w:cstheme="majorHAnsi"/>
      <w:sz w:val="28"/>
      <w:szCs w:val="28"/>
    </w:rPr>
  </w:style>
  <w:style w:type="character" w:customStyle="1" w:styleId="CitaviBibliographySubheading5Char">
    <w:name w:val="Citavi Bibliography Subheading 5 Char"/>
    <w:basedOn w:val="DefaultParagraphFont"/>
    <w:link w:val="CitaviBibliographySubheading5"/>
    <w:rsid w:val="00227772"/>
    <w:rPr>
      <w:rFonts w:asciiTheme="majorHAnsi" w:eastAsiaTheme="majorEastAsia" w:hAnsiTheme="majorHAnsi" w:cstheme="majorHAnsi"/>
      <w:b/>
      <w:bCs/>
      <w:color w:val="000000" w:themeColor="text1"/>
      <w:sz w:val="28"/>
      <w:szCs w:val="28"/>
    </w:rPr>
  </w:style>
  <w:style w:type="paragraph" w:customStyle="1" w:styleId="CitaviBibliographySubheading6">
    <w:name w:val="Citavi Bibliography Subheading 6"/>
    <w:basedOn w:val="Heading7"/>
    <w:link w:val="CitaviBibliographySubheading6Char"/>
    <w:rsid w:val="00227772"/>
    <w:pPr>
      <w:spacing w:line="276" w:lineRule="auto"/>
      <w:jc w:val="center"/>
      <w:outlineLvl w:val="9"/>
    </w:pPr>
    <w:rPr>
      <w:rFonts w:cstheme="majorHAnsi"/>
      <w:sz w:val="28"/>
      <w:szCs w:val="28"/>
    </w:rPr>
  </w:style>
  <w:style w:type="character" w:customStyle="1" w:styleId="CitaviBibliographySubheading6Char">
    <w:name w:val="Citavi Bibliography Subheading 6 Char"/>
    <w:basedOn w:val="DefaultParagraphFont"/>
    <w:link w:val="CitaviBibliographySubheading6"/>
    <w:rsid w:val="00227772"/>
    <w:rPr>
      <w:rFonts w:asciiTheme="majorHAnsi" w:eastAsiaTheme="majorEastAsia" w:hAnsiTheme="majorHAnsi" w:cstheme="majorHAnsi"/>
      <w:i/>
      <w:iCs/>
      <w:color w:val="1F4D78" w:themeColor="accent1" w:themeShade="7F"/>
      <w:sz w:val="28"/>
      <w:szCs w:val="28"/>
    </w:rPr>
  </w:style>
  <w:style w:type="paragraph" w:customStyle="1" w:styleId="CitaviBibliographySubheading7">
    <w:name w:val="Citavi Bibliography Subheading 7"/>
    <w:basedOn w:val="Heading8"/>
    <w:link w:val="CitaviBibliographySubheading7Char"/>
    <w:rsid w:val="00227772"/>
    <w:pPr>
      <w:spacing w:line="276" w:lineRule="auto"/>
      <w:jc w:val="center"/>
      <w:outlineLvl w:val="9"/>
    </w:pPr>
    <w:rPr>
      <w:rFonts w:cstheme="majorHAnsi"/>
      <w:sz w:val="28"/>
      <w:szCs w:val="28"/>
    </w:rPr>
  </w:style>
  <w:style w:type="character" w:customStyle="1" w:styleId="CitaviBibliographySubheading7Char">
    <w:name w:val="Citavi Bibliography Subheading 7 Char"/>
    <w:basedOn w:val="DefaultParagraphFont"/>
    <w:link w:val="CitaviBibliographySubheading7"/>
    <w:rsid w:val="00227772"/>
    <w:rPr>
      <w:rFonts w:asciiTheme="majorHAnsi" w:eastAsiaTheme="majorEastAsia" w:hAnsiTheme="majorHAnsi" w:cstheme="majorHAnsi"/>
      <w:color w:val="272727" w:themeColor="text1" w:themeTint="D8"/>
      <w:sz w:val="28"/>
      <w:szCs w:val="28"/>
    </w:rPr>
  </w:style>
  <w:style w:type="paragraph" w:customStyle="1" w:styleId="CitaviBibliographySubheading8">
    <w:name w:val="Citavi Bibliography Subheading 8"/>
    <w:basedOn w:val="Heading9"/>
    <w:link w:val="CitaviBibliographySubheading8Char"/>
    <w:rsid w:val="00227772"/>
    <w:pPr>
      <w:spacing w:line="276" w:lineRule="auto"/>
      <w:jc w:val="center"/>
      <w:outlineLvl w:val="9"/>
    </w:pPr>
    <w:rPr>
      <w:rFonts w:cstheme="majorHAnsi"/>
      <w:sz w:val="28"/>
      <w:szCs w:val="28"/>
    </w:rPr>
  </w:style>
  <w:style w:type="character" w:customStyle="1" w:styleId="CitaviBibliographySubheading8Char">
    <w:name w:val="Citavi Bibliography Subheading 8 Char"/>
    <w:basedOn w:val="DefaultParagraphFont"/>
    <w:link w:val="CitaviBibliographySubheading8"/>
    <w:rsid w:val="00227772"/>
    <w:rPr>
      <w:rFonts w:asciiTheme="majorHAnsi" w:eastAsiaTheme="majorEastAsia" w:hAnsiTheme="majorHAnsi" w:cstheme="majorHAnsi"/>
      <w:i/>
      <w:iCs/>
      <w:color w:val="272727" w:themeColor="text1" w:themeTint="D8"/>
      <w:sz w:val="28"/>
      <w:szCs w:val="28"/>
    </w:rPr>
  </w:style>
  <w:style w:type="paragraph" w:customStyle="1" w:styleId="Referenz">
    <w:name w:val="Referenz"/>
    <w:rsid w:val="00E533D7"/>
    <w:pPr>
      <w:pBdr>
        <w:top w:val="nil"/>
        <w:left w:val="nil"/>
        <w:bottom w:val="nil"/>
        <w:right w:val="nil"/>
        <w:between w:val="nil"/>
        <w:bar w:val="nil"/>
      </w:pBdr>
      <w:spacing w:after="60" w:line="240" w:lineRule="auto"/>
      <w:jc w:val="both"/>
    </w:pPr>
    <w:rPr>
      <w:rFonts w:ascii="Times New Roman" w:eastAsia="Arial Unicode MS" w:hAnsi="Times New Roman" w:cs="Arial Unicode MS"/>
      <w:color w:val="000000"/>
      <w:sz w:val="20"/>
      <w:szCs w:val="20"/>
      <w:u w:color="000000"/>
      <w:bdr w:val="nil"/>
    </w:rPr>
  </w:style>
  <w:style w:type="numbering" w:customStyle="1" w:styleId="ImportedStyle10">
    <w:name w:val="Imported Style 1.0"/>
    <w:rsid w:val="00E533D7"/>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935501">
      <w:bodyDiv w:val="1"/>
      <w:marLeft w:val="0"/>
      <w:marRight w:val="0"/>
      <w:marTop w:val="0"/>
      <w:marBottom w:val="0"/>
      <w:divBdr>
        <w:top w:val="none" w:sz="0" w:space="0" w:color="auto"/>
        <w:left w:val="none" w:sz="0" w:space="0" w:color="auto"/>
        <w:bottom w:val="none" w:sz="0" w:space="0" w:color="auto"/>
        <w:right w:val="none" w:sz="0" w:space="0" w:color="auto"/>
      </w:divBdr>
    </w:div>
    <w:div w:id="187565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42" Type="http://schemas.openxmlformats.org/officeDocument/2006/relationships/image" Target="media/image24.PNG"/><Relationship Id="rId47" Type="http://schemas.openxmlformats.org/officeDocument/2006/relationships/image" Target="media/image29.jpeg"/><Relationship Id="rId63" Type="http://schemas.openxmlformats.org/officeDocument/2006/relationships/image" Target="media/image43.jpg"/><Relationship Id="rId68" Type="http://schemas.openxmlformats.org/officeDocument/2006/relationships/image" Target="media/image48.jpg"/><Relationship Id="rId84" Type="http://schemas.openxmlformats.org/officeDocument/2006/relationships/image" Target="media/image64.png"/><Relationship Id="rId89" Type="http://schemas.openxmlformats.org/officeDocument/2006/relationships/image" Target="media/image69.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20.png"/><Relationship Id="rId53" Type="http://schemas.openxmlformats.org/officeDocument/2006/relationships/image" Target="media/image33.jpeg"/><Relationship Id="rId58" Type="http://schemas.openxmlformats.org/officeDocument/2006/relationships/image" Target="media/image38.jpg"/><Relationship Id="rId74" Type="http://schemas.openxmlformats.org/officeDocument/2006/relationships/image" Target="media/image54.jpg"/><Relationship Id="rId79" Type="http://schemas.openxmlformats.org/officeDocument/2006/relationships/image" Target="media/image59.JP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jpeg"/><Relationship Id="rId22" Type="http://schemas.openxmlformats.org/officeDocument/2006/relationships/image" Target="media/image5.JPG"/><Relationship Id="rId27" Type="http://schemas.openxmlformats.org/officeDocument/2006/relationships/image" Target="media/image10.png"/><Relationship Id="rId43" Type="http://schemas.openxmlformats.org/officeDocument/2006/relationships/image" Target="media/image25.png"/><Relationship Id="rId48" Type="http://schemas.openxmlformats.org/officeDocument/2006/relationships/image" Target="media/image30.jpeg"/><Relationship Id="rId64" Type="http://schemas.openxmlformats.org/officeDocument/2006/relationships/image" Target="media/image44.jpg"/><Relationship Id="rId69" Type="http://schemas.openxmlformats.org/officeDocument/2006/relationships/image" Target="media/image49.JPG"/><Relationship Id="rId80" Type="http://schemas.openxmlformats.org/officeDocument/2006/relationships/image" Target="media/image60.jpeg"/><Relationship Id="rId85"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07/relationships/hdphoto" Target="media/hdphoto1.wdp"/><Relationship Id="rId46" Type="http://schemas.openxmlformats.org/officeDocument/2006/relationships/image" Target="media/image28.jpeg"/><Relationship Id="rId59" Type="http://schemas.openxmlformats.org/officeDocument/2006/relationships/image" Target="media/image39.jpg"/><Relationship Id="rId67" Type="http://schemas.openxmlformats.org/officeDocument/2006/relationships/image" Target="media/image47.jpg"/><Relationship Id="rId20" Type="http://schemas.openxmlformats.org/officeDocument/2006/relationships/image" Target="media/image3.jpeg"/><Relationship Id="rId41" Type="http://schemas.openxmlformats.org/officeDocument/2006/relationships/image" Target="media/image23.jpeg"/><Relationship Id="rId54" Type="http://schemas.openxmlformats.org/officeDocument/2006/relationships/image" Target="media/image34.jpeg"/><Relationship Id="rId62" Type="http://schemas.openxmlformats.org/officeDocument/2006/relationships/image" Target="media/image42.jpg"/><Relationship Id="rId70" Type="http://schemas.openxmlformats.org/officeDocument/2006/relationships/image" Target="media/image50.jpg"/><Relationship Id="rId75" Type="http://schemas.openxmlformats.org/officeDocument/2006/relationships/image" Target="media/image55.jp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1.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image" Target="media/image24.jpeg"/><Relationship Id="rId57" Type="http://schemas.openxmlformats.org/officeDocument/2006/relationships/image" Target="media/image37.jpe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2.jpeg"/><Relationship Id="rId60" Type="http://schemas.openxmlformats.org/officeDocument/2006/relationships/image" Target="media/image40.jpg"/><Relationship Id="rId65" Type="http://schemas.openxmlformats.org/officeDocument/2006/relationships/image" Target="media/image45.jpg"/><Relationship Id="rId73" Type="http://schemas.openxmlformats.org/officeDocument/2006/relationships/image" Target="media/image53.jpg"/><Relationship Id="rId78" Type="http://schemas.openxmlformats.org/officeDocument/2006/relationships/image" Target="media/image58.jpg"/><Relationship Id="rId81" Type="http://schemas.openxmlformats.org/officeDocument/2006/relationships/image" Target="media/image61.JPG"/><Relationship Id="rId86" Type="http://schemas.openxmlformats.org/officeDocument/2006/relationships/image" Target="media/image66.png"/><Relationship Id="rId94"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21.jpg"/><Relationship Id="rId34" Type="http://schemas.openxmlformats.org/officeDocument/2006/relationships/image" Target="media/image17.jpeg"/><Relationship Id="rId50" Type="http://schemas.openxmlformats.org/officeDocument/2006/relationships/image" Target="media/image31.jpeg"/><Relationship Id="rId55" Type="http://schemas.openxmlformats.org/officeDocument/2006/relationships/image" Target="media/image35.png"/><Relationship Id="rId76" Type="http://schemas.openxmlformats.org/officeDocument/2006/relationships/image" Target="media/image56.jp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1.jpg"/><Relationship Id="rId92" Type="http://schemas.openxmlformats.org/officeDocument/2006/relationships/image" Target="media/image72.jpeg"/><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image" Target="media/image7.JP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6.jpg"/><Relationship Id="rId87" Type="http://schemas.openxmlformats.org/officeDocument/2006/relationships/image" Target="media/image67.png"/><Relationship Id="rId61" Type="http://schemas.openxmlformats.org/officeDocument/2006/relationships/image" Target="media/image41.JPG"/><Relationship Id="rId82" Type="http://schemas.openxmlformats.org/officeDocument/2006/relationships/image" Target="media/image62.JPG"/><Relationship Id="rId19" Type="http://schemas.openxmlformats.org/officeDocument/2006/relationships/image" Target="media/image2.JPG"/><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6.jpeg"/><Relationship Id="rId77" Type="http://schemas.openxmlformats.org/officeDocument/2006/relationships/image" Target="media/image57.jpg"/><Relationship Id="rId8" Type="http://schemas.openxmlformats.org/officeDocument/2006/relationships/image" Target="media/image1.png"/><Relationship Id="rId51" Type="http://schemas.openxmlformats.org/officeDocument/2006/relationships/image" Target="media/image26.jpeg"/><Relationship Id="rId72" Type="http://schemas.openxmlformats.org/officeDocument/2006/relationships/image" Target="media/image52.jpg"/><Relationship Id="rId93" Type="http://schemas.openxmlformats.org/officeDocument/2006/relationships/image" Target="media/image73.jpeg"/><Relationship Id="rId98"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6DB8B5A-DEA4-4077-BA3F-C99D6905CC89}"/>
      </w:docPartPr>
      <w:docPartBody>
        <w:p w:rsidR="00BA161F" w:rsidRDefault="00BA161F">
          <w:r w:rsidRPr="009D7B8D">
            <w:rPr>
              <w:rStyle w:val="PlaceholderText"/>
            </w:rPr>
            <w:t>Click or tap here to enter text.</w:t>
          </w:r>
        </w:p>
      </w:docPartBody>
    </w:docPart>
    <w:docPart>
      <w:docPartPr>
        <w:name w:val="0B1EBA65F2634355B46948DBEF3ADFD1"/>
        <w:category>
          <w:name w:val="General"/>
          <w:gallery w:val="placeholder"/>
        </w:category>
        <w:types>
          <w:type w:val="bbPlcHdr"/>
        </w:types>
        <w:behaviors>
          <w:behavior w:val="content"/>
        </w:behaviors>
        <w:guid w:val="{1E97DCA4-54F8-4C22-A637-D8880CDAB86F}"/>
      </w:docPartPr>
      <w:docPartBody>
        <w:p w:rsidR="006F4C53" w:rsidRDefault="006F4C53" w:rsidP="006F4C53">
          <w:pPr>
            <w:pStyle w:val="0B1EBA65F2634355B46948DBEF3ADFD1"/>
          </w:pPr>
          <w:r w:rsidRPr="009D7B8D">
            <w:rPr>
              <w:rStyle w:val="PlaceholderText"/>
            </w:rPr>
            <w:t>Click or tap here to enter text.</w:t>
          </w:r>
        </w:p>
      </w:docPartBody>
    </w:docPart>
    <w:docPart>
      <w:docPartPr>
        <w:name w:val="FF8A500FE12D4CB896A9622EFE4B6B7B"/>
        <w:category>
          <w:name w:val="General"/>
          <w:gallery w:val="placeholder"/>
        </w:category>
        <w:types>
          <w:type w:val="bbPlcHdr"/>
        </w:types>
        <w:behaviors>
          <w:behavior w:val="content"/>
        </w:behaviors>
        <w:guid w:val="{12D0B60A-3618-44E8-B100-2505ECC82EE8}"/>
      </w:docPartPr>
      <w:docPartBody>
        <w:p w:rsidR="006F4C53" w:rsidRDefault="006F4C53" w:rsidP="006F4C53">
          <w:pPr>
            <w:pStyle w:val="FF8A500FE12D4CB896A9622EFE4B6B7B"/>
          </w:pPr>
          <w:r w:rsidRPr="009D7B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61F"/>
    <w:rsid w:val="000330B3"/>
    <w:rsid w:val="001D1176"/>
    <w:rsid w:val="006F4C53"/>
    <w:rsid w:val="008369DD"/>
    <w:rsid w:val="00BA161F"/>
    <w:rsid w:val="00E77AE8"/>
    <w:rsid w:val="00EE1682"/>
    <w:rsid w:val="00F72C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4C53"/>
    <w:rPr>
      <w:color w:val="808080"/>
    </w:rPr>
  </w:style>
  <w:style w:type="paragraph" w:customStyle="1" w:styleId="C8ACFCA00384450B9D9D641FEF9CA59A">
    <w:name w:val="C8ACFCA00384450B9D9D641FEF9CA59A"/>
    <w:rsid w:val="008369DD"/>
  </w:style>
  <w:style w:type="paragraph" w:customStyle="1" w:styleId="0B1EBA65F2634355B46948DBEF3ADFD1">
    <w:name w:val="0B1EBA65F2634355B46948DBEF3ADFD1"/>
    <w:rsid w:val="006F4C53"/>
  </w:style>
  <w:style w:type="paragraph" w:customStyle="1" w:styleId="FF8A500FE12D4CB896A9622EFE4B6B7B">
    <w:name w:val="FF8A500FE12D4CB896A9622EFE4B6B7B"/>
    <w:rsid w:val="006F4C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27E14-D1E2-4DBC-9655-A475261DD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6</TotalTime>
  <Pages>87</Pages>
  <Words>65014</Words>
  <Characters>370586</Characters>
  <Application>Microsoft Office Word</Application>
  <DocSecurity>0</DocSecurity>
  <Lines>3088</Lines>
  <Paragraphs>8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dc:creator>
  <cp:keywords/>
  <dc:description/>
  <cp:lastModifiedBy>parisa</cp:lastModifiedBy>
  <cp:revision>949</cp:revision>
  <dcterms:created xsi:type="dcterms:W3CDTF">2018-08-29T15:56:00Z</dcterms:created>
  <dcterms:modified xsi:type="dcterms:W3CDTF">2018-09-0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272e3dd-477a-44aa-be4e-2bf95ccf3035</vt:lpwstr>
  </property>
  <property fmtid="{D5CDD505-2E9C-101B-9397-08002B2CF9AE}" pid="4" name="CitaviDocumentProperty_18">
    <vt:lpwstr>6</vt:lpwstr>
  </property>
  <property fmtid="{D5CDD505-2E9C-101B-9397-08002B2CF9AE}" pid="5" name="CitaviDocumentProperty_6">
    <vt:lpwstr>True</vt:lpwstr>
  </property>
  <property fmtid="{D5CDD505-2E9C-101B-9397-08002B2CF9AE}" pid="6" name="CitaviDocumentProperty_8">
    <vt:lpwstr>C:\Users\parisa\Documents\Citavi 6\Projects\Master_thesis\Master_thesis.ctv6</vt:lpwstr>
  </property>
  <property fmtid="{D5CDD505-2E9C-101B-9397-08002B2CF9AE}" pid="7" name="CitaviDocumentProperty_1">
    <vt:lpwstr>6.1.0.0</vt:lpwstr>
  </property>
</Properties>
</file>